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ackground w:color="FFFFFF"/>
  <w:body>
    <w:p>
      <w:pPr>
        <w:pStyle w:val="Subtitle"/>
        <w:spacing w:lineRule="auto" w:line="480"/>
        <w:jc w:val="both"/>
        <w:rPr>
          <w:b/>
          <w:b/>
          <w:bCs/>
        </w:rPr>
      </w:pPr>
      <w:r>
        <w:rPr>
          <w:rFonts w:eastAsia="Times New Roman" w:cs="Times New Roman" w:ascii="Times New Roman" w:hAnsi="Times New Roman"/>
          <w:b/>
          <w:bCs/>
          <w:color w:val="auto"/>
          <w:kern w:val="0"/>
          <w:sz w:val="28"/>
          <w:szCs w:val="28"/>
          <w:lang w:val="en-US" w:eastAsia="en-US" w:bidi="ar-SA"/>
        </w:rPr>
        <w:t>Research article</w:t>
      </w:r>
    </w:p>
    <w:p>
      <w:pPr>
        <w:pStyle w:val="Subtitle"/>
        <w:spacing w:lineRule="auto" w:line="480"/>
        <w:rPr/>
      </w:pPr>
      <w:r>
        <w:rPr>
          <w:rFonts w:eastAsia="Times New Roman" w:cs="Times New Roman" w:ascii="Times New Roman" w:hAnsi="Times New Roman"/>
          <w:color w:val="auto"/>
          <w:kern w:val="0"/>
          <w:sz w:val="28"/>
          <w:szCs w:val="28"/>
          <w:lang w:val="en-US" w:eastAsia="en-US" w:bidi="ar-SA"/>
        </w:rPr>
        <w:t>A cautionary note</w:t>
      </w:r>
      <w:r>
        <w:rPr>
          <w:rFonts w:cs="Times New Roman" w:ascii="Times New Roman" w:hAnsi="Times New Roman"/>
          <w:sz w:val="28"/>
          <w:szCs w:val="28"/>
          <w:lang w:val="en-US"/>
        </w:rPr>
        <w:t xml:space="preserve"> of phylogenetic signal estimation </w:t>
      </w:r>
      <w:r>
        <w:rPr>
          <w:rFonts w:cs="Times New Roman" w:ascii="Times New Roman" w:hAnsi="Times New Roman"/>
          <w:sz w:val="28"/>
          <w:szCs w:val="28"/>
          <w:lang w:val="en-US"/>
        </w:rPr>
        <w:t>on imputed databases</w:t>
      </w:r>
    </w:p>
    <w:p>
      <w:pPr>
        <w:pStyle w:val="Normal"/>
        <w:spacing w:lineRule="auto" w:line="480"/>
        <w:jc w:val="center"/>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jc w:val="center"/>
        <w:rPr/>
      </w:pPr>
      <w:r>
        <w:rPr>
          <w:rFonts w:cs="Times New Roman" w:ascii="Times New Roman" w:hAnsi="Times New Roman"/>
          <w:sz w:val="24"/>
          <w:szCs w:val="24"/>
        </w:rPr>
        <w:t>Lucas Jardim</w:t>
      </w:r>
      <w:r>
        <w:rPr>
          <w:rFonts w:cs="Times New Roman" w:ascii="Times New Roman" w:hAnsi="Times New Roman"/>
          <w:sz w:val="24"/>
          <w:szCs w:val="24"/>
          <w:vertAlign w:val="superscript"/>
        </w:rPr>
        <w:t>1</w:t>
      </w:r>
      <w:r>
        <w:rPr>
          <w:rFonts w:cs="Times New Roman" w:ascii="Times New Roman" w:hAnsi="Times New Roman"/>
          <w:sz w:val="24"/>
          <w:szCs w:val="24"/>
        </w:rPr>
        <w:t>*, Luis Mauricio Bini</w:t>
      </w:r>
      <w:r>
        <w:rPr>
          <w:rFonts w:cs="Times New Roman" w:ascii="Times New Roman" w:hAnsi="Times New Roman"/>
          <w:sz w:val="24"/>
          <w:szCs w:val="24"/>
          <w:vertAlign w:val="superscript"/>
        </w:rPr>
        <w:t>1</w:t>
      </w:r>
      <w:r>
        <w:rPr>
          <w:rFonts w:cs="Times New Roman" w:ascii="Times New Roman" w:hAnsi="Times New Roman"/>
          <w:sz w:val="24"/>
          <w:szCs w:val="24"/>
        </w:rPr>
        <w:t>, José Alexandre Felizola Diniz-Filho</w:t>
      </w:r>
      <w:r>
        <w:rPr>
          <w:rFonts w:cs="Times New Roman" w:ascii="Times New Roman" w:hAnsi="Times New Roman"/>
          <w:sz w:val="24"/>
          <w:szCs w:val="24"/>
          <w:vertAlign w:val="superscript"/>
        </w:rPr>
        <w:t>1</w:t>
      </w:r>
      <w:r>
        <w:rPr>
          <w:rFonts w:cs="Times New Roman" w:ascii="Times New Roman" w:hAnsi="Times New Roman"/>
          <w:sz w:val="24"/>
          <w:szCs w:val="24"/>
        </w:rPr>
        <w:t>, Fabrício Villalobos</w:t>
      </w:r>
      <w:r>
        <w:rPr>
          <w:rFonts w:cs="Times New Roman" w:ascii="Times New Roman" w:hAnsi="Times New Roman"/>
          <w:sz w:val="24"/>
          <w:szCs w:val="24"/>
          <w:vertAlign w:val="superscript"/>
        </w:rPr>
        <w:t>1,2</w:t>
      </w:r>
    </w:p>
    <w:p>
      <w:pPr>
        <w:pStyle w:val="Normal"/>
        <w:spacing w:lineRule="auto" w:line="480"/>
        <w:jc w:val="both"/>
        <w:rPr/>
      </w:pPr>
      <w:r>
        <w:rPr>
          <w:rFonts w:cs="Times New Roman" w:ascii="Times New Roman" w:hAnsi="Times New Roman"/>
          <w:sz w:val="24"/>
          <w:szCs w:val="24"/>
          <w:vertAlign w:val="superscript"/>
        </w:rPr>
        <w:t>1</w:t>
      </w:r>
      <w:r>
        <w:rPr>
          <w:rFonts w:cs="Times New Roman" w:ascii="Times New Roman" w:hAnsi="Times New Roman"/>
          <w:sz w:val="24"/>
          <w:szCs w:val="24"/>
        </w:rPr>
        <w:t xml:space="preserve">Departamento de Ecologia, Universidade Federal de Goiás, Goiânia, Goiás, Brasil; </w:t>
      </w:r>
    </w:p>
    <w:p>
      <w:pPr>
        <w:pStyle w:val="Normal"/>
        <w:spacing w:lineRule="auto" w:line="480"/>
        <w:jc w:val="both"/>
        <w:rPr/>
      </w:pPr>
      <w:r>
        <w:rPr>
          <w:rFonts w:cs="Times New Roman" w:ascii="Times New Roman" w:hAnsi="Times New Roman"/>
          <w:sz w:val="24"/>
          <w:szCs w:val="24"/>
          <w:vertAlign w:val="superscript"/>
        </w:rPr>
        <w:t>2</w:t>
      </w:r>
      <w:r>
        <w:rPr>
          <w:rFonts w:cs="Times New Roman" w:ascii="Times New Roman" w:hAnsi="Times New Roman"/>
          <w:sz w:val="24"/>
          <w:szCs w:val="24"/>
        </w:rPr>
        <w:t>Red de Biología Evolutiva, Instituto de Ecología, A.C., Carretera antigua a Coatepec 351, El Haya, 91070 Xalapa, Veracruz, Mexico</w:t>
      </w:r>
    </w:p>
    <w:p>
      <w:pPr>
        <w:pStyle w:val="Normal"/>
        <w:spacing w:lineRule="auto" w:line="480"/>
        <w:jc w:val="both"/>
        <w:rPr/>
      </w:pPr>
      <w:r>
        <w:rPr>
          <w:rFonts w:cs="Times New Roman" w:ascii="Times New Roman" w:hAnsi="Times New Roman"/>
          <w:color w:val="000000"/>
          <w:sz w:val="24"/>
          <w:szCs w:val="24"/>
        </w:rPr>
        <w:t>*Corresponding author: Lucas Jardim, Departamento de Ecologia, ICB, Universidade Federal de Goiás,</w:t>
      </w:r>
      <w:r>
        <w:rPr/>
        <w:t xml:space="preserve"> </w:t>
      </w:r>
      <w:r>
        <w:rPr>
          <w:rFonts w:cs="Times New Roman" w:ascii="Times New Roman" w:hAnsi="Times New Roman"/>
          <w:color w:val="000000"/>
          <w:sz w:val="24"/>
          <w:szCs w:val="24"/>
        </w:rPr>
        <w:t xml:space="preserve">74690-900, Goiânia, Goiás, Brasil. </w:t>
      </w:r>
      <w:r>
        <w:rPr>
          <w:rFonts w:cs="Times New Roman" w:ascii="Times New Roman" w:hAnsi="Times New Roman"/>
          <w:color w:val="000000"/>
          <w:sz w:val="24"/>
          <w:szCs w:val="24"/>
          <w:lang w:val="en-US"/>
        </w:rPr>
        <w:t>E-mail: lucas.ljardim9@gmail.com.</w:t>
      </w:r>
    </w:p>
    <w:p>
      <w:pPr>
        <w:pStyle w:val="Normal"/>
        <w:spacing w:lineRule="auto" w:line="480"/>
        <w:jc w:val="both"/>
        <w:rPr/>
      </w:pPr>
      <w:r>
        <w:rPr>
          <w:rFonts w:cs="Times New Roman" w:ascii="Times New Roman" w:hAnsi="Times New Roman"/>
          <w:color w:val="000000"/>
          <w:sz w:val="24"/>
          <w:szCs w:val="24"/>
          <w:lang w:val="en-US"/>
        </w:rPr>
        <w:t xml:space="preserve">Running title: </w:t>
      </w:r>
      <w:r>
        <w:rPr>
          <w:rFonts w:cs="Times New Roman" w:ascii="Times New Roman" w:hAnsi="Times New Roman"/>
          <w:i/>
          <w:color w:val="000000"/>
          <w:sz w:val="24"/>
          <w:szCs w:val="24"/>
          <w:lang w:val="en-US"/>
        </w:rPr>
        <w:t>Phylogenetic signal and trait imputed databases</w:t>
      </w:r>
    </w:p>
    <w:p>
      <w:pPr>
        <w:pStyle w:val="Normal"/>
        <w:spacing w:lineRule="auto" w:line="480"/>
        <w:jc w:val="both"/>
        <w:rPr>
          <w:rFonts w:ascii="Times New Roman" w:hAnsi="Times New Roman" w:cs="Times New Roman"/>
          <w:b/>
          <w:b/>
          <w:sz w:val="24"/>
          <w:szCs w:val="24"/>
          <w:lang w:val="en-US"/>
        </w:rPr>
      </w:pPr>
      <w:r>
        <w:rPr>
          <w:rFonts w:cs="Times New Roman" w:ascii="Times New Roman" w:hAnsi="Times New Roman"/>
          <w:b/>
          <w:sz w:val="24"/>
          <w:szCs w:val="24"/>
          <w:lang w:val="en-US"/>
        </w:rPr>
        <w:t>Acknowledgements</w:t>
      </w:r>
    </w:p>
    <w:p>
      <w:pPr>
        <w:pStyle w:val="Normal"/>
        <w:spacing w:lineRule="auto" w:line="480"/>
        <w:jc w:val="both"/>
        <w:rPr>
          <w:rFonts w:ascii="Times New Roman" w:hAnsi="Times New Roman" w:cs="Times New Roman"/>
          <w:b w:val="false"/>
          <w:b w:val="false"/>
          <w:bCs w:val="false"/>
          <w:sz w:val="24"/>
          <w:szCs w:val="24"/>
          <w:lang w:val="en-US"/>
        </w:rPr>
      </w:pPr>
      <w:r>
        <w:rPr>
          <w:rFonts w:cs="Times New Roman" w:ascii="Times New Roman" w:hAnsi="Times New Roman"/>
          <w:b w:val="false"/>
          <w:bCs w:val="false"/>
          <w:sz w:val="24"/>
          <w:szCs w:val="24"/>
          <w:lang w:val="en-US"/>
        </w:rPr>
        <w:t xml:space="preserve">We thank G. Guénard for advices on PEM and L. Revell for help on evolutionary simulations. </w:t>
      </w:r>
      <w:r>
        <w:rPr>
          <w:rFonts w:cs="Times New Roman" w:ascii="Times New Roman" w:hAnsi="Times New Roman"/>
          <w:b w:val="false"/>
          <w:bCs w:val="false"/>
          <w:sz w:val="24"/>
          <w:szCs w:val="24"/>
          <w:lang w:val="en-US"/>
        </w:rPr>
        <w:t xml:space="preserve">We are also grateful to Tiago Quental, Matheus Ribeiro, Daniel Paiva, João Nabout, </w:t>
      </w:r>
      <w:r>
        <w:rPr>
          <w:rFonts w:cs="Times New Roman" w:ascii="Times New Roman" w:hAnsi="Times New Roman"/>
          <w:b w:val="false"/>
          <w:bCs w:val="false"/>
          <w:sz w:val="24"/>
          <w:szCs w:val="24"/>
          <w:lang w:val="en-US"/>
        </w:rPr>
        <w:t xml:space="preserve">Cristian Dambros, Tiago Freitas, Bruno R. Ribeiro, Gracielle Higino, Pablo Silva, </w:t>
      </w:r>
      <w:r>
        <w:rPr>
          <w:rFonts w:cs="Times New Roman" w:ascii="Times New Roman" w:hAnsi="Times New Roman"/>
          <w:b w:val="false"/>
          <w:bCs w:val="false"/>
          <w:sz w:val="24"/>
          <w:szCs w:val="24"/>
          <w:lang w:val="en-US"/>
        </w:rPr>
        <w:t xml:space="preserve">and </w:t>
      </w:r>
      <w:r>
        <w:rPr>
          <w:rFonts w:cs="Times New Roman" w:ascii="Times New Roman" w:hAnsi="Times New Roman"/>
          <w:b w:val="false"/>
          <w:bCs w:val="false"/>
          <w:sz w:val="24"/>
          <w:szCs w:val="24"/>
          <w:lang w:val="en-US"/>
        </w:rPr>
        <w:t xml:space="preserve">Adriana Diaz </w:t>
      </w:r>
      <w:r>
        <w:rPr>
          <w:rFonts w:cs="Times New Roman" w:ascii="Times New Roman" w:hAnsi="Times New Roman"/>
          <w:b w:val="false"/>
          <w:bCs w:val="false"/>
          <w:sz w:val="24"/>
          <w:szCs w:val="24"/>
          <w:lang w:val="en-US"/>
        </w:rPr>
        <w:t xml:space="preserve">for suggestion and commentaries that improved the study. </w:t>
      </w:r>
      <w:r>
        <w:rPr>
          <w:rFonts w:cs="Times New Roman" w:ascii="Times New Roman" w:hAnsi="Times New Roman"/>
          <w:b w:val="false"/>
          <w:bCs w:val="false"/>
          <w:sz w:val="24"/>
          <w:szCs w:val="24"/>
          <w:lang w:val="en-US"/>
        </w:rPr>
        <w:t>L.J. was supported by a CAPES doctoral fellowship. FV was supported by a BJT “Science without borders” CNPq grant. L.M.B. and J.A.F.D.F. are continuously supported by CNPq productivity gran</w:t>
      </w:r>
      <w:r>
        <w:rPr>
          <w:rFonts w:cs="Times New Roman" w:ascii="Times New Roman" w:hAnsi="Times New Roman"/>
          <w:b w:val="false"/>
          <w:bCs w:val="false"/>
          <w:color w:val="000000"/>
          <w:sz w:val="24"/>
          <w:szCs w:val="24"/>
          <w:lang w:val="en-US"/>
        </w:rPr>
        <w:t xml:space="preserve">ts. </w:t>
      </w:r>
      <w:r>
        <w:rPr>
          <w:rFonts w:cs="Times New Roman" w:ascii="Times New Roman" w:hAnsi="Times New Roman"/>
          <w:b w:val="false"/>
          <w:bCs w:val="false"/>
          <w:color w:val="000000"/>
          <w:sz w:val="24"/>
          <w:szCs w:val="24"/>
          <w:lang w:val="en-US"/>
        </w:rPr>
        <w:t xml:space="preserve">This paper was developed in the context of the </w:t>
      </w:r>
      <w:r>
        <w:rPr>
          <w:rFonts w:eastAsia="Times New Roman" w:cs="Times New Roman" w:ascii="Times New Roman" w:hAnsi="Times New Roman"/>
          <w:b w:val="false"/>
          <w:bCs w:val="false"/>
          <w:color w:val="000000"/>
          <w:sz w:val="24"/>
          <w:szCs w:val="24"/>
          <w:lang w:val="en-US" w:eastAsia="pt-BR"/>
        </w:rPr>
        <w:t xml:space="preserve">National Institutes for Science and Technology (INCT) project in “Ecology, Evolution and Biodiversity Conservation”, supported by MCTIC/CNPq (proc. 465610/2014-5) and FAPEG (proc. 201810267000023). </w:t>
      </w:r>
    </w:p>
    <w:p>
      <w:pPr>
        <w:pStyle w:val="Normal"/>
        <w:spacing w:lineRule="auto" w:line="480"/>
        <w:jc w:val="both"/>
        <w:rPr/>
      </w:pPr>
      <w:r>
        <w:rPr>
          <w:rFonts w:cs="Times New Roman" w:ascii="Times New Roman" w:hAnsi="Times New Roman"/>
          <w:color w:val="000000"/>
          <w:sz w:val="24"/>
          <w:szCs w:val="24"/>
          <w:lang w:val="en-US"/>
        </w:rPr>
        <w:t>A</w:t>
      </w:r>
      <w:r>
        <w:rPr>
          <w:rFonts w:cs="Times New Roman" w:ascii="Times New Roman" w:hAnsi="Times New Roman"/>
          <w:b/>
          <w:sz w:val="24"/>
          <w:szCs w:val="24"/>
          <w:lang w:val="en-US"/>
        </w:rPr>
        <w:t>bstract</w:t>
      </w:r>
    </w:p>
    <w:p>
      <w:pPr>
        <w:pStyle w:val="Normal"/>
        <w:spacing w:lineRule="auto" w:line="480"/>
        <w:jc w:val="both"/>
        <w:rPr/>
      </w:pPr>
      <w:r>
        <w:rPr>
          <w:rFonts w:cs="Times New Roman" w:ascii="Times New Roman" w:hAnsi="Times New Roman"/>
          <w:sz w:val="24"/>
          <w:szCs w:val="24"/>
          <w:lang w:val="en-US"/>
        </w:rPr>
        <w:t xml:space="preserve">Given the prevalence of missing data on species’ traits – Raunkiaeran shortfall-, several methods have been proposed to fill sparse databases. Analyses based on these imputed databases can introduce several biases. Here, we evaluated potential biases in descriptive statistics, regression parameters, and phylogenetic signal estimated from imputed databases under different missing and imputing scenarios. We found that percentage of missing data, missing mechanisms, and </w:t>
      </w:r>
      <w:r>
        <w:rPr>
          <w:rFonts w:eastAsia="Calibri" w:cs="Times New Roman" w:ascii="Times New Roman" w:hAnsi="Times New Roman"/>
          <w:color w:val="auto"/>
          <w:kern w:val="0"/>
          <w:sz w:val="24"/>
          <w:szCs w:val="24"/>
          <w:lang w:val="en-US" w:eastAsia="en-US" w:bidi="ar-SA"/>
        </w:rPr>
        <w:t>imputation</w:t>
      </w:r>
      <w:r>
        <w:rPr>
          <w:rFonts w:cs="Times New Roman" w:ascii="Times New Roman" w:hAnsi="Times New Roman"/>
          <w:sz w:val="24"/>
          <w:szCs w:val="24"/>
          <w:lang w:val="en-US"/>
        </w:rPr>
        <w:t xml:space="preserve"> methods were important in determining errors of estimates. We also found that imputation errors are not linearly related to estimate errors. </w:t>
      </w:r>
      <w:r>
        <w:rPr>
          <w:rFonts w:cs="Times New Roman" w:ascii="Times New Roman" w:hAnsi="Times New Roman"/>
          <w:sz w:val="24"/>
          <w:szCs w:val="24"/>
          <w:lang w:val="en-US"/>
        </w:rPr>
        <w:t>A</w:t>
      </w:r>
      <w:r>
        <w:rPr>
          <w:rFonts w:cs="Times New Roman" w:ascii="Times New Roman" w:hAnsi="Times New Roman"/>
          <w:sz w:val="24"/>
          <w:szCs w:val="24"/>
          <w:lang w:val="en-US"/>
        </w:rPr>
        <w:t xml:space="preserve">dding phylogenetic information provides better estimates of evaluated </w:t>
      </w:r>
      <w:r>
        <w:rPr>
          <w:rFonts w:cs="Times New Roman" w:ascii="Times New Roman" w:hAnsi="Times New Roman"/>
          <w:sz w:val="24"/>
          <w:szCs w:val="24"/>
          <w:lang w:val="en-US"/>
        </w:rPr>
        <w:t>statistics, but must be combined with other variables</w:t>
      </w:r>
      <w:r>
        <w:rPr>
          <w:rFonts w:cs="Times New Roman" w:ascii="Times New Roman" w:hAnsi="Times New Roman"/>
          <w:sz w:val="24"/>
          <w:szCs w:val="24"/>
          <w:lang w:val="en-US"/>
        </w:rPr>
        <w:t xml:space="preserve">. We advise researchers to share both their raw and imputed data and consider the pattern of missing data to </w:t>
      </w:r>
      <w:r>
        <w:rPr>
          <w:rFonts w:eastAsia="Calibri" w:cs="Times New Roman" w:ascii="Times New Roman" w:hAnsi="Times New Roman"/>
          <w:color w:val="auto"/>
          <w:kern w:val="0"/>
          <w:sz w:val="24"/>
          <w:szCs w:val="24"/>
          <w:lang w:val="en-US" w:eastAsia="en-US" w:bidi="ar-SA"/>
        </w:rPr>
        <w:t>evaluate</w:t>
      </w:r>
      <w:r>
        <w:rPr>
          <w:rFonts w:cs="Times New Roman" w:ascii="Times New Roman" w:hAnsi="Times New Roman"/>
          <w:sz w:val="24"/>
          <w:szCs w:val="24"/>
          <w:lang w:val="en-US"/>
        </w:rPr>
        <w:t xml:space="preserve"> methods that </w:t>
      </w:r>
      <w:r>
        <w:rPr>
          <w:rFonts w:cs="Times New Roman" w:ascii="Times New Roman" w:hAnsi="Times New Roman"/>
          <w:sz w:val="24"/>
          <w:szCs w:val="24"/>
          <w:lang w:val="en-US"/>
        </w:rPr>
        <w:t>performs better for their goals</w:t>
      </w:r>
      <w:r>
        <w:rPr>
          <w:rFonts w:cs="Times New Roman" w:ascii="Times New Roman" w:hAnsi="Times New Roman"/>
          <w:sz w:val="24"/>
          <w:szCs w:val="24"/>
          <w:lang w:val="en-US"/>
        </w:rPr>
        <w:t xml:space="preserve">. In addition, </w:t>
      </w:r>
      <w:r>
        <w:rPr>
          <w:rFonts w:cs="Times New Roman" w:ascii="Times New Roman" w:hAnsi="Times New Roman"/>
          <w:sz w:val="24"/>
          <w:szCs w:val="24"/>
          <w:lang w:val="en-US"/>
        </w:rPr>
        <w:t xml:space="preserve">the perfomance of imputation methods must be based on statistical estimation instead of imputation error. </w:t>
      </w:r>
    </w:p>
    <w:p>
      <w:pPr>
        <w:pStyle w:val="Normal"/>
        <w:spacing w:lineRule="auto" w:line="480"/>
        <w:jc w:val="both"/>
        <w:rPr/>
      </w:pPr>
      <w:r>
        <w:rPr>
          <w:rFonts w:cs="Times New Roman" w:ascii="Times New Roman" w:hAnsi="Times New Roman"/>
          <w:b/>
          <w:sz w:val="24"/>
          <w:szCs w:val="24"/>
          <w:lang w:val="en-US"/>
        </w:rPr>
        <w:t>Key-words</w:t>
      </w:r>
      <w:r>
        <w:rPr>
          <w:rFonts w:cs="Times New Roman" w:ascii="Times New Roman" w:hAnsi="Times New Roman"/>
          <w:sz w:val="24"/>
          <w:szCs w:val="24"/>
          <w:lang w:val="en-US"/>
        </w:rPr>
        <w:t xml:space="preserve">: bias, Multiple Imputation, trait databases, Phylogenetic Eigenvector Maps, phylogenetic signal, Phylogenetic Comparative Methods. </w:t>
      </w:r>
    </w:p>
    <w:p>
      <w:pPr>
        <w:pStyle w:val="Normal"/>
        <w:spacing w:lineRule="auto" w:line="480"/>
        <w:ind w:left="360" w:right="0" w:hanging="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tabs>
          <w:tab w:val="clear" w:pos="720"/>
          <w:tab w:val="left" w:pos="0" w:leader="none"/>
        </w:tabs>
        <w:spacing w:lineRule="auto" w:line="480"/>
        <w:rPr>
          <w:rFonts w:ascii="Times New Roman" w:hAnsi="Times New Roman" w:cs="Times New Roman"/>
          <w:b/>
          <w:b/>
          <w:sz w:val="24"/>
          <w:szCs w:val="24"/>
          <w:lang w:val="en-US"/>
        </w:rPr>
      </w:pPr>
      <w:r>
        <w:rPr>
          <w:rFonts w:cs="Times New Roman" w:ascii="Times New Roman" w:hAnsi="Times New Roman"/>
          <w:b/>
          <w:sz w:val="24"/>
          <w:szCs w:val="24"/>
          <w:lang w:val="en-US"/>
        </w:rPr>
        <w:t>Introduction</w:t>
      </w:r>
    </w:p>
    <w:p>
      <w:pPr>
        <w:pStyle w:val="Normal"/>
        <w:spacing w:lineRule="auto" w:line="480"/>
        <w:ind w:left="0" w:right="0" w:firstLine="360"/>
        <w:jc w:val="both"/>
        <w:rPr/>
      </w:pPr>
      <w:r>
        <w:rPr>
          <w:rFonts w:cs="Times New Roman" w:ascii="Times New Roman" w:hAnsi="Times New Roman"/>
          <w:sz w:val="24"/>
          <w:szCs w:val="24"/>
          <w:lang w:val="en-US"/>
        </w:rPr>
        <w:t>Missing data are a</w:t>
      </w:r>
      <w:r>
        <w:rPr>
          <w:rFonts w:cs="Times New Roman" w:ascii="Times New Roman" w:hAnsi="Times New Roman"/>
          <w:sz w:val="24"/>
          <w:szCs w:val="24"/>
          <w:lang w:val="en-US"/>
        </w:rPr>
        <w:t>n</w:t>
      </w:r>
      <w:r>
        <w:rPr>
          <w:rFonts w:cs="Times New Roman" w:ascii="Times New Roman" w:hAnsi="Times New Roman"/>
          <w:sz w:val="24"/>
          <w:szCs w:val="24"/>
          <w:lang w:val="en-US"/>
        </w:rPr>
        <w:t xml:space="preserve"> ubiquitous feature of real-world datasets (Nakagawa &amp; Freckleton 2008). Lack of information may limit the application of statistical analysis and can lead to biased estimates and conclusions on the phenomena of interest </w:t>
      </w:r>
      <w:bookmarkStart w:id="0" w:name="Mendeley_Bookmark_ywUuqImJcI"/>
      <w:bookmarkStart w:id="1" w:name="Mendeley_Bookmark_qD9L2ZxhYe"/>
      <w:r>
        <w:rPr>
          <w:rFonts w:cs="Times New Roman" w:ascii="Times New Roman" w:hAnsi="Times New Roman"/>
          <w:position w:val="0"/>
          <w:sz w:val="24"/>
          <w:sz w:val="24"/>
          <w:szCs w:val="24"/>
          <w:vertAlign w:val="baseline"/>
          <w:lang w:val="en-US"/>
        </w:rPr>
        <w:t>(Rubin 1976)</w:t>
      </w:r>
      <w:bookmarkEnd w:id="0"/>
      <w:bookmarkEnd w:id="1"/>
      <w:r>
        <w:rPr>
          <w:rFonts w:cs="Times New Roman" w:ascii="Times New Roman" w:hAnsi="Times New Roman"/>
          <w:sz w:val="24"/>
          <w:szCs w:val="24"/>
          <w:lang w:val="en-US"/>
        </w:rPr>
        <w:t xml:space="preserve">. Research in ecology and evolutionary biology usually requires data about species and their traits to answer different questions from community assembly and ecogeographical rules to correlated evolution, diversification rates and extinction probability, among others </w:t>
      </w:r>
      <w:bookmarkStart w:id="2" w:name="Mendeley_Bookmark_afTsgn4WwS"/>
      <w:bookmarkStart w:id="3" w:name="Mendeley_Bookmark_IcMqwLNOuz"/>
      <w:r>
        <w:rPr>
          <w:rFonts w:cs="Times New Roman" w:ascii="Times New Roman" w:hAnsi="Times New Roman"/>
          <w:position w:val="0"/>
          <w:sz w:val="24"/>
          <w:sz w:val="24"/>
          <w:szCs w:val="24"/>
          <w:vertAlign w:val="baseline"/>
          <w:lang w:val="en-US"/>
        </w:rPr>
        <w:t>(Gaston et al. 2008; Goldberg et al. 2010; Jetz and Freckleton 2015; Lukas and Clutton-Brock 2013; Purvis et al. 2000; Webb et al. 2002)</w:t>
      </w:r>
      <w:bookmarkEnd w:id="2"/>
      <w:bookmarkEnd w:id="3"/>
      <w:r>
        <w:rPr>
          <w:rFonts w:cs="Times New Roman" w:ascii="Times New Roman" w:hAnsi="Times New Roman"/>
          <w:sz w:val="24"/>
          <w:szCs w:val="24"/>
          <w:lang w:val="en-US"/>
        </w:rPr>
        <w:t xml:space="preserve">. Thus, to facilitate research and make it reproducible and data more accessible </w:t>
      </w:r>
      <w:bookmarkStart w:id="4" w:name="Mendeley_Bookmark_29KfmWvduv"/>
      <w:bookmarkStart w:id="5" w:name="Mendeley_Bookmark_r4mVte21yO"/>
      <w:r>
        <w:rPr>
          <w:rFonts w:cs="Times New Roman" w:ascii="Times New Roman" w:hAnsi="Times New Roman"/>
          <w:position w:val="0"/>
          <w:sz w:val="24"/>
          <w:sz w:val="24"/>
          <w:szCs w:val="24"/>
          <w:vertAlign w:val="baseline"/>
          <w:lang w:val="en-US"/>
        </w:rPr>
        <w:t>(Reichman et al. 2011)</w:t>
      </w:r>
      <w:bookmarkEnd w:id="4"/>
      <w:bookmarkEnd w:id="5"/>
      <w:r>
        <w:rPr>
          <w:rFonts w:cs="Times New Roman" w:ascii="Times New Roman" w:hAnsi="Times New Roman"/>
          <w:sz w:val="24"/>
          <w:szCs w:val="24"/>
          <w:lang w:val="en-US"/>
        </w:rPr>
        <w:t xml:space="preserve">, ecologists and evolutionary biologists usually create databases that include information on huge amounts of species and their traits (e.g., </w:t>
      </w:r>
      <w:bookmarkStart w:id="6" w:name="Mendeley_Bookmark_n9cwmtHPJt"/>
      <w:bookmarkStart w:id="7" w:name="Mendeley_Bookmark_rHOE9rtS0O"/>
      <w:r>
        <w:rPr>
          <w:rFonts w:cs="Times New Roman" w:ascii="Times New Roman" w:hAnsi="Times New Roman"/>
          <w:position w:val="0"/>
          <w:sz w:val="24"/>
          <w:sz w:val="24"/>
          <w:szCs w:val="24"/>
          <w:vertAlign w:val="baseline"/>
          <w:lang w:val="en-US"/>
        </w:rPr>
        <w:t>Jones et al. 2009; Kattge et al. 2011; Wilman et al. 2014)</w:t>
      </w:r>
      <w:bookmarkEnd w:id="6"/>
      <w:bookmarkEnd w:id="7"/>
      <w:r>
        <w:rPr>
          <w:rFonts w:cs="Times New Roman" w:ascii="Times New Roman" w:hAnsi="Times New Roman"/>
          <w:sz w:val="24"/>
          <w:szCs w:val="24"/>
          <w:lang w:val="en-US"/>
        </w:rPr>
        <w:t xml:space="preserve">. However, as databases become larger, the probability of having all the necessary data for all species rapidly decreases. This lack of knowledge about species’ traits and their ecological functions was recently defined as the Raunkiaeran shortfall </w:t>
      </w:r>
      <w:bookmarkStart w:id="8" w:name="Mendeley_Bookmark_C2Qtie6Z5a"/>
      <w:bookmarkStart w:id="9" w:name="Mendeley_Bookmark_uP7ydtXDiB"/>
      <w:r>
        <w:rPr>
          <w:rFonts w:cs="Times New Roman" w:ascii="Times New Roman" w:hAnsi="Times New Roman"/>
          <w:position w:val="0"/>
          <w:sz w:val="24"/>
          <w:sz w:val="24"/>
          <w:szCs w:val="24"/>
          <w:vertAlign w:val="baseline"/>
          <w:lang w:val="en-US"/>
        </w:rPr>
        <w:t>(Hortal et al. 2015)</w:t>
      </w:r>
      <w:bookmarkEnd w:id="8"/>
      <w:bookmarkEnd w:id="9"/>
      <w:r>
        <w:rPr>
          <w:rFonts w:cs="Times New Roman" w:ascii="Times New Roman" w:hAnsi="Times New Roman"/>
          <w:sz w:val="24"/>
          <w:szCs w:val="24"/>
          <w:lang w:val="en-US"/>
        </w:rPr>
        <w:t xml:space="preserve"> or Eltonian shortfall </w:t>
      </w:r>
      <w:bookmarkStart w:id="10" w:name="Mendeley_Bookmark_YXSiMv1pNq"/>
      <w:bookmarkStart w:id="11" w:name="Mendeley_Bookmark_6sATF9N0CB"/>
      <w:r>
        <w:rPr>
          <w:rFonts w:cs="Times New Roman" w:ascii="Times New Roman" w:hAnsi="Times New Roman"/>
          <w:position w:val="0"/>
          <w:sz w:val="24"/>
          <w:sz w:val="24"/>
          <w:szCs w:val="24"/>
          <w:vertAlign w:val="baseline"/>
          <w:lang w:val="en-US"/>
        </w:rPr>
        <w:t>(Rosado et al. 2015)</w:t>
      </w:r>
      <w:bookmarkEnd w:id="10"/>
      <w:bookmarkEnd w:id="11"/>
      <w:r>
        <w:rPr>
          <w:rFonts w:cs="Times New Roman" w:ascii="Times New Roman" w:hAnsi="Times New Roman"/>
          <w:sz w:val="24"/>
          <w:szCs w:val="24"/>
          <w:lang w:val="en-US"/>
        </w:rPr>
        <w:t xml:space="preserve">. </w:t>
      </w:r>
    </w:p>
    <w:p>
      <w:pPr>
        <w:pStyle w:val="Normal"/>
        <w:spacing w:lineRule="auto" w:line="480"/>
        <w:ind w:left="0" w:right="0" w:firstLine="360"/>
        <w:jc w:val="both"/>
        <w:rPr/>
      </w:pPr>
      <w:r>
        <w:rPr>
          <w:rFonts w:cs="Times New Roman" w:ascii="Times New Roman" w:hAnsi="Times New Roman"/>
          <w:sz w:val="24"/>
          <w:szCs w:val="24"/>
          <w:lang w:val="en-US"/>
        </w:rPr>
        <w:t xml:space="preserve">Owing to the ubiquity of the Raunkiaeran shortfall, some researchers are interested in filling such gaps in their databases for their own analyses but also to make them available for other researchers </w:t>
      </w:r>
      <w:bookmarkStart w:id="12" w:name="Mendeley_Bookmark_nORVU0oMfr"/>
      <w:bookmarkStart w:id="13" w:name="Mendeley_Bookmark_FHItzvOBqY"/>
      <w:r>
        <w:rPr>
          <w:rFonts w:cs="Times New Roman" w:ascii="Times New Roman" w:hAnsi="Times New Roman"/>
          <w:position w:val="0"/>
          <w:sz w:val="24"/>
          <w:sz w:val="24"/>
          <w:szCs w:val="24"/>
          <w:vertAlign w:val="baseline"/>
          <w:lang w:val="en-US"/>
        </w:rPr>
        <w:t>(Schrodt et al. 2015; Swenson 2014)</w:t>
      </w:r>
      <w:bookmarkEnd w:id="12"/>
      <w:bookmarkEnd w:id="13"/>
      <w:r>
        <w:rPr>
          <w:rFonts w:cs="Times New Roman" w:ascii="Times New Roman" w:hAnsi="Times New Roman"/>
          <w:sz w:val="24"/>
          <w:szCs w:val="24"/>
          <w:lang w:val="en-US"/>
        </w:rPr>
        <w:t xml:space="preserve">. To do so, recent studies suggest the use of phylogenetic information in the imputation process </w:t>
      </w:r>
      <w:bookmarkStart w:id="14" w:name="Mendeley_Bookmark_lBCQr9l20l"/>
      <w:bookmarkStart w:id="15" w:name="Mendeley_Bookmark_2j1flU0V9u"/>
      <w:r>
        <w:rPr>
          <w:rFonts w:cs="Times New Roman" w:ascii="Times New Roman" w:hAnsi="Times New Roman"/>
          <w:position w:val="0"/>
          <w:sz w:val="24"/>
          <w:sz w:val="24"/>
          <w:szCs w:val="24"/>
          <w:vertAlign w:val="baseline"/>
          <w:lang w:val="en-US"/>
        </w:rPr>
        <w:t>(Guénard et al. 2013; Schrodt et al. 2015; Swenson 2014)</w:t>
      </w:r>
      <w:bookmarkEnd w:id="14"/>
      <w:bookmarkEnd w:id="15"/>
      <w:r>
        <w:rPr>
          <w:rFonts w:cs="Times New Roman" w:ascii="Times New Roman" w:hAnsi="Times New Roman"/>
          <w:sz w:val="24"/>
          <w:szCs w:val="24"/>
          <w:lang w:val="en-US"/>
        </w:rPr>
        <w:t xml:space="preserve">. Phylogenetic information is important in imputation because closely related species resemble, on average, each other more than distantly related species. This phenomenon is commonly known as phylogenetic signal </w:t>
      </w:r>
      <w:bookmarkStart w:id="16" w:name="Mendeley_Bookmark_TAqO8w0lKd"/>
      <w:bookmarkStart w:id="17" w:name="Mendeley_Bookmark_j0JZcxbQ99"/>
      <w:r>
        <w:rPr>
          <w:rFonts w:cs="Times New Roman" w:ascii="Times New Roman" w:hAnsi="Times New Roman"/>
          <w:position w:val="0"/>
          <w:sz w:val="24"/>
          <w:sz w:val="24"/>
          <w:szCs w:val="24"/>
          <w:vertAlign w:val="baseline"/>
          <w:lang w:val="en-US"/>
        </w:rPr>
        <w:t>(Simon P Blomberg et al. 2003)</w:t>
      </w:r>
      <w:bookmarkEnd w:id="16"/>
      <w:bookmarkEnd w:id="17"/>
      <w:r>
        <w:rPr>
          <w:rFonts w:cs="Times New Roman" w:ascii="Times New Roman" w:hAnsi="Times New Roman"/>
          <w:sz w:val="24"/>
          <w:szCs w:val="24"/>
          <w:lang w:val="en-US"/>
        </w:rPr>
        <w:t xml:space="preserve">. Consequently, knowing the phylogenetic position of species could, in principle, be used to perform a good estimation of missing trait values. However, the relationship between trait divergence and phylogenetic distance may be more complex (due to distinct evolutionary models) than usually assumed </w:t>
      </w:r>
      <w:bookmarkStart w:id="18" w:name="Mendeley_Bookmark_zKXtUhkivB"/>
      <w:bookmarkStart w:id="19" w:name="Mendeley_Bookmark_WfcAjY0OQu"/>
      <w:r>
        <w:rPr>
          <w:rFonts w:cs="Times New Roman" w:ascii="Times New Roman" w:hAnsi="Times New Roman"/>
          <w:position w:val="0"/>
          <w:sz w:val="24"/>
          <w:sz w:val="24"/>
          <w:szCs w:val="24"/>
          <w:vertAlign w:val="baseline"/>
          <w:lang w:val="en-US"/>
        </w:rPr>
        <w:t>(Hansen and Martins 1996; Münkemüller et al. 2012)</w:t>
      </w:r>
      <w:bookmarkEnd w:id="18"/>
      <w:bookmarkEnd w:id="19"/>
      <w:r>
        <w:rPr>
          <w:rFonts w:cs="Times New Roman" w:ascii="Times New Roman" w:hAnsi="Times New Roman"/>
          <w:sz w:val="24"/>
          <w:szCs w:val="24"/>
          <w:lang w:val="en-US"/>
        </w:rPr>
        <w:t xml:space="preserve">. For instance, under an Ornstein-Uhlenbeck evolutionary model traits may evolve under selection </w:t>
      </w:r>
      <w:r>
        <w:rPr>
          <w:rFonts w:eastAsia="Calibri" w:cs="Times New Roman" w:ascii="Times New Roman" w:hAnsi="Times New Roman"/>
          <w:color w:val="auto"/>
          <w:kern w:val="0"/>
          <w:sz w:val="24"/>
          <w:szCs w:val="24"/>
          <w:lang w:val="en-US" w:eastAsia="en-US" w:bidi="ar-SA"/>
        </w:rPr>
        <w:t>constrains</w:t>
      </w:r>
      <w:r>
        <w:rPr>
          <w:rFonts w:cs="Times New Roman" w:ascii="Times New Roman" w:hAnsi="Times New Roman"/>
          <w:sz w:val="24"/>
          <w:szCs w:val="24"/>
          <w:lang w:val="en-US"/>
        </w:rPr>
        <w:t xml:space="preserve"> where species track a trait </w:t>
      </w:r>
      <w:r>
        <w:rPr>
          <w:rFonts w:cs="Times New Roman" w:ascii="Times New Roman" w:hAnsi="Times New Roman"/>
          <w:sz w:val="24"/>
          <w:szCs w:val="24"/>
          <w:lang w:val="en-US"/>
        </w:rPr>
        <w:t xml:space="preserve">single or multiple </w:t>
      </w:r>
      <w:r>
        <w:rPr>
          <w:rFonts w:cs="Times New Roman" w:ascii="Times New Roman" w:hAnsi="Times New Roman"/>
          <w:sz w:val="24"/>
          <w:szCs w:val="24"/>
          <w:lang w:val="en-US"/>
        </w:rPr>
        <w:t>optim</w:t>
      </w:r>
      <w:r>
        <w:rPr>
          <w:rFonts w:cs="Times New Roman" w:ascii="Times New Roman" w:hAnsi="Times New Roman"/>
          <w:sz w:val="24"/>
          <w:szCs w:val="24"/>
          <w:lang w:val="en-US"/>
        </w:rPr>
        <w:t>a</w:t>
      </w:r>
      <w:r>
        <w:rPr>
          <w:rFonts w:cs="Times New Roman" w:ascii="Times New Roman" w:hAnsi="Times New Roman"/>
          <w:sz w:val="24"/>
          <w:szCs w:val="24"/>
          <w:lang w:val="en-US"/>
        </w:rPr>
        <w:t xml:space="preserve">, causing phenotypic resemblance even among phylogenetically distant species </w:t>
      </w:r>
      <w:bookmarkStart w:id="20" w:name="Mendeley_Bookmark_O1JxDkkul6"/>
      <w:bookmarkStart w:id="21" w:name="Mendeley_Bookmark_5UHEp0R4hH"/>
      <w:r>
        <w:rPr>
          <w:rFonts w:cs="Times New Roman" w:ascii="Times New Roman" w:hAnsi="Times New Roman"/>
          <w:position w:val="0"/>
          <w:sz w:val="24"/>
          <w:sz w:val="24"/>
          <w:szCs w:val="24"/>
          <w:vertAlign w:val="baseline"/>
          <w:lang w:val="en-US"/>
        </w:rPr>
        <w:t>(Beaulieu et al. 2012a; Hansen and Martins 1996)</w:t>
      </w:r>
      <w:bookmarkEnd w:id="20"/>
      <w:bookmarkEnd w:id="21"/>
      <w:r>
        <w:rPr>
          <w:rFonts w:cs="Times New Roman" w:ascii="Times New Roman" w:hAnsi="Times New Roman"/>
          <w:sz w:val="24"/>
          <w:szCs w:val="24"/>
          <w:lang w:val="en-US"/>
        </w:rPr>
        <w:t xml:space="preserve">. Alternatively, traits may </w:t>
      </w:r>
      <w:r>
        <w:rPr>
          <w:rFonts w:cs="Times New Roman" w:ascii="Times New Roman" w:hAnsi="Times New Roman"/>
          <w:sz w:val="24"/>
          <w:szCs w:val="24"/>
          <w:lang w:val="en-US"/>
        </w:rPr>
        <w:t xml:space="preserve">evolve accelerating trait’s </w:t>
      </w:r>
      <w:r>
        <w:rPr>
          <w:rFonts w:cs="Times New Roman" w:ascii="Times New Roman" w:hAnsi="Times New Roman"/>
          <w:sz w:val="24"/>
          <w:szCs w:val="24"/>
          <w:lang w:val="en-US"/>
        </w:rPr>
        <w:t xml:space="preserve">evolutionary rates resulting in phylogenetically closely related species having different trait values </w:t>
      </w:r>
      <w:bookmarkStart w:id="22" w:name="Mendeley_Bookmark_m56hx5FaS8"/>
      <w:bookmarkStart w:id="23" w:name="Mendeley_Bookmark_fogmpJRP1i"/>
      <w:r>
        <w:rPr>
          <w:rFonts w:cs="Times New Roman" w:ascii="Times New Roman" w:hAnsi="Times New Roman"/>
          <w:position w:val="0"/>
          <w:sz w:val="24"/>
          <w:sz w:val="24"/>
          <w:szCs w:val="24"/>
          <w:vertAlign w:val="baseline"/>
          <w:lang w:val="en-US"/>
        </w:rPr>
        <w:t>(Simon P Blomberg et al. 2003; Harmon et al. 2010)</w:t>
      </w:r>
      <w:bookmarkEnd w:id="22"/>
      <w:bookmarkEnd w:id="23"/>
      <w:r>
        <w:rPr>
          <w:rFonts w:cs="Times New Roman" w:ascii="Times New Roman" w:hAnsi="Times New Roman"/>
          <w:sz w:val="24"/>
          <w:szCs w:val="24"/>
          <w:lang w:val="en-US"/>
        </w:rPr>
        <w:t xml:space="preserve">. Finally, </w:t>
      </w:r>
      <w:r>
        <w:rPr>
          <w:rFonts w:cs="Times New Roman" w:ascii="Times New Roman" w:hAnsi="Times New Roman"/>
          <w:sz w:val="24"/>
          <w:szCs w:val="24"/>
          <w:lang w:val="en-US"/>
        </w:rPr>
        <w:t xml:space="preserve">but not a complete list of evolutionary model </w:t>
      </w:r>
      <w:bookmarkStart w:id="24" w:name="Mendeley_Bookmark_T5KtMRcHWP"/>
      <w:bookmarkStart w:id="25" w:name="Mendeley_Bookmark_ZgVXrLE4Po"/>
      <w:r>
        <w:rPr>
          <w:rFonts w:cs="Times New Roman" w:ascii="Times New Roman" w:hAnsi="Times New Roman"/>
          <w:position w:val="0"/>
          <w:sz w:val="24"/>
          <w:sz w:val="24"/>
          <w:szCs w:val="24"/>
          <w:vertAlign w:val="baseline"/>
          <w:lang w:val="en-US"/>
        </w:rPr>
        <w:t>(Simone P. Blomberg et al. 2020; Landis and Schraiber 2017)</w:t>
      </w:r>
      <w:bookmarkEnd w:id="24"/>
      <w:bookmarkEnd w:id="25"/>
      <w:r>
        <w:rPr>
          <w:rFonts w:cs="Times New Roman" w:ascii="Times New Roman" w:hAnsi="Times New Roman"/>
          <w:sz w:val="24"/>
          <w:szCs w:val="24"/>
          <w:lang w:val="en-US"/>
        </w:rPr>
        <w:t xml:space="preserve">, </w:t>
      </w:r>
      <w:r>
        <w:rPr>
          <w:rFonts w:cs="Times New Roman" w:ascii="Times New Roman" w:hAnsi="Times New Roman"/>
          <w:sz w:val="24"/>
          <w:szCs w:val="24"/>
          <w:lang w:val="en-US"/>
        </w:rPr>
        <w:t xml:space="preserve">trait evolution may behave like a drift process (e.g., Brownian motion) where species trait differences are directly correlated with time since divergence </w:t>
      </w:r>
      <w:bookmarkStart w:id="26" w:name="Mendeley_Bookmark_Ec0Tm89VTn"/>
      <w:bookmarkStart w:id="27" w:name="Mendeley_Bookmark_RmPZQdfGbS"/>
      <w:r>
        <w:rPr>
          <w:rFonts w:cs="Times New Roman" w:ascii="Times New Roman" w:hAnsi="Times New Roman"/>
          <w:position w:val="0"/>
          <w:sz w:val="24"/>
          <w:sz w:val="24"/>
          <w:szCs w:val="24"/>
          <w:vertAlign w:val="baseline"/>
          <w:lang w:val="en-US"/>
        </w:rPr>
        <w:t>(Felsenstein 1985; R. P. Freckleton et al. 2002; Hansen and Martins 1996)</w:t>
      </w:r>
      <w:bookmarkEnd w:id="26"/>
      <w:bookmarkEnd w:id="27"/>
      <w:r>
        <w:rPr>
          <w:rFonts w:cs="Times New Roman" w:ascii="Times New Roman" w:hAnsi="Times New Roman"/>
          <w:sz w:val="24"/>
          <w:szCs w:val="24"/>
          <w:lang w:val="en-US"/>
        </w:rPr>
        <w:t xml:space="preserve">  Therefore, imputation methods should explicitly consider or assume a trait evolutionary model determining the relationship between species resemblance and phylogenetic proximity </w:t>
      </w:r>
      <w:bookmarkStart w:id="28" w:name="Mendeley_Bookmark_D4nmbC52Ne"/>
      <w:bookmarkStart w:id="29" w:name="Mendeley_Bookmark_g6m04X0cqK"/>
      <w:r>
        <w:rPr>
          <w:rFonts w:cs="Times New Roman" w:ascii="Times New Roman" w:hAnsi="Times New Roman"/>
          <w:position w:val="0"/>
          <w:sz w:val="24"/>
          <w:sz w:val="24"/>
          <w:szCs w:val="24"/>
          <w:vertAlign w:val="baseline"/>
          <w:lang w:val="en-US"/>
        </w:rPr>
        <w:t>(Guénard et al. 2013)</w:t>
      </w:r>
      <w:bookmarkEnd w:id="28"/>
      <w:bookmarkEnd w:id="29"/>
      <w:r>
        <w:rPr>
          <w:rFonts w:cs="Times New Roman" w:ascii="Times New Roman" w:hAnsi="Times New Roman"/>
          <w:sz w:val="24"/>
          <w:szCs w:val="24"/>
          <w:lang w:val="en-US"/>
        </w:rPr>
        <w:t>.</w:t>
      </w:r>
    </w:p>
    <w:p>
      <w:pPr>
        <w:pStyle w:val="Normal"/>
        <w:spacing w:lineRule="auto" w:line="480"/>
        <w:ind w:left="0" w:right="0" w:firstLine="36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ind w:left="0" w:right="0" w:firstLine="36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ind w:left="0" w:right="0" w:firstLine="360"/>
        <w:jc w:val="both"/>
        <w:rPr/>
      </w:pPr>
      <w:r>
        <w:rPr>
          <w:rFonts w:cs="Times New Roman" w:ascii="Times New Roman" w:hAnsi="Times New Roman"/>
          <w:sz w:val="24"/>
          <w:szCs w:val="24"/>
          <w:lang w:val="en-US"/>
        </w:rPr>
        <w:t xml:space="preserve">In 1976, Donald B. Rubin proposed a missing-data theory to allow analysis of incomplete datasets </w:t>
      </w:r>
      <w:bookmarkStart w:id="30" w:name="Mendeley_Bookmark_MYdR4ShNte"/>
      <w:bookmarkStart w:id="31" w:name="Mendeley_Bookmark_yaLYxX32DK"/>
      <w:r>
        <w:rPr>
          <w:rFonts w:cs="Times New Roman" w:ascii="Times New Roman" w:hAnsi="Times New Roman"/>
          <w:position w:val="0"/>
          <w:sz w:val="24"/>
          <w:sz w:val="24"/>
          <w:szCs w:val="24"/>
          <w:vertAlign w:val="baseline"/>
          <w:lang w:val="en-US"/>
        </w:rPr>
        <w:t>(Rubin 1976)</w:t>
      </w:r>
      <w:bookmarkEnd w:id="30"/>
      <w:bookmarkEnd w:id="31"/>
      <w:r>
        <w:rPr>
          <w:rFonts w:cs="Times New Roman" w:ascii="Times New Roman" w:hAnsi="Times New Roman"/>
          <w:sz w:val="24"/>
          <w:szCs w:val="24"/>
          <w:lang w:val="en-US"/>
        </w:rPr>
        <w:t>, explaining how unbiased parameters could be estimated with</w:t>
      </w:r>
      <w:r>
        <w:rPr>
          <w:rStyle w:val="Annotationreference"/>
          <w:lang w:val="en-US"/>
        </w:rPr>
        <w:t xml:space="preserve"> </w:t>
      </w:r>
      <w:r>
        <w:rPr>
          <w:rFonts w:cs="Times New Roman" w:ascii="Times New Roman" w:hAnsi="Times New Roman"/>
          <w:sz w:val="24"/>
          <w:szCs w:val="24"/>
          <w:lang w:val="en-US"/>
        </w:rPr>
        <w:t xml:space="preserve">missing data by considering the mechanisms causing missing data. These mechanisms were classified into three categories: missing completely at random (MCAR), missing at random (MAR) and missing not at random (MNAR). They mean, respectively, that missing values are equally probable across a dataset, probability of missing data is correlated with other variables (eg. phylogeny) rather than to the variable with missing data (target variable), and probability of missing data is itself correlated to the target variable and dependent on the missing data </w:t>
      </w:r>
      <w:bookmarkStart w:id="32" w:name="Mendeley_Bookmark_AaKqgYeZtM"/>
      <w:bookmarkStart w:id="33" w:name="Mendeley_Bookmark_Ls6NFP2z3a"/>
      <w:r>
        <w:rPr>
          <w:rFonts w:cs="Times New Roman" w:ascii="Times New Roman" w:hAnsi="Times New Roman"/>
          <w:position w:val="0"/>
          <w:sz w:val="24"/>
          <w:sz w:val="24"/>
          <w:szCs w:val="24"/>
          <w:vertAlign w:val="baseline"/>
          <w:lang w:val="en-US"/>
        </w:rPr>
        <w:t>(Enders 2010; Nakagawa and Freckleton 2008; Rubin 1976; van Buuren 2012)</w:t>
      </w:r>
      <w:bookmarkEnd w:id="32"/>
      <w:bookmarkEnd w:id="33"/>
      <w:r>
        <w:rPr>
          <w:rFonts w:cs="Times New Roman" w:ascii="Times New Roman" w:hAnsi="Times New Roman"/>
          <w:sz w:val="24"/>
          <w:szCs w:val="24"/>
          <w:lang w:val="en-US"/>
        </w:rPr>
        <w:t xml:space="preserve"> (Figure 1). </w:t>
      </w:r>
    </w:p>
    <w:p>
      <w:pPr>
        <w:pStyle w:val="Normal"/>
        <w:spacing w:lineRule="auto" w:line="480"/>
        <w:ind w:left="0" w:right="0" w:firstLine="360"/>
        <w:jc w:val="both"/>
        <w:rPr/>
      </w:pPr>
      <w:r>
        <w:rPr>
          <w:rFonts w:cs="Times New Roman" w:ascii="Times New Roman" w:hAnsi="Times New Roman"/>
          <w:sz w:val="24"/>
          <w:szCs w:val="24"/>
          <w:lang w:val="en-US"/>
        </w:rPr>
        <w:t xml:space="preserve">When dealing with missing data, the above mechanisms need to be taken into account before analysis (Rubin 1976). This is because different methods that handle missing data assume different mechanisms, so using them indiscriminately may bias parameter estimates </w:t>
      </w:r>
      <w:bookmarkStart w:id="34" w:name="Mendeley_Bookmark_F3EqNpHZjb"/>
      <w:bookmarkStart w:id="35" w:name="Mendeley_Bookmark_cdY7lAHFFJ"/>
      <w:r>
        <w:rPr>
          <w:rFonts w:cs="Times New Roman" w:ascii="Times New Roman" w:hAnsi="Times New Roman"/>
          <w:position w:val="0"/>
          <w:sz w:val="24"/>
          <w:sz w:val="24"/>
          <w:szCs w:val="24"/>
          <w:vertAlign w:val="baseline"/>
          <w:lang w:val="en-US"/>
        </w:rPr>
        <w:t>(Enders 2010; Rubin 1976; van Buuren 2012)</w:t>
      </w:r>
      <w:bookmarkEnd w:id="34"/>
      <w:bookmarkEnd w:id="35"/>
      <w:r>
        <w:rPr>
          <w:rFonts w:cs="Times New Roman" w:ascii="Times New Roman" w:hAnsi="Times New Roman"/>
          <w:sz w:val="24"/>
          <w:szCs w:val="24"/>
          <w:lang w:val="en-US"/>
        </w:rPr>
        <w:t xml:space="preserve">. </w:t>
      </w:r>
    </w:p>
    <w:p>
      <w:pPr>
        <w:pStyle w:val="Normal"/>
        <w:spacing w:lineRule="auto" w:line="480"/>
        <w:jc w:val="both"/>
        <w:rPr/>
      </w:pPr>
      <w:r>
        <w:drawing>
          <wp:anchor behindDoc="0" distT="0" distB="0" distL="0" distR="0" simplePos="0" locked="0" layoutInCell="1" allowOverlap="1" relativeHeight="8">
            <wp:simplePos x="0" y="0"/>
            <wp:positionH relativeFrom="column">
              <wp:posOffset>94615</wp:posOffset>
            </wp:positionH>
            <wp:positionV relativeFrom="paragraph">
              <wp:posOffset>5080</wp:posOffset>
            </wp:positionV>
            <wp:extent cx="5208270" cy="223520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rcRect l="-39" t="-90" r="-39" b="-90"/>
                    <a:stretch>
                      <a:fillRect/>
                    </a:stretch>
                  </pic:blipFill>
                  <pic:spPr bwMode="auto">
                    <a:xfrm>
                      <a:off x="0" y="0"/>
                      <a:ext cx="5208270" cy="2235200"/>
                    </a:xfrm>
                    <a:prstGeom prst="rect">
                      <a:avLst/>
                    </a:prstGeom>
                  </pic:spPr>
                </pic:pic>
              </a:graphicData>
            </a:graphic>
          </wp:anchor>
        </w:drawing>
      </w:r>
      <w:r>
        <w:rPr>
          <w:rFonts w:cs="Times New Roman" w:ascii="Times New Roman" w:hAnsi="Times New Roman"/>
          <w:b/>
          <w:sz w:val="24"/>
          <w:szCs w:val="24"/>
          <w:lang w:val="en-US"/>
        </w:rPr>
        <w:t>F</w:t>
      </w:r>
      <w:r>
        <w:rPr>
          <w:rFonts w:cs="Times New Roman" w:ascii="Times New Roman" w:hAnsi="Times New Roman"/>
          <w:b/>
          <w:sz w:val="24"/>
          <w:szCs w:val="24"/>
          <w:lang w:val="en-US"/>
        </w:rPr>
        <w:t>igure 1</w:t>
      </w:r>
      <w:r>
        <w:rPr>
          <w:rFonts w:cs="Times New Roman" w:ascii="Times New Roman" w:hAnsi="Times New Roman"/>
          <w:sz w:val="24"/>
          <w:szCs w:val="24"/>
          <w:lang w:val="en-US"/>
        </w:rPr>
        <w:t xml:space="preserve">. Correlation structure among variables in each missing data mechanism. Circles represent model components and their intersection represents correlations among them. Blue circles are traits missing data, </w:t>
      </w:r>
      <w:r>
        <w:rPr>
          <w:rFonts w:eastAsia="Calibri" w:cs="Times New Roman" w:ascii="Times New Roman" w:hAnsi="Times New Roman"/>
          <w:color w:val="auto"/>
          <w:kern w:val="0"/>
          <w:sz w:val="24"/>
          <w:szCs w:val="24"/>
          <w:lang w:val="en-US" w:eastAsia="en-US" w:bidi="ar-SA"/>
        </w:rPr>
        <w:t>orange</w:t>
      </w:r>
      <w:r>
        <w:rPr>
          <w:rFonts w:cs="Times New Roman" w:ascii="Times New Roman" w:hAnsi="Times New Roman"/>
          <w:sz w:val="24"/>
          <w:szCs w:val="24"/>
          <w:lang w:val="en-US"/>
        </w:rPr>
        <w:t xml:space="preserve"> circles are phylogenetic information and </w:t>
      </w:r>
      <w:r>
        <w:rPr>
          <w:rFonts w:cs="Times New Roman" w:ascii="Times New Roman" w:hAnsi="Times New Roman"/>
          <w:sz w:val="24"/>
          <w:szCs w:val="24"/>
          <w:lang w:val="en-US"/>
        </w:rPr>
        <w:t>green</w:t>
      </w:r>
      <w:r>
        <w:rPr>
          <w:rFonts w:cs="Times New Roman" w:ascii="Times New Roman" w:hAnsi="Times New Roman"/>
          <w:sz w:val="24"/>
          <w:szCs w:val="24"/>
          <w:lang w:val="en-US"/>
        </w:rPr>
        <w:t xml:space="preserve"> circles are missing data probability. Then, in </w:t>
      </w:r>
      <w:r>
        <w:rPr>
          <w:rFonts w:cs="Times New Roman" w:ascii="Times New Roman" w:hAnsi="Times New Roman"/>
          <w:b/>
          <w:sz w:val="24"/>
          <w:szCs w:val="24"/>
          <w:lang w:val="en-US"/>
        </w:rPr>
        <w:t>A</w:t>
      </w:r>
      <w:r>
        <w:rPr>
          <w:rFonts w:cs="Times New Roman" w:ascii="Times New Roman" w:hAnsi="Times New Roman"/>
          <w:sz w:val="24"/>
          <w:szCs w:val="24"/>
          <w:lang w:val="en-US"/>
        </w:rPr>
        <w:t xml:space="preserve">, traits have phylogenetic signal and their values are missing randomly. In </w:t>
      </w:r>
      <w:r>
        <w:rPr>
          <w:rFonts w:cs="Times New Roman" w:ascii="Times New Roman" w:hAnsi="Times New Roman"/>
          <w:b/>
          <w:sz w:val="24"/>
          <w:szCs w:val="24"/>
          <w:lang w:val="en-US"/>
        </w:rPr>
        <w:t>B</w:t>
      </w:r>
      <w:r>
        <w:rPr>
          <w:rFonts w:cs="Times New Roman" w:ascii="Times New Roman" w:hAnsi="Times New Roman"/>
          <w:sz w:val="24"/>
          <w:szCs w:val="24"/>
          <w:lang w:val="en-US"/>
        </w:rPr>
        <w:t xml:space="preserve">, phylogenetic information explains missing data probability of the traits. In </w:t>
      </w:r>
      <w:r>
        <w:rPr>
          <w:rFonts w:cs="Times New Roman" w:ascii="Times New Roman" w:hAnsi="Times New Roman"/>
          <w:b/>
          <w:sz w:val="24"/>
          <w:szCs w:val="24"/>
          <w:lang w:val="en-US"/>
        </w:rPr>
        <w:t>C</w:t>
      </w:r>
      <w:r>
        <w:rPr>
          <w:rFonts w:cs="Times New Roman" w:ascii="Times New Roman" w:hAnsi="Times New Roman"/>
          <w:sz w:val="24"/>
          <w:szCs w:val="24"/>
          <w:lang w:val="en-US"/>
        </w:rPr>
        <w:t>, phylogenetic information is not able to explain all missing data probability.</w:t>
      </w:r>
    </w:p>
    <w:p>
      <w:pPr>
        <w:pStyle w:val="Normal"/>
        <w:spacing w:lineRule="auto" w:line="480"/>
        <w:ind w:left="0" w:right="0" w:firstLine="360"/>
        <w:jc w:val="both"/>
        <w:rPr/>
      </w:pPr>
      <w:r>
        <w:rPr>
          <w:rFonts w:cs="Times New Roman" w:ascii="Times New Roman" w:hAnsi="Times New Roman"/>
          <w:sz w:val="24"/>
          <w:szCs w:val="24"/>
          <w:lang w:val="en-US"/>
        </w:rPr>
        <w:t xml:space="preserve">Multiple Imputation and Full Information Maximum Likelihood methods are currently regarded as the most appropriate methods to handle missing data, because they work under MAR and MCAR scenarios and provide unbiased estimates </w:t>
      </w:r>
      <w:bookmarkStart w:id="36" w:name="Mendeley_Bookmark_IDkeLcXycb"/>
      <w:bookmarkStart w:id="37" w:name="Mendeley_Bookmark_8Z2qYsQ2nx"/>
      <w:r>
        <w:rPr>
          <w:rFonts w:cs="Times New Roman" w:ascii="Times New Roman" w:hAnsi="Times New Roman"/>
          <w:position w:val="0"/>
          <w:sz w:val="24"/>
          <w:sz w:val="24"/>
          <w:szCs w:val="24"/>
          <w:vertAlign w:val="baseline"/>
          <w:lang w:val="en-US"/>
        </w:rPr>
        <w:t>(Enders 2010)</w:t>
      </w:r>
      <w:bookmarkEnd w:id="36"/>
      <w:bookmarkEnd w:id="37"/>
      <w:r>
        <w:rPr>
          <w:rFonts w:cs="Times New Roman" w:ascii="Times New Roman" w:hAnsi="Times New Roman"/>
          <w:sz w:val="24"/>
          <w:szCs w:val="24"/>
          <w:lang w:val="en-US"/>
        </w:rPr>
        <w:t xml:space="preserve">. </w:t>
      </w:r>
      <w:r>
        <w:rPr>
          <w:rFonts w:cs="Times New Roman" w:ascii="Times New Roman" w:hAnsi="Times New Roman"/>
          <w:sz w:val="24"/>
          <w:szCs w:val="24"/>
          <w:lang w:val="en-US"/>
        </w:rPr>
        <w:t xml:space="preserve">In contrast, it is very difficult to model missing data under a MNAR scenario </w:t>
      </w:r>
      <w:bookmarkStart w:id="38" w:name="Mendeley_Bookmark_VbUxWMAYpP"/>
      <w:bookmarkStart w:id="39" w:name="Mendeley_Bookmark_afc6lHUB3i"/>
      <w:r>
        <w:rPr>
          <w:rFonts w:cs="Times New Roman" w:ascii="Times New Roman" w:hAnsi="Times New Roman"/>
          <w:position w:val="0"/>
          <w:sz w:val="24"/>
          <w:sz w:val="24"/>
          <w:szCs w:val="24"/>
          <w:vertAlign w:val="baseline"/>
          <w:lang w:val="en-US"/>
        </w:rPr>
        <w:t>(van Buuren 2012)</w:t>
      </w:r>
      <w:bookmarkEnd w:id="38"/>
      <w:bookmarkEnd w:id="39"/>
      <w:r>
        <w:rPr>
          <w:rFonts w:cs="Times New Roman" w:ascii="Times New Roman" w:hAnsi="Times New Roman"/>
          <w:sz w:val="24"/>
          <w:szCs w:val="24"/>
          <w:lang w:val="en-US"/>
        </w:rPr>
        <w:t>.</w:t>
      </w:r>
      <w:r>
        <w:rPr>
          <w:rFonts w:cs="Times New Roman" w:ascii="Times New Roman" w:hAnsi="Times New Roman"/>
          <w:sz w:val="24"/>
          <w:szCs w:val="24"/>
          <w:lang w:val="en-US"/>
        </w:rPr>
        <w:t xml:space="preserve"> This is so due to the need of considering a model that represents the probability of missing values to occur and because the shape of the probability density function is not known </w:t>
      </w:r>
      <w:bookmarkStart w:id="40" w:name="Mendeley_Bookmark_f9dFz2oO2v"/>
      <w:bookmarkStart w:id="41" w:name="Mendeley_Bookmark_vonvqFrhhx"/>
      <w:r>
        <w:rPr>
          <w:rFonts w:cs="Times New Roman" w:ascii="Times New Roman" w:hAnsi="Times New Roman"/>
          <w:position w:val="0"/>
          <w:sz w:val="24"/>
          <w:sz w:val="24"/>
          <w:szCs w:val="24"/>
          <w:vertAlign w:val="baseline"/>
          <w:lang w:val="en-US"/>
        </w:rPr>
        <w:t>(Enders 2010; van Buuren 2012)</w:t>
      </w:r>
      <w:bookmarkEnd w:id="40"/>
      <w:bookmarkEnd w:id="41"/>
      <w:r>
        <w:rPr>
          <w:rFonts w:cs="Times New Roman" w:ascii="Times New Roman" w:hAnsi="Times New Roman"/>
          <w:sz w:val="24"/>
          <w:szCs w:val="24"/>
          <w:lang w:val="en-US"/>
        </w:rPr>
        <w:t xml:space="preserve">. </w:t>
      </w:r>
    </w:p>
    <w:p>
      <w:pPr>
        <w:pStyle w:val="Normal"/>
        <w:spacing w:lineRule="auto" w:line="480"/>
        <w:ind w:left="0" w:right="0" w:firstLine="708"/>
        <w:jc w:val="both"/>
        <w:rPr/>
      </w:pPr>
      <w:r>
        <w:rPr>
          <w:rFonts w:cs="Times New Roman" w:ascii="Times New Roman" w:hAnsi="Times New Roman"/>
          <w:sz w:val="24"/>
          <w:szCs w:val="24"/>
          <w:lang w:val="en-US"/>
        </w:rPr>
        <w:t xml:space="preserve">Nowadays, large imputed databases already exist </w:t>
      </w:r>
      <w:r>
        <w:rPr>
          <w:rFonts w:eastAsia="Calibri" w:cs="Times New Roman" w:ascii="Times New Roman" w:hAnsi="Times New Roman"/>
          <w:color w:val="auto"/>
          <w:kern w:val="0"/>
          <w:sz w:val="24"/>
          <w:szCs w:val="24"/>
          <w:lang w:val="en-US" w:eastAsia="en-US" w:bidi="ar-SA"/>
        </w:rPr>
        <w:t>using</w:t>
      </w:r>
      <w:r>
        <w:rPr>
          <w:rFonts w:cs="Times New Roman" w:ascii="Times New Roman" w:hAnsi="Times New Roman"/>
          <w:sz w:val="24"/>
          <w:szCs w:val="24"/>
          <w:lang w:val="en-US"/>
        </w:rPr>
        <w:t xml:space="preserve"> taxonomic, ecological or allometric relationships to fill in missing values </w:t>
      </w:r>
      <w:bookmarkStart w:id="42" w:name="Mendeley_Bookmark_VujGV0RaW6"/>
      <w:bookmarkStart w:id="43" w:name="Mendeley_Bookmark_GMDdP0RBDo"/>
      <w:r>
        <w:rPr>
          <w:rFonts w:cs="Times New Roman" w:ascii="Times New Roman" w:hAnsi="Times New Roman"/>
          <w:position w:val="0"/>
          <w:sz w:val="24"/>
          <w:sz w:val="24"/>
          <w:szCs w:val="24"/>
          <w:vertAlign w:val="baseline"/>
          <w:lang w:val="en-US"/>
        </w:rPr>
        <w:t>(Jones et al. 2009; Wilman et al. 2014)</w:t>
      </w:r>
      <w:bookmarkEnd w:id="42"/>
      <w:bookmarkEnd w:id="43"/>
      <w:r>
        <w:rPr>
          <w:rFonts w:cs="Times New Roman" w:ascii="Times New Roman" w:hAnsi="Times New Roman"/>
          <w:sz w:val="24"/>
          <w:szCs w:val="24"/>
          <w:lang w:val="en-US"/>
        </w:rPr>
        <w:t xml:space="preserve">. This highlights the need to critically evaluate the use of imputed databases given that the reliability of statistical analysis under missing data is dependent on how many values were missing in the original data, what mechanism caused data to be missing and which methods were used in the imputation process </w:t>
      </w:r>
      <w:bookmarkStart w:id="44" w:name="Mendeley_Bookmark_KVJnlNZn2j"/>
      <w:bookmarkStart w:id="45" w:name="Mendeley_Bookmark_FBWcvQqMhQ"/>
      <w:r>
        <w:rPr>
          <w:rFonts w:cs="Times New Roman" w:ascii="Times New Roman" w:hAnsi="Times New Roman"/>
          <w:position w:val="0"/>
          <w:sz w:val="24"/>
          <w:sz w:val="24"/>
          <w:szCs w:val="24"/>
          <w:vertAlign w:val="baseline"/>
          <w:lang w:val="en-US"/>
        </w:rPr>
        <w:t>(Enders 2010; Schafer and Graham 2002; van Buuren 2012)</w:t>
      </w:r>
      <w:bookmarkEnd w:id="44"/>
      <w:bookmarkEnd w:id="45"/>
      <w:r>
        <w:rPr>
          <w:rFonts w:cs="Times New Roman" w:ascii="Times New Roman" w:hAnsi="Times New Roman"/>
          <w:sz w:val="24"/>
          <w:szCs w:val="24"/>
          <w:lang w:val="en-US"/>
        </w:rPr>
        <w:t xml:space="preserve">. Moreover, other problems can also arise when testing for phylogenetic signal </w:t>
      </w:r>
      <w:bookmarkStart w:id="46" w:name="Mendeley_Bookmark_bcQ6LfNZ5V"/>
      <w:bookmarkStart w:id="47" w:name="Mendeley_Bookmark_z0rAQVTtJ2"/>
      <w:r>
        <w:rPr>
          <w:rFonts w:cs="Times New Roman" w:ascii="Times New Roman" w:hAnsi="Times New Roman"/>
          <w:position w:val="0"/>
          <w:sz w:val="24"/>
          <w:sz w:val="24"/>
          <w:szCs w:val="24"/>
          <w:vertAlign w:val="baseline"/>
          <w:lang w:val="en-US"/>
        </w:rPr>
        <w:t>(Cavender-Bares et al. 2009; Münkemüller et al. 2012)</w:t>
      </w:r>
      <w:bookmarkEnd w:id="46"/>
      <w:bookmarkEnd w:id="47"/>
      <w:r>
        <w:rPr>
          <w:rFonts w:cs="Times New Roman" w:ascii="Times New Roman" w:hAnsi="Times New Roman"/>
          <w:sz w:val="24"/>
          <w:szCs w:val="24"/>
          <w:lang w:val="en-US"/>
        </w:rPr>
        <w:t xml:space="preserve">. In such cases, if analysis were to be conducted on phylogenetically imputed data, results could be misleading given that missing values would have been already filled based on their phylogenetic structure, thus potentially inflating the level of phylogenetic signal. This potential issue can have important consequences for studies evaluating, for example, </w:t>
      </w:r>
      <w:r>
        <w:rPr>
          <w:rFonts w:cs="Times New Roman" w:ascii="Times New Roman" w:hAnsi="Times New Roman"/>
          <w:color w:val="000000"/>
          <w:sz w:val="24"/>
          <w:szCs w:val="24"/>
          <w:lang w:val="en-US"/>
        </w:rPr>
        <w:t>niche conservatism, trait lability, community assembly and diversification</w:t>
      </w:r>
      <w:r>
        <w:rPr>
          <w:rFonts w:cs="Times New Roman" w:ascii="Times New Roman" w:hAnsi="Times New Roman"/>
          <w:color w:val="FF0000"/>
          <w:sz w:val="24"/>
          <w:szCs w:val="24"/>
          <w:lang w:val="en-US"/>
        </w:rPr>
        <w:t xml:space="preserve"> </w:t>
      </w:r>
      <w:bookmarkStart w:id="48" w:name="Mendeley_Bookmark_qk8gQyVSyo"/>
      <w:bookmarkStart w:id="49" w:name="Mendeley_Bookmark_RLEYDe9UnP"/>
      <w:r>
        <w:rPr>
          <w:rFonts w:cs="Times New Roman" w:ascii="Times New Roman" w:hAnsi="Times New Roman"/>
          <w:color w:val="000000"/>
          <w:position w:val="0"/>
          <w:sz w:val="24"/>
          <w:sz w:val="24"/>
          <w:szCs w:val="24"/>
          <w:vertAlign w:val="baseline"/>
          <w:lang w:val="en-US"/>
        </w:rPr>
        <w:t>(Simon P Blomberg et al. 2003; Cavender-Bares et al. 2009; Goldberg et al. 2010; Wiens and Graham 2005)</w:t>
      </w:r>
      <w:bookmarkEnd w:id="48"/>
      <w:bookmarkEnd w:id="49"/>
      <w:r>
        <w:rPr>
          <w:rFonts w:cs="Times New Roman" w:ascii="Times New Roman" w:hAnsi="Times New Roman"/>
          <w:color w:val="000000"/>
          <w:sz w:val="24"/>
          <w:szCs w:val="24"/>
          <w:lang w:val="en-US"/>
        </w:rPr>
        <w:t>.</w:t>
      </w:r>
    </w:p>
    <w:p>
      <w:pPr>
        <w:pStyle w:val="Normal"/>
        <w:spacing w:lineRule="auto" w:line="480"/>
        <w:ind w:left="0" w:right="0" w:firstLine="708"/>
        <w:jc w:val="both"/>
        <w:rPr/>
      </w:pPr>
      <w:r>
        <w:rPr>
          <w:rFonts w:cs="Times New Roman" w:ascii="Times New Roman" w:hAnsi="Times New Roman"/>
          <w:sz w:val="24"/>
          <w:szCs w:val="24"/>
          <w:lang w:val="en-US"/>
        </w:rPr>
        <w:t xml:space="preserve">Considering the current need for complete databases and the use of imputation methods to accomplish this, we evaluate how the estimation of common descriptive statistics, regression coefficients and phylogenetic signal can be misled by the percentage of missing data, the mechanism of missing data, the model of trait evolution and the choice of methods used to handle missing values. To accommodate these scenarios, we use simulated phylogenies and traits under different combinations of such conditions. In addition, to address the impact of imputation </w:t>
      </w:r>
      <w:r>
        <w:rPr>
          <w:rFonts w:eastAsia="Calibri" w:cs="Times New Roman" w:ascii="Times New Roman" w:hAnsi="Times New Roman"/>
          <w:color w:val="auto"/>
          <w:kern w:val="0"/>
          <w:sz w:val="24"/>
          <w:szCs w:val="24"/>
          <w:lang w:val="en-US" w:eastAsia="en-US" w:bidi="ar-SA"/>
        </w:rPr>
        <w:t>error</w:t>
      </w:r>
      <w:r>
        <w:rPr>
          <w:rFonts w:cs="Times New Roman" w:ascii="Times New Roman" w:hAnsi="Times New Roman"/>
          <w:sz w:val="24"/>
          <w:szCs w:val="24"/>
          <w:lang w:val="en-US"/>
        </w:rPr>
        <w:t xml:space="preserve"> on phylogenetic signal estimates, we evaluated the relationship between their errors.</w:t>
      </w:r>
    </w:p>
    <w:p>
      <w:pPr>
        <w:pStyle w:val="Normal"/>
        <w:spacing w:lineRule="auto" w:line="480"/>
        <w:ind w:left="0" w:right="0" w:firstLine="708"/>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480"/>
        <w:jc w:val="both"/>
        <w:rPr>
          <w:rFonts w:ascii="Times New Roman" w:hAnsi="Times New Roman" w:cs="Times New Roman"/>
          <w:b/>
          <w:b/>
          <w:sz w:val="24"/>
          <w:szCs w:val="24"/>
          <w:lang w:val="en-US"/>
        </w:rPr>
      </w:pPr>
      <w:r>
        <w:rPr>
          <w:rFonts w:cs="Times New Roman" w:ascii="Times New Roman" w:hAnsi="Times New Roman"/>
          <w:b/>
          <w:sz w:val="24"/>
          <w:szCs w:val="24"/>
          <w:lang w:val="en-US"/>
        </w:rPr>
        <w:t>Methods</w:t>
      </w:r>
    </w:p>
    <w:p>
      <w:pPr>
        <w:pStyle w:val="Normal"/>
        <w:spacing w:lineRule="auto" w:line="480"/>
        <w:jc w:val="both"/>
        <w:rPr>
          <w:rFonts w:ascii="Times New Roman" w:hAnsi="Times New Roman" w:cs="Times New Roman"/>
          <w:i/>
          <w:i/>
          <w:sz w:val="24"/>
          <w:szCs w:val="24"/>
          <w:lang w:val="en-US"/>
        </w:rPr>
      </w:pPr>
      <w:r>
        <w:rPr>
          <w:rFonts w:cs="Times New Roman" w:ascii="Times New Roman" w:hAnsi="Times New Roman"/>
          <w:i/>
          <w:sz w:val="24"/>
          <w:szCs w:val="24"/>
          <w:lang w:val="en-US"/>
        </w:rPr>
        <w:t>Phylogeny simulation</w:t>
      </w:r>
    </w:p>
    <w:p>
      <w:pPr>
        <w:pStyle w:val="Normal"/>
        <w:spacing w:lineRule="auto" w:line="480"/>
        <w:ind w:left="0" w:right="0" w:firstLine="708"/>
        <w:jc w:val="both"/>
        <w:rPr/>
      </w:pPr>
      <w:r>
        <w:rPr>
          <w:rFonts w:cs="Times New Roman" w:ascii="Times New Roman" w:hAnsi="Times New Roman"/>
          <w:sz w:val="24"/>
          <w:szCs w:val="24"/>
          <w:lang w:val="en-US"/>
        </w:rPr>
        <w:t xml:space="preserve">To evaluate the effect of imputing missing values into sparse databases (i.e. with missing data), we first simulated 100 </w:t>
      </w:r>
      <w:r>
        <w:rPr>
          <w:rFonts w:cs="Times New Roman" w:ascii="Times New Roman" w:hAnsi="Times New Roman"/>
          <w:sz w:val="24"/>
          <w:szCs w:val="24"/>
          <w:lang w:val="en-US"/>
        </w:rPr>
        <w:t xml:space="preserve">yule </w:t>
      </w:r>
      <w:r>
        <w:rPr>
          <w:rFonts w:cs="Times New Roman" w:ascii="Times New Roman" w:hAnsi="Times New Roman"/>
          <w:sz w:val="24"/>
          <w:szCs w:val="24"/>
          <w:lang w:val="en-US"/>
        </w:rPr>
        <w:t xml:space="preserve">phylogenies. Each phylogeny had 200 species and were simulated using the function </w:t>
      </w:r>
      <w:r>
        <w:rPr>
          <w:rFonts w:cs="Times New Roman" w:ascii="Times New Roman" w:hAnsi="Times New Roman"/>
          <w:i/>
          <w:sz w:val="24"/>
          <w:szCs w:val="24"/>
          <w:lang w:val="en-US"/>
        </w:rPr>
        <w:t>pbtree</w:t>
      </w:r>
      <w:r>
        <w:rPr>
          <w:rFonts w:cs="Times New Roman" w:ascii="Times New Roman" w:hAnsi="Times New Roman"/>
          <w:sz w:val="24"/>
          <w:szCs w:val="24"/>
          <w:lang w:val="en-US"/>
        </w:rPr>
        <w:t xml:space="preserve"> from the R package </w:t>
      </w:r>
      <w:r>
        <w:rPr>
          <w:rFonts w:cs="Times New Roman" w:ascii="Times New Roman" w:hAnsi="Times New Roman"/>
          <w:i/>
          <w:sz w:val="24"/>
          <w:szCs w:val="24"/>
          <w:lang w:val="en-US"/>
        </w:rPr>
        <w:t>phytools</w:t>
      </w:r>
      <w:r>
        <w:rPr>
          <w:rFonts w:cs="Times New Roman" w:ascii="Times New Roman" w:hAnsi="Times New Roman"/>
          <w:i w:val="false"/>
          <w:iCs w:val="false"/>
          <w:sz w:val="24"/>
          <w:szCs w:val="24"/>
          <w:lang w:val="en-US"/>
        </w:rPr>
        <w:t xml:space="preserve"> </w:t>
      </w:r>
      <w:bookmarkStart w:id="50" w:name="Mendeley_Bookmark_GcxQrOv0Fy"/>
      <w:bookmarkStart w:id="51" w:name="Mendeley_Bookmark_B6sbaBMPid"/>
      <w:r>
        <w:rPr>
          <w:rFonts w:cs="Times New Roman" w:ascii="Times New Roman" w:hAnsi="Times New Roman"/>
          <w:i w:val="false"/>
          <w:iCs w:val="false"/>
          <w:position w:val="0"/>
          <w:sz w:val="24"/>
          <w:sz w:val="24"/>
          <w:szCs w:val="24"/>
          <w:vertAlign w:val="baseline"/>
          <w:lang w:val="en-US"/>
        </w:rPr>
        <w:t>(Revell 2012)</w:t>
      </w:r>
      <w:bookmarkEnd w:id="50"/>
      <w:bookmarkEnd w:id="51"/>
      <w:r>
        <w:rPr>
          <w:rFonts w:cs="Times New Roman" w:ascii="Times New Roman" w:hAnsi="Times New Roman"/>
          <w:sz w:val="24"/>
          <w:szCs w:val="24"/>
          <w:lang w:val="en-US"/>
        </w:rPr>
        <w:t xml:space="preserve">. </w:t>
      </w:r>
    </w:p>
    <w:p>
      <w:pPr>
        <w:pStyle w:val="Normal"/>
        <w:spacing w:lineRule="auto" w:line="480"/>
        <w:jc w:val="both"/>
        <w:rPr>
          <w:rFonts w:ascii="Times New Roman" w:hAnsi="Times New Roman" w:cs="Times New Roman"/>
          <w:i/>
          <w:i/>
          <w:sz w:val="24"/>
          <w:szCs w:val="24"/>
          <w:lang w:val="en-US"/>
        </w:rPr>
      </w:pPr>
      <w:r>
        <w:rPr>
          <w:rFonts w:cs="Times New Roman" w:ascii="Times New Roman" w:hAnsi="Times New Roman"/>
          <w:i/>
          <w:sz w:val="24"/>
          <w:szCs w:val="24"/>
          <w:lang w:val="en-US"/>
        </w:rPr>
        <w:t>Trait simulation</w:t>
      </w:r>
    </w:p>
    <w:p>
      <w:pPr>
        <w:pStyle w:val="Normal"/>
        <w:spacing w:lineRule="auto" w:line="480"/>
        <w:ind w:left="0" w:right="0" w:firstLine="708"/>
        <w:jc w:val="both"/>
        <w:rPr>
          <w:rFonts w:ascii="Times New Roman" w:hAnsi="Times New Roman" w:cs="Times New Roman"/>
          <w:sz w:val="24"/>
          <w:szCs w:val="24"/>
          <w:lang w:val="en-US"/>
        </w:rPr>
      </w:pPr>
      <w:r>
        <w:rPr>
          <w:rFonts w:cs="Times New Roman" w:ascii="Times New Roman" w:hAnsi="Times New Roman"/>
          <w:sz w:val="24"/>
          <w:szCs w:val="24"/>
          <w:lang w:val="en-US"/>
        </w:rPr>
        <w:t>For each phylogeny, we simulated two traits: a target trait and an auxiliary trait. The first trait represented the one that would be imputed (i.e. missing-value trait), whereas the second trait represented an auxiliary trait that would be used to impute values for the target trait.</w:t>
      </w:r>
    </w:p>
    <w:p>
      <w:pPr>
        <w:pStyle w:val="Normal"/>
        <w:spacing w:lineRule="auto" w:line="480"/>
        <w:ind w:left="0" w:right="0" w:firstLine="708"/>
        <w:jc w:val="both"/>
        <w:rPr/>
      </w:pPr>
      <w:r>
        <w:rPr>
          <w:rFonts w:cs="Times New Roman" w:ascii="Times New Roman" w:hAnsi="Times New Roman"/>
          <w:sz w:val="24"/>
          <w:szCs w:val="24"/>
          <w:lang w:val="en-US"/>
        </w:rPr>
        <w:t xml:space="preserve">The target trait was simulated using the </w:t>
      </w:r>
      <w:r>
        <w:rPr>
          <w:rFonts w:cs="Times New Roman" w:ascii="Times New Roman" w:hAnsi="Times New Roman"/>
          <w:i/>
          <w:sz w:val="24"/>
          <w:szCs w:val="24"/>
          <w:lang w:val="en-US"/>
        </w:rPr>
        <w:t>rTraitCont</w:t>
      </w:r>
      <w:r>
        <w:rPr>
          <w:rFonts w:cs="Times New Roman" w:ascii="Times New Roman" w:hAnsi="Times New Roman"/>
          <w:sz w:val="24"/>
          <w:szCs w:val="24"/>
          <w:lang w:val="en-US"/>
        </w:rPr>
        <w:t xml:space="preserve"> function from the </w:t>
      </w:r>
      <w:r>
        <w:rPr>
          <w:rFonts w:cs="Times New Roman" w:ascii="Times New Roman" w:hAnsi="Times New Roman"/>
          <w:i/>
          <w:sz w:val="24"/>
          <w:szCs w:val="24"/>
          <w:lang w:val="en-US"/>
        </w:rPr>
        <w:t>ape</w:t>
      </w:r>
      <w:r>
        <w:rPr>
          <w:rFonts w:cs="Times New Roman" w:ascii="Times New Roman" w:hAnsi="Times New Roman"/>
          <w:sz w:val="24"/>
          <w:szCs w:val="24"/>
          <w:lang w:val="en-US"/>
        </w:rPr>
        <w:t xml:space="preserve"> package </w:t>
      </w:r>
      <w:bookmarkStart w:id="52" w:name="Mendeley_Bookmark_DuQZBw9icl"/>
      <w:bookmarkStart w:id="53" w:name="Mendeley_Bookmark_v3X9on8Fyi"/>
      <w:r>
        <w:rPr>
          <w:rFonts w:cs="Times New Roman" w:ascii="Times New Roman" w:hAnsi="Times New Roman"/>
          <w:position w:val="0"/>
          <w:sz w:val="24"/>
          <w:sz w:val="24"/>
          <w:szCs w:val="24"/>
          <w:vertAlign w:val="baseline"/>
          <w:lang w:val="en-US"/>
        </w:rPr>
        <w:t>(Paradis et al. 2004)</w:t>
      </w:r>
      <w:bookmarkEnd w:id="52"/>
      <w:bookmarkEnd w:id="53"/>
      <w:r>
        <w:rPr>
          <w:rFonts w:cs="Times New Roman" w:ascii="Times New Roman" w:hAnsi="Times New Roman"/>
          <w:sz w:val="24"/>
          <w:szCs w:val="24"/>
          <w:lang w:val="en-US"/>
        </w:rPr>
        <w:t xml:space="preserve">. We modeled this trait under an Ornstein-Uhlenbeck evolutionary process (OU) </w:t>
      </w:r>
      <w:bookmarkStart w:id="54" w:name="Mendeley_Bookmark_Rej8ob0TmB"/>
      <w:bookmarkStart w:id="55" w:name="Mendeley_Bookmark_y2wfhn5BjQ"/>
      <w:r>
        <w:rPr>
          <w:rFonts w:cs="Times New Roman" w:ascii="Times New Roman" w:hAnsi="Times New Roman"/>
          <w:position w:val="0"/>
          <w:sz w:val="24"/>
          <w:sz w:val="24"/>
          <w:szCs w:val="24"/>
          <w:vertAlign w:val="baseline"/>
          <w:lang w:val="en-US"/>
        </w:rPr>
        <w:t>(Gillespie 1996)</w:t>
      </w:r>
      <w:bookmarkEnd w:id="54"/>
      <w:bookmarkEnd w:id="55"/>
      <w:r>
        <w:rPr>
          <w:rFonts w:cs="Times New Roman" w:ascii="Times New Roman" w:hAnsi="Times New Roman"/>
          <w:sz w:val="24"/>
          <w:szCs w:val="24"/>
          <w:lang w:val="en-US"/>
        </w:rPr>
        <w:t xml:space="preserve">, because it allowed us to simulate trait evolution within a continuum from Brownian motion </w:t>
      </w:r>
      <w:r>
        <w:rPr>
          <w:rFonts w:cs="Times New Roman" w:ascii="Times New Roman" w:hAnsi="Times New Roman"/>
          <w:sz w:val="24"/>
          <w:szCs w:val="24"/>
          <w:lang w:val="en-US"/>
        </w:rPr>
        <w:t xml:space="preserve">(BM) </w:t>
      </w:r>
      <w:r>
        <w:rPr>
          <w:rFonts w:cs="Times New Roman" w:ascii="Times New Roman" w:hAnsi="Times New Roman"/>
          <w:sz w:val="24"/>
          <w:szCs w:val="24"/>
          <w:lang w:val="en-US"/>
        </w:rPr>
        <w:t xml:space="preserve">to weak and strong levels of selection strength </w:t>
      </w:r>
      <w:r>
        <w:rPr>
          <w:rFonts w:cs="Times New Roman" w:ascii="Times New Roman" w:hAnsi="Times New Roman"/>
          <w:sz w:val="24"/>
          <w:szCs w:val="24"/>
          <w:lang w:val="en-US"/>
        </w:rPr>
        <w:t>(OU’s α)</w:t>
      </w:r>
      <w:r>
        <w:rPr>
          <w:rFonts w:cs="Times New Roman" w:ascii="Times New Roman" w:hAnsi="Times New Roman"/>
          <w:sz w:val="24"/>
          <w:szCs w:val="24"/>
          <w:lang w:val="en-US"/>
        </w:rPr>
        <w:t xml:space="preserve"> </w:t>
      </w:r>
      <w:r>
        <w:rPr>
          <w:rFonts w:cs="Times New Roman" w:ascii="Times New Roman" w:hAnsi="Times New Roman"/>
          <w:sz w:val="24"/>
          <w:szCs w:val="24"/>
          <w:lang w:val="en-US"/>
        </w:rPr>
        <w:t>of Ornstein-Uhlenbeck</w:t>
      </w:r>
      <w:r>
        <w:rPr>
          <w:rFonts w:cs="Times New Roman" w:ascii="Times New Roman" w:hAnsi="Times New Roman"/>
          <w:sz w:val="24"/>
          <w:szCs w:val="24"/>
          <w:lang w:val="en-US"/>
        </w:rPr>
        <w:t xml:space="preserve"> </w:t>
      </w:r>
      <w:r>
        <w:rPr>
          <w:rFonts w:cs="Times New Roman" w:ascii="Times New Roman" w:hAnsi="Times New Roman"/>
          <w:sz w:val="24"/>
          <w:szCs w:val="24"/>
          <w:lang w:val="en-US"/>
        </w:rPr>
        <w:t xml:space="preserve">model of </w:t>
      </w:r>
      <w:r>
        <w:rPr>
          <w:rFonts w:cs="Times New Roman" w:ascii="Times New Roman" w:hAnsi="Times New Roman"/>
          <w:sz w:val="24"/>
          <w:szCs w:val="24"/>
          <w:lang w:val="en-US"/>
        </w:rPr>
        <w:t xml:space="preserve">evolution </w:t>
      </w:r>
      <w:bookmarkStart w:id="56" w:name="Mendeley_Bookmark_qork9rLxSJ"/>
      <w:bookmarkStart w:id="57" w:name="Mendeley_Bookmark_Ay8wjeiTlf"/>
      <w:r>
        <w:rPr>
          <w:rFonts w:cs="Times New Roman" w:ascii="Times New Roman" w:hAnsi="Times New Roman"/>
          <w:position w:val="0"/>
          <w:sz w:val="24"/>
          <w:sz w:val="24"/>
          <w:szCs w:val="24"/>
          <w:vertAlign w:val="baseline"/>
          <w:lang w:val="en-US"/>
        </w:rPr>
        <w:t>(Hansen 1997a; Hansen and Martins 1996)</w:t>
      </w:r>
      <w:bookmarkEnd w:id="56"/>
      <w:bookmarkEnd w:id="57"/>
      <w:r>
        <w:rPr>
          <w:rFonts w:cs="Times New Roman" w:ascii="Times New Roman" w:hAnsi="Times New Roman"/>
          <w:sz w:val="24"/>
          <w:szCs w:val="24"/>
          <w:lang w:val="en-US"/>
        </w:rPr>
        <w:t>. Thus, we could evaluate the performance of imputation methods under different levels of phylogenetic signal. We fixed the target trait’s optimum (ϴ) to zero and the trait interspecific variation (σ) equal to one. Also, we simulated different selective strengths by var</w:t>
      </w:r>
      <w:r>
        <w:rPr>
          <w:rFonts w:cs="Times New Roman" w:ascii="Times New Roman" w:hAnsi="Times New Roman"/>
          <w:sz w:val="24"/>
          <w:szCs w:val="24"/>
          <w:lang w:val="en-US"/>
        </w:rPr>
        <w:t xml:space="preserve">ying α (0.05, </w:t>
      </w:r>
      <w:r>
        <w:rPr>
          <w:rFonts w:cs="Times New Roman" w:ascii="Times New Roman" w:hAnsi="Times New Roman"/>
          <w:sz w:val="24"/>
          <w:szCs w:val="24"/>
          <w:lang w:val="en-US"/>
        </w:rPr>
        <w:t xml:space="preserve">0.1, 0.2, </w:t>
      </w:r>
      <w:r>
        <w:rPr>
          <w:rFonts w:cs="Times New Roman" w:ascii="Times New Roman" w:hAnsi="Times New Roman"/>
          <w:sz w:val="24"/>
          <w:szCs w:val="24"/>
          <w:lang w:val="en-US"/>
        </w:rPr>
        <w:t>0.5, 1, 2). Su</w:t>
      </w:r>
      <w:r>
        <w:rPr>
          <w:rFonts w:cs="Times New Roman" w:ascii="Times New Roman" w:hAnsi="Times New Roman"/>
          <w:sz w:val="24"/>
          <w:szCs w:val="24"/>
          <w:lang w:val="en-US"/>
        </w:rPr>
        <w:t>ch values covered evolutionary scenarios from Brownian motion (OU α = 0.</w:t>
      </w:r>
      <w:r>
        <w:rPr>
          <w:rFonts w:cs="Times New Roman" w:ascii="Times New Roman" w:hAnsi="Times New Roman"/>
          <w:sz w:val="24"/>
          <w:szCs w:val="24"/>
          <w:lang w:val="en-US"/>
        </w:rPr>
        <w:t>05</w:t>
      </w:r>
      <w:r>
        <w:rPr>
          <w:rFonts w:cs="Times New Roman" w:ascii="Times New Roman" w:hAnsi="Times New Roman"/>
          <w:sz w:val="24"/>
          <w:szCs w:val="24"/>
          <w:lang w:val="en-US"/>
        </w:rPr>
        <w:t>) to strong selective strength (OU α = 2).</w:t>
      </w:r>
    </w:p>
    <w:p>
      <w:pPr>
        <w:pStyle w:val="Normal"/>
        <w:spacing w:lineRule="auto" w:line="480"/>
        <w:ind w:left="0" w:right="0" w:firstLine="708"/>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he auxiliary trait represented a variable used to impute values into the target trait. We simulated auxiliary traits in two ways: (i) correlated with the phylogeny and (ii) correlated with the target trait but uncorrelated with phylogeny. For (i), we simulated the trait as follow: </w:t>
      </w:r>
    </w:p>
    <w:p>
      <w:pPr>
        <w:pStyle w:val="Normal"/>
        <w:spacing w:lineRule="auto" w:line="480"/>
        <w:ind w:left="0" w:right="0" w:firstLine="708"/>
        <w:jc w:val="both"/>
        <w:rPr/>
      </w:pPr>
      <w:r>
        <w:rPr>
          <w:rFonts w:eastAsia="Calibri" w:cs="Calibri"/>
        </w:rPr>
        <w:t xml:space="preserve">                            </w:t>
      </w:r>
      <w:r>
        <w:rPr/>
      </w:r>
      <m:oMath xmlns:m="http://schemas.openxmlformats.org/officeDocument/2006/math">
        <m:r>
          <m:rPr>
            <m:lit/>
            <m:nor/>
          </m:rPr>
          <w:rPr>
            <w:rFonts w:ascii="Cambria Math" w:hAnsi="Cambria Math"/>
          </w:rPr>
          <m:t xml:space="preserve">x=ry+</m:t>
        </m:r>
        <m:rad>
          <m:radPr>
            <m:degHide m:val="1"/>
          </m:radPr>
          <m:deg/>
          <m:e>
            <m:r>
              <w:rPr>
                <w:rFonts w:ascii="Cambria Math" w:hAnsi="Cambria Math"/>
              </w:rPr>
              <m:t xml:space="preserve">1</m:t>
            </m:r>
            <m:r>
              <w:rPr>
                <w:rFonts w:ascii="Cambria Math" w:hAnsi="Cambria Math"/>
              </w:rPr>
              <m:t xml:space="preserve">−</m:t>
            </m:r>
            <m:sSup>
              <m:e>
                <m:r>
                  <w:rPr>
                    <w:rFonts w:ascii="Cambria Math" w:hAnsi="Cambria Math"/>
                  </w:rPr>
                  <m:t xml:space="preserve">r</m:t>
                </m:r>
              </m:e>
              <m:sup>
                <m:r>
                  <w:rPr>
                    <w:rFonts w:ascii="Cambria Math" w:hAnsi="Cambria Math"/>
                  </w:rPr>
                  <m:t xml:space="preserve">2</m:t>
                </m:r>
              </m:sup>
            </m:sSup>
          </m:e>
        </m:rad>
        <m:r>
          <m:rPr>
            <m:lit/>
            <m:nor/>
          </m:rPr>
          <w:rPr>
            <w:rFonts w:ascii="Cambria Math" w:hAnsi="Cambria Math"/>
          </w:rPr>
          <m:t xml:space="preserve">MVN</m:t>
        </m:r>
      </m:oMath>
      <w:r>
        <w:rPr>
          <w:rFonts w:eastAsia="Times New Roman" w:cs="Times New Roman" w:ascii="Times New Roman" w:hAnsi="Times New Roman"/>
          <w:sz w:val="24"/>
          <w:szCs w:val="24"/>
          <w:lang w:val="en-US"/>
        </w:rPr>
        <w:t xml:space="preserve">                                    </w:t>
      </w:r>
      <w:r>
        <w:rPr>
          <w:rFonts w:eastAsia="Times New Roman" w:cs="Times New Roman" w:ascii="Times New Roman" w:hAnsi="Times New Roman"/>
          <w:sz w:val="24"/>
          <w:szCs w:val="24"/>
          <w:lang w:val="en-US"/>
        </w:rPr>
        <w:t>eqn 1</w:t>
      </w:r>
    </w:p>
    <w:p>
      <w:pPr>
        <w:pStyle w:val="Normal"/>
        <w:spacing w:lineRule="auto" w:line="480"/>
        <w:jc w:val="both"/>
        <w:rPr/>
      </w:pPr>
      <w:r>
        <w:rPr>
          <w:rFonts w:eastAsia="Times New Roman" w:cs="Times New Roman" w:ascii="Times New Roman" w:hAnsi="Times New Roman"/>
          <w:sz w:val="24"/>
          <w:szCs w:val="24"/>
          <w:lang w:val="en-US"/>
        </w:rPr>
        <w:t xml:space="preserve">where </w:t>
      </w:r>
      <w:r>
        <w:rPr>
          <w:rFonts w:eastAsia="Times New Roman" w:cs="Times New Roman" w:ascii="Times New Roman" w:hAnsi="Times New Roman"/>
          <w:i/>
          <w:sz w:val="24"/>
          <w:szCs w:val="24"/>
          <w:lang w:val="en-US"/>
        </w:rPr>
        <w:t>y</w:t>
      </w:r>
      <w:r>
        <w:rPr>
          <w:rFonts w:eastAsia="Times New Roman" w:cs="Times New Roman" w:ascii="Times New Roman" w:hAnsi="Times New Roman"/>
          <w:sz w:val="24"/>
          <w:szCs w:val="24"/>
          <w:lang w:val="en-US"/>
        </w:rPr>
        <w:t xml:space="preserve"> is the target trait, </w:t>
      </w:r>
      <w:r>
        <w:rPr>
          <w:rFonts w:eastAsia="Times New Roman" w:cs="Times New Roman" w:ascii="Times New Roman" w:hAnsi="Times New Roman"/>
          <w:i/>
          <w:sz w:val="24"/>
          <w:szCs w:val="24"/>
          <w:lang w:val="en-US"/>
        </w:rPr>
        <w:t>x</w:t>
      </w:r>
      <w:r>
        <w:rPr>
          <w:rFonts w:eastAsia="Times New Roman" w:cs="Times New Roman" w:ascii="Times New Roman" w:hAnsi="Times New Roman"/>
          <w:sz w:val="24"/>
          <w:szCs w:val="24"/>
          <w:lang w:val="en-US"/>
        </w:rPr>
        <w:t xml:space="preserve"> the auxiliary trait, and </w:t>
      </w:r>
      <w:r>
        <w:rPr>
          <w:rFonts w:eastAsia="Times New Roman" w:cs="Times New Roman" w:ascii="Times New Roman" w:hAnsi="Times New Roman"/>
          <w:i/>
          <w:sz w:val="24"/>
          <w:szCs w:val="24"/>
          <w:lang w:val="en-US"/>
        </w:rPr>
        <w:t>r</w:t>
      </w:r>
      <w:r>
        <w:rPr>
          <w:rFonts w:eastAsia="Times New Roman" w:cs="Times New Roman" w:ascii="Times New Roman" w:hAnsi="Times New Roman"/>
          <w:sz w:val="24"/>
          <w:szCs w:val="24"/>
          <w:lang w:val="en-US"/>
        </w:rPr>
        <w:t xml:space="preserve"> the correlation coefficient between both traits, which was set to </w:t>
      </w:r>
      <w:r>
        <w:rPr>
          <w:rFonts w:eastAsia="Times New Roman" w:cs="Times New Roman" w:ascii="Times New Roman" w:hAnsi="Times New Roman"/>
          <w:i/>
          <w:sz w:val="24"/>
          <w:szCs w:val="24"/>
          <w:lang w:val="en-US"/>
        </w:rPr>
        <w:t xml:space="preserve">r </w:t>
      </w:r>
      <w:r>
        <w:rPr>
          <w:rFonts w:eastAsia="Times New Roman" w:cs="Times New Roman" w:ascii="Times New Roman" w:hAnsi="Times New Roman"/>
          <w:sz w:val="24"/>
          <w:szCs w:val="24"/>
          <w:lang w:val="en-US"/>
        </w:rPr>
        <w:t>= 0.6.  Species covariance matrix (</w:t>
      </w:r>
      <w:r>
        <w:rPr>
          <w:rFonts w:eastAsia="Times New Roman" w:cs="Times New Roman" w:ascii="Times New Roman" w:hAnsi="Times New Roman"/>
          <w:b/>
          <w:sz w:val="24"/>
          <w:szCs w:val="24"/>
          <w:lang w:val="en-US"/>
        </w:rPr>
        <w:t>∑</w:t>
      </w:r>
      <w:r>
        <w:rPr>
          <w:rFonts w:eastAsia="Times New Roman" w:cs="Times New Roman" w:ascii="Times New Roman" w:hAnsi="Times New Roman"/>
          <w:sz w:val="24"/>
          <w:szCs w:val="24"/>
          <w:lang w:val="en-US"/>
        </w:rPr>
        <w:t xml:space="preserve">) </w:t>
      </w:r>
      <w:bookmarkStart w:id="58" w:name="Mendeley_Bookmark_CQToQqUFgo"/>
      <w:bookmarkStart w:id="59" w:name="Mendeley_Bookmark_jYriBsCxun"/>
      <w:r>
        <w:rPr>
          <w:rFonts w:eastAsia="Times New Roman" w:cs="Times New Roman" w:ascii="Times New Roman" w:hAnsi="Times New Roman"/>
          <w:position w:val="0"/>
          <w:sz w:val="24"/>
          <w:sz w:val="24"/>
          <w:szCs w:val="24"/>
          <w:vertAlign w:val="baseline"/>
          <w:lang w:val="en-US"/>
        </w:rPr>
        <w:t>(Felsenstein 1985; Revell et al. 2008)</w:t>
      </w:r>
      <w:bookmarkEnd w:id="58"/>
      <w:bookmarkEnd w:id="59"/>
      <w:r>
        <w:rPr>
          <w:rFonts w:eastAsia="Times New Roman" w:cs="Times New Roman" w:ascii="Times New Roman" w:hAnsi="Times New Roman"/>
          <w:sz w:val="24"/>
          <w:szCs w:val="24"/>
          <w:lang w:val="en-US"/>
        </w:rPr>
        <w:t xml:space="preserve"> and σ² of the target trait variation rate calculated as the mean of squared phylogenetic independent contrasts </w:t>
      </w:r>
      <w:bookmarkStart w:id="60" w:name="Mendeley_Bookmark_s7aEKuB9vy"/>
      <w:bookmarkStart w:id="61" w:name="Mendeley_Bookmark_CmP9ROIaK0"/>
      <w:r>
        <w:rPr>
          <w:rFonts w:eastAsia="Times New Roman" w:cs="Times New Roman" w:ascii="Times New Roman" w:hAnsi="Times New Roman"/>
          <w:position w:val="0"/>
          <w:sz w:val="24"/>
          <w:sz w:val="24"/>
          <w:szCs w:val="24"/>
          <w:vertAlign w:val="baseline"/>
          <w:lang w:val="en-US"/>
        </w:rPr>
        <w:t>(Robert P Freckleton and Jetz 2009)</w:t>
      </w:r>
      <w:bookmarkEnd w:id="60"/>
      <w:bookmarkEnd w:id="61"/>
      <w:r>
        <w:rPr>
          <w:rFonts w:eastAsia="Times New Roman" w:cs="Times New Roman" w:ascii="Times New Roman" w:hAnsi="Times New Roman"/>
          <w:sz w:val="24"/>
          <w:szCs w:val="24"/>
          <w:lang w:val="en-US"/>
        </w:rPr>
        <w:t xml:space="preserve">, which was estimated using the </w:t>
      </w:r>
      <w:r>
        <w:rPr>
          <w:rFonts w:eastAsia="Times New Roman" w:cs="Times New Roman" w:ascii="Times New Roman" w:hAnsi="Times New Roman"/>
          <w:i/>
          <w:sz w:val="24"/>
          <w:szCs w:val="24"/>
          <w:lang w:val="en-US"/>
        </w:rPr>
        <w:t>pic</w:t>
      </w:r>
      <w:r>
        <w:rPr>
          <w:rFonts w:eastAsia="Times New Roman" w:cs="Times New Roman" w:ascii="Times New Roman" w:hAnsi="Times New Roman"/>
          <w:sz w:val="24"/>
          <w:szCs w:val="24"/>
          <w:lang w:val="en-US"/>
        </w:rPr>
        <w:t xml:space="preserve"> function from </w:t>
      </w:r>
      <w:r>
        <w:rPr>
          <w:rFonts w:eastAsia="Times New Roman" w:cs="Times New Roman" w:ascii="Times New Roman" w:hAnsi="Times New Roman"/>
          <w:i/>
          <w:sz w:val="24"/>
          <w:szCs w:val="24"/>
          <w:lang w:val="en-US"/>
        </w:rPr>
        <w:t xml:space="preserve">ape </w:t>
      </w:r>
      <w:bookmarkStart w:id="62" w:name="Mendeley_Bookmark_tCQaOdzxz3"/>
      <w:bookmarkStart w:id="63" w:name="Mendeley_Bookmark_3i8WzRHdHd"/>
      <w:r>
        <w:rPr>
          <w:rFonts w:eastAsia="Times New Roman" w:cs="Times New Roman" w:ascii="Times New Roman" w:hAnsi="Times New Roman"/>
          <w:i w:val="false"/>
          <w:iCs w:val="false"/>
          <w:position w:val="0"/>
          <w:sz w:val="24"/>
          <w:sz w:val="24"/>
          <w:szCs w:val="24"/>
          <w:vertAlign w:val="baseline"/>
          <w:lang w:val="en-US"/>
        </w:rPr>
        <w:t>(Paradis et al. 2004)</w:t>
      </w:r>
      <w:bookmarkEnd w:id="62"/>
      <w:bookmarkEnd w:id="63"/>
      <w:r>
        <w:rPr>
          <w:rFonts w:eastAsia="Times New Roman" w:cs="Times New Roman" w:ascii="Times New Roman" w:hAnsi="Times New Roman"/>
          <w:sz w:val="24"/>
          <w:szCs w:val="24"/>
          <w:lang w:val="en-US"/>
        </w:rPr>
        <w:t xml:space="preserve">. Multivariate Normal Distribution (MVN) was simulated using the </w:t>
      </w:r>
      <w:r>
        <w:rPr>
          <w:rFonts w:eastAsia="Times New Roman" w:cs="Times New Roman" w:ascii="Times New Roman" w:hAnsi="Times New Roman"/>
          <w:i/>
          <w:sz w:val="24"/>
          <w:szCs w:val="24"/>
          <w:lang w:val="en-US"/>
        </w:rPr>
        <w:t>fastBM</w:t>
      </w:r>
      <w:r>
        <w:rPr>
          <w:rFonts w:eastAsia="Times New Roman" w:cs="Times New Roman" w:ascii="Times New Roman" w:hAnsi="Times New Roman"/>
          <w:sz w:val="24"/>
          <w:szCs w:val="24"/>
          <w:lang w:val="en-US"/>
        </w:rPr>
        <w:t xml:space="preserve"> function from the </w:t>
      </w:r>
      <w:r>
        <w:rPr>
          <w:rFonts w:eastAsia="Times New Roman" w:cs="Times New Roman" w:ascii="Times New Roman" w:hAnsi="Times New Roman"/>
          <w:i/>
          <w:sz w:val="24"/>
          <w:szCs w:val="24"/>
          <w:lang w:val="en-US"/>
        </w:rPr>
        <w:t>phytools</w:t>
      </w:r>
      <w:r>
        <w:rPr>
          <w:rFonts w:eastAsia="Times New Roman" w:cs="Times New Roman" w:ascii="Times New Roman" w:hAnsi="Times New Roman"/>
          <w:sz w:val="24"/>
          <w:szCs w:val="24"/>
          <w:lang w:val="en-US"/>
        </w:rPr>
        <w:t xml:space="preserve"> R package </w:t>
      </w:r>
      <w:bookmarkStart w:id="64" w:name="Mendeley_Bookmark_2axwbggxpt"/>
      <w:bookmarkStart w:id="65" w:name="Mendeley_Bookmark_0L6qHYy9jZ"/>
      <w:r>
        <w:rPr>
          <w:rFonts w:eastAsia="Times New Roman" w:cs="Times New Roman" w:ascii="Times New Roman" w:hAnsi="Times New Roman"/>
          <w:position w:val="0"/>
          <w:sz w:val="24"/>
          <w:sz w:val="24"/>
          <w:szCs w:val="24"/>
          <w:vertAlign w:val="baseline"/>
          <w:lang w:val="en-US"/>
        </w:rPr>
        <w:t>(Revell 2012)</w:t>
      </w:r>
      <w:bookmarkEnd w:id="64"/>
      <w:bookmarkEnd w:id="65"/>
      <w:r>
        <w:rPr>
          <w:rFonts w:eastAsia="Times New Roman" w:cs="Times New Roman" w:ascii="Times New Roman" w:hAnsi="Times New Roman"/>
          <w:sz w:val="24"/>
          <w:szCs w:val="24"/>
          <w:lang w:val="en-US"/>
        </w:rPr>
        <w:t>. This auxiliary trait was later used when simulating the MCAR (Missing Completely at Random) and MAR.PHYLO (Missing at Random correlated with phylogeny) (see below).</w:t>
      </w:r>
    </w:p>
    <w:p>
      <w:pPr>
        <w:pStyle w:val="Normal"/>
        <w:spacing w:lineRule="auto" w:line="480"/>
        <w:ind w:left="0" w:right="0" w:firstLine="708"/>
        <w:jc w:val="both"/>
        <w:rPr/>
      </w:pPr>
      <w:r>
        <w:rPr>
          <w:rFonts w:cs="Times New Roman" w:ascii="Times New Roman" w:hAnsi="Times New Roman"/>
          <w:sz w:val="24"/>
          <w:szCs w:val="24"/>
          <w:lang w:val="en-US"/>
        </w:rPr>
        <w:t xml:space="preserve">For the (ii) scenario, where the auxiliary trait is correlated with the target trait but uncorrelated with phylogeny, the auxiliary trait was simulated using equation 1 with </w:t>
      </w:r>
      <w:r>
        <w:rPr>
          <w:rFonts w:eastAsia="Times New Roman" w:cs="Times New Roman" w:ascii="Times New Roman" w:hAnsi="Times New Roman"/>
          <w:b/>
          <w:sz w:val="24"/>
          <w:szCs w:val="24"/>
          <w:lang w:val="en-US"/>
        </w:rPr>
        <w:t>∑</w:t>
      </w:r>
      <w:r>
        <w:rPr>
          <w:rFonts w:eastAsia="Times New Roman" w:cs="Times New Roman" w:ascii="Times New Roman" w:hAnsi="Times New Roman"/>
          <w:sz w:val="24"/>
          <w:szCs w:val="24"/>
          <w:lang w:val="en-US"/>
        </w:rPr>
        <w:t xml:space="preserve"> having off-diagonal entries equal to zero (i.e. no covariance among species) and diagonal entries representing, for each species, the sum of all branch lengths from the root to the tip. We simulated MVN using the </w:t>
      </w:r>
      <w:r>
        <w:rPr>
          <w:rFonts w:eastAsia="Times New Roman" w:cs="Times New Roman" w:ascii="Times New Roman" w:hAnsi="Times New Roman"/>
          <w:i/>
          <w:sz w:val="24"/>
          <w:szCs w:val="24"/>
          <w:lang w:val="en-US"/>
        </w:rPr>
        <w:t>mvrnorm</w:t>
      </w:r>
      <w:r>
        <w:rPr>
          <w:rFonts w:eastAsia="Times New Roman" w:cs="Times New Roman" w:ascii="Times New Roman" w:hAnsi="Times New Roman"/>
          <w:sz w:val="24"/>
          <w:szCs w:val="24"/>
          <w:lang w:val="en-US"/>
        </w:rPr>
        <w:t xml:space="preserve"> function in the R package MASS </w:t>
      </w:r>
      <w:bookmarkStart w:id="66" w:name="Mendeley_Bookmark_YKcqsR1Ll3"/>
      <w:bookmarkStart w:id="67" w:name="Mendeley_Bookmark_3xZJ7OsiDp"/>
      <w:r>
        <w:rPr>
          <w:rFonts w:eastAsia="Times New Roman" w:cs="Times New Roman" w:ascii="Times New Roman" w:hAnsi="Times New Roman"/>
          <w:position w:val="0"/>
          <w:sz w:val="24"/>
          <w:sz w:val="24"/>
          <w:szCs w:val="24"/>
          <w:vertAlign w:val="baseline"/>
          <w:lang w:val="en-US"/>
        </w:rPr>
        <w:t>(Venables and Ripley 2002)</w:t>
      </w:r>
      <w:bookmarkEnd w:id="66"/>
      <w:bookmarkEnd w:id="67"/>
      <w:r>
        <w:rPr>
          <w:rFonts w:eastAsia="Times New Roman" w:cs="Times New Roman" w:ascii="Times New Roman" w:hAnsi="Times New Roman"/>
          <w:sz w:val="24"/>
          <w:szCs w:val="24"/>
          <w:lang w:val="en-US"/>
        </w:rPr>
        <w:t xml:space="preserve">. </w:t>
      </w:r>
      <w:r>
        <w:rPr>
          <w:rFonts w:cs="Times New Roman" w:ascii="Times New Roman" w:hAnsi="Times New Roman"/>
          <w:sz w:val="24"/>
          <w:szCs w:val="24"/>
          <w:lang w:val="en-US"/>
        </w:rPr>
        <w:t>When using this auxiliary trait to impute target trait values, we expected that using the phylogeny into the imputation methods would not improve our analysis (i.e. provide no information on missing data) since the probability of missing values would only be correlated with the auxiliary trait and not with the phylogeny.</w:t>
      </w:r>
    </w:p>
    <w:p>
      <w:pPr>
        <w:pStyle w:val="Normal"/>
        <w:spacing w:lineRule="auto" w:line="480"/>
        <w:ind w:left="0" w:right="0"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jc w:val="both"/>
        <w:rPr/>
      </w:pPr>
      <w:r>
        <w:rPr>
          <w:rFonts w:cs="Times New Roman" w:ascii="Times New Roman" w:hAnsi="Times New Roman"/>
          <w:i/>
          <w:sz w:val="24"/>
          <w:szCs w:val="24"/>
          <w:lang w:val="en-US"/>
        </w:rPr>
        <w:t>Missing data scenarios</w:t>
      </w:r>
      <w:r>
        <w:rPr>
          <w:rFonts w:cs="Times New Roman" w:ascii="Times New Roman" w:hAnsi="Times New Roman"/>
          <w:sz w:val="24"/>
          <w:szCs w:val="24"/>
          <w:lang w:val="en-US"/>
        </w:rPr>
        <w:t xml:space="preserve"> </w:t>
      </w:r>
    </w:p>
    <w:p>
      <w:pPr>
        <w:pStyle w:val="Normal"/>
        <w:spacing w:lineRule="auto" w:line="480"/>
        <w:ind w:left="0" w:right="0" w:firstLine="708"/>
        <w:jc w:val="both"/>
        <w:rPr/>
      </w:pPr>
      <w:r>
        <w:rPr>
          <w:rFonts w:cs="Times New Roman" w:ascii="Times New Roman" w:hAnsi="Times New Roman"/>
          <w:sz w:val="24"/>
          <w:szCs w:val="24"/>
          <w:lang w:val="en-US"/>
        </w:rPr>
        <w:t>To create missing data, we used the target trait simulated above and deleted different percentages of its values following three scenarios of missing data: Missing Completely at Random (MCAR), Missing at Random but phylogenetically structured (MAR.PHYLO), and Missing at Random but correlated with the auxiliary trait not phylogenetically structured (MAR.TRAIT). We created the MCAR scenario by randomly sampling a percentage (see below) of species along each phylogeny and replacing their trait values with missing values. For the MAR.PHYLO scenario, we sampled a species in each phylogeny and selected a percentage of its closest species to replace their trait values with missing values, allowing a strong missing data pattern that was phylogenetically structured. For the last scenario, MAR.TRAIT, we used the auxiliary trait (see above) to replace values in the target trait. We ordered the values of the auxiliary trait in ascending order and replaced the first percentage of values of the target trait with missing values. This represented a missing data pattern correlated with another trait, different to the target one. For each scenario, we simulated different percentages of missing values in the target tr</w:t>
      </w:r>
      <w:r>
        <w:rPr>
          <w:rFonts w:cs="Times New Roman" w:ascii="Times New Roman" w:hAnsi="Times New Roman"/>
          <w:sz w:val="24"/>
          <w:szCs w:val="24"/>
          <w:lang w:val="en-US"/>
        </w:rPr>
        <w:t xml:space="preserve">ait: 5, 10, </w:t>
      </w:r>
      <w:r>
        <w:rPr>
          <w:rFonts w:cs="Times New Roman" w:ascii="Times New Roman" w:hAnsi="Times New Roman"/>
          <w:sz w:val="24"/>
          <w:szCs w:val="24"/>
          <w:lang w:val="en-US"/>
        </w:rPr>
        <w:t>3</w:t>
      </w:r>
      <w:r>
        <w:rPr>
          <w:rFonts w:cs="Times New Roman" w:ascii="Times New Roman" w:hAnsi="Times New Roman"/>
          <w:sz w:val="24"/>
          <w:szCs w:val="24"/>
          <w:lang w:val="en-US"/>
        </w:rPr>
        <w:t xml:space="preserve">0, 50, 70 </w:t>
      </w:r>
      <w:r>
        <w:rPr>
          <w:rFonts w:cs="Times New Roman" w:ascii="Times New Roman" w:hAnsi="Times New Roman"/>
          <w:sz w:val="24"/>
          <w:szCs w:val="24"/>
          <w:lang w:val="en-US"/>
        </w:rPr>
        <w:t>and 90% of missing data.</w:t>
      </w:r>
    </w:p>
    <w:p>
      <w:pPr>
        <w:pStyle w:val="Normal"/>
        <w:spacing w:lineRule="auto" w:line="480"/>
        <w:jc w:val="both"/>
        <w:rPr>
          <w:rFonts w:ascii="Times New Roman" w:hAnsi="Times New Roman" w:cs="Times New Roman"/>
          <w:i/>
          <w:i/>
          <w:sz w:val="24"/>
          <w:szCs w:val="24"/>
          <w:lang w:val="en-US"/>
        </w:rPr>
      </w:pPr>
      <w:r>
        <w:rPr>
          <w:rFonts w:cs="Times New Roman" w:ascii="Times New Roman" w:hAnsi="Times New Roman"/>
          <w:i/>
          <w:sz w:val="24"/>
          <w:szCs w:val="24"/>
          <w:lang w:val="en-US"/>
        </w:rPr>
        <w:t>Imputation methods</w:t>
      </w:r>
    </w:p>
    <w:p>
      <w:pPr>
        <w:pStyle w:val="Normal"/>
        <w:spacing w:lineRule="auto" w:line="480"/>
        <w:ind w:left="0" w:right="0" w:firstLine="708"/>
        <w:jc w:val="both"/>
        <w:rPr/>
      </w:pPr>
      <w:r>
        <w:rPr>
          <w:rFonts w:cs="Times New Roman" w:ascii="Times New Roman" w:hAnsi="Times New Roman"/>
          <w:sz w:val="24"/>
          <w:szCs w:val="24"/>
          <w:lang w:val="en-US"/>
        </w:rPr>
        <w:t xml:space="preserve">We evaluated four methods often applied by researchers to handle missing data: </w:t>
      </w:r>
      <w:r>
        <w:rPr>
          <w:rFonts w:eastAsia="Calibri" w:cs="Times New Roman" w:ascii="Times New Roman" w:hAnsi="Times New Roman"/>
          <w:color w:val="auto"/>
          <w:kern w:val="0"/>
          <w:sz w:val="24"/>
          <w:szCs w:val="24"/>
          <w:lang w:val="en-US" w:eastAsia="en-US" w:bidi="ar-SA"/>
        </w:rPr>
        <w:t>choose the value of the phylogenetically closest s</w:t>
      </w:r>
      <w:r>
        <w:rPr>
          <w:rFonts w:eastAsia="Calibri" w:cs="Times New Roman" w:ascii="Times New Roman" w:hAnsi="Times New Roman"/>
          <w:color w:val="000000"/>
          <w:kern w:val="0"/>
          <w:sz w:val="24"/>
          <w:szCs w:val="24"/>
          <w:lang w:val="en-US" w:eastAsia="en-US" w:bidi="ar-SA"/>
        </w:rPr>
        <w:t>pecies</w:t>
      </w:r>
      <w:r>
        <w:rPr>
          <w:rFonts w:cs="Times New Roman" w:ascii="Times New Roman" w:hAnsi="Times New Roman"/>
          <w:sz w:val="24"/>
          <w:szCs w:val="24"/>
          <w:lang w:val="en-US"/>
        </w:rPr>
        <w:t xml:space="preserve"> (hot-deck), no </w:t>
      </w:r>
      <w:r>
        <w:rPr>
          <w:rFonts w:cs="Times New Roman" w:ascii="Times New Roman" w:hAnsi="Times New Roman"/>
          <w:sz w:val="24"/>
          <w:szCs w:val="24"/>
          <w:lang w:val="en-US"/>
        </w:rPr>
        <w:t xml:space="preserve">imputation </w:t>
      </w:r>
      <w:r>
        <w:rPr>
          <w:rFonts w:eastAsia="Calibri" w:cs="Times New Roman" w:ascii="Times New Roman" w:hAnsi="Times New Roman"/>
          <w:color w:val="auto"/>
          <w:kern w:val="0"/>
          <w:sz w:val="24"/>
          <w:szCs w:val="24"/>
          <w:lang w:val="en-US" w:eastAsia="en-US" w:bidi="ar-SA"/>
        </w:rPr>
        <w:t>but</w:t>
      </w:r>
      <w:r>
        <w:rPr>
          <w:rFonts w:cs="Times New Roman" w:ascii="Times New Roman" w:hAnsi="Times New Roman"/>
          <w:sz w:val="24"/>
          <w:szCs w:val="24"/>
          <w:lang w:val="en-US"/>
        </w:rPr>
        <w:t xml:space="preserve"> simply deleting missing values (</w:t>
      </w:r>
      <w:r>
        <w:rPr>
          <w:rFonts w:eastAsia="Calibri" w:cs="Times New Roman" w:ascii="Times New Roman" w:hAnsi="Times New Roman"/>
          <w:color w:val="auto"/>
          <w:kern w:val="0"/>
          <w:sz w:val="24"/>
          <w:szCs w:val="24"/>
          <w:lang w:val="en-US" w:eastAsia="en-US" w:bidi="ar-SA"/>
        </w:rPr>
        <w:t>Listwise</w:t>
      </w:r>
      <w:r>
        <w:rPr>
          <w:rFonts w:cs="Times New Roman" w:ascii="Times New Roman" w:hAnsi="Times New Roman"/>
          <w:sz w:val="24"/>
          <w:szCs w:val="24"/>
          <w:lang w:val="en-US"/>
        </w:rPr>
        <w:t>), phylogenetic eigenvector maps (PEM), and multiple imputation by chained equations (MICE).</w:t>
      </w:r>
    </w:p>
    <w:p>
      <w:pPr>
        <w:pStyle w:val="Normal"/>
        <w:spacing w:lineRule="auto" w:line="480"/>
        <w:ind w:left="0" w:right="0" w:firstLine="708"/>
        <w:jc w:val="both"/>
        <w:rPr/>
      </w:pPr>
      <w:r>
        <w:rPr>
          <w:rFonts w:cs="Times New Roman" w:ascii="Times New Roman" w:hAnsi="Times New Roman"/>
          <w:sz w:val="24"/>
          <w:szCs w:val="24"/>
          <w:lang w:val="en-US"/>
        </w:rPr>
        <w:t xml:space="preserve">We </w:t>
      </w:r>
      <w:r>
        <w:rPr>
          <w:rFonts w:cs="Times New Roman" w:ascii="Times New Roman" w:hAnsi="Times New Roman"/>
          <w:sz w:val="24"/>
          <w:szCs w:val="24"/>
          <w:lang w:val="en-US"/>
        </w:rPr>
        <w:t xml:space="preserve">used the </w:t>
      </w:r>
      <w:r>
        <w:rPr>
          <w:rFonts w:eastAsia="Calibri" w:cs="Times New Roman" w:ascii="Times New Roman" w:hAnsi="Times New Roman"/>
          <w:color w:val="000000"/>
          <w:kern w:val="0"/>
          <w:sz w:val="24"/>
          <w:szCs w:val="24"/>
          <w:lang w:val="en-US" w:eastAsia="en-US" w:bidi="ar-SA"/>
        </w:rPr>
        <w:t>hot-deck</w:t>
      </w:r>
      <w:r>
        <w:rPr>
          <w:rFonts w:cs="Times New Roman" w:ascii="Times New Roman" w:hAnsi="Times New Roman"/>
          <w:sz w:val="24"/>
          <w:szCs w:val="24"/>
          <w:lang w:val="en-US"/>
        </w:rPr>
        <w:t xml:space="preserve"> method </w:t>
      </w:r>
      <w:r>
        <w:rPr>
          <w:rFonts w:cs="Times New Roman" w:ascii="Times New Roman" w:hAnsi="Times New Roman"/>
          <w:sz w:val="24"/>
          <w:szCs w:val="24"/>
          <w:lang w:val="en-US"/>
        </w:rPr>
        <w:t>by calculating the phylogenetic distance among species and choosing the value of the phylogenetically closest species to impute the missing values. Under the L</w:t>
      </w:r>
      <w:r>
        <w:rPr>
          <w:rFonts w:eastAsia="Calibri" w:cs="Times New Roman" w:ascii="Times New Roman" w:hAnsi="Times New Roman"/>
          <w:color w:val="auto"/>
          <w:kern w:val="0"/>
          <w:sz w:val="24"/>
          <w:szCs w:val="24"/>
          <w:lang w:val="en-US" w:eastAsia="en-US" w:bidi="ar-SA"/>
        </w:rPr>
        <w:t>istwise</w:t>
      </w:r>
      <w:r>
        <w:rPr>
          <w:rFonts w:cs="Times New Roman" w:ascii="Times New Roman" w:hAnsi="Times New Roman"/>
          <w:sz w:val="24"/>
          <w:szCs w:val="24"/>
          <w:lang w:val="en-US"/>
        </w:rPr>
        <w:t xml:space="preserve"> method, we did not impute values but simply </w:t>
      </w:r>
      <w:r>
        <w:rPr>
          <w:rFonts w:eastAsia="Calibri" w:cs="Times New Roman" w:ascii="Times New Roman" w:hAnsi="Times New Roman"/>
          <w:color w:val="auto"/>
          <w:kern w:val="0"/>
          <w:sz w:val="24"/>
          <w:szCs w:val="24"/>
          <w:lang w:val="en-US" w:eastAsia="en-US" w:bidi="ar-SA"/>
        </w:rPr>
        <w:t>pruned</w:t>
      </w:r>
      <w:r>
        <w:rPr>
          <w:rFonts w:cs="Times New Roman" w:ascii="Times New Roman" w:hAnsi="Times New Roman"/>
          <w:sz w:val="24"/>
          <w:szCs w:val="24"/>
          <w:lang w:val="en-US"/>
        </w:rPr>
        <w:t xml:space="preserve"> those species with missing values </w:t>
      </w:r>
      <w:r>
        <w:rPr>
          <w:rFonts w:eastAsia="Calibri" w:cs="Times New Roman" w:ascii="Times New Roman" w:hAnsi="Times New Roman"/>
          <w:color w:val="auto"/>
          <w:kern w:val="0"/>
          <w:sz w:val="24"/>
          <w:szCs w:val="24"/>
          <w:lang w:val="en-US" w:eastAsia="en-US" w:bidi="ar-SA"/>
        </w:rPr>
        <w:t xml:space="preserve">from </w:t>
      </w:r>
      <w:r>
        <w:rPr>
          <w:rFonts w:cs="Times New Roman" w:ascii="Times New Roman" w:hAnsi="Times New Roman"/>
          <w:sz w:val="24"/>
          <w:szCs w:val="24"/>
          <w:lang w:val="en-US"/>
        </w:rPr>
        <w:t xml:space="preserve">the phylogenies before the analyses. The PEM method uses both phylogenetic eigenvectors </w:t>
      </w:r>
      <w:bookmarkStart w:id="68" w:name="Mendeley_Bookmark_vh5OzfdbgC"/>
      <w:bookmarkStart w:id="69" w:name="Mendeley_Bookmark_cSWq2cC8I1"/>
      <w:r>
        <w:rPr>
          <w:rFonts w:cs="Times New Roman" w:ascii="Times New Roman" w:hAnsi="Times New Roman"/>
          <w:position w:val="0"/>
          <w:sz w:val="24"/>
          <w:sz w:val="24"/>
          <w:szCs w:val="24"/>
          <w:vertAlign w:val="baseline"/>
          <w:lang w:val="en-US"/>
        </w:rPr>
        <w:t>(Diniz-Filho et al. 1998; Guénard et al. 2013)</w:t>
      </w:r>
      <w:bookmarkEnd w:id="68"/>
      <w:bookmarkEnd w:id="69"/>
      <w:r>
        <w:rPr>
          <w:rFonts w:cs="Times New Roman" w:ascii="Times New Roman" w:hAnsi="Times New Roman"/>
          <w:sz w:val="24"/>
          <w:szCs w:val="24"/>
          <w:lang w:val="en-US"/>
        </w:rPr>
        <w:t xml:space="preserve"> and traits to impute data considering different OU processes. We applied this method in two ways: first, using only the phylogenetic eigenvectors (PEM.notrait) and, second, using these eigenvectors and the auxiliary trait (PEM.trait). By applying the PEM method in these two ways allowed us to evaluate whether phylogenetic information alone could impute data well or auxiliary traits were necessary. Eigenvector selection and fitting of trait evolutionary models were performed using the </w:t>
      </w:r>
      <w:r>
        <w:rPr>
          <w:rFonts w:cs="Times New Roman" w:ascii="Times New Roman" w:hAnsi="Times New Roman"/>
          <w:i/>
          <w:sz w:val="24"/>
          <w:szCs w:val="24"/>
          <w:lang w:val="en-US"/>
        </w:rPr>
        <w:t>MPSEM</w:t>
      </w:r>
      <w:r>
        <w:rPr>
          <w:rFonts w:cs="Times New Roman" w:ascii="Times New Roman" w:hAnsi="Times New Roman"/>
          <w:sz w:val="24"/>
          <w:szCs w:val="24"/>
          <w:lang w:val="en-US"/>
        </w:rPr>
        <w:t xml:space="preserve">  R package </w:t>
      </w:r>
      <w:bookmarkStart w:id="70" w:name="Mendeley_Bookmark_pcm0MfO9AF"/>
      <w:bookmarkStart w:id="71" w:name="Mendeley_Bookmark_TyCtkre2TS"/>
      <w:r>
        <w:rPr>
          <w:rFonts w:cs="Times New Roman" w:ascii="Times New Roman" w:hAnsi="Times New Roman"/>
          <w:position w:val="0"/>
          <w:sz w:val="24"/>
          <w:sz w:val="24"/>
          <w:szCs w:val="24"/>
          <w:vertAlign w:val="baseline"/>
          <w:lang w:val="en-US"/>
        </w:rPr>
        <w:t>(Guénard et al. 2013)</w:t>
      </w:r>
      <w:bookmarkEnd w:id="70"/>
      <w:bookmarkEnd w:id="71"/>
      <w:r>
        <w:rPr>
          <w:rFonts w:cs="Times New Roman" w:ascii="Times New Roman" w:hAnsi="Times New Roman"/>
          <w:sz w:val="24"/>
          <w:szCs w:val="24"/>
          <w:lang w:val="en-US"/>
        </w:rPr>
        <w:t xml:space="preserve"> using forward selection based on the second-order Akaike Information Criterion </w:t>
      </w:r>
      <w:bookmarkStart w:id="72" w:name="Mendeley_Bookmark_xp0Jj2F8n7"/>
      <w:bookmarkStart w:id="73" w:name="Mendeley_Bookmark_zBPxlA8o9q"/>
      <w:r>
        <w:rPr>
          <w:rFonts w:cs="Times New Roman" w:ascii="Times New Roman" w:hAnsi="Times New Roman"/>
          <w:position w:val="0"/>
          <w:sz w:val="24"/>
          <w:sz w:val="24"/>
          <w:szCs w:val="24"/>
          <w:vertAlign w:val="baseline"/>
          <w:lang w:val="en-US"/>
        </w:rPr>
        <w:t>(Burnham and Anderson 2002)</w:t>
      </w:r>
      <w:bookmarkEnd w:id="72"/>
      <w:bookmarkEnd w:id="73"/>
      <w:r>
        <w:rPr>
          <w:rFonts w:cs="Times New Roman" w:ascii="Times New Roman" w:hAnsi="Times New Roman"/>
          <w:sz w:val="24"/>
          <w:szCs w:val="24"/>
          <w:lang w:val="en-US"/>
        </w:rPr>
        <w:t xml:space="preserve">. The MICE method simulates several possible values for missing data from a posterior predictive distribution, then runs analysis and pools results over all simulated data </w:t>
      </w:r>
      <w:bookmarkStart w:id="74" w:name="Mendeley_Bookmark_4FkyBjH8LO"/>
      <w:bookmarkStart w:id="75" w:name="Mendeley_Bookmark_dyNjSahDSL"/>
      <w:r>
        <w:rPr>
          <w:rFonts w:cs="Times New Roman" w:ascii="Times New Roman" w:hAnsi="Times New Roman"/>
          <w:position w:val="0"/>
          <w:sz w:val="24"/>
          <w:sz w:val="24"/>
          <w:szCs w:val="24"/>
          <w:vertAlign w:val="baseline"/>
          <w:lang w:val="en-US"/>
        </w:rPr>
        <w:t>(van Buuren et al. 2006)</w:t>
      </w:r>
      <w:bookmarkEnd w:id="74"/>
      <w:bookmarkEnd w:id="75"/>
      <w:r>
        <w:rPr>
          <w:rFonts w:cs="Times New Roman" w:ascii="Times New Roman" w:hAnsi="Times New Roman"/>
          <w:sz w:val="24"/>
          <w:szCs w:val="24"/>
          <w:lang w:val="en-US"/>
        </w:rPr>
        <w:t xml:space="preserve">. We chose this method because it is flexible and allows imputing categorical, continuous, and non-normally distributed data. We applied MICE by creating 10 datasets to run our analysis over them and pooled the results. The quantity of datasets created by MICE is dependent on the percentage of missing data and more datasets can provide higher accuracy and power in the analyses. However, because our objective was simply to estimate statistical bias instead of inference power </w:t>
      </w:r>
      <w:bookmarkStart w:id="76" w:name="Mendeley_Bookmark_RYxLWSCdG0"/>
      <w:bookmarkStart w:id="77" w:name="Mendeley_Bookmark_evKQJxg4ie"/>
      <w:r>
        <w:rPr>
          <w:rFonts w:cs="Times New Roman" w:ascii="Times New Roman" w:hAnsi="Times New Roman"/>
          <w:position w:val="0"/>
          <w:sz w:val="24"/>
          <w:sz w:val="24"/>
          <w:szCs w:val="24"/>
          <w:vertAlign w:val="baseline"/>
          <w:lang w:val="en-US"/>
        </w:rPr>
        <w:t>(Graham et al. 2007; von Hippel 2018)</w:t>
      </w:r>
      <w:bookmarkEnd w:id="76"/>
      <w:bookmarkEnd w:id="77"/>
      <w:r>
        <w:rPr>
          <w:rFonts w:cs="Times New Roman" w:ascii="Times New Roman" w:hAnsi="Times New Roman"/>
          <w:sz w:val="24"/>
          <w:szCs w:val="24"/>
          <w:lang w:val="en-US"/>
        </w:rPr>
        <w:t>, 10 datasets can be considered appropriate</w:t>
      </w:r>
      <w:r>
        <w:rPr>
          <w:rFonts w:cs="Times New Roman" w:ascii="Times New Roman" w:hAnsi="Times New Roman"/>
          <w:sz w:val="24"/>
          <w:szCs w:val="24"/>
          <w:lang w:val="en-US"/>
        </w:rPr>
        <w:t xml:space="preserve"> </w:t>
      </w:r>
      <w:bookmarkStart w:id="78" w:name="Mendeley_Bookmark_hjxISxod8o"/>
      <w:bookmarkStart w:id="79" w:name="Mendeley_Bookmark_XAI0XrlBLp"/>
      <w:r>
        <w:rPr>
          <w:rFonts w:cs="Times New Roman" w:ascii="Times New Roman" w:hAnsi="Times New Roman"/>
          <w:position w:val="0"/>
          <w:sz w:val="24"/>
          <w:sz w:val="24"/>
          <w:szCs w:val="24"/>
          <w:vertAlign w:val="baseline"/>
          <w:lang w:val="en-US"/>
        </w:rPr>
        <w:t>(Graham et al. 2007)</w:t>
      </w:r>
      <w:bookmarkEnd w:id="78"/>
      <w:bookmarkEnd w:id="79"/>
      <w:r>
        <w:rPr>
          <w:rFonts w:cs="Times New Roman" w:ascii="Times New Roman" w:hAnsi="Times New Roman"/>
          <w:sz w:val="24"/>
          <w:szCs w:val="24"/>
          <w:lang w:val="en-US"/>
        </w:rPr>
        <w:t xml:space="preserve">. As with the PEM method, we applied MICE in two ways: only considering the auxiliary trait (MICE) and using this trait plus the phylogenetic eigenvectors selected as in PEM (MICE.phylo). We imputed data with MICE using the </w:t>
      </w:r>
      <w:r>
        <w:rPr>
          <w:rFonts w:cs="Times New Roman" w:ascii="Times New Roman" w:hAnsi="Times New Roman"/>
          <w:i/>
          <w:sz w:val="24"/>
          <w:szCs w:val="24"/>
          <w:lang w:val="en-US"/>
        </w:rPr>
        <w:t>mice</w:t>
      </w:r>
      <w:r>
        <w:rPr>
          <w:rFonts w:cs="Times New Roman" w:ascii="Times New Roman" w:hAnsi="Times New Roman"/>
          <w:sz w:val="24"/>
          <w:szCs w:val="24"/>
          <w:lang w:val="en-US"/>
        </w:rPr>
        <w:t xml:space="preserve"> R package </w:t>
      </w:r>
      <w:bookmarkStart w:id="80" w:name="Mendeley_Bookmark_fCUQZqqlnm"/>
      <w:bookmarkStart w:id="81" w:name="Mendeley_Bookmark_OvnADrsE1k"/>
      <w:r>
        <w:rPr>
          <w:rFonts w:cs="Times New Roman" w:ascii="Times New Roman" w:hAnsi="Times New Roman"/>
          <w:position w:val="0"/>
          <w:sz w:val="24"/>
          <w:sz w:val="24"/>
          <w:szCs w:val="24"/>
          <w:vertAlign w:val="baseline"/>
          <w:lang w:val="en-US"/>
        </w:rPr>
        <w:t>(Buuren and Groothuis-Oudshoorn 2011)</w:t>
      </w:r>
      <w:bookmarkEnd w:id="80"/>
      <w:bookmarkEnd w:id="81"/>
      <w:r>
        <w:rPr>
          <w:rFonts w:cs="Times New Roman" w:ascii="Times New Roman" w:hAnsi="Times New Roman"/>
          <w:sz w:val="24"/>
          <w:szCs w:val="24"/>
          <w:lang w:val="en-US"/>
        </w:rPr>
        <w:t xml:space="preserve">. </w:t>
      </w:r>
    </w:p>
    <w:p>
      <w:pPr>
        <w:pStyle w:val="Normal"/>
        <w:spacing w:lineRule="auto" w:line="480"/>
        <w:ind w:left="0" w:right="0" w:firstLine="708"/>
        <w:jc w:val="both"/>
        <w:rPr>
          <w:rFonts w:ascii="Times New Roman" w:hAnsi="Times New Roman" w:cs="Times New Roman"/>
          <w:sz w:val="24"/>
          <w:szCs w:val="24"/>
          <w:lang w:val="en-US"/>
        </w:rPr>
      </w:pPr>
      <w:r>
        <w:rPr>
          <w:rFonts w:cs="Times New Roman" w:ascii="Times New Roman" w:hAnsi="Times New Roman"/>
          <w:sz w:val="24"/>
          <w:szCs w:val="24"/>
          <w:lang w:val="en-US"/>
        </w:rPr>
        <w:t>We simulated 540 scenarios representing each combination of missing data percentage, mechanism, OU’</w:t>
      </w:r>
      <w:r>
        <w:rPr>
          <w:rFonts w:cs="Times New Roman" w:ascii="Times New Roman" w:hAnsi="Times New Roman"/>
          <w:sz w:val="24"/>
          <w:szCs w:val="24"/>
          <w:lang w:val="en-US"/>
        </w:rPr>
        <w:t>s α</w:t>
      </w:r>
      <w:r>
        <w:rPr>
          <w:rFonts w:cs="Times New Roman" w:ascii="Times New Roman" w:hAnsi="Times New Roman"/>
          <w:sz w:val="24"/>
          <w:szCs w:val="24"/>
          <w:lang w:val="en-US"/>
        </w:rPr>
        <w:t xml:space="preserve">, and imputation methods. For each scenario, we simulated 100 replicates, thus producing 54000 independent results. </w:t>
      </w:r>
    </w:p>
    <w:p>
      <w:pPr>
        <w:pStyle w:val="Normal"/>
        <w:spacing w:lineRule="auto" w:line="480"/>
        <w:ind w:left="0" w:right="0"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jc w:val="both"/>
        <w:rPr>
          <w:rFonts w:ascii="Times New Roman" w:hAnsi="Times New Roman" w:cs="Times New Roman"/>
          <w:i/>
          <w:i/>
          <w:sz w:val="24"/>
          <w:szCs w:val="24"/>
          <w:lang w:val="en-US"/>
        </w:rPr>
      </w:pPr>
      <w:r>
        <w:rPr>
          <w:rFonts w:cs="Times New Roman" w:ascii="Times New Roman" w:hAnsi="Times New Roman"/>
          <w:i/>
          <w:sz w:val="24"/>
          <w:szCs w:val="24"/>
          <w:lang w:val="en-US"/>
        </w:rPr>
        <w:t>Estimating phylogenetic signal</w:t>
      </w:r>
    </w:p>
    <w:p>
      <w:pPr>
        <w:pStyle w:val="Normal"/>
        <w:spacing w:lineRule="auto" w:line="480"/>
        <w:ind w:left="0" w:right="0" w:firstLine="708"/>
        <w:jc w:val="both"/>
        <w:rPr/>
      </w:pPr>
      <w:r>
        <w:rPr>
          <w:rFonts w:cs="Times New Roman" w:ascii="Times New Roman" w:hAnsi="Times New Roman"/>
          <w:sz w:val="24"/>
          <w:szCs w:val="24"/>
          <w:lang w:val="en-US"/>
        </w:rPr>
        <w:t xml:space="preserve">We calculated the phylogenetic signal in our simulated phylogenies using two metrics: Blomberg’s K  calculated with the </w:t>
      </w:r>
      <w:r>
        <w:rPr>
          <w:rFonts w:cs="Times New Roman" w:ascii="Times New Roman" w:hAnsi="Times New Roman"/>
          <w:i/>
          <w:sz w:val="24"/>
          <w:szCs w:val="24"/>
          <w:lang w:val="en-US"/>
        </w:rPr>
        <w:t xml:space="preserve">phylosig </w:t>
      </w:r>
      <w:r>
        <w:rPr>
          <w:rFonts w:cs="Times New Roman" w:ascii="Times New Roman" w:hAnsi="Times New Roman"/>
          <w:sz w:val="24"/>
          <w:szCs w:val="24"/>
          <w:lang w:val="en-US"/>
        </w:rPr>
        <w:t xml:space="preserve">function of </w:t>
      </w:r>
      <w:r>
        <w:rPr>
          <w:rFonts w:cs="Times New Roman" w:ascii="Times New Roman" w:hAnsi="Times New Roman"/>
          <w:i/>
          <w:sz w:val="24"/>
          <w:szCs w:val="24"/>
          <w:lang w:val="en-US"/>
        </w:rPr>
        <w:t xml:space="preserve">phytools </w:t>
      </w:r>
      <w:bookmarkStart w:id="82" w:name="Mendeley_Bookmark_nqyzMlfEyJ"/>
      <w:bookmarkStart w:id="83" w:name="Mendeley_Bookmark_A8ls0v4eZ1"/>
      <w:r>
        <w:rPr>
          <w:rFonts w:cs="Times New Roman" w:ascii="Times New Roman" w:hAnsi="Times New Roman"/>
          <w:i w:val="false"/>
          <w:iCs w:val="false"/>
          <w:position w:val="0"/>
          <w:sz w:val="24"/>
          <w:sz w:val="24"/>
          <w:szCs w:val="24"/>
          <w:vertAlign w:val="baseline"/>
          <w:lang w:val="en-US"/>
        </w:rPr>
        <w:t>(Revell 2012)</w:t>
      </w:r>
      <w:bookmarkEnd w:id="82"/>
      <w:bookmarkEnd w:id="83"/>
      <w:r>
        <w:rPr>
          <w:rFonts w:cs="Times New Roman" w:ascii="Times New Roman" w:hAnsi="Times New Roman"/>
          <w:sz w:val="24"/>
          <w:szCs w:val="24"/>
          <w:lang w:val="en-US"/>
        </w:rPr>
        <w:t xml:space="preserve"> and Moran’s  correlograms </w:t>
      </w:r>
      <w:bookmarkStart w:id="84" w:name="Mendeley_Bookmark_Hfe9PiJkwC"/>
      <w:bookmarkStart w:id="85" w:name="Mendeley_Bookmark_FKOs32xbaP"/>
      <w:r>
        <w:rPr>
          <w:rFonts w:cs="Times New Roman" w:ascii="Times New Roman" w:hAnsi="Times New Roman"/>
          <w:position w:val="0"/>
          <w:sz w:val="24"/>
          <w:sz w:val="24"/>
          <w:szCs w:val="24"/>
          <w:vertAlign w:val="baseline"/>
          <w:lang w:val="en-US"/>
        </w:rPr>
        <w:t>(Gittleman and Kot 1990)</w:t>
      </w:r>
      <w:bookmarkEnd w:id="84"/>
      <w:bookmarkEnd w:id="85"/>
      <w:r>
        <w:rPr>
          <w:rFonts w:cs="Times New Roman" w:ascii="Times New Roman" w:hAnsi="Times New Roman"/>
          <w:sz w:val="24"/>
          <w:szCs w:val="24"/>
          <w:lang w:val="en-US"/>
        </w:rPr>
        <w:t xml:space="preserve">. For calculating these correlograms, we created a phylogenetic distance matrix per phylogeny using the </w:t>
      </w:r>
      <w:r>
        <w:rPr>
          <w:rFonts w:cs="Times New Roman" w:ascii="Times New Roman" w:hAnsi="Times New Roman"/>
          <w:i/>
          <w:sz w:val="24"/>
          <w:szCs w:val="24"/>
          <w:lang w:val="en-US"/>
        </w:rPr>
        <w:t>cophenetic</w:t>
      </w:r>
      <w:r>
        <w:rPr>
          <w:rFonts w:cs="Times New Roman" w:ascii="Times New Roman" w:hAnsi="Times New Roman"/>
          <w:sz w:val="24"/>
          <w:szCs w:val="24"/>
          <w:lang w:val="en-US"/>
        </w:rPr>
        <w:t xml:space="preserve"> function of </w:t>
      </w:r>
      <w:r>
        <w:rPr>
          <w:rFonts w:cs="Times New Roman" w:ascii="Times New Roman" w:hAnsi="Times New Roman"/>
          <w:i/>
          <w:sz w:val="24"/>
          <w:szCs w:val="24"/>
          <w:lang w:val="en-US"/>
        </w:rPr>
        <w:t xml:space="preserve">ape </w:t>
      </w:r>
      <w:bookmarkStart w:id="86" w:name="Mendeley_Bookmark_FCBRoV5a4C"/>
      <w:bookmarkStart w:id="87" w:name="Mendeley_Bookmark_hQwc8v1CYQ"/>
      <w:r>
        <w:rPr>
          <w:rFonts w:cs="Times New Roman" w:ascii="Times New Roman" w:hAnsi="Times New Roman"/>
          <w:i/>
          <w:position w:val="0"/>
          <w:sz w:val="24"/>
          <w:sz w:val="24"/>
          <w:szCs w:val="24"/>
          <w:vertAlign w:val="baseline"/>
          <w:lang w:val="en-US"/>
        </w:rPr>
        <w:t>(Paradis et al. 2004)</w:t>
      </w:r>
      <w:bookmarkEnd w:id="86"/>
      <w:bookmarkEnd w:id="87"/>
      <w:r>
        <w:rPr>
          <w:rFonts w:cs="Times New Roman" w:ascii="Times New Roman" w:hAnsi="Times New Roman"/>
          <w:i w:val="false"/>
          <w:iCs w:val="false"/>
          <w:sz w:val="24"/>
          <w:szCs w:val="24"/>
          <w:lang w:val="en-US"/>
        </w:rPr>
        <w:t xml:space="preserve"> </w:t>
      </w:r>
      <w:r>
        <w:rPr>
          <w:rFonts w:cs="Times New Roman" w:ascii="Times New Roman" w:hAnsi="Times New Roman"/>
          <w:sz w:val="24"/>
          <w:szCs w:val="24"/>
          <w:lang w:val="en-US"/>
        </w:rPr>
        <w:t xml:space="preserve">and built the correlograms with the </w:t>
      </w:r>
      <w:r>
        <w:rPr>
          <w:rFonts w:cs="Times New Roman" w:ascii="Times New Roman" w:hAnsi="Times New Roman"/>
          <w:i/>
          <w:sz w:val="24"/>
          <w:szCs w:val="24"/>
          <w:lang w:val="en-US"/>
        </w:rPr>
        <w:t>lets.correl</w:t>
      </w:r>
      <w:r>
        <w:rPr>
          <w:rFonts w:cs="Times New Roman" w:ascii="Times New Roman" w:hAnsi="Times New Roman"/>
          <w:sz w:val="24"/>
          <w:szCs w:val="24"/>
          <w:lang w:val="en-US"/>
        </w:rPr>
        <w:t xml:space="preserve"> function of the </w:t>
      </w:r>
      <w:r>
        <w:rPr>
          <w:rFonts w:cs="Times New Roman" w:ascii="Times New Roman" w:hAnsi="Times New Roman"/>
          <w:i/>
          <w:sz w:val="24"/>
          <w:szCs w:val="24"/>
          <w:lang w:val="en-US"/>
        </w:rPr>
        <w:t>letsR</w:t>
      </w:r>
      <w:r>
        <w:rPr>
          <w:rFonts w:cs="Times New Roman" w:ascii="Times New Roman" w:hAnsi="Times New Roman"/>
          <w:sz w:val="24"/>
          <w:szCs w:val="24"/>
          <w:lang w:val="en-US"/>
        </w:rPr>
        <w:t xml:space="preserve"> R package </w:t>
      </w:r>
      <w:bookmarkStart w:id="88" w:name="Mendeley_Bookmark_eOx38qbzyo"/>
      <w:bookmarkStart w:id="89" w:name="Mendeley_Bookmark_YFiEfMlSNE"/>
      <w:r>
        <w:rPr>
          <w:rFonts w:cs="Times New Roman" w:ascii="Times New Roman" w:hAnsi="Times New Roman"/>
          <w:position w:val="0"/>
          <w:sz w:val="24"/>
          <w:sz w:val="24"/>
          <w:szCs w:val="24"/>
          <w:vertAlign w:val="baseline"/>
          <w:lang w:val="en-US"/>
        </w:rPr>
        <w:t>(Vilela and Villalobos 2015)</w:t>
      </w:r>
      <w:bookmarkEnd w:id="88"/>
      <w:bookmarkEnd w:id="89"/>
      <w:r>
        <w:rPr>
          <w:rFonts w:cs="Times New Roman" w:ascii="Times New Roman" w:hAnsi="Times New Roman"/>
          <w:sz w:val="24"/>
          <w:szCs w:val="24"/>
          <w:lang w:val="en-US"/>
        </w:rPr>
        <w:t xml:space="preserve">. Then, we used the Moran’s I in the first distance class of the correlogram as indicative of </w:t>
      </w:r>
      <w:r>
        <w:rPr>
          <w:rFonts w:eastAsia="Calibri" w:cs="Times New Roman" w:ascii="Times New Roman" w:hAnsi="Times New Roman"/>
          <w:color w:val="auto"/>
          <w:kern w:val="0"/>
          <w:sz w:val="24"/>
          <w:szCs w:val="24"/>
          <w:lang w:val="en-US" w:eastAsia="en-US" w:bidi="ar-SA"/>
        </w:rPr>
        <w:t>phylogenetic signal</w:t>
      </w:r>
      <w:r>
        <w:rPr>
          <w:rFonts w:cs="Times New Roman" w:ascii="Times New Roman" w:hAnsi="Times New Roman"/>
          <w:sz w:val="24"/>
          <w:szCs w:val="24"/>
          <w:lang w:val="en-US"/>
        </w:rPr>
        <w:t xml:space="preserve">, taking into account the non-linearity of correlograms generated under OU processes </w:t>
      </w:r>
      <w:bookmarkStart w:id="90" w:name="Mendeley_Bookmark_luD3RBI9iD"/>
      <w:bookmarkStart w:id="91" w:name="Mendeley_Bookmark_EEIuvdt9p1"/>
      <w:r>
        <w:rPr>
          <w:rFonts w:cs="Times New Roman" w:ascii="Times New Roman" w:hAnsi="Times New Roman"/>
          <w:position w:val="0"/>
          <w:sz w:val="24"/>
          <w:sz w:val="24"/>
          <w:szCs w:val="24"/>
          <w:vertAlign w:val="baseline"/>
          <w:lang w:val="en-US"/>
        </w:rPr>
        <w:t>(Diniz-Filho 2001)</w:t>
      </w:r>
      <w:bookmarkEnd w:id="90"/>
      <w:bookmarkEnd w:id="91"/>
      <w:r>
        <w:rPr>
          <w:rFonts w:cs="Times New Roman" w:ascii="Times New Roman" w:hAnsi="Times New Roman"/>
          <w:sz w:val="24"/>
          <w:szCs w:val="24"/>
          <w:lang w:val="en-US"/>
        </w:rPr>
        <w:t>.</w:t>
      </w:r>
    </w:p>
    <w:p>
      <w:pPr>
        <w:pStyle w:val="Normal"/>
        <w:spacing w:lineRule="auto" w:line="48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jc w:val="both"/>
        <w:rPr/>
      </w:pPr>
      <w:r>
        <w:rPr>
          <w:rFonts w:cs="Times New Roman" w:ascii="Times New Roman" w:hAnsi="Times New Roman"/>
          <w:i/>
          <w:sz w:val="24"/>
          <w:szCs w:val="24"/>
          <w:lang w:val="en-US"/>
        </w:rPr>
        <w:t xml:space="preserve">Imputation effects on phylogenetic signal and </w:t>
      </w:r>
      <w:r>
        <w:rPr>
          <w:rFonts w:eastAsia="Calibri" w:cs="Times New Roman" w:ascii="Times New Roman" w:hAnsi="Times New Roman"/>
          <w:i/>
          <w:color w:val="auto"/>
          <w:kern w:val="0"/>
          <w:sz w:val="24"/>
          <w:szCs w:val="24"/>
          <w:lang w:val="en-US" w:eastAsia="en-US" w:bidi="ar-SA"/>
        </w:rPr>
        <w:t>common</w:t>
      </w:r>
      <w:r>
        <w:rPr>
          <w:rFonts w:cs="Times New Roman" w:ascii="Times New Roman" w:hAnsi="Times New Roman"/>
          <w:i/>
          <w:sz w:val="24"/>
          <w:szCs w:val="24"/>
          <w:lang w:val="en-US"/>
        </w:rPr>
        <w:t xml:space="preserve"> statistics</w:t>
      </w:r>
    </w:p>
    <w:p>
      <w:pPr>
        <w:pStyle w:val="Normal"/>
        <w:spacing w:lineRule="auto" w:line="480"/>
        <w:jc w:val="both"/>
        <w:rPr/>
      </w:pPr>
      <w:r>
        <w:rPr>
          <w:rFonts w:cs="Times New Roman" w:ascii="Times New Roman" w:hAnsi="Times New Roman"/>
          <w:sz w:val="24"/>
          <w:szCs w:val="24"/>
          <w:lang w:val="en-US"/>
        </w:rPr>
        <w:tab/>
        <w:t xml:space="preserve">Traditionally, performance evaluation of imputation methods have focused on common descriptive statistics such as mean, variance </w:t>
      </w:r>
      <w:r>
        <w:rPr>
          <w:rFonts w:cs="Times New Roman" w:ascii="Times New Roman" w:hAnsi="Times New Roman"/>
          <w:sz w:val="24"/>
          <w:szCs w:val="24"/>
          <w:lang w:val="en-US"/>
        </w:rPr>
        <w:t>and</w:t>
      </w:r>
      <w:r>
        <w:rPr>
          <w:rFonts w:cs="Times New Roman" w:ascii="Times New Roman" w:hAnsi="Times New Roman"/>
          <w:sz w:val="24"/>
          <w:szCs w:val="24"/>
          <w:lang w:val="en-US"/>
        </w:rPr>
        <w:t xml:space="preserve"> regression coefficient, instead of phylogenetic patterns. Therefore, we also evaluated the effect of imputed data on the estimation of such descriptive statistics. We calculated the mean and variance of the target trait as well as the regression coefficient (Ordinary Least Square) between the target trait and the auxiliary trait, before producing missing data and after imputing such data. Next, we measured the percentage of estimation error (</w:t>
      </w:r>
      <w:r>
        <w:rPr>
          <w:rFonts w:cs="Times New Roman" w:ascii="Times New Roman" w:hAnsi="Times New Roman"/>
          <w:i/>
          <w:iCs/>
          <w:sz w:val="24"/>
          <w:szCs w:val="24"/>
          <w:lang w:val="en-US"/>
        </w:rPr>
        <w:t>p)</w:t>
      </w:r>
      <w:r>
        <w:rPr>
          <w:rFonts w:cs="Times New Roman" w:ascii="Times New Roman" w:hAnsi="Times New Roman"/>
          <w:sz w:val="24"/>
          <w:szCs w:val="24"/>
          <w:lang w:val="en-US"/>
        </w:rPr>
        <w:t xml:space="preserve"> for these statistics </w:t>
      </w:r>
      <w:r>
        <w:rPr>
          <w:rFonts w:cs="Times New Roman" w:ascii="Times New Roman" w:hAnsi="Times New Roman"/>
          <w:sz w:val="24"/>
          <w:szCs w:val="24"/>
          <w:lang w:val="en-US"/>
        </w:rPr>
        <w:t xml:space="preserve">and phylogenetic signal </w:t>
      </w:r>
      <w:r>
        <w:rPr>
          <w:rFonts w:cs="Times New Roman" w:ascii="Times New Roman" w:hAnsi="Times New Roman"/>
          <w:sz w:val="24"/>
          <w:szCs w:val="24"/>
          <w:lang w:val="en-US"/>
        </w:rPr>
        <w:t>as below:</w:t>
      </w:r>
    </w:p>
    <w:p>
      <w:pPr>
        <w:pStyle w:val="Normal"/>
        <w:spacing w:lineRule="auto" w:line="480"/>
        <w:jc w:val="both"/>
        <w:rPr/>
      </w:pPr>
      <w:r>
        <w:rPr>
          <w:rFonts w:eastAsia="Times New Roman" w:cs="Times New Roman" w:ascii="Times New Roman" w:hAnsi="Times New Roman"/>
          <w:sz w:val="24"/>
          <w:szCs w:val="24"/>
          <w:lang w:val="en-US"/>
        </w:rPr>
        <w:t xml:space="preserve">                                                  </w:t>
      </w:r>
      <w:r>
        <w:rPr/>
      </w:r>
      <m:oMath xmlns:m="http://schemas.openxmlformats.org/officeDocument/2006/math">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f>
          <m:fPr>
            <m:type m:val="lin"/>
          </m:fPr>
          <m:num>
            <m:d>
              <m:dPr>
                <m:begChr m:val="("/>
                <m:endChr m:val=")"/>
              </m:dPr>
              <m:e>
                <m:sSub>
                  <m:e>
                    <m:r>
                      <w:rPr>
                        <w:rFonts w:ascii="Cambria Math" w:hAnsi="Cambria Math"/>
                      </w:rPr>
                      <m:t xml:space="preserve">τ</m:t>
                    </m:r>
                  </m:e>
                  <m:sub>
                    <m:r>
                      <w:rPr>
                        <w:rFonts w:ascii="Cambria Math" w:hAnsi="Cambria Math"/>
                      </w:rPr>
                      <m:t xml:space="preserve">i</m:t>
                    </m:r>
                  </m:sub>
                </m:sSub>
                <m:r>
                  <w:rPr>
                    <w:rFonts w:ascii="Cambria Math" w:hAnsi="Cambria Math"/>
                  </w:rPr>
                  <m:t xml:space="preserve">−</m:t>
                </m:r>
                <m:r>
                  <w:rPr>
                    <w:rFonts w:ascii="Cambria Math" w:hAnsi="Cambria Math"/>
                  </w:rPr>
                  <m:t xml:space="preserve">τ</m:t>
                </m:r>
                <m:sSub>
                  <m:e>
                    <m:r>
                      <w:rPr>
                        <w:rFonts w:ascii="Cambria Math" w:hAnsi="Cambria Math"/>
                      </w:rPr>
                      <m:t xml:space="preserve">0</m:t>
                    </m:r>
                  </m:e>
                  <m:sub>
                    <m:r>
                      <w:rPr>
                        <w:rFonts w:ascii="Cambria Math" w:hAnsi="Cambria Math"/>
                      </w:rPr>
                      <m:t xml:space="preserve">i</m:t>
                    </m:r>
                  </m:sub>
                </m:sSub>
              </m:e>
            </m:d>
          </m:num>
          <m:den>
            <m:r>
              <w:rPr>
                <w:rFonts w:ascii="Cambria Math" w:hAnsi="Cambria Math"/>
              </w:rPr>
              <m:t xml:space="preserve">τ</m:t>
            </m:r>
          </m:den>
        </m:f>
        <m:sSub>
          <m:e>
            <m:r>
              <w:rPr>
                <w:rFonts w:ascii="Cambria Math" w:hAnsi="Cambria Math"/>
              </w:rPr>
              <m:t xml:space="preserve">0</m:t>
            </m:r>
          </m:e>
          <m:sub>
            <m:r>
              <w:rPr>
                <w:rFonts w:ascii="Cambria Math" w:hAnsi="Cambria Math"/>
              </w:rPr>
              <m:t xml:space="preserve">i</m:t>
            </m:r>
          </m:sub>
        </m:sSub>
      </m:oMath>
      <w:r>
        <w:rPr>
          <w:rFonts w:eastAsia="Times New Roman" w:cs="Times New Roman" w:ascii="Times New Roman" w:hAnsi="Times New Roman"/>
          <w:sz w:val="24"/>
          <w:szCs w:val="24"/>
        </w:rPr>
        <w:t xml:space="preserve">                                                   </w:t>
      </w:r>
      <w:r>
        <w:rPr>
          <w:rFonts w:cs="Times New Roman" w:ascii="Times New Roman" w:hAnsi="Times New Roman"/>
          <w:sz w:val="24"/>
          <w:szCs w:val="24"/>
        </w:rPr>
        <w:t>eqn2</w:t>
      </w:r>
    </w:p>
    <w:p>
      <w:pPr>
        <w:pStyle w:val="Normal"/>
        <w:spacing w:lineRule="auto" w:line="48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where τ represents the statistics calculated over imputed traits, τ0 is the statistics calculated from original traits. </w:t>
      </w:r>
    </w:p>
    <w:p>
      <w:pPr>
        <w:pStyle w:val="Normal"/>
        <w:spacing w:lineRule="auto" w:line="480"/>
        <w:jc w:val="both"/>
        <w:rPr>
          <w:rFonts w:ascii="Times New Roman" w:hAnsi="Times New Roman" w:cs="Times New Roman"/>
          <w:i/>
          <w:i/>
          <w:color w:val="000000"/>
          <w:sz w:val="24"/>
          <w:szCs w:val="24"/>
          <w:lang w:val="en-US"/>
        </w:rPr>
      </w:pPr>
      <w:r>
        <w:rPr>
          <w:rFonts w:cs="Times New Roman" w:ascii="Times New Roman" w:hAnsi="Times New Roman"/>
          <w:i/>
          <w:color w:val="000000"/>
          <w:sz w:val="24"/>
          <w:szCs w:val="24"/>
          <w:lang w:val="en-US"/>
        </w:rPr>
        <w:t>Imputation error</w:t>
      </w:r>
    </w:p>
    <w:p>
      <w:pPr>
        <w:pStyle w:val="Normal"/>
        <w:spacing w:lineRule="auto" w:line="480"/>
        <w:ind w:left="0" w:right="0" w:firstLine="708"/>
        <w:jc w:val="both"/>
        <w:rPr/>
      </w:pPr>
      <w:r>
        <w:rPr>
          <w:rFonts w:cs="Times New Roman" w:ascii="Times New Roman" w:hAnsi="Times New Roman"/>
          <w:color w:val="000000"/>
          <w:sz w:val="24"/>
          <w:szCs w:val="24"/>
          <w:lang w:val="en-US"/>
        </w:rPr>
        <w:t xml:space="preserve">To measure the potential error introduced by imputation methods, that is the deviation between imputed and original data, we followed </w:t>
      </w:r>
      <w:bookmarkStart w:id="92" w:name="Mendeley_Bookmark_liXBen0Mqc"/>
      <w:bookmarkStart w:id="93" w:name="Mendeley_Bookmark_JhXUf0JlRp"/>
      <w:r>
        <w:rPr>
          <w:rFonts w:cs="Times New Roman" w:ascii="Times New Roman" w:hAnsi="Times New Roman"/>
          <w:color w:val="000000"/>
          <w:position w:val="0"/>
          <w:sz w:val="24"/>
          <w:sz w:val="24"/>
          <w:szCs w:val="24"/>
          <w:vertAlign w:val="baseline"/>
          <w:lang w:val="en-US"/>
        </w:rPr>
        <w:t>(Penone et al. 2014)</w:t>
      </w:r>
      <w:bookmarkEnd w:id="92"/>
      <w:bookmarkEnd w:id="93"/>
      <w:r>
        <w:rPr>
          <w:rFonts w:cs="Times New Roman" w:ascii="Times New Roman" w:hAnsi="Times New Roman"/>
          <w:color w:val="000000"/>
          <w:sz w:val="24"/>
          <w:szCs w:val="24"/>
          <w:lang w:val="en-US"/>
        </w:rPr>
        <w:t xml:space="preserve"> and used the normalized root mean squared error (NRMSE):</w:t>
      </w:r>
    </w:p>
    <w:p>
      <w:pPr>
        <w:pStyle w:val="Normal"/>
        <w:spacing w:lineRule="auto" w:line="480"/>
        <w:ind w:left="0" w:right="0" w:firstLine="708"/>
        <w:jc w:val="both"/>
        <w:rPr/>
      </w:pPr>
      <w:r>
        <w:rPr>
          <w:rFonts w:eastAsia="Times New Roman" w:cs="Times New Roman" w:ascii="Times New Roman" w:hAnsi="Times New Roman"/>
          <w:color w:val="000000"/>
          <w:sz w:val="24"/>
          <w:szCs w:val="24"/>
          <w:lang w:val="en-US"/>
        </w:rPr>
        <w:t xml:space="preserve">                     </w:t>
      </w:r>
      <w:r>
        <w:rPr>
          <w:rFonts w:eastAsia="Times New Roman" w:cs="Times New Roman" w:ascii="Times New Roman" w:hAnsi="Times New Roman"/>
          <w:color w:val="000000"/>
          <w:sz w:val="24"/>
          <w:szCs w:val="24"/>
          <w:lang w:val="en-US"/>
        </w:rPr>
      </w:r>
      <m:oMath xmlns:m="http://schemas.openxmlformats.org/officeDocument/2006/math">
        <m:r>
          <m:rPr>
            <m:lit/>
            <m:nor/>
          </m:rPr>
          <w:rPr>
            <w:rFonts w:ascii="Cambria Math" w:hAnsi="Cambria Math"/>
          </w:rPr>
          <m:t xml:space="preserve">NRMSE=</m:t>
        </m:r>
        <m:rad>
          <m:radPr>
            <m:degHide m:val="1"/>
          </m:radPr>
          <m:deg/>
          <m:e>
            <m:f>
              <m:num>
                <m:r>
                  <m:rPr>
                    <m:lit/>
                    <m:nor/>
                  </m:rPr>
                  <w:rPr>
                    <w:rFonts w:ascii="Cambria Math" w:hAnsi="Cambria Math"/>
                  </w:rPr>
                  <m:t xml:space="preserve">mean</m:t>
                </m:r>
                <m:d>
                  <m:dPr>
                    <m:begChr m:val="("/>
                    <m:endChr m:val=")"/>
                  </m:dPr>
                  <m:e>
                    <m:sSup>
                      <m:e>
                        <m:d>
                          <m:dPr>
                            <m:begChr m:val="("/>
                            <m:endChr m:val=")"/>
                          </m:dPr>
                          <m:e>
                            <m:r>
                              <w:rPr>
                                <w:rFonts w:ascii="Cambria Math" w:hAnsi="Cambria Math"/>
                              </w:rPr>
                              <m:t xml:space="preserve">y</m:t>
                            </m:r>
                            <m:sSub>
                              <m:e>
                                <m:r>
                                  <w:rPr>
                                    <w:rFonts w:ascii="Cambria Math" w:hAnsi="Cambria Math"/>
                                  </w:rPr>
                                  <m:t xml:space="preserve">0</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e>
                      <m:sup>
                        <m:r>
                          <w:rPr>
                            <w:rFonts w:ascii="Cambria Math" w:hAnsi="Cambria Math"/>
                          </w:rPr>
                          <m:t xml:space="preserve">2</m:t>
                        </m:r>
                      </m:sup>
                    </m:sSup>
                  </m:e>
                </m:d>
              </m:num>
              <m:den>
                <m:r>
                  <m:rPr>
                    <m:lit/>
                    <m:nor/>
                  </m:rPr>
                  <w:rPr>
                    <w:rFonts w:ascii="Cambria Math" w:hAnsi="Cambria Math"/>
                  </w:rPr>
                  <m:t xml:space="preserve">max</m:t>
                </m:r>
                <m:d>
                  <m:dPr>
                    <m:begChr m:val="("/>
                    <m:endChr m:val=")"/>
                  </m:dPr>
                  <m:e>
                    <m:r>
                      <w:rPr>
                        <w:rFonts w:ascii="Cambria Math" w:hAnsi="Cambria Math"/>
                      </w:rPr>
                      <m:t xml:space="preserve">y</m:t>
                    </m:r>
                    <m:r>
                      <w:rPr>
                        <w:rFonts w:ascii="Cambria Math" w:hAnsi="Cambria Math"/>
                      </w:rPr>
                      <m:t xml:space="preserve">0</m:t>
                    </m:r>
                  </m:e>
                </m:d>
                <m:r>
                  <w:rPr>
                    <w:rFonts w:ascii="Cambria Math" w:hAnsi="Cambria Math"/>
                  </w:rPr>
                  <m:t xml:space="preserve">−</m:t>
                </m:r>
                <m:r>
                  <m:rPr>
                    <m:lit/>
                    <m:nor/>
                  </m:rPr>
                  <w:rPr>
                    <w:rFonts w:ascii="Cambria Math" w:hAnsi="Cambria Math"/>
                  </w:rPr>
                  <m:t xml:space="preserve">min</m:t>
                </m:r>
                <m:d>
                  <m:dPr>
                    <m:begChr m:val="("/>
                    <m:endChr m:val=")"/>
                  </m:dPr>
                  <m:e>
                    <m:r>
                      <w:rPr>
                        <w:rFonts w:ascii="Cambria Math" w:hAnsi="Cambria Math"/>
                      </w:rPr>
                      <m:t xml:space="preserve">y</m:t>
                    </m:r>
                    <m:r>
                      <w:rPr>
                        <w:rFonts w:ascii="Cambria Math" w:hAnsi="Cambria Math"/>
                      </w:rPr>
                      <m:t xml:space="preserve">0</m:t>
                    </m:r>
                  </m:e>
                </m:d>
              </m:den>
            </m:f>
          </m:e>
        </m:rad>
      </m:oMath>
      <w:r>
        <w:rPr>
          <w:rFonts w:eastAsia="Times New Roman" w:cs="Times New Roman" w:ascii="Times New Roman" w:hAnsi="Times New Roman"/>
          <w:color w:val="000000"/>
          <w:sz w:val="24"/>
          <w:szCs w:val="24"/>
          <w:lang w:val="en-US"/>
        </w:rPr>
        <w:t xml:space="preserve">                                          </w:t>
      </w:r>
      <w:r>
        <w:rPr>
          <w:rFonts w:cs="Times New Roman" w:ascii="Times New Roman" w:hAnsi="Times New Roman"/>
          <w:color w:val="000000"/>
          <w:sz w:val="24"/>
          <w:szCs w:val="24"/>
          <w:lang w:val="en-US"/>
        </w:rPr>
        <w:t>eqn 3</w:t>
      </w:r>
    </w:p>
    <w:p>
      <w:pPr>
        <w:pStyle w:val="Normal"/>
        <w:spacing w:lineRule="auto" w:line="480"/>
        <w:jc w:val="both"/>
        <w:rPr/>
      </w:pPr>
      <w:r>
        <w:rPr>
          <w:rFonts w:cs="Times New Roman" w:ascii="Times New Roman" w:hAnsi="Times New Roman"/>
          <w:color w:val="000000"/>
          <w:sz w:val="24"/>
          <w:szCs w:val="24"/>
          <w:lang w:val="en-US"/>
        </w:rPr>
        <w:t xml:space="preserve">where </w:t>
      </w:r>
      <w:r>
        <w:rPr>
          <w:rFonts w:cs="Times New Roman" w:ascii="Times New Roman" w:hAnsi="Times New Roman"/>
          <w:i/>
          <w:color w:val="000000"/>
          <w:sz w:val="24"/>
          <w:szCs w:val="24"/>
          <w:lang w:val="en-US"/>
        </w:rPr>
        <w:t xml:space="preserve">y0 </w:t>
      </w:r>
      <w:r>
        <w:rPr>
          <w:rFonts w:cs="Times New Roman" w:ascii="Times New Roman" w:hAnsi="Times New Roman"/>
          <w:color w:val="000000"/>
          <w:sz w:val="24"/>
          <w:szCs w:val="24"/>
          <w:lang w:val="en-US"/>
        </w:rPr>
        <w:t xml:space="preserve">is the original trait value, </w:t>
      </w:r>
      <w:r>
        <w:rPr>
          <w:rFonts w:cs="Times New Roman" w:ascii="Times New Roman" w:hAnsi="Times New Roman"/>
          <w:i/>
          <w:color w:val="000000"/>
          <w:sz w:val="24"/>
          <w:szCs w:val="24"/>
          <w:lang w:val="en-US"/>
        </w:rPr>
        <w:t>y</w:t>
      </w:r>
      <w:r>
        <w:rPr>
          <w:rFonts w:cs="Times New Roman" w:ascii="Times New Roman" w:hAnsi="Times New Roman"/>
          <w:i/>
          <w:color w:val="000000"/>
          <w:sz w:val="24"/>
          <w:szCs w:val="24"/>
          <w:vertAlign w:val="subscript"/>
          <w:lang w:val="en-US"/>
        </w:rPr>
        <w:t xml:space="preserve"> </w:t>
      </w:r>
      <w:r>
        <w:rPr>
          <w:rFonts w:cs="Times New Roman" w:ascii="Times New Roman" w:hAnsi="Times New Roman"/>
          <w:color w:val="000000"/>
          <w:sz w:val="24"/>
          <w:szCs w:val="24"/>
          <w:lang w:val="en-US"/>
        </w:rPr>
        <w:t>is the imputed value, max(</w:t>
      </w:r>
      <w:r>
        <w:rPr>
          <w:rFonts w:cs="Times New Roman" w:ascii="Times New Roman" w:hAnsi="Times New Roman"/>
          <w:i/>
          <w:color w:val="000000"/>
          <w:sz w:val="24"/>
          <w:szCs w:val="24"/>
          <w:lang w:val="en-US"/>
        </w:rPr>
        <w:t>y0</w:t>
      </w:r>
      <w:r>
        <w:rPr>
          <w:rFonts w:cs="Times New Roman" w:ascii="Times New Roman" w:hAnsi="Times New Roman"/>
          <w:color w:val="000000"/>
          <w:sz w:val="24"/>
          <w:szCs w:val="24"/>
          <w:lang w:val="en-US"/>
        </w:rPr>
        <w:t>) and min(</w:t>
      </w:r>
      <w:r>
        <w:rPr>
          <w:rFonts w:cs="Times New Roman" w:ascii="Times New Roman" w:hAnsi="Times New Roman"/>
          <w:i/>
          <w:color w:val="000000"/>
          <w:sz w:val="24"/>
          <w:szCs w:val="24"/>
          <w:lang w:val="en-US"/>
        </w:rPr>
        <w:t>y0</w:t>
      </w:r>
      <w:r>
        <w:rPr>
          <w:rFonts w:cs="Times New Roman" w:ascii="Times New Roman" w:hAnsi="Times New Roman"/>
          <w:color w:val="000000"/>
          <w:sz w:val="24"/>
          <w:szCs w:val="24"/>
          <w:lang w:val="en-US"/>
        </w:rPr>
        <w:t>) are the maximum and minimum values of the original trait, respectively. Lower NRMSE means high accurate imputation.</w:t>
      </w:r>
    </w:p>
    <w:p>
      <w:pPr>
        <w:pStyle w:val="Normal"/>
        <w:spacing w:lineRule="auto" w:line="480"/>
        <w:jc w:val="both"/>
        <w:rPr>
          <w:rFonts w:ascii="Times New Roman" w:hAnsi="Times New Roman" w:cs="Times New Roman"/>
          <w:i/>
          <w:i/>
          <w:sz w:val="24"/>
          <w:szCs w:val="24"/>
          <w:lang w:val="en-US"/>
        </w:rPr>
      </w:pPr>
      <w:r>
        <w:rPr>
          <w:rFonts w:cs="Times New Roman" w:ascii="Times New Roman" w:hAnsi="Times New Roman"/>
          <w:i/>
          <w:sz w:val="24"/>
          <w:szCs w:val="24"/>
          <w:lang w:val="en-US"/>
        </w:rPr>
        <w:t>Overall analyses</w:t>
      </w:r>
    </w:p>
    <w:p>
      <w:pPr>
        <w:pStyle w:val="Normal"/>
        <w:spacing w:lineRule="auto" w:line="480"/>
        <w:ind w:left="0" w:right="0" w:firstLine="708"/>
        <w:jc w:val="both"/>
        <w:rPr/>
      </w:pPr>
      <w:r>
        <w:rPr>
          <w:rFonts w:cs="Times New Roman" w:ascii="Times New Roman" w:hAnsi="Times New Roman"/>
          <w:sz w:val="24"/>
          <w:szCs w:val="24"/>
          <w:lang w:val="en-US"/>
        </w:rPr>
        <w:t>We were also interested on evaluating the effects of percentage of data missing, missing data mechanism, OU’</w:t>
      </w:r>
      <w:r>
        <w:rPr>
          <w:rFonts w:cs="Times New Roman" w:ascii="Times New Roman" w:hAnsi="Times New Roman"/>
          <w:sz w:val="24"/>
          <w:szCs w:val="24"/>
          <w:lang w:val="en-US"/>
        </w:rPr>
        <w:t>s α and</w:t>
      </w:r>
      <w:r>
        <w:rPr>
          <w:rFonts w:cs="Times New Roman" w:ascii="Times New Roman" w:hAnsi="Times New Roman"/>
          <w:sz w:val="24"/>
          <w:szCs w:val="24"/>
          <w:lang w:val="en-US"/>
        </w:rPr>
        <w:t xml:space="preserve"> imputation methods as factors influencing the </w:t>
      </w:r>
      <w:r>
        <w:rPr>
          <w:rFonts w:eastAsia="Calibri" w:cs="Times New Roman" w:ascii="Times New Roman" w:hAnsi="Times New Roman"/>
          <w:i/>
          <w:iCs/>
          <w:color w:val="auto"/>
          <w:kern w:val="0"/>
          <w:sz w:val="24"/>
          <w:szCs w:val="24"/>
          <w:lang w:val="en-US" w:eastAsia="en-US" w:bidi="ar-SA"/>
        </w:rPr>
        <w:t>p</w:t>
      </w:r>
      <w:r>
        <w:rPr>
          <w:rFonts w:cs="Times New Roman" w:ascii="Times New Roman" w:hAnsi="Times New Roman"/>
          <w:sz w:val="24"/>
          <w:szCs w:val="24"/>
          <w:lang w:val="en-US"/>
        </w:rPr>
        <w:t xml:space="preserve"> of abovementioned common statistics and phylogenetic signal. To do so, we grew regression trees </w:t>
      </w:r>
      <w:bookmarkStart w:id="94" w:name="Mendeley_Bookmark_2J0ralxME7"/>
      <w:bookmarkStart w:id="95" w:name="Mendeley_Bookmark_pz0bRzPoDn"/>
      <w:r>
        <w:rPr>
          <w:rFonts w:cs="Times New Roman" w:ascii="Times New Roman" w:hAnsi="Times New Roman"/>
          <w:position w:val="0"/>
          <w:sz w:val="24"/>
          <w:sz w:val="24"/>
          <w:szCs w:val="24"/>
          <w:vertAlign w:val="baseline"/>
          <w:lang w:val="en-US"/>
        </w:rPr>
        <w:t>(Hastie et al. 2009)</w:t>
      </w:r>
      <w:bookmarkEnd w:id="94"/>
      <w:bookmarkEnd w:id="95"/>
      <w:r>
        <w:rPr>
          <w:rFonts w:cs="Times New Roman" w:ascii="Times New Roman" w:hAnsi="Times New Roman"/>
          <w:sz w:val="24"/>
          <w:szCs w:val="24"/>
          <w:lang w:val="en-US"/>
        </w:rPr>
        <w:t xml:space="preserve"> with these factors as predictors and log</w:t>
      </w:r>
      <w:r>
        <w:rPr>
          <w:rFonts w:cs="Times New Roman" w:ascii="Times New Roman" w:hAnsi="Times New Roman"/>
          <w:sz w:val="24"/>
          <w:szCs w:val="24"/>
          <w:lang w:val="en-US"/>
        </w:rPr>
        <w:t>(</w:t>
      </w:r>
      <w:r>
        <w:rPr>
          <w:rFonts w:eastAsia="Calibri" w:cs="Times New Roman" w:ascii="Times New Roman" w:hAnsi="Times New Roman"/>
          <w:i/>
          <w:iCs/>
          <w:color w:val="auto"/>
          <w:kern w:val="0"/>
          <w:sz w:val="24"/>
          <w:szCs w:val="24"/>
          <w:lang w:val="en-US" w:eastAsia="en-US" w:bidi="ar-SA"/>
        </w:rPr>
        <w:t>p</w:t>
      </w:r>
      <w:r>
        <w:rPr>
          <w:rFonts w:eastAsia="Calibri" w:cs="Times New Roman" w:ascii="Times New Roman" w:hAnsi="Times New Roman"/>
          <w:i w:val="false"/>
          <w:iCs w:val="false"/>
          <w:color w:val="auto"/>
          <w:kern w:val="0"/>
          <w:sz w:val="24"/>
          <w:szCs w:val="24"/>
          <w:lang w:val="en-US" w:eastAsia="en-US" w:bidi="ar-SA"/>
        </w:rPr>
        <w:t>)</w:t>
      </w:r>
      <w:r>
        <w:rPr>
          <w:rFonts w:cs="Times New Roman" w:ascii="Times New Roman" w:hAnsi="Times New Roman"/>
          <w:sz w:val="24"/>
          <w:szCs w:val="24"/>
          <w:lang w:val="en-US"/>
        </w:rPr>
        <w:t xml:space="preserve">, separately </w:t>
      </w:r>
      <w:r>
        <w:rPr>
          <w:rFonts w:cs="Times New Roman" w:ascii="Times New Roman" w:hAnsi="Times New Roman"/>
          <w:sz w:val="24"/>
          <w:szCs w:val="24"/>
          <w:lang w:val="en-US"/>
        </w:rPr>
        <w:t>for each statistic</w:t>
      </w:r>
      <w:r>
        <w:rPr>
          <w:rFonts w:cs="Times New Roman" w:ascii="Times New Roman" w:hAnsi="Times New Roman"/>
          <w:sz w:val="24"/>
          <w:szCs w:val="24"/>
          <w:lang w:val="en-US"/>
        </w:rPr>
        <w:t xml:space="preserve">, as response </w:t>
      </w:r>
      <w:r>
        <w:rPr>
          <w:rFonts w:cs="Times New Roman" w:ascii="Times New Roman" w:hAnsi="Times New Roman"/>
          <w:sz w:val="24"/>
          <w:szCs w:val="24"/>
          <w:lang w:val="en-US"/>
        </w:rPr>
        <w:t>variables</w:t>
      </w:r>
      <w:r>
        <w:rPr>
          <w:rFonts w:cs="Times New Roman" w:ascii="Times New Roman" w:hAnsi="Times New Roman"/>
          <w:sz w:val="24"/>
          <w:szCs w:val="24"/>
          <w:lang w:val="en-US"/>
        </w:rPr>
        <w:t xml:space="preserve">. We grew regression trees using the </w:t>
      </w:r>
      <w:r>
        <w:rPr>
          <w:rFonts w:cs="Times New Roman" w:ascii="Times New Roman" w:hAnsi="Times New Roman"/>
          <w:i/>
          <w:sz w:val="24"/>
          <w:szCs w:val="24"/>
          <w:lang w:val="en-US"/>
        </w:rPr>
        <w:t xml:space="preserve">rpart </w:t>
      </w:r>
      <w:r>
        <w:rPr>
          <w:rFonts w:cs="Times New Roman" w:ascii="Times New Roman" w:hAnsi="Times New Roman"/>
          <w:sz w:val="24"/>
          <w:szCs w:val="24"/>
          <w:lang w:val="en-US"/>
        </w:rPr>
        <w:t xml:space="preserve">R package </w:t>
      </w:r>
      <w:bookmarkStart w:id="96" w:name="Mendeley_Bookmark_CUXqK4W54S"/>
      <w:bookmarkStart w:id="97" w:name="Mendeley_Bookmark_I5Wddwd13b"/>
      <w:r>
        <w:rPr>
          <w:rFonts w:cs="Times New Roman" w:ascii="Times New Roman" w:hAnsi="Times New Roman"/>
          <w:position w:val="0"/>
          <w:sz w:val="24"/>
          <w:sz w:val="24"/>
          <w:szCs w:val="24"/>
          <w:vertAlign w:val="baseline"/>
          <w:lang w:val="en-US"/>
        </w:rPr>
        <w:t>(Therneau and Atkinson 2019)</w:t>
      </w:r>
      <w:bookmarkEnd w:id="96"/>
      <w:bookmarkEnd w:id="97"/>
      <w:r>
        <w:rPr>
          <w:rFonts w:cs="Times New Roman" w:ascii="Times New Roman" w:hAnsi="Times New Roman"/>
          <w:sz w:val="24"/>
          <w:szCs w:val="24"/>
          <w:lang w:val="en-US"/>
        </w:rPr>
        <w:t xml:space="preserve"> and variable importance was calculated as sum of improvements on the sum of squares in each node split by that variable. In addition, to evaluate the relationship between accuracy of imputation methods and </w:t>
      </w:r>
      <w:r>
        <w:rPr>
          <w:rFonts w:eastAsia="Calibri" w:cs="Times New Roman" w:ascii="Times New Roman" w:hAnsi="Times New Roman"/>
          <w:i/>
          <w:iCs/>
          <w:color w:val="auto"/>
          <w:kern w:val="0"/>
          <w:sz w:val="24"/>
          <w:szCs w:val="24"/>
          <w:lang w:val="en-US" w:eastAsia="en-US" w:bidi="ar-SA"/>
        </w:rPr>
        <w:t>p</w:t>
      </w:r>
      <w:r>
        <w:rPr>
          <w:rFonts w:cs="Times New Roman" w:ascii="Times New Roman" w:hAnsi="Times New Roman"/>
          <w:sz w:val="24"/>
          <w:szCs w:val="24"/>
          <w:lang w:val="en-US"/>
        </w:rPr>
        <w:t xml:space="preserve"> on phylogenetic signal, we also plotted the relationship between NRSME and </w:t>
      </w:r>
      <w:r>
        <w:rPr>
          <w:rFonts w:cs="Times New Roman" w:ascii="Times New Roman" w:hAnsi="Times New Roman"/>
          <w:i/>
          <w:iCs/>
          <w:sz w:val="24"/>
          <w:szCs w:val="24"/>
          <w:lang w:val="en-US"/>
        </w:rPr>
        <w:t>p</w:t>
      </w:r>
      <w:r>
        <w:rPr>
          <w:rFonts w:cs="Times New Roman" w:ascii="Times New Roman" w:hAnsi="Times New Roman"/>
          <w:sz w:val="24"/>
          <w:szCs w:val="24"/>
          <w:lang w:val="en-US"/>
        </w:rPr>
        <w:t xml:space="preserve"> of Blomberg’s K and Moran’s Correlogram. All simulations and analysis were run in R 3.6.3 </w:t>
      </w:r>
      <w:bookmarkStart w:id="98" w:name="Mendeley_Bookmark_lzIxm8XMEr"/>
      <w:bookmarkStart w:id="99" w:name="Mendeley_Bookmark_2g72Mnx6Rb"/>
      <w:r>
        <w:rPr>
          <w:rFonts w:cs="Times New Roman" w:ascii="Times New Roman" w:hAnsi="Times New Roman"/>
          <w:position w:val="0"/>
          <w:sz w:val="24"/>
          <w:sz w:val="24"/>
          <w:szCs w:val="24"/>
          <w:vertAlign w:val="baseline"/>
          <w:lang w:val="en-US"/>
        </w:rPr>
        <w:t>(R Core Team 2020)</w:t>
      </w:r>
      <w:bookmarkEnd w:id="98"/>
      <w:bookmarkEnd w:id="99"/>
      <w:r>
        <w:rPr>
          <w:rFonts w:cs="Times New Roman" w:ascii="Times New Roman" w:hAnsi="Times New Roman"/>
          <w:sz w:val="24"/>
          <w:szCs w:val="24"/>
          <w:lang w:val="en-US"/>
        </w:rPr>
        <w:t xml:space="preserve">. </w:t>
      </w:r>
    </w:p>
    <w:p>
      <w:pPr>
        <w:pStyle w:val="Normal"/>
        <w:spacing w:lineRule="auto" w:line="480"/>
        <w:ind w:left="0" w:right="0"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jc w:val="both"/>
        <w:rPr>
          <w:rFonts w:ascii="Times New Roman" w:hAnsi="Times New Roman" w:cs="Times New Roman"/>
          <w:b/>
          <w:b/>
          <w:sz w:val="24"/>
          <w:szCs w:val="24"/>
          <w:lang w:val="en-US"/>
        </w:rPr>
      </w:pPr>
      <w:r>
        <w:rPr>
          <w:rFonts w:cs="Times New Roman" w:ascii="Times New Roman" w:hAnsi="Times New Roman"/>
          <w:b/>
          <w:sz w:val="24"/>
          <w:szCs w:val="24"/>
          <w:lang w:val="en-US"/>
        </w:rPr>
        <w:t>Results</w:t>
      </w:r>
    </w:p>
    <w:p>
      <w:pPr>
        <w:pStyle w:val="Normal"/>
        <w:spacing w:lineRule="auto" w:line="480"/>
        <w:ind w:left="0" w:right="0" w:firstLine="708"/>
        <w:jc w:val="both"/>
        <w:rPr/>
      </w:pPr>
      <w:r>
        <w:rPr>
          <w:rFonts w:cs="Times New Roman" w:ascii="Times New Roman" w:hAnsi="Times New Roman"/>
          <w:sz w:val="24"/>
          <w:szCs w:val="24"/>
          <w:lang w:val="en-US"/>
        </w:rPr>
        <w:t xml:space="preserve">We found that differences in </w:t>
      </w:r>
      <w:r>
        <w:rPr>
          <w:rFonts w:cs="Times New Roman" w:ascii="Times New Roman" w:hAnsi="Times New Roman"/>
          <w:i/>
          <w:iCs/>
          <w:sz w:val="24"/>
          <w:szCs w:val="24"/>
          <w:lang w:val="en-US"/>
        </w:rPr>
        <w:t>p</w:t>
      </w:r>
      <w:r>
        <w:rPr>
          <w:rFonts w:cs="Times New Roman" w:ascii="Times New Roman" w:hAnsi="Times New Roman"/>
          <w:sz w:val="24"/>
          <w:szCs w:val="24"/>
          <w:lang w:val="en-US"/>
        </w:rPr>
        <w:t xml:space="preserve"> for phylogenetic signal and common statistics, were mainly </w:t>
      </w:r>
      <w:r>
        <w:rPr>
          <w:rFonts w:eastAsia="Calibri" w:cs="Times New Roman" w:ascii="Times New Roman" w:hAnsi="Times New Roman"/>
          <w:color w:val="auto"/>
          <w:kern w:val="0"/>
          <w:sz w:val="24"/>
          <w:szCs w:val="24"/>
          <w:lang w:val="en-US" w:eastAsia="en-US" w:bidi="ar-SA"/>
        </w:rPr>
        <w:t>determined by</w:t>
      </w:r>
      <w:r>
        <w:rPr>
          <w:rFonts w:cs="Times New Roman" w:ascii="Times New Roman" w:hAnsi="Times New Roman"/>
          <w:sz w:val="24"/>
          <w:szCs w:val="24"/>
          <w:lang w:val="en-US"/>
        </w:rPr>
        <w:t xml:space="preserve"> the percentage of missing values, mechanism of missing data and imputation methods (Table 1). </w:t>
      </w:r>
      <w:r>
        <w:rPr>
          <w:rFonts w:eastAsia="Calibri" w:cs="Times New Roman" w:ascii="Times New Roman" w:hAnsi="Times New Roman"/>
          <w:color w:val="auto"/>
          <w:kern w:val="0"/>
          <w:sz w:val="24"/>
          <w:szCs w:val="24"/>
          <w:lang w:val="en-US" w:eastAsia="en-US" w:bidi="ar-SA"/>
        </w:rPr>
        <w:t>OU (α)</w:t>
      </w:r>
      <w:r>
        <w:rPr>
          <w:rFonts w:cs="Times New Roman" w:ascii="Times New Roman" w:hAnsi="Times New Roman"/>
          <w:sz w:val="24"/>
          <w:szCs w:val="24"/>
          <w:lang w:val="en-US"/>
        </w:rPr>
        <w:t xml:space="preserve"> and imputation </w:t>
      </w:r>
      <w:r>
        <w:rPr>
          <w:rFonts w:eastAsia="Calibri" w:cs="Times New Roman" w:ascii="Times New Roman" w:hAnsi="Times New Roman"/>
          <w:color w:val="auto"/>
          <w:kern w:val="0"/>
          <w:sz w:val="24"/>
          <w:szCs w:val="24"/>
          <w:lang w:val="en-US" w:eastAsia="en-US" w:bidi="ar-SA"/>
        </w:rPr>
        <w:t>error</w:t>
      </w:r>
      <w:r>
        <w:rPr>
          <w:rFonts w:cs="Times New Roman" w:ascii="Times New Roman" w:hAnsi="Times New Roman"/>
          <w:sz w:val="24"/>
          <w:szCs w:val="24"/>
          <w:lang w:val="en-US"/>
        </w:rPr>
        <w:t xml:space="preserve"> had </w:t>
      </w:r>
      <w:r>
        <w:rPr>
          <w:rFonts w:eastAsia="Calibri" w:cs="Times New Roman" w:ascii="Times New Roman" w:hAnsi="Times New Roman"/>
          <w:color w:val="auto"/>
          <w:kern w:val="0"/>
          <w:sz w:val="24"/>
          <w:szCs w:val="24"/>
          <w:lang w:val="en-US" w:eastAsia="en-US" w:bidi="ar-SA"/>
        </w:rPr>
        <w:t>little</w:t>
      </w:r>
      <w:r>
        <w:rPr>
          <w:rFonts w:cs="Times New Roman" w:ascii="Times New Roman" w:hAnsi="Times New Roman"/>
          <w:sz w:val="24"/>
          <w:szCs w:val="24"/>
          <w:lang w:val="en-US"/>
        </w:rPr>
        <w:t xml:space="preserve"> impact on estimation errors (Table 1), but they cannot be ignored </w:t>
      </w:r>
      <w:r>
        <w:rPr>
          <w:rFonts w:eastAsia="Calibri" w:cs="Times New Roman" w:ascii="Times New Roman" w:hAnsi="Times New Roman"/>
          <w:color w:val="auto"/>
          <w:kern w:val="0"/>
          <w:sz w:val="24"/>
          <w:szCs w:val="24"/>
          <w:lang w:val="en-US" w:eastAsia="en-US" w:bidi="ar-SA"/>
        </w:rPr>
        <w:t>as</w:t>
      </w:r>
      <w:r>
        <w:rPr>
          <w:rFonts w:cs="Times New Roman" w:ascii="Times New Roman" w:hAnsi="Times New Roman"/>
          <w:sz w:val="24"/>
          <w:szCs w:val="24"/>
          <w:lang w:val="en-US"/>
        </w:rPr>
        <w:t xml:space="preserve"> they interacted with the other factor, in different ways, according to each evaluated statistic (Online Resource </w:t>
      </w:r>
      <w:r>
        <w:rPr>
          <w:rFonts w:cs="Times New Roman" w:ascii="Times New Roman" w:hAnsi="Times New Roman"/>
          <w:sz w:val="24"/>
          <w:szCs w:val="24"/>
          <w:lang w:val="en-US"/>
        </w:rPr>
        <w:t>Figure.S1-S5, Table 1</w:t>
      </w:r>
      <w:r>
        <w:rPr>
          <w:rFonts w:cs="Times New Roman" w:ascii="Times New Roman" w:hAnsi="Times New Roman"/>
          <w:sz w:val="24"/>
          <w:szCs w:val="24"/>
          <w:lang w:val="en-US"/>
        </w:rPr>
        <w:t>). The first criterion to determine l</w:t>
      </w:r>
      <w:r>
        <w:rPr>
          <w:rFonts w:eastAsia="Calibri" w:cs="Times New Roman" w:ascii="Times New Roman" w:hAnsi="Times New Roman"/>
          <w:color w:val="auto"/>
          <w:kern w:val="0"/>
          <w:sz w:val="24"/>
          <w:szCs w:val="24"/>
          <w:lang w:val="en-US" w:eastAsia="en-US" w:bidi="ar-SA"/>
        </w:rPr>
        <w:t>ow</w:t>
      </w:r>
      <w:r>
        <w:rPr>
          <w:rFonts w:cs="Times New Roman" w:ascii="Times New Roman" w:hAnsi="Times New Roman"/>
          <w:sz w:val="24"/>
          <w:szCs w:val="24"/>
          <w:lang w:val="en-US"/>
        </w:rPr>
        <w:t xml:space="preserve"> estimation errors, for all statistics, </w:t>
      </w:r>
      <w:r>
        <w:rPr>
          <w:rFonts w:eastAsia="Calibri" w:cs="Times New Roman" w:ascii="Times New Roman" w:hAnsi="Times New Roman"/>
          <w:color w:val="auto"/>
          <w:kern w:val="0"/>
          <w:sz w:val="24"/>
          <w:szCs w:val="24"/>
          <w:lang w:val="en-US" w:eastAsia="en-US" w:bidi="ar-SA"/>
        </w:rPr>
        <w:t>was</w:t>
      </w:r>
      <w:r>
        <w:rPr>
          <w:rFonts w:cs="Times New Roman" w:ascii="Times New Roman" w:hAnsi="Times New Roman"/>
          <w:sz w:val="24"/>
          <w:szCs w:val="24"/>
          <w:lang w:val="en-US"/>
        </w:rPr>
        <w:t xml:space="preserve"> the presence of more than 90% of the data, or restricting the missing data to </w:t>
      </w:r>
      <w:r>
        <w:rPr>
          <w:rFonts w:eastAsia="Calibri" w:cs="Times New Roman" w:ascii="Times New Roman" w:hAnsi="Times New Roman"/>
          <w:color w:val="000000"/>
          <w:kern w:val="0"/>
          <w:sz w:val="24"/>
          <w:szCs w:val="24"/>
          <w:lang w:val="en-US" w:eastAsia="en-US" w:bidi="ar-SA"/>
        </w:rPr>
        <w:t xml:space="preserve">less than </w:t>
      </w:r>
      <w:r>
        <w:rPr>
          <w:rFonts w:cs="Times New Roman" w:ascii="Times New Roman" w:hAnsi="Times New Roman"/>
          <w:sz w:val="24"/>
          <w:szCs w:val="24"/>
          <w:lang w:val="en-US"/>
        </w:rPr>
        <w:t xml:space="preserve">50% of the data. Consecutively, missing data mechanisms and imputation methods were the factor that most contributed to </w:t>
      </w:r>
      <w:r>
        <w:rPr>
          <w:rFonts w:eastAsia="Calibri" w:cs="Times New Roman" w:ascii="Times New Roman" w:hAnsi="Times New Roman"/>
          <w:i/>
          <w:iCs/>
          <w:color w:val="auto"/>
          <w:kern w:val="0"/>
          <w:sz w:val="24"/>
          <w:szCs w:val="24"/>
          <w:lang w:val="en-US" w:eastAsia="en-US" w:bidi="ar-SA"/>
        </w:rPr>
        <w:t>p</w:t>
      </w:r>
      <w:r>
        <w:rPr>
          <w:rFonts w:cs="Times New Roman" w:ascii="Times New Roman" w:hAnsi="Times New Roman"/>
          <w:sz w:val="24"/>
          <w:szCs w:val="24"/>
          <w:lang w:val="en-US"/>
        </w:rPr>
        <w:t xml:space="preserve">, but while mechanisms affected common statistic (mean, regression coefficient), imputation methods impacted phylogenetic signal metrics (Table 1). Variance was </w:t>
      </w:r>
      <w:r>
        <w:rPr>
          <w:rFonts w:eastAsia="Calibri" w:cs="Times New Roman" w:ascii="Times New Roman" w:hAnsi="Times New Roman"/>
          <w:color w:val="000000"/>
          <w:kern w:val="0"/>
          <w:sz w:val="24"/>
          <w:szCs w:val="24"/>
          <w:lang w:val="en-US" w:eastAsia="en-US" w:bidi="ar-SA"/>
        </w:rPr>
        <w:t>mostly impacted by missing data percentage.</w:t>
      </w:r>
    </w:p>
    <w:p>
      <w:pPr>
        <w:pStyle w:val="Normal"/>
        <w:spacing w:lineRule="auto" w:line="480"/>
        <w:jc w:val="both"/>
        <w:rPr/>
      </w:pPr>
      <w:r>
        <w:rPr>
          <w:rFonts w:cs="Times New Roman" w:ascii="Times New Roman" w:hAnsi="Times New Roman"/>
          <w:b/>
          <w:lang w:val="en-US"/>
        </w:rPr>
        <w:t>Table 1.</w:t>
      </w:r>
      <w:r>
        <w:rPr>
          <w:rFonts w:cs="Times New Roman" w:ascii="Times New Roman" w:hAnsi="Times New Roman"/>
          <w:lang w:val="en-US"/>
        </w:rPr>
        <w:t xml:space="preserve"> The importance of each </w:t>
      </w:r>
      <w:r>
        <w:rPr>
          <w:rFonts w:eastAsia="Calibri" w:cs="Times New Roman" w:ascii="Times New Roman" w:hAnsi="Times New Roman"/>
          <w:color w:val="auto"/>
          <w:kern w:val="0"/>
          <w:sz w:val="22"/>
          <w:szCs w:val="22"/>
          <w:lang w:val="en-US" w:eastAsia="en-US" w:bidi="ar-SA"/>
        </w:rPr>
        <w:t>factor</w:t>
      </w:r>
      <w:r>
        <w:rPr>
          <w:rFonts w:cs="Times New Roman" w:ascii="Times New Roman" w:hAnsi="Times New Roman"/>
          <w:lang w:val="en-US"/>
        </w:rPr>
        <w:t xml:space="preserve"> to explain </w:t>
      </w:r>
      <w:r>
        <w:rPr>
          <w:rFonts w:cs="Times New Roman" w:ascii="Times New Roman" w:hAnsi="Times New Roman"/>
          <w:i w:val="false"/>
          <w:iCs w:val="false"/>
          <w:lang w:val="en-US"/>
        </w:rPr>
        <w:t>percentage of error for common statistics and phylogenetic signal</w:t>
      </w:r>
      <w:r>
        <w:rPr>
          <w:rFonts w:cs="Times New Roman" w:ascii="Times New Roman" w:hAnsi="Times New Roman"/>
          <w:lang w:val="en-US"/>
        </w:rPr>
        <w:t xml:space="preserve">. </w:t>
      </w:r>
      <w:r>
        <w:rPr>
          <w:rFonts w:eastAsia="Calibri" w:cs="Times New Roman" w:ascii="Times New Roman" w:hAnsi="Times New Roman"/>
          <w:color w:val="auto"/>
          <w:kern w:val="0"/>
          <w:sz w:val="22"/>
          <w:szCs w:val="22"/>
          <w:lang w:val="en-US" w:eastAsia="en-US" w:bidi="ar-SA"/>
        </w:rPr>
        <w:t>Factor</w:t>
      </w:r>
      <w:r>
        <w:rPr>
          <w:rFonts w:cs="Times New Roman" w:ascii="Times New Roman" w:hAnsi="Times New Roman"/>
          <w:lang w:val="en-US"/>
        </w:rPr>
        <w:t xml:space="preserve"> importance was calculated as model improvement in each node split </w:t>
      </w:r>
      <w:r>
        <w:rPr>
          <w:rFonts w:cs="Times New Roman" w:ascii="Times New Roman" w:hAnsi="Times New Roman"/>
          <w:lang w:val="en-US"/>
        </w:rPr>
        <w:t>related to t</w:t>
      </w:r>
      <w:r>
        <w:rPr>
          <w:rFonts w:cs="Times New Roman" w:ascii="Times New Roman" w:hAnsi="Times New Roman"/>
          <w:lang w:val="en-US"/>
        </w:rPr>
        <w:t xml:space="preserve">he </w:t>
      </w:r>
      <w:r>
        <w:rPr>
          <w:rFonts w:eastAsia="Calibri" w:cs="Times New Roman" w:ascii="Times New Roman" w:hAnsi="Times New Roman"/>
          <w:color w:val="auto"/>
          <w:kern w:val="0"/>
          <w:sz w:val="22"/>
          <w:szCs w:val="22"/>
          <w:lang w:val="en-US" w:eastAsia="en-US" w:bidi="ar-SA"/>
        </w:rPr>
        <w:t>factor</w:t>
      </w:r>
      <w:r>
        <w:rPr>
          <w:rFonts w:cs="Times New Roman" w:ascii="Times New Roman" w:hAnsi="Times New Roman"/>
          <w:lang w:val="en-US"/>
        </w:rPr>
        <w:t>.</w:t>
      </w:r>
    </w:p>
    <w:tbl>
      <w:tblPr>
        <w:tblW w:w="8504" w:type="dxa"/>
        <w:jc w:val="left"/>
        <w:tblInd w:w="113" w:type="dxa"/>
        <w:tblCellMar>
          <w:top w:w="113" w:type="dxa"/>
          <w:left w:w="113" w:type="dxa"/>
          <w:bottom w:w="113" w:type="dxa"/>
          <w:right w:w="113" w:type="dxa"/>
        </w:tblCellMar>
      </w:tblPr>
      <w:tblGrid>
        <w:gridCol w:w="1400"/>
        <w:gridCol w:w="1414"/>
        <w:gridCol w:w="1426"/>
        <w:gridCol w:w="1425"/>
        <w:gridCol w:w="1413"/>
        <w:gridCol w:w="1426"/>
      </w:tblGrid>
      <w:tr>
        <w:trPr/>
        <w:tc>
          <w:tcPr>
            <w:tcW w:w="1400" w:type="dxa"/>
            <w:tcBorders>
              <w:top w:val="single" w:sz="12" w:space="0" w:color="000000"/>
              <w:bottom w:val="single" w:sz="12" w:space="0" w:color="000000"/>
            </w:tcBorders>
            <w:vAlign w:val="center"/>
          </w:tcPr>
          <w:p>
            <w:pPr>
              <w:pStyle w:val="TableContents"/>
              <w:snapToGrid w:val="false"/>
              <w:spacing w:before="0" w:after="160"/>
              <w:jc w:val="center"/>
              <w:rPr>
                <w:rFonts w:ascii="Times New Roman" w:hAnsi="Times New Roman" w:cs="Times New Roman"/>
                <w:sz w:val="24"/>
                <w:szCs w:val="24"/>
              </w:rPr>
            </w:pPr>
            <w:r>
              <w:rPr>
                <w:rFonts w:cs="Times New Roman" w:ascii="Times New Roman" w:hAnsi="Times New Roman"/>
                <w:sz w:val="24"/>
                <w:szCs w:val="24"/>
              </w:rPr>
            </w:r>
          </w:p>
        </w:tc>
        <w:tc>
          <w:tcPr>
            <w:tcW w:w="1414" w:type="dxa"/>
            <w:tcBorders>
              <w:top w:val="single" w:sz="12" w:space="0" w:color="000000"/>
              <w:bottom w:val="single" w:sz="12" w:space="0" w:color="000000"/>
            </w:tcBorders>
            <w:vAlign w:val="center"/>
          </w:tcPr>
          <w:p>
            <w:pPr>
              <w:pStyle w:val="TableContents"/>
              <w:spacing w:before="0" w:after="160"/>
              <w:jc w:val="center"/>
              <w:rPr>
                <w:rFonts w:ascii="Times New Roman" w:hAnsi="Times New Roman" w:cs="Times New Roman"/>
                <w:sz w:val="24"/>
                <w:szCs w:val="24"/>
              </w:rPr>
            </w:pPr>
            <w:r>
              <w:rPr>
                <w:rFonts w:cs="Times New Roman" w:ascii="Times New Roman" w:hAnsi="Times New Roman"/>
                <w:sz w:val="24"/>
                <w:szCs w:val="24"/>
              </w:rPr>
              <w:t>Imputation Error (NRMSE)</w:t>
            </w:r>
          </w:p>
        </w:tc>
        <w:tc>
          <w:tcPr>
            <w:tcW w:w="1426" w:type="dxa"/>
            <w:tcBorders>
              <w:top w:val="single" w:sz="12" w:space="0" w:color="000000"/>
              <w:bottom w:val="single" w:sz="12" w:space="0" w:color="000000"/>
            </w:tcBorders>
            <w:vAlign w:val="center"/>
          </w:tcPr>
          <w:p>
            <w:pPr>
              <w:pStyle w:val="TableContents"/>
              <w:spacing w:before="0" w:after="160"/>
              <w:jc w:val="center"/>
              <w:rPr>
                <w:rFonts w:ascii="Times New Roman" w:hAnsi="Times New Roman" w:cs="Times New Roman"/>
                <w:sz w:val="24"/>
                <w:szCs w:val="24"/>
              </w:rPr>
            </w:pPr>
            <w:r>
              <w:rPr>
                <w:rFonts w:cs="Times New Roman" w:ascii="Times New Roman" w:hAnsi="Times New Roman"/>
                <w:sz w:val="24"/>
                <w:szCs w:val="24"/>
              </w:rPr>
              <w:t>Methods</w:t>
            </w:r>
          </w:p>
        </w:tc>
        <w:tc>
          <w:tcPr>
            <w:tcW w:w="1425" w:type="dxa"/>
            <w:tcBorders>
              <w:top w:val="single" w:sz="12" w:space="0" w:color="000000"/>
              <w:bottom w:val="single" w:sz="12" w:space="0" w:color="000000"/>
            </w:tcBorders>
            <w:vAlign w:val="center"/>
          </w:tcPr>
          <w:p>
            <w:pPr>
              <w:pStyle w:val="PreformattedText"/>
              <w:snapToGrid w:val="false"/>
              <w:jc w:val="center"/>
              <w:rPr>
                <w:rFonts w:ascii="Times New Roman" w:hAnsi="Times New Roman" w:cs="Times New Roman"/>
                <w:b w:val="false"/>
                <w:b w:val="false"/>
                <w:i w:val="false"/>
                <w:i w:val="false"/>
                <w:caps w:val="false"/>
                <w:smallCaps w:val="false"/>
                <w:color w:val="000000"/>
                <w:spacing w:val="0"/>
                <w:sz w:val="24"/>
                <w:szCs w:val="24"/>
              </w:rPr>
            </w:pPr>
            <w:r>
              <w:rPr>
                <w:rFonts w:cs="Times New Roman" w:ascii="Times New Roman" w:hAnsi="Times New Roman"/>
                <w:b w:val="false"/>
                <w:i w:val="false"/>
                <w:caps w:val="false"/>
                <w:smallCaps w:val="false"/>
                <w:color w:val="000000"/>
                <w:spacing w:val="0"/>
                <w:sz w:val="24"/>
                <w:szCs w:val="24"/>
              </w:rPr>
            </w:r>
          </w:p>
          <w:p>
            <w:pPr>
              <w:pStyle w:val="PreformattedText"/>
              <w:jc w:val="center"/>
              <w:rPr>
                <w:rFonts w:ascii="Times New Roman" w:hAnsi="Times New Roman" w:cs="Times New Roman"/>
                <w:b w:val="false"/>
                <w:b w:val="false"/>
                <w:i w:val="false"/>
                <w:i w:val="false"/>
                <w:caps w:val="false"/>
                <w:smallCaps w:val="false"/>
                <w:color w:val="000000"/>
                <w:spacing w:val="0"/>
                <w:sz w:val="24"/>
                <w:szCs w:val="24"/>
              </w:rPr>
            </w:pPr>
            <w:r>
              <w:rPr>
                <w:rFonts w:cs="Times New Roman" w:ascii="Times New Roman" w:hAnsi="Times New Roman"/>
                <w:b w:val="false"/>
                <w:i w:val="false"/>
                <w:caps w:val="false"/>
                <w:smallCaps w:val="false"/>
                <w:color w:val="000000"/>
                <w:spacing w:val="0"/>
                <w:sz w:val="24"/>
                <w:szCs w:val="24"/>
              </w:rPr>
              <w:t>Mechanism</w:t>
            </w:r>
          </w:p>
          <w:p>
            <w:pPr>
              <w:pStyle w:val="TableContents"/>
              <w:spacing w:before="0" w:after="160"/>
              <w:jc w:val="center"/>
              <w:rPr>
                <w:rFonts w:ascii="Times New Roman" w:hAnsi="Times New Roman" w:cs="Times New Roman"/>
                <w:sz w:val="24"/>
                <w:szCs w:val="24"/>
              </w:rPr>
            </w:pPr>
            <w:r>
              <w:rPr>
                <w:rFonts w:cs="Times New Roman" w:ascii="Times New Roman" w:hAnsi="Times New Roman"/>
                <w:sz w:val="24"/>
                <w:szCs w:val="24"/>
              </w:rPr>
            </w:r>
          </w:p>
        </w:tc>
        <w:tc>
          <w:tcPr>
            <w:tcW w:w="1413" w:type="dxa"/>
            <w:tcBorders>
              <w:top w:val="single" w:sz="12" w:space="0" w:color="000000"/>
              <w:bottom w:val="single" w:sz="12" w:space="0" w:color="000000"/>
            </w:tcBorders>
            <w:vAlign w:val="center"/>
          </w:tcPr>
          <w:p>
            <w:pPr>
              <w:pStyle w:val="TableContents"/>
              <w:spacing w:before="0" w:after="160"/>
              <w:jc w:val="center"/>
              <w:rPr/>
            </w:pPr>
            <w:r>
              <w:rPr>
                <w:rFonts w:cs="Times New Roman" w:ascii="Times New Roman" w:hAnsi="Times New Roman"/>
                <w:sz w:val="24"/>
                <w:szCs w:val="24"/>
              </w:rPr>
              <w:t>OU (</w:t>
            </w:r>
            <w:r>
              <w:rPr>
                <w:rFonts w:cs="Times New Roman" w:ascii="Times New Roman" w:hAnsi="Times New Roman"/>
                <w:sz w:val="24"/>
                <w:szCs w:val="24"/>
                <w:lang w:val="en-US"/>
              </w:rPr>
              <w:t>α)</w:t>
            </w:r>
          </w:p>
        </w:tc>
        <w:tc>
          <w:tcPr>
            <w:tcW w:w="1426" w:type="dxa"/>
            <w:tcBorders>
              <w:top w:val="single" w:sz="12" w:space="0" w:color="000000"/>
              <w:bottom w:val="single" w:sz="12" w:space="0" w:color="000000"/>
            </w:tcBorders>
            <w:vAlign w:val="center"/>
          </w:tcPr>
          <w:p>
            <w:pPr>
              <w:pStyle w:val="TableContents"/>
              <w:spacing w:before="0" w:after="160"/>
              <w:jc w:val="center"/>
              <w:rPr>
                <w:rFonts w:ascii="Times New Roman" w:hAnsi="Times New Roman" w:cs="Times New Roman"/>
                <w:sz w:val="24"/>
                <w:szCs w:val="24"/>
              </w:rPr>
            </w:pPr>
            <w:r>
              <w:rPr>
                <w:rFonts w:cs="Times New Roman" w:ascii="Times New Roman" w:hAnsi="Times New Roman"/>
                <w:sz w:val="24"/>
                <w:szCs w:val="24"/>
              </w:rPr>
              <w:t xml:space="preserve">Percentage  </w:t>
            </w:r>
            <w:r>
              <w:rPr>
                <w:rFonts w:cs="Times New Roman" w:ascii="Times New Roman" w:hAnsi="Times New Roman"/>
                <w:sz w:val="24"/>
                <w:szCs w:val="24"/>
              </w:rPr>
              <w:t>of missing values</w:t>
            </w:r>
          </w:p>
        </w:tc>
      </w:tr>
      <w:tr>
        <w:trPr/>
        <w:tc>
          <w:tcPr>
            <w:tcW w:w="1400" w:type="dxa"/>
            <w:tcBorders/>
            <w:vAlign w:val="center"/>
          </w:tcPr>
          <w:p>
            <w:pPr>
              <w:pStyle w:val="TableContents"/>
              <w:spacing w:before="0" w:after="160"/>
              <w:jc w:val="center"/>
              <w:rPr>
                <w:rFonts w:ascii="Times New Roman" w:hAnsi="Times New Roman" w:cs="Times New Roman"/>
                <w:sz w:val="24"/>
                <w:szCs w:val="24"/>
              </w:rPr>
            </w:pPr>
            <w:r>
              <w:rPr>
                <w:rFonts w:cs="Times New Roman" w:ascii="Times New Roman" w:hAnsi="Times New Roman"/>
                <w:sz w:val="24"/>
                <w:szCs w:val="24"/>
              </w:rPr>
              <w:t>Blomberg’s K</w:t>
            </w:r>
          </w:p>
        </w:tc>
        <w:tc>
          <w:tcPr>
            <w:tcW w:w="1414"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05</w:t>
            </w:r>
          </w:p>
        </w:tc>
        <w:tc>
          <w:tcPr>
            <w:tcW w:w="1426"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241</w:t>
            </w:r>
          </w:p>
        </w:tc>
        <w:tc>
          <w:tcPr>
            <w:tcW w:w="1425"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00</w:t>
            </w:r>
          </w:p>
        </w:tc>
        <w:tc>
          <w:tcPr>
            <w:tcW w:w="1413"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0.000 </w:t>
            </w:r>
          </w:p>
        </w:tc>
        <w:tc>
          <w:tcPr>
            <w:tcW w:w="1426"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754</w:t>
            </w:r>
          </w:p>
        </w:tc>
      </w:tr>
      <w:tr>
        <w:trPr/>
        <w:tc>
          <w:tcPr>
            <w:tcW w:w="1400" w:type="dxa"/>
            <w:tcBorders/>
            <w:vAlign w:val="center"/>
          </w:tcPr>
          <w:p>
            <w:pPr>
              <w:pStyle w:val="TableContents"/>
              <w:spacing w:before="0" w:after="160"/>
              <w:jc w:val="center"/>
              <w:rPr>
                <w:rFonts w:ascii="Times New Roman" w:hAnsi="Times New Roman" w:cs="Times New Roman"/>
                <w:sz w:val="24"/>
                <w:szCs w:val="24"/>
              </w:rPr>
            </w:pPr>
            <w:r>
              <w:rPr>
                <w:rFonts w:cs="Times New Roman" w:ascii="Times New Roman" w:hAnsi="Times New Roman"/>
                <w:sz w:val="24"/>
                <w:szCs w:val="24"/>
              </w:rPr>
              <w:t>Moran’s Correlogram</w:t>
            </w:r>
          </w:p>
        </w:tc>
        <w:tc>
          <w:tcPr>
            <w:tcW w:w="1414"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43</w:t>
            </w:r>
          </w:p>
        </w:tc>
        <w:tc>
          <w:tcPr>
            <w:tcW w:w="1426"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185</w:t>
            </w:r>
          </w:p>
        </w:tc>
        <w:tc>
          <w:tcPr>
            <w:tcW w:w="1425"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04</w:t>
            </w:r>
          </w:p>
        </w:tc>
        <w:tc>
          <w:tcPr>
            <w:tcW w:w="1413"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0.000 </w:t>
            </w:r>
          </w:p>
        </w:tc>
        <w:tc>
          <w:tcPr>
            <w:tcW w:w="1426"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767</w:t>
            </w:r>
          </w:p>
        </w:tc>
      </w:tr>
      <w:tr>
        <w:trPr/>
        <w:tc>
          <w:tcPr>
            <w:tcW w:w="1400" w:type="dxa"/>
            <w:tcBorders/>
            <w:vAlign w:val="center"/>
          </w:tcPr>
          <w:p>
            <w:pPr>
              <w:pStyle w:val="TableContents"/>
              <w:spacing w:before="0" w:after="160"/>
              <w:jc w:val="center"/>
              <w:rPr>
                <w:rFonts w:ascii="Times New Roman" w:hAnsi="Times New Roman" w:cs="Times New Roman"/>
                <w:sz w:val="24"/>
                <w:szCs w:val="24"/>
              </w:rPr>
            </w:pPr>
            <w:r>
              <w:rPr>
                <w:rFonts w:cs="Times New Roman" w:ascii="Times New Roman" w:hAnsi="Times New Roman"/>
                <w:sz w:val="24"/>
                <w:szCs w:val="24"/>
              </w:rPr>
              <w:t>Regression Coefficient</w:t>
            </w:r>
          </w:p>
        </w:tc>
        <w:tc>
          <w:tcPr>
            <w:tcW w:w="1414"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40</w:t>
            </w:r>
          </w:p>
        </w:tc>
        <w:tc>
          <w:tcPr>
            <w:tcW w:w="1426"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09</w:t>
            </w:r>
          </w:p>
        </w:tc>
        <w:tc>
          <w:tcPr>
            <w:tcW w:w="1425" w:type="dxa"/>
            <w:tcBorders/>
            <w:vAlign w:val="center"/>
          </w:tcPr>
          <w:p>
            <w:pPr>
              <w:pStyle w:val="Normal"/>
              <w:bidi w:val="0"/>
              <w:spacing w:lineRule="auto" w:line="480" w:before="0" w:after="160"/>
              <w:jc w:val="center"/>
              <w:rPr/>
            </w:pPr>
            <w:r>
              <w:rPr>
                <w:rFonts w:eastAsia="Times New Roman" w:cs="Times New Roman" w:ascii="Times New Roman" w:hAnsi="Times New Roman"/>
                <w:sz w:val="24"/>
                <w:szCs w:val="24"/>
                <w:lang w:val="en-US"/>
              </w:rPr>
              <w:t xml:space="preserve"> </w:t>
            </w:r>
            <w:r>
              <w:rPr>
                <w:rFonts w:cs="Times New Roman" w:ascii="Times New Roman" w:hAnsi="Times New Roman"/>
                <w:sz w:val="24"/>
                <w:szCs w:val="24"/>
                <w:lang w:val="en-US"/>
              </w:rPr>
              <w:t>0.181</w:t>
            </w:r>
          </w:p>
        </w:tc>
        <w:tc>
          <w:tcPr>
            <w:tcW w:w="1413"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02</w:t>
            </w:r>
          </w:p>
        </w:tc>
        <w:tc>
          <w:tcPr>
            <w:tcW w:w="1426"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769</w:t>
            </w:r>
          </w:p>
        </w:tc>
      </w:tr>
      <w:tr>
        <w:trPr/>
        <w:tc>
          <w:tcPr>
            <w:tcW w:w="1400" w:type="dxa"/>
            <w:tcBorders/>
            <w:vAlign w:val="center"/>
          </w:tcPr>
          <w:p>
            <w:pPr>
              <w:pStyle w:val="TableContents"/>
              <w:spacing w:before="0" w:after="160"/>
              <w:jc w:val="center"/>
              <w:rPr>
                <w:rFonts w:ascii="Times New Roman" w:hAnsi="Times New Roman" w:cs="Times New Roman"/>
                <w:sz w:val="24"/>
                <w:szCs w:val="24"/>
              </w:rPr>
            </w:pPr>
            <w:r>
              <w:rPr>
                <w:rFonts w:cs="Times New Roman" w:ascii="Times New Roman" w:hAnsi="Times New Roman"/>
                <w:sz w:val="24"/>
                <w:szCs w:val="24"/>
              </w:rPr>
              <w:t>Mean</w:t>
            </w:r>
          </w:p>
        </w:tc>
        <w:tc>
          <w:tcPr>
            <w:tcW w:w="1414"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05</w:t>
            </w:r>
          </w:p>
        </w:tc>
        <w:tc>
          <w:tcPr>
            <w:tcW w:w="1426"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00</w:t>
            </w:r>
          </w:p>
        </w:tc>
        <w:tc>
          <w:tcPr>
            <w:tcW w:w="1425"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0.163 </w:t>
            </w:r>
          </w:p>
        </w:tc>
        <w:tc>
          <w:tcPr>
            <w:tcW w:w="1413" w:type="dxa"/>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177</w:t>
            </w:r>
          </w:p>
        </w:tc>
        <w:tc>
          <w:tcPr>
            <w:tcW w:w="1426" w:type="dxa"/>
            <w:tcBorders/>
            <w:vAlign w:val="center"/>
          </w:tcPr>
          <w:p>
            <w:pPr>
              <w:pStyle w:val="Normal"/>
              <w:bidi w:val="0"/>
              <w:spacing w:lineRule="auto" w:line="480" w:before="0" w:after="160"/>
              <w:jc w:val="center"/>
              <w:rPr/>
            </w:pPr>
            <w:r>
              <w:rPr>
                <w:rFonts w:eastAsia="Times New Roman" w:cs="Times New Roman" w:ascii="Times New Roman" w:hAnsi="Times New Roman"/>
                <w:sz w:val="24"/>
                <w:szCs w:val="24"/>
                <w:lang w:val="en-US"/>
              </w:rPr>
              <w:t xml:space="preserve"> </w:t>
            </w:r>
            <w:r>
              <w:rPr>
                <w:rFonts w:cs="Times New Roman" w:ascii="Times New Roman" w:hAnsi="Times New Roman"/>
                <w:sz w:val="24"/>
                <w:szCs w:val="24"/>
                <w:lang w:val="en-US"/>
              </w:rPr>
              <w:t>0.654</w:t>
            </w:r>
          </w:p>
        </w:tc>
      </w:tr>
      <w:tr>
        <w:trPr/>
        <w:tc>
          <w:tcPr>
            <w:tcW w:w="1400" w:type="dxa"/>
            <w:tcBorders>
              <w:bottom w:val="single" w:sz="12" w:space="0" w:color="000000"/>
            </w:tcBorders>
            <w:vAlign w:val="center"/>
          </w:tcPr>
          <w:p>
            <w:pPr>
              <w:pStyle w:val="TableContents"/>
              <w:spacing w:before="0" w:after="160"/>
              <w:jc w:val="center"/>
              <w:rPr>
                <w:rFonts w:ascii="Times New Roman" w:hAnsi="Times New Roman" w:cs="Times New Roman"/>
                <w:sz w:val="24"/>
                <w:szCs w:val="24"/>
              </w:rPr>
            </w:pPr>
            <w:r>
              <w:rPr>
                <w:rFonts w:cs="Times New Roman" w:ascii="Times New Roman" w:hAnsi="Times New Roman"/>
                <w:sz w:val="24"/>
                <w:szCs w:val="24"/>
              </w:rPr>
              <w:t>Variance</w:t>
            </w:r>
          </w:p>
        </w:tc>
        <w:tc>
          <w:tcPr>
            <w:tcW w:w="1414" w:type="dxa"/>
            <w:tcBorders>
              <w:bottom w:val="single" w:sz="12" w:space="0" w:color="000000"/>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0.039</w:t>
            </w:r>
          </w:p>
        </w:tc>
        <w:tc>
          <w:tcPr>
            <w:tcW w:w="1426" w:type="dxa"/>
            <w:tcBorders>
              <w:bottom w:val="single" w:sz="12" w:space="0" w:color="000000"/>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0.030 </w:t>
            </w:r>
          </w:p>
        </w:tc>
        <w:tc>
          <w:tcPr>
            <w:tcW w:w="1425" w:type="dxa"/>
            <w:tcBorders>
              <w:bottom w:val="single" w:sz="12" w:space="0" w:color="000000"/>
            </w:tcBorders>
            <w:vAlign w:val="center"/>
          </w:tcPr>
          <w:p>
            <w:pPr>
              <w:pStyle w:val="Normal"/>
              <w:bidi w:val="0"/>
              <w:spacing w:lineRule="auto" w:line="480" w:before="0" w:after="160"/>
              <w:jc w:val="center"/>
              <w:rPr/>
            </w:pPr>
            <w:r>
              <w:rPr>
                <w:rFonts w:eastAsia="Times New Roman" w:cs="Times New Roman" w:ascii="Times New Roman" w:hAnsi="Times New Roman"/>
                <w:sz w:val="24"/>
                <w:szCs w:val="24"/>
                <w:lang w:val="en-US"/>
              </w:rPr>
              <w:t xml:space="preserve"> </w:t>
            </w:r>
            <w:r>
              <w:rPr>
                <w:rFonts w:cs="Times New Roman" w:ascii="Times New Roman" w:hAnsi="Times New Roman"/>
                <w:sz w:val="24"/>
                <w:szCs w:val="24"/>
                <w:lang w:val="en-US"/>
              </w:rPr>
              <w:t xml:space="preserve">0.034 </w:t>
            </w:r>
          </w:p>
        </w:tc>
        <w:tc>
          <w:tcPr>
            <w:tcW w:w="1413" w:type="dxa"/>
            <w:tcBorders>
              <w:bottom w:val="single" w:sz="12" w:space="0" w:color="000000"/>
            </w:tcBorders>
            <w:vAlign w:val="center"/>
          </w:tcPr>
          <w:p>
            <w:pPr>
              <w:pStyle w:val="Normal"/>
              <w:bidi w:val="0"/>
              <w:spacing w:lineRule="auto" w:line="480" w:before="0" w:after="16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0.000     </w:t>
            </w:r>
          </w:p>
        </w:tc>
        <w:tc>
          <w:tcPr>
            <w:tcW w:w="1426" w:type="dxa"/>
            <w:tcBorders>
              <w:bottom w:val="single" w:sz="12" w:space="0" w:color="000000"/>
            </w:tcBorders>
            <w:vAlign w:val="center"/>
          </w:tcPr>
          <w:p>
            <w:pPr>
              <w:pStyle w:val="Normal"/>
              <w:bidi w:val="0"/>
              <w:spacing w:lineRule="auto" w:line="480" w:before="0" w:after="160"/>
              <w:jc w:val="center"/>
              <w:rPr/>
            </w:pPr>
            <w:r>
              <w:rPr>
                <w:rFonts w:eastAsia="Times New Roman" w:cs="Times New Roman" w:ascii="Times New Roman" w:hAnsi="Times New Roman"/>
                <w:sz w:val="24"/>
                <w:szCs w:val="24"/>
                <w:lang w:val="en-US"/>
              </w:rPr>
              <w:t xml:space="preserve"> </w:t>
            </w:r>
            <w:r>
              <w:rPr>
                <w:rFonts w:cs="Times New Roman" w:ascii="Times New Roman" w:hAnsi="Times New Roman"/>
                <w:sz w:val="24"/>
                <w:szCs w:val="24"/>
                <w:lang w:val="en-US"/>
              </w:rPr>
              <w:t>0.898</w:t>
            </w:r>
          </w:p>
        </w:tc>
      </w:tr>
    </w:tbl>
    <w:p>
      <w:pPr>
        <w:pStyle w:val="Normal"/>
        <w:spacing w:lineRule="auto" w:line="480"/>
        <w:ind w:left="0" w:right="0" w:firstLine="708"/>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ind w:left="0" w:right="0" w:firstLine="708"/>
        <w:jc w:val="both"/>
        <w:rPr/>
      </w:pPr>
      <w:r>
        <w:rPr>
          <w:rFonts w:cs="Times New Roman" w:ascii="Times New Roman" w:hAnsi="Times New Roman"/>
          <w:sz w:val="24"/>
          <w:szCs w:val="24"/>
          <w:lang w:val="en-US"/>
        </w:rPr>
        <w:t xml:space="preserve">Looking specifically to phylogenetic signal metrics, Blomberg’s K </w:t>
      </w:r>
      <w:r>
        <w:rPr>
          <w:rFonts w:eastAsia="Calibri" w:cs="Times New Roman" w:ascii="Times New Roman" w:hAnsi="Times New Roman"/>
          <w:color w:val="auto"/>
          <w:kern w:val="0"/>
          <w:sz w:val="24"/>
          <w:szCs w:val="24"/>
          <w:lang w:val="en-US" w:eastAsia="en-US" w:bidi="ar-SA"/>
        </w:rPr>
        <w:t>was</w:t>
      </w:r>
      <w:r>
        <w:rPr>
          <w:rFonts w:cs="Times New Roman" w:ascii="Times New Roman" w:hAnsi="Times New Roman"/>
          <w:sz w:val="24"/>
          <w:szCs w:val="24"/>
          <w:lang w:val="en-US"/>
        </w:rPr>
        <w:t xml:space="preserve"> more sensitive to missing data percentage, mechanisms, imputation methods and phylogenetic signal than Moran’s Correlogram (Figure 2, 3). Blomberg’s K </w:t>
      </w:r>
      <w:r>
        <w:rPr>
          <w:rFonts w:eastAsia="Calibri" w:cs="Times New Roman" w:ascii="Times New Roman" w:hAnsi="Times New Roman"/>
          <w:color w:val="auto"/>
          <w:kern w:val="0"/>
          <w:sz w:val="24"/>
          <w:szCs w:val="24"/>
          <w:lang w:val="en-US" w:eastAsia="en-US" w:bidi="ar-SA"/>
        </w:rPr>
        <w:t>had better performance</w:t>
      </w:r>
      <w:r>
        <w:rPr>
          <w:rFonts w:cs="Times New Roman" w:ascii="Times New Roman" w:hAnsi="Times New Roman"/>
          <w:sz w:val="24"/>
          <w:szCs w:val="24"/>
          <w:lang w:val="en-US"/>
        </w:rPr>
        <w:t xml:space="preserve"> in M</w:t>
      </w:r>
      <w:r>
        <w:rPr>
          <w:rFonts w:eastAsia="Calibri" w:cs="Times New Roman" w:ascii="Times New Roman" w:hAnsi="Times New Roman"/>
          <w:color w:val="auto"/>
          <w:kern w:val="0"/>
          <w:sz w:val="24"/>
          <w:szCs w:val="24"/>
          <w:lang w:val="en-US" w:eastAsia="en-US" w:bidi="ar-SA"/>
        </w:rPr>
        <w:t xml:space="preserve">AR.PHYLO mechanism and under scenarios of trait evolution closer to Brownian motion (OU’s α = 0.05) (Figure 2). Imputation methods based only on phylogenetic information (PEM.notrait, hot-deck) caused overestimation of Blomberg’s K, specially hot-deck (Figure 2). Imputations combining phylogenetic information and </w:t>
      </w:r>
      <w:r>
        <w:rPr>
          <w:rFonts w:eastAsia="Calibri" w:cs="Times New Roman" w:ascii="Times New Roman" w:hAnsi="Times New Roman"/>
          <w:color w:val="auto"/>
          <w:kern w:val="0"/>
          <w:sz w:val="24"/>
          <w:szCs w:val="24"/>
          <w:lang w:val="en-US" w:eastAsia="en-US" w:bidi="ar-SA"/>
        </w:rPr>
        <w:t>auxiliary</w:t>
      </w:r>
      <w:r>
        <w:rPr>
          <w:rFonts w:eastAsia="Calibri" w:cs="Times New Roman" w:ascii="Times New Roman" w:hAnsi="Times New Roman"/>
          <w:color w:val="auto"/>
          <w:kern w:val="0"/>
          <w:sz w:val="24"/>
          <w:szCs w:val="24"/>
          <w:lang w:val="en-US" w:eastAsia="en-US" w:bidi="ar-SA"/>
        </w:rPr>
        <w:t xml:space="preserve"> variable reduced phylogenetic signal overestimation, but it may also cause underestimation of phylogenetic signal when using MICE.phy method. Imputations without phylogenetic information (MICE) underestimated phylogenetic signal (Figure 2) and Listwise allowed accurate estimation of Blomberg’s K when the trait evolved with high phylogenetic signal, such as Brownian motion scenarios (OU’s α = 0.05) (Figure 2). </w:t>
      </w:r>
    </w:p>
    <w:p>
      <w:pPr>
        <w:pStyle w:val="Normal"/>
        <w:spacing w:lineRule="auto" w:line="480"/>
        <w:ind w:left="0" w:right="0" w:firstLine="708"/>
        <w:jc w:val="both"/>
        <w:rPr/>
      </w:pPr>
      <w:r>
        <w:rPr>
          <w:rFonts w:eastAsia="Calibri" w:cs="Times New Roman" w:ascii="Times New Roman" w:hAnsi="Times New Roman"/>
          <w:color w:val="auto"/>
          <w:kern w:val="0"/>
          <w:sz w:val="24"/>
          <w:szCs w:val="24"/>
          <w:lang w:val="en-US" w:eastAsia="en-US" w:bidi="ar-SA"/>
        </w:rPr>
        <w:t xml:space="preserve">Moran’s Correlogram was more sensitive to missing data exclusion (Listwise method) than Blomberg’s K (Figure 2-3). Also, it is more sensitive to underestimation than overestimation of phylogenetic signal. As Blomberg’s K, MICE underestimated  Moran’s Correlogram, but the other methods were more prone to cause errors in MAR-TRAIT scenarios with high percentage of missing data </w:t>
      </w:r>
      <w:r>
        <w:rPr>
          <w:rFonts w:cs="Times New Roman" w:ascii="Times New Roman" w:hAnsi="Times New Roman"/>
          <w:sz w:val="24"/>
          <w:szCs w:val="24"/>
          <w:lang w:val="en-US"/>
        </w:rPr>
        <w:t>(Figure 3).</w:t>
      </w:r>
    </w:p>
    <w:p>
      <w:pPr>
        <w:pStyle w:val="Normal"/>
        <w:spacing w:lineRule="auto" w:line="480"/>
        <w:ind w:left="0" w:right="0" w:hanging="0"/>
        <w:jc w:val="both"/>
        <w:rPr/>
      </w:pPr>
      <w:r>
        <w:drawing>
          <wp:anchor behindDoc="0" distT="0" distB="0" distL="0" distR="0" simplePos="0" locked="0" layoutInCell="1" allowOverlap="1" relativeHeight="5">
            <wp:simplePos x="0" y="0"/>
            <wp:positionH relativeFrom="column">
              <wp:align>center</wp:align>
            </wp:positionH>
            <wp:positionV relativeFrom="paragraph">
              <wp:posOffset>635</wp:posOffset>
            </wp:positionV>
            <wp:extent cx="5398135" cy="5398135"/>
            <wp:effectExtent l="0" t="0" r="0" b="0"/>
            <wp:wrapSquare wrapText="largest"/>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rcRect l="-9" t="-9" r="-9" b="-9"/>
                    <a:stretch>
                      <a:fillRect/>
                    </a:stretch>
                  </pic:blipFill>
                  <pic:spPr bwMode="auto">
                    <a:xfrm>
                      <a:off x="0" y="0"/>
                      <a:ext cx="5398135" cy="5398135"/>
                    </a:xfrm>
                    <a:prstGeom prst="rect">
                      <a:avLst/>
                    </a:prstGeom>
                  </pic:spPr>
                </pic:pic>
              </a:graphicData>
            </a:graphic>
          </wp:anchor>
        </w:drawing>
      </w:r>
      <w:r>
        <w:rPr>
          <w:rFonts w:cs="Times New Roman" w:ascii="Times New Roman" w:hAnsi="Times New Roman"/>
          <w:b/>
          <w:sz w:val="24"/>
          <w:szCs w:val="24"/>
          <w:lang w:val="en-US"/>
        </w:rPr>
        <w:t>F</w:t>
      </w:r>
      <w:r>
        <w:rPr>
          <w:rFonts w:cs="Times New Roman" w:ascii="Times New Roman" w:hAnsi="Times New Roman"/>
          <w:b/>
          <w:sz w:val="24"/>
          <w:szCs w:val="24"/>
          <w:lang w:val="en-US"/>
        </w:rPr>
        <w:t>igure 2</w:t>
      </w:r>
      <w:r>
        <w:rPr>
          <w:rFonts w:cs="Times New Roman" w:ascii="Times New Roman" w:hAnsi="Times New Roman"/>
          <w:sz w:val="24"/>
          <w:szCs w:val="24"/>
          <w:lang w:val="en-US"/>
        </w:rPr>
        <w:t xml:space="preserve">. Median of the </w:t>
      </w:r>
      <w:r>
        <w:rPr>
          <w:rFonts w:eastAsia="Calibri" w:cs="Times New Roman" w:ascii="Times New Roman" w:hAnsi="Times New Roman"/>
          <w:i/>
          <w:iCs/>
          <w:color w:val="auto"/>
          <w:kern w:val="0"/>
          <w:sz w:val="24"/>
          <w:szCs w:val="24"/>
          <w:lang w:val="en-US" w:eastAsia="en-US" w:bidi="ar-SA"/>
        </w:rPr>
        <w:t>p</w:t>
      </w:r>
      <w:r>
        <w:rPr>
          <w:rFonts w:cs="Times New Roman" w:ascii="Times New Roman" w:hAnsi="Times New Roman"/>
          <w:sz w:val="24"/>
          <w:szCs w:val="24"/>
          <w:lang w:val="en-US"/>
        </w:rPr>
        <w:t xml:space="preserve"> for Blomberg’s K under different imputation methods, </w:t>
      </w:r>
      <w:r>
        <w:rPr>
          <w:rFonts w:eastAsia="Calibri" w:cs="Times New Roman" w:ascii="Times New Roman" w:hAnsi="Times New Roman"/>
          <w:color w:val="000000"/>
          <w:kern w:val="0"/>
          <w:sz w:val="24"/>
          <w:szCs w:val="24"/>
          <w:lang w:val="en-US" w:eastAsia="en-US" w:bidi="ar-SA"/>
        </w:rPr>
        <w:t xml:space="preserve">OU’s </w:t>
      </w:r>
      <w:r>
        <w:rPr>
          <w:rFonts w:cs="Times New Roman" w:ascii="Times New Roman" w:hAnsi="Times New Roman"/>
          <w:sz w:val="24"/>
          <w:szCs w:val="24"/>
          <w:lang w:val="en-US"/>
        </w:rPr>
        <w:t>α, missing data percentage and mechanisms. Specie’s traits were deleted at random (MCAR), phylogenetically correlated (MAR-PHYLO) or correlated to a auxiliary trait without phylogenetic signal (MAR-TRAIT).</w:t>
      </w:r>
    </w:p>
    <w:p>
      <w:pPr>
        <w:pStyle w:val="Normal"/>
        <w:spacing w:lineRule="auto" w:line="480"/>
        <w:jc w:val="both"/>
        <w:rPr/>
      </w:pPr>
      <w:r>
        <w:rPr/>
      </w:r>
    </w:p>
    <w:p>
      <w:pPr>
        <w:pStyle w:val="Normal"/>
        <w:spacing w:lineRule="auto" w:line="480"/>
        <w:jc w:val="both"/>
        <w:rPr/>
      </w:pPr>
      <w: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5398135" cy="5398135"/>
            <wp:effectExtent l="0" t="0" r="0" b="0"/>
            <wp:wrapSquare wrapText="largest"/>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4"/>
                    <a:srcRect l="-9" t="-9" r="-9" b="-9"/>
                    <a:stretch>
                      <a:fillRect/>
                    </a:stretch>
                  </pic:blipFill>
                  <pic:spPr bwMode="auto">
                    <a:xfrm>
                      <a:off x="0" y="0"/>
                      <a:ext cx="5398135" cy="5398135"/>
                    </a:xfrm>
                    <a:prstGeom prst="rect">
                      <a:avLst/>
                    </a:prstGeom>
                  </pic:spPr>
                </pic:pic>
              </a:graphicData>
            </a:graphic>
          </wp:anchor>
        </w:drawing>
      </w:r>
      <w:r>
        <w:rPr>
          <w:rFonts w:cs="Times New Roman" w:ascii="Times New Roman" w:hAnsi="Times New Roman"/>
          <w:b/>
          <w:sz w:val="24"/>
          <w:szCs w:val="24"/>
          <w:lang w:val="en-US"/>
        </w:rPr>
        <w:t>F</w:t>
      </w:r>
      <w:r>
        <w:rPr>
          <w:rFonts w:cs="Times New Roman" w:ascii="Times New Roman" w:hAnsi="Times New Roman"/>
          <w:b/>
          <w:sz w:val="24"/>
          <w:szCs w:val="24"/>
          <w:lang w:val="en-US"/>
        </w:rPr>
        <w:t>igure 3</w:t>
      </w:r>
      <w:r>
        <w:rPr>
          <w:rFonts w:cs="Times New Roman" w:ascii="Times New Roman" w:hAnsi="Times New Roman"/>
          <w:sz w:val="24"/>
          <w:szCs w:val="24"/>
          <w:lang w:val="en-US"/>
        </w:rPr>
        <w:t xml:space="preserve">. Median of the </w:t>
      </w:r>
      <w:r>
        <w:rPr>
          <w:rFonts w:cs="Times New Roman" w:ascii="Times New Roman" w:hAnsi="Times New Roman"/>
          <w:i/>
          <w:iCs/>
          <w:sz w:val="24"/>
          <w:szCs w:val="24"/>
          <w:lang w:val="en-US"/>
        </w:rPr>
        <w:t>p</w:t>
      </w:r>
      <w:r>
        <w:rPr>
          <w:rFonts w:cs="Times New Roman" w:ascii="Times New Roman" w:hAnsi="Times New Roman"/>
          <w:sz w:val="24"/>
          <w:szCs w:val="24"/>
          <w:lang w:val="en-US"/>
        </w:rPr>
        <w:t xml:space="preserve"> for </w:t>
      </w:r>
      <w:r>
        <w:rPr>
          <w:rFonts w:eastAsia="Calibri" w:cs="Times New Roman" w:ascii="Times New Roman" w:hAnsi="Times New Roman"/>
          <w:color w:val="000000"/>
          <w:kern w:val="0"/>
          <w:sz w:val="24"/>
          <w:szCs w:val="24"/>
          <w:lang w:val="en-US" w:eastAsia="en-US" w:bidi="ar-SA"/>
        </w:rPr>
        <w:t>Moran’s Correlogram</w:t>
      </w:r>
      <w:r>
        <w:rPr>
          <w:rFonts w:cs="Times New Roman" w:ascii="Times New Roman" w:hAnsi="Times New Roman"/>
          <w:sz w:val="24"/>
          <w:szCs w:val="24"/>
          <w:lang w:val="en-US"/>
        </w:rPr>
        <w:t xml:space="preserve"> under different imputation methods, </w:t>
      </w:r>
      <w:r>
        <w:rPr>
          <w:rFonts w:eastAsia="Calibri" w:cs="Times New Roman" w:ascii="Times New Roman" w:hAnsi="Times New Roman"/>
          <w:color w:val="000000"/>
          <w:kern w:val="0"/>
          <w:sz w:val="24"/>
          <w:szCs w:val="24"/>
          <w:lang w:val="en-US" w:eastAsia="en-US" w:bidi="ar-SA"/>
        </w:rPr>
        <w:t xml:space="preserve">OU’s </w:t>
      </w:r>
      <w:r>
        <w:rPr>
          <w:rFonts w:cs="Times New Roman" w:ascii="Times New Roman" w:hAnsi="Times New Roman"/>
          <w:sz w:val="24"/>
          <w:szCs w:val="24"/>
          <w:lang w:val="en-US"/>
        </w:rPr>
        <w:t>α, missing data percentage and mechanisms. Specie’s traits were deleted at random (MCAR), phylogenetically correlated (MAR-PHYLO) or correlated to a auxiliary trait without phylogenetic signal (MAR-TRAIT).</w:t>
      </w:r>
    </w:p>
    <w:p>
      <w:pPr>
        <w:pStyle w:val="Normal"/>
        <w:spacing w:lineRule="auto" w:line="48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ind w:left="0" w:right="0" w:firstLine="708"/>
        <w:jc w:val="both"/>
        <w:rPr/>
      </w:pPr>
      <w:r>
        <w:rPr>
          <w:rFonts w:cs="Times New Roman" w:ascii="Times New Roman" w:hAnsi="Times New Roman"/>
          <w:sz w:val="24"/>
          <w:szCs w:val="24"/>
          <w:lang w:val="en-US"/>
        </w:rPr>
        <w:t xml:space="preserve">Finally, imputation </w:t>
      </w:r>
      <w:r>
        <w:rPr>
          <w:rFonts w:eastAsia="Calibri" w:cs="Times New Roman" w:ascii="Times New Roman" w:hAnsi="Times New Roman"/>
          <w:color w:val="auto"/>
          <w:kern w:val="0"/>
          <w:sz w:val="24"/>
          <w:szCs w:val="24"/>
          <w:lang w:val="en-US" w:eastAsia="en-US" w:bidi="ar-SA"/>
        </w:rPr>
        <w:t xml:space="preserve">error and phylogenetic signal errors </w:t>
      </w:r>
      <w:r>
        <w:rPr>
          <w:rFonts w:cs="Times New Roman" w:ascii="Times New Roman" w:hAnsi="Times New Roman"/>
          <w:sz w:val="24"/>
          <w:szCs w:val="24"/>
          <w:lang w:val="en-US"/>
        </w:rPr>
        <w:t xml:space="preserve">(Fig. 4) had a non-linear relationship (Figure 4). It means that imputing trait values accurately can improve estimation of some statistics such as Moran’s correlogram, variance and regression coefficient, but </w:t>
      </w:r>
      <w:r>
        <w:rPr>
          <w:rFonts w:eastAsia="Calibri" w:cs="Times New Roman" w:ascii="Times New Roman" w:hAnsi="Times New Roman"/>
          <w:color w:val="auto"/>
          <w:kern w:val="0"/>
          <w:sz w:val="24"/>
          <w:szCs w:val="24"/>
          <w:lang w:val="en-US" w:eastAsia="en-US" w:bidi="ar-SA"/>
        </w:rPr>
        <w:t>at</w:t>
      </w:r>
      <w:r>
        <w:rPr>
          <w:rFonts w:cs="Times New Roman" w:ascii="Times New Roman" w:hAnsi="Times New Roman"/>
          <w:sz w:val="24"/>
          <w:szCs w:val="24"/>
          <w:lang w:val="en-US"/>
        </w:rPr>
        <w:t xml:space="preserve"> low percentage of missing values (Online Resource, Figure.S2,S4,S5). </w:t>
      </w:r>
      <w:r>
        <w:rPr>
          <w:rFonts w:eastAsia="Calibri" w:cs="Times New Roman" w:ascii="Times New Roman" w:hAnsi="Times New Roman"/>
          <w:color w:val="000000"/>
          <w:kern w:val="0"/>
          <w:sz w:val="24"/>
          <w:szCs w:val="24"/>
          <w:lang w:val="en-US" w:eastAsia="en-US" w:bidi="ar-SA"/>
        </w:rPr>
        <w:t>Nonetheless</w:t>
      </w:r>
      <w:r>
        <w:rPr>
          <w:rFonts w:cs="Times New Roman" w:ascii="Times New Roman" w:hAnsi="Times New Roman"/>
          <w:sz w:val="24"/>
          <w:szCs w:val="24"/>
          <w:lang w:val="en-US"/>
        </w:rPr>
        <w:t xml:space="preserve">, </w:t>
      </w:r>
      <w:r>
        <w:rPr>
          <w:rFonts w:eastAsia="Calibri" w:cs="Times New Roman" w:ascii="Times New Roman" w:hAnsi="Times New Roman"/>
          <w:color w:val="auto"/>
          <w:kern w:val="0"/>
          <w:sz w:val="24"/>
          <w:szCs w:val="24"/>
          <w:lang w:val="en-US" w:eastAsia="en-US" w:bidi="ar-SA"/>
        </w:rPr>
        <w:t xml:space="preserve">small increases of imputation </w:t>
      </w:r>
      <w:r>
        <w:rPr>
          <w:rFonts w:cs="Times New Roman" w:ascii="Times New Roman" w:hAnsi="Times New Roman"/>
          <w:sz w:val="24"/>
          <w:szCs w:val="24"/>
          <w:lang w:val="en-US"/>
        </w:rPr>
        <w:t>errors is prone to produce high error of phylogenetic signal estimation (Figure 4), but high imputation error may guarantee accurate phylogenetic signal, if other factor are ignored.</w:t>
      </w:r>
    </w:p>
    <w:p>
      <w:pPr>
        <w:pStyle w:val="Normal"/>
        <w:spacing w:lineRule="auto" w:line="480"/>
        <w:ind w:left="0" w:right="0" w:firstLine="708"/>
        <w:jc w:val="both"/>
        <w:rPr/>
      </w:pPr>
      <w:r>
        <w:drawing>
          <wp:anchor behindDoc="0" distT="0" distB="0" distL="0" distR="0" simplePos="0" locked="0" layoutInCell="1" allowOverlap="1" relativeHeight="7">
            <wp:simplePos x="0" y="0"/>
            <wp:positionH relativeFrom="column">
              <wp:posOffset>-360045</wp:posOffset>
            </wp:positionH>
            <wp:positionV relativeFrom="paragraph">
              <wp:posOffset>144145</wp:posOffset>
            </wp:positionV>
            <wp:extent cx="6116955" cy="6116955"/>
            <wp:effectExtent l="0" t="0" r="0" b="0"/>
            <wp:wrapSquare wrapText="largest"/>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5"/>
                    <a:srcRect l="-14" t="-14" r="-14" b="-14"/>
                    <a:stretch>
                      <a:fillRect/>
                    </a:stretch>
                  </pic:blipFill>
                  <pic:spPr bwMode="auto">
                    <a:xfrm>
                      <a:off x="0" y="0"/>
                      <a:ext cx="6116955" cy="6116955"/>
                    </a:xfrm>
                    <a:prstGeom prst="rect">
                      <a:avLst/>
                    </a:prstGeom>
                  </pic:spPr>
                </pic:pic>
              </a:graphicData>
            </a:graphic>
          </wp:anchor>
        </w:drawing>
      </w:r>
      <w:r>
        <w:rPr>
          <w:rFonts w:cs="Times New Roman" w:ascii="Times New Roman" w:hAnsi="Times New Roman"/>
          <w:b/>
          <w:sz w:val="24"/>
          <w:szCs w:val="24"/>
          <w:lang w:val="en-US"/>
        </w:rPr>
        <w:t>F</w:t>
      </w:r>
      <w:r>
        <w:rPr>
          <w:rFonts w:cs="Times New Roman" w:ascii="Times New Roman" w:hAnsi="Times New Roman"/>
          <w:b/>
          <w:sz w:val="24"/>
          <w:szCs w:val="24"/>
          <w:lang w:val="en-US"/>
        </w:rPr>
        <w:t>igure 4</w:t>
      </w:r>
      <w:r>
        <w:rPr>
          <w:rFonts w:cs="Times New Roman" w:ascii="Times New Roman" w:hAnsi="Times New Roman"/>
          <w:sz w:val="24"/>
          <w:szCs w:val="24"/>
          <w:lang w:val="en-US"/>
        </w:rPr>
        <w:t xml:space="preserve">. Scatterplot of imputation errors (NRMSE) and the absolute of the </w:t>
      </w:r>
      <w:r>
        <w:rPr>
          <w:rFonts w:cs="Times New Roman" w:ascii="Times New Roman" w:hAnsi="Times New Roman"/>
          <w:i/>
          <w:iCs/>
          <w:sz w:val="24"/>
          <w:szCs w:val="24"/>
          <w:lang w:val="en-US"/>
        </w:rPr>
        <w:t>p</w:t>
      </w:r>
      <w:r>
        <w:rPr>
          <w:rFonts w:cs="Times New Roman" w:ascii="Times New Roman" w:hAnsi="Times New Roman"/>
          <w:sz w:val="24"/>
          <w:szCs w:val="24"/>
          <w:lang w:val="en-US"/>
        </w:rPr>
        <w:t xml:space="preserve"> </w:t>
      </w:r>
      <w:r>
        <w:rPr>
          <w:rFonts w:eastAsia="Calibri" w:cs="Times New Roman" w:ascii="Times New Roman" w:hAnsi="Times New Roman"/>
          <w:color w:val="auto"/>
          <w:kern w:val="0"/>
          <w:sz w:val="24"/>
          <w:szCs w:val="24"/>
          <w:lang w:val="en-US" w:eastAsia="en-US" w:bidi="ar-SA"/>
        </w:rPr>
        <w:t>for</w:t>
      </w:r>
      <w:r>
        <w:rPr>
          <w:rFonts w:cs="Times New Roman" w:ascii="Times New Roman" w:hAnsi="Times New Roman"/>
          <w:sz w:val="24"/>
          <w:szCs w:val="24"/>
          <w:lang w:val="en-US"/>
        </w:rPr>
        <w:t xml:space="preserve"> (A) Blomberg’s K  and (B) Moran’s Correlogram.</w:t>
      </w:r>
    </w:p>
    <w:p>
      <w:pPr>
        <w:pStyle w:val="Normal"/>
        <w:spacing w:lineRule="auto" w:line="480"/>
        <w:ind w:left="0" w:right="0" w:hanging="0"/>
        <w:jc w:val="both"/>
        <w:rPr>
          <w:rFonts w:ascii="Times New Roman" w:hAnsi="Times New Roman" w:cs="Times New Roman"/>
          <w:b/>
          <w:b/>
          <w:sz w:val="24"/>
          <w:szCs w:val="24"/>
          <w:lang w:val="en-US"/>
        </w:rPr>
      </w:pPr>
      <w:r>
        <w:rPr>
          <w:rFonts w:cs="Times New Roman" w:ascii="Times New Roman" w:hAnsi="Times New Roman"/>
          <w:b/>
          <w:sz w:val="24"/>
          <w:szCs w:val="24"/>
          <w:lang w:val="en-US"/>
        </w:rPr>
        <w:t>Discussion</w:t>
      </w:r>
    </w:p>
    <w:p>
      <w:pPr>
        <w:pStyle w:val="Normal"/>
        <w:spacing w:lineRule="auto" w:line="480"/>
        <w:ind w:left="0" w:right="0" w:firstLine="708"/>
        <w:jc w:val="both"/>
        <w:rPr/>
      </w:pPr>
      <w:r>
        <w:rPr>
          <w:rFonts w:cs="Times New Roman" w:ascii="Times New Roman" w:hAnsi="Times New Roman"/>
          <w:sz w:val="24"/>
          <w:szCs w:val="24"/>
          <w:lang w:val="en-US"/>
        </w:rPr>
        <w:t xml:space="preserve">Ecologists and evolutionary biologists are increasingly creating, using, and sharing large trait databases that are inevitably sparse and often completed by imputing missing values </w:t>
      </w:r>
      <w:bookmarkStart w:id="100" w:name="Mendeley_Bookmark_3rx1jR9eXs"/>
      <w:bookmarkStart w:id="101" w:name="Mendeley_Bookmark_tvB18glrAW"/>
      <w:r>
        <w:rPr>
          <w:rFonts w:cs="Times New Roman" w:ascii="Times New Roman" w:hAnsi="Times New Roman"/>
          <w:position w:val="0"/>
          <w:sz w:val="24"/>
          <w:sz w:val="24"/>
          <w:szCs w:val="24"/>
          <w:vertAlign w:val="baseline"/>
          <w:lang w:val="en-US"/>
        </w:rPr>
        <w:t>(Guénard et al. 2013; Schrodt et al. 2015; Swenson 2014)</w:t>
      </w:r>
      <w:bookmarkEnd w:id="100"/>
      <w:bookmarkEnd w:id="101"/>
      <w:r>
        <w:rPr>
          <w:rFonts w:cs="Times New Roman" w:ascii="Times New Roman" w:hAnsi="Times New Roman"/>
          <w:sz w:val="24"/>
          <w:szCs w:val="24"/>
          <w:lang w:val="en-US"/>
        </w:rPr>
        <w:t xml:space="preserve"> </w:t>
      </w:r>
      <w:r>
        <w:rPr>
          <w:rFonts w:cs="Times New Roman" w:ascii="Times New Roman" w:hAnsi="Times New Roman"/>
          <w:sz w:val="24"/>
          <w:szCs w:val="24"/>
          <w:lang w:val="en-US"/>
        </w:rPr>
        <w:t xml:space="preserve">. Here we re-force the </w:t>
      </w:r>
      <w:r>
        <w:rPr>
          <w:rFonts w:eastAsia="Calibri" w:cs="Times New Roman" w:ascii="Times New Roman" w:hAnsi="Times New Roman"/>
          <w:color w:val="auto"/>
          <w:kern w:val="0"/>
          <w:sz w:val="24"/>
          <w:szCs w:val="24"/>
          <w:lang w:val="en-US" w:eastAsia="en-US" w:bidi="ar-SA"/>
        </w:rPr>
        <w:t xml:space="preserve">statistical literature </w:t>
      </w:r>
      <w:r>
        <w:rPr>
          <w:rFonts w:eastAsia="Calibri" w:cs="Times New Roman" w:ascii="Times New Roman" w:hAnsi="Times New Roman"/>
          <w:color w:val="auto"/>
          <w:kern w:val="0"/>
          <w:sz w:val="24"/>
          <w:szCs w:val="24"/>
          <w:lang w:val="en-US" w:eastAsia="en-US" w:bidi="ar-SA"/>
        </w:rPr>
        <w:t>claims</w:t>
      </w:r>
      <w:r>
        <w:rPr>
          <w:rFonts w:eastAsia="Calibri" w:cs="Times New Roman" w:ascii="Times New Roman" w:hAnsi="Times New Roman"/>
          <w:color w:val="auto"/>
          <w:kern w:val="0"/>
          <w:sz w:val="24"/>
          <w:szCs w:val="24"/>
          <w:lang w:val="en-US" w:eastAsia="en-US" w:bidi="ar-SA"/>
        </w:rPr>
        <w:t xml:space="preserve"> </w:t>
      </w:r>
      <w:r>
        <w:rPr>
          <w:rFonts w:cs="Times New Roman" w:ascii="Times New Roman" w:hAnsi="Times New Roman"/>
          <w:sz w:val="24"/>
          <w:szCs w:val="24"/>
          <w:lang w:val="en-US"/>
        </w:rPr>
        <w:t xml:space="preserve">that we should be extremely careful when using imputed databases, even for the estimation of </w:t>
      </w:r>
      <w:r>
        <w:rPr>
          <w:rFonts w:eastAsia="Calibri" w:cs="Times New Roman" w:ascii="Times New Roman" w:hAnsi="Times New Roman"/>
          <w:color w:val="auto"/>
          <w:kern w:val="0"/>
          <w:sz w:val="24"/>
          <w:szCs w:val="24"/>
          <w:lang w:val="en-US" w:eastAsia="en-US" w:bidi="ar-SA"/>
        </w:rPr>
        <w:t>common</w:t>
      </w:r>
      <w:r>
        <w:rPr>
          <w:rFonts w:cs="Times New Roman" w:ascii="Times New Roman" w:hAnsi="Times New Roman"/>
          <w:sz w:val="24"/>
          <w:szCs w:val="24"/>
          <w:lang w:val="en-US"/>
        </w:rPr>
        <w:t xml:space="preserve"> </w:t>
      </w:r>
      <w:r>
        <w:rPr>
          <w:rFonts w:eastAsia="Calibri" w:cs="Times New Roman" w:ascii="Times New Roman" w:hAnsi="Times New Roman"/>
          <w:color w:val="auto"/>
          <w:kern w:val="0"/>
          <w:sz w:val="24"/>
          <w:szCs w:val="24"/>
          <w:lang w:val="en-US" w:eastAsia="en-US" w:bidi="ar-SA"/>
        </w:rPr>
        <w:t>statistics</w:t>
      </w:r>
      <w:r>
        <w:rPr>
          <w:rFonts w:cs="Times New Roman" w:ascii="Times New Roman" w:hAnsi="Times New Roman"/>
          <w:sz w:val="24"/>
          <w:szCs w:val="24"/>
          <w:lang w:val="en-US"/>
        </w:rPr>
        <w:t xml:space="preserve"> (i.e. means, variances and regression coefficients) </w:t>
      </w:r>
      <w:bookmarkStart w:id="102" w:name="Mendeley_Bookmark_67YOANWg0e"/>
      <w:bookmarkStart w:id="103" w:name="Mendeley_Bookmark_UtBxh57k4X"/>
      <w:r>
        <w:rPr>
          <w:rFonts w:cs="Times New Roman" w:ascii="Times New Roman" w:hAnsi="Times New Roman"/>
          <w:position w:val="0"/>
          <w:sz w:val="24"/>
          <w:sz w:val="24"/>
          <w:szCs w:val="24"/>
          <w:vertAlign w:val="baseline"/>
          <w:lang w:val="en-US"/>
        </w:rPr>
        <w:t>(Enders 2010; Little and Rubin 2002; Rubin 1976)</w:t>
      </w:r>
      <w:bookmarkEnd w:id="102"/>
      <w:bookmarkEnd w:id="103"/>
      <w:r>
        <w:rPr>
          <w:rFonts w:cs="Times New Roman" w:ascii="Times New Roman" w:hAnsi="Times New Roman"/>
          <w:sz w:val="24"/>
          <w:szCs w:val="24"/>
          <w:lang w:val="en-US"/>
        </w:rPr>
        <w:t xml:space="preserve">. Our findings revealed that estimations based on imputed data depends on every aspect of data property and strategy of analysis, as percentage of missing data, mechanism </w:t>
      </w:r>
      <w:r>
        <w:rPr>
          <w:rFonts w:eastAsia="Calibri" w:cs="Times New Roman" w:ascii="Times New Roman" w:hAnsi="Times New Roman"/>
          <w:color w:val="auto"/>
          <w:kern w:val="0"/>
          <w:sz w:val="24"/>
          <w:szCs w:val="24"/>
          <w:lang w:val="en-US" w:eastAsia="en-US" w:bidi="ar-SA"/>
        </w:rPr>
        <w:t>causing</w:t>
      </w:r>
      <w:r>
        <w:rPr>
          <w:rFonts w:cs="Times New Roman" w:ascii="Times New Roman" w:hAnsi="Times New Roman"/>
          <w:sz w:val="24"/>
          <w:szCs w:val="24"/>
          <w:lang w:val="en-US"/>
        </w:rPr>
        <w:t xml:space="preserve"> </w:t>
      </w:r>
      <w:r>
        <w:rPr>
          <w:rFonts w:eastAsia="Calibri" w:cs="Times New Roman" w:ascii="Times New Roman" w:hAnsi="Times New Roman"/>
          <w:color w:val="auto"/>
          <w:kern w:val="0"/>
          <w:sz w:val="24"/>
          <w:szCs w:val="24"/>
          <w:lang w:val="en-US" w:eastAsia="en-US" w:bidi="ar-SA"/>
        </w:rPr>
        <w:t xml:space="preserve">data </w:t>
      </w:r>
      <w:r>
        <w:rPr>
          <w:rFonts w:cs="Times New Roman" w:ascii="Times New Roman" w:hAnsi="Times New Roman"/>
          <w:sz w:val="24"/>
          <w:szCs w:val="24"/>
          <w:lang w:val="en-US"/>
        </w:rPr>
        <w:t xml:space="preserve">absence, trait evolution, methods for gap filling, and statistics or parameters to be estimated. This has commonly been acknowledged in statistical research and should begin to be so in the ecological and evolutionary research </w:t>
      </w:r>
      <w:bookmarkStart w:id="104" w:name="Mendeley_Bookmark_TQlZSUNGSk"/>
      <w:bookmarkStart w:id="105" w:name="Mendeley_Bookmark_3GnNQFR1CK"/>
      <w:r>
        <w:rPr>
          <w:rFonts w:cs="Times New Roman" w:ascii="Times New Roman" w:hAnsi="Times New Roman"/>
          <w:position w:val="0"/>
          <w:sz w:val="24"/>
          <w:sz w:val="24"/>
          <w:szCs w:val="24"/>
          <w:vertAlign w:val="baseline"/>
          <w:lang w:val="en-US"/>
        </w:rPr>
        <w:t>(Nakagawa 2015; Nakagawa and Freckleton 2008)</w:t>
      </w:r>
      <w:bookmarkEnd w:id="104"/>
      <w:bookmarkEnd w:id="105"/>
      <w:r>
        <w:rPr>
          <w:rFonts w:cs="Times New Roman" w:ascii="Times New Roman" w:hAnsi="Times New Roman"/>
          <w:sz w:val="24"/>
          <w:szCs w:val="24"/>
          <w:lang w:val="en-US"/>
        </w:rPr>
        <w:t xml:space="preserve">. </w:t>
      </w:r>
    </w:p>
    <w:p>
      <w:pPr>
        <w:pStyle w:val="Normal"/>
        <w:spacing w:lineRule="auto" w:line="480"/>
        <w:ind w:left="0" w:right="0" w:firstLine="708"/>
        <w:jc w:val="both"/>
        <w:rPr/>
      </w:pPr>
      <w:r>
        <w:rPr>
          <w:rFonts w:cs="Times New Roman" w:ascii="Times New Roman" w:hAnsi="Times New Roman"/>
          <w:sz w:val="24"/>
          <w:szCs w:val="24"/>
          <w:lang w:val="en-US"/>
        </w:rPr>
        <w:t xml:space="preserve">The most pervasive obstacle from large datasets is simply the proportion of species lacking data. Previous studies found that reliable estimations from imputed data can be made when 60% </w:t>
      </w:r>
      <w:r>
        <w:rPr>
          <w:rFonts w:cs="Times New Roman" w:ascii="Times New Roman" w:hAnsi="Times New Roman"/>
          <w:sz w:val="24"/>
          <w:szCs w:val="24"/>
          <w:lang w:val="en-US"/>
        </w:rPr>
        <w:t>or 90%</w:t>
      </w:r>
      <w:r>
        <w:rPr>
          <w:rFonts w:cs="Times New Roman" w:ascii="Times New Roman" w:hAnsi="Times New Roman"/>
          <w:sz w:val="24"/>
          <w:szCs w:val="24"/>
          <w:lang w:val="en-US"/>
        </w:rPr>
        <w:t xml:space="preserve"> of the values were missing </w:t>
      </w:r>
      <w:bookmarkStart w:id="106" w:name="Mendeley_Bookmark_v5lG8WNyTJ"/>
      <w:bookmarkStart w:id="107" w:name="Mendeley_Bookmark_RyBrpuqnDj"/>
      <w:r>
        <w:rPr>
          <w:rFonts w:cs="Times New Roman" w:ascii="Times New Roman" w:hAnsi="Times New Roman"/>
          <w:position w:val="0"/>
          <w:sz w:val="24"/>
          <w:sz w:val="24"/>
          <w:szCs w:val="24"/>
          <w:vertAlign w:val="baseline"/>
          <w:lang w:val="en-US"/>
        </w:rPr>
        <w:t>(Barzi 2004; Marcondes 2019; Penone et al. 2014)</w:t>
      </w:r>
      <w:bookmarkEnd w:id="106"/>
      <w:bookmarkEnd w:id="107"/>
      <w:r>
        <w:rPr>
          <w:rFonts w:cs="Times New Roman" w:ascii="Times New Roman" w:hAnsi="Times New Roman"/>
          <w:color w:val="000000"/>
          <w:sz w:val="24"/>
          <w:szCs w:val="24"/>
          <w:lang w:val="en-US"/>
        </w:rPr>
        <w:t>. I</w:t>
      </w:r>
      <w:r>
        <w:rPr>
          <w:rFonts w:cs="Times New Roman" w:ascii="Times New Roman" w:hAnsi="Times New Roman"/>
          <w:sz w:val="24"/>
          <w:szCs w:val="24"/>
          <w:lang w:val="en-US"/>
        </w:rPr>
        <w:t>t is congruent with our results, as we found that less than 50% of missing data could result in accurate estimates, but it should be taken with caution as missing data percentage interact</w:t>
      </w:r>
      <w:r>
        <w:rPr>
          <w:rFonts w:cs="Times New Roman" w:ascii="Times New Roman" w:hAnsi="Times New Roman"/>
          <w:sz w:val="24"/>
          <w:szCs w:val="24"/>
          <w:lang w:val="en-US"/>
        </w:rPr>
        <w:t>ed</w:t>
      </w:r>
      <w:r>
        <w:rPr>
          <w:rFonts w:cs="Times New Roman" w:ascii="Times New Roman" w:hAnsi="Times New Roman"/>
          <w:sz w:val="24"/>
          <w:szCs w:val="24"/>
          <w:lang w:val="en-US"/>
        </w:rPr>
        <w:t xml:space="preserve"> with other factors </w:t>
      </w:r>
      <w:r>
        <w:rPr>
          <w:rFonts w:eastAsia="Calibri" w:cs="Times New Roman" w:ascii="Times New Roman" w:hAnsi="Times New Roman"/>
          <w:color w:val="auto"/>
          <w:kern w:val="0"/>
          <w:sz w:val="24"/>
          <w:szCs w:val="24"/>
          <w:lang w:val="en-US" w:eastAsia="en-US" w:bidi="ar-SA"/>
        </w:rPr>
        <w:t>to</w:t>
      </w:r>
      <w:r>
        <w:rPr>
          <w:rFonts w:cs="Times New Roman" w:ascii="Times New Roman" w:hAnsi="Times New Roman"/>
          <w:sz w:val="24"/>
          <w:szCs w:val="24"/>
          <w:lang w:val="en-US"/>
        </w:rPr>
        <w:t xml:space="preserve"> make reliable estimations. Also, it is dependent on the total amount of information available in the database, it means imputations with several correlated variables, with complementary information, may improve analyses, even in high percentage of missing data </w:t>
      </w:r>
      <w:bookmarkStart w:id="108" w:name="Mendeley_Bookmark_8C02mVpiWY"/>
      <w:bookmarkStart w:id="109" w:name="Mendeley_Bookmark_du2zo1IJyH"/>
      <w:r>
        <w:rPr>
          <w:rFonts w:cs="Times New Roman" w:ascii="Times New Roman" w:hAnsi="Times New Roman"/>
          <w:position w:val="0"/>
          <w:sz w:val="24"/>
          <w:sz w:val="24"/>
          <w:szCs w:val="24"/>
          <w:vertAlign w:val="baseline"/>
          <w:lang w:val="en-US"/>
        </w:rPr>
        <w:t>(Graham et al. 2007; van Buuren 2012; von Hippel 2018)</w:t>
      </w:r>
      <w:bookmarkEnd w:id="108"/>
      <w:bookmarkEnd w:id="109"/>
      <w:r>
        <w:rPr>
          <w:rFonts w:cs="Times New Roman" w:ascii="Times New Roman" w:hAnsi="Times New Roman"/>
          <w:sz w:val="24"/>
          <w:szCs w:val="24"/>
          <w:lang w:val="en-US"/>
        </w:rPr>
        <w:t>. Therefore, it is more fruitful consider imputations as context dependent and measur</w:t>
      </w:r>
      <w:r>
        <w:rPr>
          <w:rFonts w:eastAsia="Calibri" w:cs="Times New Roman" w:ascii="Times New Roman" w:hAnsi="Times New Roman"/>
          <w:color w:val="auto"/>
          <w:kern w:val="0"/>
          <w:sz w:val="24"/>
          <w:szCs w:val="24"/>
          <w:lang w:val="en-US" w:eastAsia="en-US" w:bidi="ar-SA"/>
        </w:rPr>
        <w:t>e</w:t>
      </w:r>
      <w:r>
        <w:rPr>
          <w:rFonts w:cs="Times New Roman" w:ascii="Times New Roman" w:hAnsi="Times New Roman"/>
          <w:sz w:val="24"/>
          <w:szCs w:val="24"/>
          <w:lang w:val="en-US"/>
        </w:rPr>
        <w:t xml:space="preserve"> the sensitivity </w:t>
      </w:r>
      <w:r>
        <w:rPr>
          <w:rFonts w:cs="Times New Roman" w:ascii="Times New Roman" w:hAnsi="Times New Roman"/>
          <w:sz w:val="24"/>
          <w:szCs w:val="24"/>
          <w:lang w:val="en-US"/>
        </w:rPr>
        <w:t xml:space="preserve">of </w:t>
      </w:r>
      <w:r>
        <w:rPr>
          <w:rFonts w:cs="Times New Roman" w:ascii="Times New Roman" w:hAnsi="Times New Roman"/>
          <w:sz w:val="24"/>
          <w:szCs w:val="24"/>
          <w:lang w:val="en-US"/>
        </w:rPr>
        <w:t xml:space="preserve">the </w:t>
      </w:r>
      <w:r>
        <w:rPr>
          <w:rFonts w:eastAsia="Calibri" w:cs="Times New Roman" w:ascii="Times New Roman" w:hAnsi="Times New Roman"/>
          <w:color w:val="auto"/>
          <w:kern w:val="0"/>
          <w:sz w:val="24"/>
          <w:szCs w:val="24"/>
          <w:lang w:val="en-US" w:eastAsia="en-US" w:bidi="ar-SA"/>
        </w:rPr>
        <w:t xml:space="preserve">methods and </w:t>
      </w:r>
      <w:r>
        <w:rPr>
          <w:rFonts w:cs="Times New Roman" w:ascii="Times New Roman" w:hAnsi="Times New Roman"/>
          <w:sz w:val="24"/>
          <w:szCs w:val="24"/>
          <w:lang w:val="en-US"/>
        </w:rPr>
        <w:t xml:space="preserve">approaches to each study. </w:t>
      </w:r>
    </w:p>
    <w:p>
      <w:pPr>
        <w:pStyle w:val="Normal"/>
        <w:spacing w:lineRule="auto" w:line="480"/>
        <w:ind w:left="0" w:right="0" w:firstLine="708"/>
        <w:jc w:val="both"/>
        <w:rPr/>
      </w:pPr>
      <w:r>
        <w:rPr>
          <w:rFonts w:cs="Times New Roman" w:ascii="Times New Roman" w:hAnsi="Times New Roman"/>
          <w:sz w:val="24"/>
          <w:szCs w:val="24"/>
          <w:lang w:val="en-US"/>
        </w:rPr>
        <w:t xml:space="preserve">Researchers should hypothesize, as a first step, the causes of data absence </w:t>
      </w:r>
      <w:bookmarkStart w:id="110" w:name="Mendeley_Bookmark_96pRhuxfMW"/>
      <w:bookmarkStart w:id="111" w:name="Mendeley_Bookmark_cfac7tIrxm"/>
      <w:r>
        <w:rPr>
          <w:rFonts w:cs="Times New Roman" w:ascii="Times New Roman" w:hAnsi="Times New Roman"/>
          <w:position w:val="0"/>
          <w:sz w:val="24"/>
          <w:sz w:val="24"/>
          <w:szCs w:val="24"/>
          <w:vertAlign w:val="baseline"/>
          <w:lang w:val="en-US"/>
        </w:rPr>
        <w:t>(van Buuren 2012)</w:t>
      </w:r>
      <w:bookmarkEnd w:id="110"/>
      <w:bookmarkEnd w:id="111"/>
      <w:r>
        <w:rPr>
          <w:rFonts w:cs="Times New Roman" w:ascii="Times New Roman" w:hAnsi="Times New Roman"/>
          <w:sz w:val="24"/>
          <w:szCs w:val="24"/>
          <w:lang w:val="en-US"/>
        </w:rPr>
        <w:t xml:space="preserve">. The most common assumption in ecological and evolutionary studies is that data is MCAR </w:t>
      </w:r>
      <w:bookmarkStart w:id="112" w:name="Mendeley_Bookmark_sWVoD97Nkp"/>
      <w:bookmarkStart w:id="113" w:name="Mendeley_Bookmark_AnVOA1kajD"/>
      <w:r>
        <w:rPr>
          <w:rFonts w:cs="Times New Roman" w:ascii="Times New Roman" w:hAnsi="Times New Roman"/>
          <w:position w:val="0"/>
          <w:sz w:val="24"/>
          <w:sz w:val="24"/>
          <w:szCs w:val="24"/>
          <w:vertAlign w:val="baseline"/>
          <w:lang w:val="en-US"/>
        </w:rPr>
        <w:t>(Nakagawa and Freckleton 2008)</w:t>
      </w:r>
      <w:bookmarkEnd w:id="112"/>
      <w:bookmarkEnd w:id="113"/>
      <w:r>
        <w:rPr>
          <w:rFonts w:cs="Times New Roman" w:ascii="Times New Roman" w:hAnsi="Times New Roman"/>
          <w:sz w:val="24"/>
          <w:szCs w:val="24"/>
          <w:lang w:val="en-US"/>
        </w:rPr>
        <w:t xml:space="preserve">. This is evident in the wide variety of functions of the most commonly used software (the R programming language) allowing deleting missing values (Listwise) indiscriminately. Indeed, if data were under MCAR, common statistics should be well estimated </w:t>
      </w:r>
      <w:bookmarkStart w:id="114" w:name="Mendeley_Bookmark_23mYEkVZUt"/>
      <w:bookmarkStart w:id="115" w:name="Mendeley_Bookmark_SvrXAzsGxZ"/>
      <w:r>
        <w:rPr>
          <w:rFonts w:cs="Times New Roman" w:ascii="Times New Roman" w:hAnsi="Times New Roman"/>
          <w:position w:val="0"/>
          <w:sz w:val="24"/>
          <w:sz w:val="24"/>
          <w:szCs w:val="24"/>
          <w:vertAlign w:val="baseline"/>
          <w:lang w:val="en-US"/>
        </w:rPr>
        <w:t>(Enders 2010; Marcondes 2019; Nakagawa and Freckleton 2010; van Buuren 2012)</w:t>
      </w:r>
      <w:bookmarkEnd w:id="114"/>
      <w:bookmarkEnd w:id="115"/>
      <w:r>
        <w:rPr>
          <w:rFonts w:cs="Times New Roman" w:ascii="Times New Roman" w:hAnsi="Times New Roman"/>
          <w:sz w:val="24"/>
          <w:szCs w:val="24"/>
          <w:lang w:val="en-US"/>
        </w:rPr>
        <w:t xml:space="preserve">, and as we found, </w:t>
      </w:r>
      <w:r>
        <w:rPr>
          <w:rFonts w:eastAsia="Calibri" w:cs="Times New Roman" w:ascii="Times New Roman" w:hAnsi="Times New Roman"/>
          <w:color w:val="auto"/>
          <w:kern w:val="0"/>
          <w:sz w:val="24"/>
          <w:szCs w:val="24"/>
          <w:lang w:val="en-US" w:eastAsia="en-US" w:bidi="ar-SA"/>
        </w:rPr>
        <w:t>in</w:t>
      </w:r>
      <w:r>
        <w:rPr>
          <w:rFonts w:cs="Times New Roman" w:ascii="Times New Roman" w:hAnsi="Times New Roman"/>
          <w:sz w:val="24"/>
          <w:szCs w:val="24"/>
          <w:lang w:val="en-US"/>
        </w:rPr>
        <w:t xml:space="preserve"> low percentage of missing data and the traits evolving by Brownian motion, estimations of phylogenetic signal would be accurate. However, biological data are rarely missing completely at random </w:t>
      </w:r>
      <w:bookmarkStart w:id="116" w:name="Mendeley_Bookmark_kVPKkX7eSP"/>
      <w:bookmarkStart w:id="117" w:name="Mendeley_Bookmark_TbOITvQFBR"/>
      <w:r>
        <w:rPr>
          <w:rFonts w:cs="Times New Roman" w:ascii="Times New Roman" w:hAnsi="Times New Roman"/>
          <w:position w:val="0"/>
          <w:sz w:val="24"/>
          <w:sz w:val="24"/>
          <w:szCs w:val="24"/>
          <w:vertAlign w:val="baseline"/>
          <w:lang w:val="en-US"/>
        </w:rPr>
        <w:t>(Enders 2010; Hadfield 2008; Marcondes 2019; Nakagawa and Freckleton 2008)</w:t>
      </w:r>
      <w:bookmarkEnd w:id="116"/>
      <w:bookmarkEnd w:id="117"/>
      <w:r>
        <w:rPr>
          <w:rFonts w:cs="Times New Roman" w:ascii="Times New Roman" w:hAnsi="Times New Roman"/>
          <w:sz w:val="24"/>
          <w:szCs w:val="24"/>
          <w:lang w:val="en-US"/>
        </w:rPr>
        <w:t xml:space="preserve">. For instance, bias in ecological lack of data can be related to the fact that some taxa are most studied than others </w:t>
      </w:r>
      <w:bookmarkStart w:id="118" w:name="Mendeley_Bookmark_zlwPSPqVM8"/>
      <w:bookmarkStart w:id="119" w:name="Mendeley_Bookmark_9DZXWujwnE"/>
      <w:r>
        <w:rPr>
          <w:rFonts w:cs="Times New Roman" w:ascii="Times New Roman" w:hAnsi="Times New Roman"/>
          <w:position w:val="0"/>
          <w:sz w:val="24"/>
          <w:sz w:val="24"/>
          <w:szCs w:val="24"/>
          <w:vertAlign w:val="baseline"/>
          <w:lang w:val="en-US"/>
        </w:rPr>
        <w:t>(Gonzalez-Suarez et al. 2012)</w:t>
      </w:r>
      <w:bookmarkEnd w:id="118"/>
      <w:bookmarkEnd w:id="119"/>
      <w:r>
        <w:rPr>
          <w:rFonts w:cs="Times New Roman" w:ascii="Times New Roman" w:hAnsi="Times New Roman"/>
          <w:sz w:val="24"/>
          <w:szCs w:val="24"/>
          <w:lang w:val="en-US"/>
        </w:rPr>
        <w:t xml:space="preserve">. Such biases can stem from body mass differences among species, where large species have a higher probability of being described first </w:t>
      </w:r>
      <w:bookmarkStart w:id="120" w:name="Mendeley_Bookmark_lRLRag72zR"/>
      <w:bookmarkStart w:id="121" w:name="Mendeley_Bookmark_fQIeY3zUaP"/>
      <w:r>
        <w:rPr>
          <w:rFonts w:cs="Times New Roman" w:ascii="Times New Roman" w:hAnsi="Times New Roman"/>
          <w:position w:val="0"/>
          <w:sz w:val="24"/>
          <w:sz w:val="24"/>
          <w:szCs w:val="24"/>
          <w:vertAlign w:val="baseline"/>
          <w:lang w:val="en-US"/>
        </w:rPr>
        <w:t>(Gaston and Blackburn 1994; Vilela et al. 2014)</w:t>
      </w:r>
      <w:bookmarkEnd w:id="120"/>
      <w:bookmarkEnd w:id="121"/>
      <w:r>
        <w:rPr>
          <w:rFonts w:cs="Times New Roman" w:ascii="Times New Roman" w:hAnsi="Times New Roman"/>
          <w:sz w:val="24"/>
          <w:szCs w:val="24"/>
          <w:lang w:val="en-US"/>
        </w:rPr>
        <w:t xml:space="preserve"> and have their data collected </w:t>
      </w:r>
      <w:bookmarkStart w:id="122" w:name="Mendeley_Bookmark_x4QmAIWUJP"/>
      <w:bookmarkStart w:id="123" w:name="Mendeley_Bookmark_RlIh3PoQMC"/>
      <w:r>
        <w:rPr>
          <w:rFonts w:cs="Times New Roman" w:ascii="Times New Roman" w:hAnsi="Times New Roman"/>
          <w:position w:val="0"/>
          <w:sz w:val="24"/>
          <w:sz w:val="24"/>
          <w:szCs w:val="24"/>
          <w:vertAlign w:val="baseline"/>
          <w:lang w:val="en-US"/>
        </w:rPr>
        <w:t>(Gonzalez-Suarez et al. 2012)</w:t>
      </w:r>
      <w:bookmarkEnd w:id="122"/>
      <w:bookmarkEnd w:id="123"/>
      <w:r>
        <w:rPr>
          <w:rFonts w:cs="Times New Roman" w:ascii="Times New Roman" w:hAnsi="Times New Roman"/>
          <w:sz w:val="24"/>
          <w:szCs w:val="24"/>
          <w:lang w:val="en-US"/>
        </w:rPr>
        <w:t xml:space="preserve"> compared to small species. Also, species present in easily accessible regions are better studied than those occurring in regions that are hard to access </w:t>
      </w:r>
      <w:bookmarkStart w:id="124" w:name="Mendeley_Bookmark_rpeA1DUDCv"/>
      <w:bookmarkStart w:id="125" w:name="Mendeley_Bookmark_oYmxPuN9fc"/>
      <w:r>
        <w:rPr>
          <w:rFonts w:cs="Times New Roman" w:ascii="Times New Roman" w:hAnsi="Times New Roman"/>
          <w:position w:val="0"/>
          <w:sz w:val="24"/>
          <w:sz w:val="24"/>
          <w:szCs w:val="24"/>
          <w:vertAlign w:val="baseline"/>
          <w:lang w:val="en-US"/>
        </w:rPr>
        <w:t>(Reddy and Dávalos 2003)</w:t>
      </w:r>
      <w:bookmarkEnd w:id="124"/>
      <w:bookmarkEnd w:id="125"/>
      <w:r>
        <w:rPr>
          <w:rFonts w:cs="Times New Roman" w:ascii="Times New Roman" w:hAnsi="Times New Roman"/>
          <w:sz w:val="24"/>
          <w:szCs w:val="24"/>
          <w:lang w:val="en-US"/>
        </w:rPr>
        <w:t xml:space="preserve">. If biases of missing data have a phylogenetic structure, we found that phylogenetic imputation and Listwise can result in accurate phylogenetic signal estimates, what is </w:t>
      </w:r>
      <w:r>
        <w:rPr>
          <w:rFonts w:cs="Times New Roman" w:ascii="Times New Roman" w:hAnsi="Times New Roman"/>
          <w:sz w:val="24"/>
          <w:szCs w:val="24"/>
          <w:lang w:val="en-US"/>
        </w:rPr>
        <w:t xml:space="preserve">probably </w:t>
      </w:r>
      <w:r>
        <w:rPr>
          <w:rFonts w:cs="Times New Roman" w:ascii="Times New Roman" w:hAnsi="Times New Roman"/>
          <w:sz w:val="24"/>
          <w:szCs w:val="24"/>
          <w:lang w:val="en-US"/>
        </w:rPr>
        <w:t xml:space="preserve">found in most databases. Otherwise, if missing data are not structured on phylogeny </w:t>
      </w:r>
      <w:r>
        <w:rPr>
          <w:rFonts w:cs="Times New Roman" w:ascii="Times New Roman" w:hAnsi="Times New Roman"/>
          <w:sz w:val="24"/>
          <w:szCs w:val="24"/>
          <w:lang w:val="en-US"/>
        </w:rPr>
        <w:t>but to other variable</w:t>
      </w:r>
      <w:r>
        <w:rPr>
          <w:rFonts w:cs="Times New Roman" w:ascii="Times New Roman" w:hAnsi="Times New Roman"/>
          <w:sz w:val="24"/>
          <w:szCs w:val="24"/>
          <w:lang w:val="en-US"/>
        </w:rPr>
        <w:t xml:space="preserve">, phylogenetic imputations can generate </w:t>
      </w:r>
      <w:r>
        <w:rPr>
          <w:rFonts w:eastAsia="Calibri" w:cs="Times New Roman" w:ascii="Times New Roman" w:hAnsi="Times New Roman"/>
          <w:color w:val="auto"/>
          <w:kern w:val="0"/>
          <w:sz w:val="24"/>
          <w:szCs w:val="24"/>
          <w:lang w:val="en-US" w:eastAsia="en-US" w:bidi="ar-SA"/>
        </w:rPr>
        <w:t xml:space="preserve">biases on </w:t>
      </w:r>
      <w:r>
        <w:rPr>
          <w:rFonts w:cs="Times New Roman" w:ascii="Times New Roman" w:hAnsi="Times New Roman"/>
          <w:sz w:val="24"/>
          <w:szCs w:val="24"/>
          <w:lang w:val="en-US"/>
        </w:rPr>
        <w:t>phylogenetic signal estimation.</w:t>
      </w:r>
    </w:p>
    <w:p>
      <w:pPr>
        <w:pStyle w:val="Normal"/>
        <w:spacing w:lineRule="auto" w:line="480"/>
        <w:ind w:left="0" w:right="0" w:firstLine="708"/>
        <w:jc w:val="both"/>
        <w:rPr/>
      </w:pPr>
      <w:r>
        <w:rPr>
          <w:rFonts w:cs="Times New Roman" w:ascii="Times New Roman" w:hAnsi="Times New Roman"/>
          <w:sz w:val="24"/>
          <w:szCs w:val="24"/>
          <w:lang w:val="en-US"/>
        </w:rPr>
        <w:t>Our simulations revealed that imputation methods can recover the original  phylogenetic signal, but methods that combine phylogenetic information and other variables such as PEM and MICE.phy are better than methods not doing so (</w:t>
      </w:r>
      <w:r>
        <w:rPr>
          <w:rFonts w:eastAsia="Calibri" w:cs="Times New Roman" w:ascii="Times New Roman" w:hAnsi="Times New Roman"/>
          <w:color w:val="auto"/>
          <w:kern w:val="0"/>
          <w:sz w:val="24"/>
          <w:szCs w:val="24"/>
          <w:lang w:val="en-US" w:eastAsia="en-US" w:bidi="ar-SA"/>
        </w:rPr>
        <w:t>hot-deck</w:t>
      </w:r>
      <w:r>
        <w:rPr>
          <w:rFonts w:cs="Times New Roman" w:ascii="Times New Roman" w:hAnsi="Times New Roman"/>
          <w:sz w:val="24"/>
          <w:szCs w:val="24"/>
          <w:lang w:val="en-US"/>
        </w:rPr>
        <w:t>, P</w:t>
      </w:r>
      <w:r>
        <w:rPr>
          <w:rFonts w:eastAsia="Calibri" w:cs="Times New Roman" w:ascii="Times New Roman" w:hAnsi="Times New Roman"/>
          <w:color w:val="auto"/>
          <w:kern w:val="0"/>
          <w:sz w:val="24"/>
          <w:szCs w:val="24"/>
          <w:lang w:val="en-US" w:eastAsia="en-US" w:bidi="ar-SA"/>
        </w:rPr>
        <w:t>EM</w:t>
      </w:r>
      <w:r>
        <w:rPr>
          <w:rFonts w:cs="Times New Roman" w:ascii="Times New Roman" w:hAnsi="Times New Roman"/>
          <w:sz w:val="24"/>
          <w:szCs w:val="24"/>
          <w:lang w:val="en-US"/>
        </w:rPr>
        <w:t xml:space="preserve">.notrait, MICE). Such findings support previous claims favoring “phylogenetic imputation” as a powerful tool in predicting missing species values </w:t>
      </w:r>
      <w:bookmarkStart w:id="126" w:name="Mendeley_Bookmark_vheTNLVWLw"/>
      <w:bookmarkStart w:id="127" w:name="Mendeley_Bookmark_EeVFBuEjaB"/>
      <w:r>
        <w:rPr>
          <w:rFonts w:cs="Times New Roman" w:ascii="Times New Roman" w:hAnsi="Times New Roman"/>
          <w:position w:val="0"/>
          <w:sz w:val="24"/>
          <w:sz w:val="24"/>
          <w:szCs w:val="24"/>
          <w:vertAlign w:val="baseline"/>
          <w:lang w:val="en-US"/>
        </w:rPr>
        <w:t>(Diniz-Filho et al. 2015; Guénard et al. 2013; Penone et al. 2014; Swenson 2014; Swenson et al. 2017)</w:t>
      </w:r>
      <w:bookmarkEnd w:id="126"/>
      <w:bookmarkEnd w:id="127"/>
      <w:r>
        <w:rPr>
          <w:rFonts w:cs="Times New Roman" w:ascii="Times New Roman" w:hAnsi="Times New Roman"/>
          <w:sz w:val="24"/>
          <w:szCs w:val="24"/>
          <w:lang w:val="en-US"/>
        </w:rPr>
        <w:t xml:space="preserve">. More interestingly, our results showed that some phylogenetic imputation methods (PEM.notrait, MICE.phy) performed better than non-phylogenetic </w:t>
      </w:r>
      <w:r>
        <w:rPr>
          <w:rFonts w:cs="Times New Roman" w:ascii="Times New Roman" w:hAnsi="Times New Roman"/>
          <w:sz w:val="24"/>
          <w:szCs w:val="24"/>
          <w:lang w:val="en-US"/>
        </w:rPr>
        <w:t>(MICE)</w:t>
      </w:r>
      <w:r>
        <w:rPr>
          <w:rFonts w:cs="Times New Roman" w:ascii="Times New Roman" w:hAnsi="Times New Roman"/>
          <w:sz w:val="24"/>
          <w:szCs w:val="24"/>
          <w:lang w:val="en-US"/>
        </w:rPr>
        <w:t xml:space="preserve">, even when missing data was not correlated </w:t>
      </w:r>
      <w:r>
        <w:rPr>
          <w:rFonts w:eastAsia="Calibri" w:cs="Times New Roman" w:ascii="Times New Roman" w:hAnsi="Times New Roman"/>
          <w:color w:val="auto"/>
          <w:kern w:val="0"/>
          <w:sz w:val="24"/>
          <w:szCs w:val="24"/>
          <w:lang w:val="en-US" w:eastAsia="en-US" w:bidi="ar-SA"/>
        </w:rPr>
        <w:t>to</w:t>
      </w:r>
      <w:r>
        <w:rPr>
          <w:rFonts w:cs="Times New Roman" w:ascii="Times New Roman" w:hAnsi="Times New Roman"/>
          <w:sz w:val="24"/>
          <w:szCs w:val="24"/>
          <w:lang w:val="en-US"/>
        </w:rPr>
        <w:t xml:space="preserve"> phylogeny but to an auxiliary trait (MAR.TRAIT). This result suggests that even when missing data is not correlated to phylogeny, phylogenetic information carry valuable informations </w:t>
      </w:r>
      <w:r>
        <w:rPr>
          <w:rFonts w:cs="Times New Roman" w:ascii="Times New Roman" w:hAnsi="Times New Roman"/>
          <w:sz w:val="24"/>
          <w:szCs w:val="24"/>
          <w:lang w:val="en-US"/>
        </w:rPr>
        <w:t>about missing data</w:t>
      </w:r>
      <w:r>
        <w:rPr>
          <w:rFonts w:cs="Times New Roman" w:ascii="Times New Roman" w:hAnsi="Times New Roman"/>
          <w:sz w:val="24"/>
          <w:szCs w:val="24"/>
          <w:lang w:val="en-US"/>
        </w:rPr>
        <w:t>.</w:t>
      </w:r>
    </w:p>
    <w:p>
      <w:pPr>
        <w:pStyle w:val="Normal"/>
        <w:spacing w:lineRule="auto" w:line="480"/>
        <w:ind w:left="0" w:right="0" w:firstLine="708"/>
        <w:jc w:val="both"/>
        <w:rPr/>
      </w:pPr>
      <w:r>
        <w:rPr>
          <w:rFonts w:cs="Times New Roman" w:ascii="Times New Roman" w:hAnsi="Times New Roman"/>
          <w:sz w:val="24"/>
          <w:szCs w:val="24"/>
          <w:lang w:val="en-US"/>
        </w:rPr>
        <w:t xml:space="preserve">PEM.notrait and PEM.trait </w:t>
      </w:r>
      <w:r>
        <w:rPr>
          <w:rFonts w:eastAsia="Calibri" w:cs="Times New Roman" w:ascii="Times New Roman" w:hAnsi="Times New Roman"/>
          <w:color w:val="auto"/>
          <w:kern w:val="0"/>
          <w:sz w:val="24"/>
          <w:szCs w:val="24"/>
          <w:lang w:val="en-US" w:eastAsia="en-US" w:bidi="ar-SA"/>
        </w:rPr>
        <w:t>are</w:t>
      </w:r>
      <w:r>
        <w:rPr>
          <w:rFonts w:cs="Times New Roman" w:ascii="Times New Roman" w:hAnsi="Times New Roman"/>
          <w:sz w:val="24"/>
          <w:szCs w:val="24"/>
          <w:lang w:val="en-US"/>
        </w:rPr>
        <w:t xml:space="preserve"> single imputation method, which imputes a single value for each missing datum, thus not accounting for uncertainty of the imputed value. Consequently, PEM methods may underestimate standard errors and increasing Type I error rates </w:t>
      </w:r>
      <w:bookmarkStart w:id="128" w:name="Mendeley_Bookmark_XWb5uUWAFA"/>
      <w:bookmarkStart w:id="129" w:name="Mendeley_Bookmark_1gHc07iIO6"/>
      <w:r>
        <w:rPr>
          <w:rFonts w:cs="Times New Roman" w:ascii="Times New Roman" w:hAnsi="Times New Roman"/>
          <w:sz w:val="24"/>
          <w:szCs w:val="24"/>
          <w:lang w:val="en-US"/>
        </w:rPr>
        <w:t>(Enders 2010; Schafer and Graham 2002; van Buuren 2012)</w:t>
      </w:r>
      <w:bookmarkEnd w:id="128"/>
      <w:bookmarkEnd w:id="129"/>
      <w:r>
        <w:rPr>
          <w:rFonts w:cs="Times New Roman" w:ascii="Times New Roman" w:hAnsi="Times New Roman"/>
          <w:sz w:val="24"/>
          <w:szCs w:val="24"/>
          <w:lang w:val="en-US"/>
        </w:rPr>
        <w:t xml:space="preserve">. To avoid such biases, the statistical literature suggests using multiple imputation methods, as we represented by MICE methods. </w:t>
      </w:r>
      <w:r>
        <w:rPr>
          <w:rFonts w:cs="Times New Roman" w:ascii="Times New Roman" w:hAnsi="Times New Roman"/>
          <w:sz w:val="24"/>
          <w:szCs w:val="24"/>
          <w:lang w:val="en-US"/>
        </w:rPr>
        <w:t xml:space="preserve">In spite of </w:t>
      </w:r>
      <w:r>
        <w:rPr>
          <w:rFonts w:cs="Times New Roman" w:ascii="Times New Roman" w:hAnsi="Times New Roman"/>
          <w:sz w:val="24"/>
          <w:szCs w:val="24"/>
          <w:lang w:val="en-US"/>
        </w:rPr>
        <w:t xml:space="preserve">we did not evaluated </w:t>
      </w:r>
      <w:r>
        <w:rPr>
          <w:rFonts w:cs="Times New Roman" w:ascii="Times New Roman" w:hAnsi="Times New Roman"/>
          <w:sz w:val="24"/>
          <w:szCs w:val="24"/>
          <w:lang w:val="en-US"/>
        </w:rPr>
        <w:t xml:space="preserve">statistical power </w:t>
      </w:r>
      <w:r>
        <w:rPr>
          <w:rFonts w:cs="Times New Roman" w:ascii="Times New Roman" w:hAnsi="Times New Roman"/>
          <w:sz w:val="24"/>
          <w:szCs w:val="24"/>
          <w:lang w:val="en-US"/>
        </w:rPr>
        <w:t>consequences,</w:t>
      </w:r>
      <w:r>
        <w:rPr>
          <w:rFonts w:cs="Times New Roman" w:ascii="Times New Roman" w:hAnsi="Times New Roman"/>
          <w:sz w:val="24"/>
          <w:szCs w:val="24"/>
          <w:lang w:val="en-US"/>
        </w:rPr>
        <w:t xml:space="preserve"> our results did not show</w:t>
      </w:r>
      <w:r>
        <w:rPr>
          <w:rFonts w:cs="Times New Roman" w:ascii="Times New Roman" w:hAnsi="Times New Roman"/>
          <w:sz w:val="24"/>
          <w:szCs w:val="24"/>
          <w:lang w:val="en-US"/>
        </w:rPr>
        <w:t>ed</w:t>
      </w:r>
      <w:r>
        <w:rPr>
          <w:rFonts w:cs="Times New Roman" w:ascii="Times New Roman" w:hAnsi="Times New Roman"/>
          <w:sz w:val="24"/>
          <w:szCs w:val="24"/>
          <w:lang w:val="en-US"/>
        </w:rPr>
        <w:t xml:space="preserve"> better </w:t>
      </w:r>
      <w:r>
        <w:rPr>
          <w:rFonts w:cs="Times New Roman" w:ascii="Times New Roman" w:hAnsi="Times New Roman"/>
          <w:sz w:val="24"/>
          <w:szCs w:val="24"/>
          <w:lang w:val="en-US"/>
        </w:rPr>
        <w:t xml:space="preserve">estimation </w:t>
      </w:r>
      <w:r>
        <w:rPr>
          <w:rFonts w:cs="Times New Roman" w:ascii="Times New Roman" w:hAnsi="Times New Roman"/>
          <w:sz w:val="24"/>
          <w:szCs w:val="24"/>
          <w:lang w:val="en-US"/>
        </w:rPr>
        <w:t xml:space="preserve">performance of MICE </w:t>
      </w:r>
      <w:r>
        <w:rPr>
          <w:rFonts w:cs="Times New Roman" w:ascii="Times New Roman" w:hAnsi="Times New Roman"/>
          <w:sz w:val="24"/>
          <w:szCs w:val="24"/>
          <w:lang w:val="en-US"/>
        </w:rPr>
        <w:t>methods</w:t>
      </w:r>
      <w:r>
        <w:rPr>
          <w:rFonts w:cs="Times New Roman" w:ascii="Times New Roman" w:hAnsi="Times New Roman"/>
          <w:sz w:val="24"/>
          <w:szCs w:val="24"/>
          <w:lang w:val="en-US"/>
        </w:rPr>
        <w:t xml:space="preserve">, even when including phylogenetic information, </w:t>
      </w:r>
      <w:r>
        <w:rPr>
          <w:rFonts w:eastAsia="Calibri" w:cs="Times New Roman" w:ascii="Times New Roman" w:hAnsi="Times New Roman"/>
          <w:color w:val="auto"/>
          <w:kern w:val="0"/>
          <w:sz w:val="24"/>
          <w:szCs w:val="24"/>
          <w:lang w:val="en-US" w:eastAsia="en-US" w:bidi="ar-SA"/>
        </w:rPr>
        <w:t>while</w:t>
      </w:r>
      <w:r>
        <w:rPr>
          <w:rFonts w:cs="Times New Roman" w:ascii="Times New Roman" w:hAnsi="Times New Roman"/>
          <w:sz w:val="24"/>
          <w:szCs w:val="24"/>
          <w:lang w:val="en-US"/>
        </w:rPr>
        <w:t xml:space="preserve"> estimating phylogenetic signal compared to PEM. Despite multiple imputation being one of the most suggested methods for handling missing data </w:t>
      </w:r>
      <w:bookmarkStart w:id="130" w:name="Mendeley_Bookmark_OlW2KBSAY2"/>
      <w:bookmarkStart w:id="131" w:name="Mendeley_Bookmark_4f9KDT86If"/>
      <w:r>
        <w:rPr>
          <w:rFonts w:cs="Times New Roman" w:ascii="Times New Roman" w:hAnsi="Times New Roman"/>
          <w:position w:val="0"/>
          <w:sz w:val="24"/>
          <w:sz w:val="24"/>
          <w:szCs w:val="24"/>
          <w:vertAlign w:val="baseline"/>
          <w:lang w:val="en-US"/>
        </w:rPr>
        <w:t>(van Buuren 2012)</w:t>
      </w:r>
      <w:bookmarkEnd w:id="130"/>
      <w:bookmarkEnd w:id="131"/>
      <w:r>
        <w:rPr>
          <w:rFonts w:cs="Times New Roman" w:ascii="Times New Roman" w:hAnsi="Times New Roman"/>
          <w:sz w:val="24"/>
          <w:szCs w:val="24"/>
          <w:lang w:val="en-US"/>
        </w:rPr>
        <w:t xml:space="preserve">, additional research is necessary to evaluate its performance on phylogenetically </w:t>
      </w:r>
      <w:r>
        <w:rPr>
          <w:rFonts w:eastAsia="Calibri" w:cs="Times New Roman" w:ascii="Times New Roman" w:hAnsi="Times New Roman"/>
          <w:color w:val="auto"/>
          <w:kern w:val="0"/>
          <w:sz w:val="24"/>
          <w:szCs w:val="24"/>
          <w:lang w:val="en-US" w:eastAsia="en-US" w:bidi="ar-SA"/>
        </w:rPr>
        <w:t>specific question such as phylogenetic signal</w:t>
      </w:r>
      <w:r>
        <w:rPr>
          <w:rFonts w:cs="Times New Roman" w:ascii="Times New Roman" w:hAnsi="Times New Roman"/>
          <w:sz w:val="24"/>
          <w:szCs w:val="24"/>
          <w:lang w:val="en-US"/>
        </w:rPr>
        <w:t xml:space="preserve">. MICE and MICE.phy had a tendency to underestimate phylogenetic signal, that was likely caused by the procedure of sampling of values applied by Predictive Mean Matching (PMM) within MICE algorithm, but there are other options in MICE that could be further explored. </w:t>
      </w:r>
    </w:p>
    <w:p>
      <w:pPr>
        <w:pStyle w:val="Normal"/>
        <w:spacing w:lineRule="auto" w:line="480"/>
        <w:ind w:left="0" w:right="0" w:firstLine="708"/>
        <w:jc w:val="both"/>
        <w:rPr/>
      </w:pPr>
      <w:r>
        <w:rPr>
          <w:rFonts w:cs="Times New Roman" w:ascii="Times New Roman" w:hAnsi="Times New Roman"/>
          <w:sz w:val="24"/>
          <w:szCs w:val="24"/>
          <w:lang w:val="en-US"/>
        </w:rPr>
        <w:t xml:space="preserve">Filling missing values with the phylogenetically closer </w:t>
      </w:r>
      <w:r>
        <w:rPr>
          <w:rFonts w:eastAsia="Calibri" w:cs="Times New Roman" w:ascii="Times New Roman" w:hAnsi="Times New Roman"/>
          <w:color w:val="auto"/>
          <w:kern w:val="0"/>
          <w:sz w:val="24"/>
          <w:szCs w:val="24"/>
          <w:lang w:val="en-US" w:eastAsia="en-US" w:bidi="ar-SA"/>
        </w:rPr>
        <w:t>species value</w:t>
      </w:r>
      <w:r>
        <w:rPr>
          <w:rFonts w:cs="Times New Roman" w:ascii="Times New Roman" w:hAnsi="Times New Roman"/>
          <w:sz w:val="24"/>
          <w:szCs w:val="24"/>
          <w:lang w:val="en-US"/>
        </w:rPr>
        <w:t xml:space="preserve"> (hot-deck) generated poor estimates, except when missing values </w:t>
      </w:r>
      <w:r>
        <w:rPr>
          <w:rFonts w:eastAsia="Calibri" w:cs="Times New Roman" w:ascii="Times New Roman" w:hAnsi="Times New Roman"/>
          <w:color w:val="auto"/>
          <w:kern w:val="0"/>
          <w:sz w:val="24"/>
          <w:szCs w:val="24"/>
          <w:lang w:val="en-US" w:eastAsia="en-US" w:bidi="ar-SA"/>
        </w:rPr>
        <w:t>were</w:t>
      </w:r>
      <w:r>
        <w:rPr>
          <w:rFonts w:cs="Times New Roman" w:ascii="Times New Roman" w:hAnsi="Times New Roman"/>
          <w:sz w:val="24"/>
          <w:szCs w:val="24"/>
          <w:lang w:val="en-US"/>
        </w:rPr>
        <w:t xml:space="preserve"> phylogenetically structured. Therefore, it is advised to use other imputation methods. L</w:t>
      </w:r>
      <w:r>
        <w:rPr>
          <w:rFonts w:eastAsia="Calibri" w:cs="Times New Roman" w:ascii="Times New Roman" w:hAnsi="Times New Roman"/>
          <w:color w:val="auto"/>
          <w:kern w:val="0"/>
          <w:sz w:val="24"/>
          <w:szCs w:val="24"/>
          <w:lang w:val="en-US" w:eastAsia="en-US" w:bidi="ar-SA"/>
        </w:rPr>
        <w:t>istwise is known to</w:t>
      </w:r>
      <w:r>
        <w:rPr>
          <w:rFonts w:cs="Times New Roman" w:ascii="Times New Roman" w:hAnsi="Times New Roman"/>
          <w:sz w:val="24"/>
          <w:szCs w:val="24"/>
          <w:lang w:val="en-US"/>
        </w:rPr>
        <w:t xml:space="preserve"> disrupts the distribution of trait values, when not in MCAR, being prone to generate biased estimates </w:t>
      </w:r>
      <w:bookmarkStart w:id="132" w:name="Mendeley_Bookmark_PhWygVBPZ1"/>
      <w:bookmarkStart w:id="133" w:name="Mendeley_Bookmark_iaXnlOA2pN"/>
      <w:r>
        <w:rPr>
          <w:rFonts w:cs="Times New Roman" w:ascii="Times New Roman" w:hAnsi="Times New Roman"/>
          <w:position w:val="0"/>
          <w:sz w:val="24"/>
          <w:sz w:val="24"/>
          <w:szCs w:val="24"/>
          <w:vertAlign w:val="baseline"/>
          <w:lang w:val="en-US"/>
        </w:rPr>
        <w:t>(Enders 2010)</w:t>
      </w:r>
      <w:bookmarkEnd w:id="132"/>
      <w:bookmarkEnd w:id="133"/>
      <w:r>
        <w:rPr>
          <w:rFonts w:cs="Times New Roman" w:ascii="Times New Roman" w:hAnsi="Times New Roman"/>
          <w:sz w:val="24"/>
          <w:szCs w:val="24"/>
          <w:lang w:val="en-US"/>
        </w:rPr>
        <w:t xml:space="preserve">. However, this method performed well when estimating phylogenetic signal, mainly when there </w:t>
      </w:r>
      <w:r>
        <w:rPr>
          <w:rFonts w:eastAsia="Calibri" w:cs="Times New Roman" w:ascii="Times New Roman" w:hAnsi="Times New Roman"/>
          <w:color w:val="auto"/>
          <w:kern w:val="0"/>
          <w:sz w:val="24"/>
          <w:szCs w:val="24"/>
          <w:lang w:val="en-US" w:eastAsia="en-US" w:bidi="ar-SA"/>
        </w:rPr>
        <w:t>was</w:t>
      </w:r>
      <w:r>
        <w:rPr>
          <w:rFonts w:cs="Times New Roman" w:ascii="Times New Roman" w:hAnsi="Times New Roman"/>
          <w:sz w:val="24"/>
          <w:szCs w:val="24"/>
          <w:lang w:val="en-US"/>
        </w:rPr>
        <w:t xml:space="preserve"> low percentage of missing data. This results resemble </w:t>
      </w:r>
      <w:bookmarkStart w:id="134" w:name="Mendeley_Bookmark_1FZFBTJp07"/>
      <w:bookmarkStart w:id="135" w:name="Mendeley_Bookmark_Yv7q7NomaC"/>
      <w:r>
        <w:rPr>
          <w:rFonts w:cs="Times New Roman" w:ascii="Times New Roman" w:hAnsi="Times New Roman"/>
          <w:position w:val="0"/>
          <w:sz w:val="24"/>
          <w:sz w:val="24"/>
          <w:szCs w:val="24"/>
          <w:vertAlign w:val="baseline"/>
          <w:lang w:val="en-US"/>
        </w:rPr>
        <w:t>Marcondes (2019) and Rabosky (2015)</w:t>
      </w:r>
      <w:bookmarkEnd w:id="134"/>
      <w:bookmarkEnd w:id="135"/>
      <w:r>
        <w:rPr>
          <w:rFonts w:cs="Times New Roman" w:ascii="Times New Roman" w:hAnsi="Times New Roman"/>
          <w:sz w:val="24"/>
          <w:szCs w:val="24"/>
          <w:lang w:val="en-US"/>
        </w:rPr>
        <w:t xml:space="preserve">, in other context of missing data, but concluding that pruning </w:t>
      </w:r>
      <w:r>
        <w:rPr>
          <w:rFonts w:eastAsia="Calibri" w:cs="Times New Roman" w:ascii="Times New Roman" w:hAnsi="Times New Roman"/>
          <w:color w:val="000000"/>
          <w:kern w:val="0"/>
          <w:sz w:val="24"/>
          <w:szCs w:val="24"/>
          <w:lang w:val="en-US" w:eastAsia="en-US" w:bidi="ar-SA"/>
        </w:rPr>
        <w:t>species without data</w:t>
      </w:r>
      <w:r>
        <w:rPr>
          <w:rFonts w:cs="Times New Roman" w:ascii="Times New Roman" w:hAnsi="Times New Roman"/>
          <w:sz w:val="24"/>
          <w:szCs w:val="24"/>
          <w:lang w:val="en-US"/>
        </w:rPr>
        <w:t xml:space="preserve"> </w:t>
      </w:r>
      <w:r>
        <w:rPr>
          <w:rFonts w:cs="Times New Roman" w:ascii="Times New Roman" w:hAnsi="Times New Roman"/>
          <w:sz w:val="24"/>
          <w:szCs w:val="24"/>
          <w:lang w:val="en-US"/>
        </w:rPr>
        <w:t xml:space="preserve">from phylogenetic comparative analyses </w:t>
      </w:r>
      <w:r>
        <w:rPr>
          <w:rFonts w:cs="Times New Roman" w:ascii="Times New Roman" w:hAnsi="Times New Roman"/>
          <w:sz w:val="24"/>
          <w:szCs w:val="24"/>
          <w:lang w:val="en-US"/>
        </w:rPr>
        <w:t>may result in accurate estimate</w:t>
      </w:r>
      <w:r>
        <w:rPr>
          <w:rFonts w:cs="Times New Roman" w:ascii="Times New Roman" w:hAnsi="Times New Roman"/>
          <w:sz w:val="24"/>
          <w:szCs w:val="24"/>
          <w:lang w:val="en-US"/>
        </w:rPr>
        <w:t>s</w:t>
      </w:r>
      <w:r>
        <w:rPr>
          <w:rFonts w:cs="Times New Roman" w:ascii="Times New Roman" w:hAnsi="Times New Roman"/>
          <w:sz w:val="24"/>
          <w:szCs w:val="24"/>
          <w:lang w:val="en-US"/>
        </w:rPr>
        <w:t xml:space="preserve">. This is encouraging, given that researchers interested in phylogenetic signal usually delete missing values, </w:t>
      </w:r>
      <w:r>
        <w:rPr>
          <w:rFonts w:cs="Times New Roman" w:ascii="Times New Roman" w:hAnsi="Times New Roman"/>
          <w:sz w:val="24"/>
          <w:szCs w:val="24"/>
          <w:lang w:val="en-US"/>
        </w:rPr>
        <w:t>potentially guaranteeing unbiased estimates</w:t>
      </w:r>
      <w:r>
        <w:rPr>
          <w:rFonts w:cs="Times New Roman" w:ascii="Times New Roman" w:hAnsi="Times New Roman"/>
          <w:sz w:val="24"/>
          <w:szCs w:val="24"/>
          <w:lang w:val="en-US"/>
        </w:rPr>
        <w:t>.</w:t>
      </w:r>
    </w:p>
    <w:p>
      <w:pPr>
        <w:pStyle w:val="Normal"/>
        <w:spacing w:lineRule="auto" w:line="480"/>
        <w:ind w:left="0" w:right="0" w:firstLine="708"/>
        <w:jc w:val="both"/>
        <w:rPr/>
      </w:pPr>
      <w:r>
        <w:rPr>
          <w:rFonts w:cs="Times New Roman" w:ascii="Times New Roman" w:hAnsi="Times New Roman"/>
          <w:sz w:val="24"/>
          <w:szCs w:val="24"/>
          <w:lang w:val="en-US"/>
        </w:rPr>
        <w:t xml:space="preserve">Phylogenetic imputation is based on the assumption of traits being phylogenetically structured (i.e. showing phylogenetic signal; </w:t>
      </w:r>
      <w:bookmarkStart w:id="136" w:name="Mendeley_Bookmark_hsy81mlgSP"/>
      <w:bookmarkStart w:id="137" w:name="Mendeley_Bookmark_fEPgJsuwGe"/>
      <w:r>
        <w:rPr>
          <w:rFonts w:cs="Times New Roman" w:ascii="Times New Roman" w:hAnsi="Times New Roman"/>
          <w:position w:val="0"/>
          <w:sz w:val="24"/>
          <w:sz w:val="24"/>
          <w:szCs w:val="24"/>
          <w:vertAlign w:val="baseline"/>
          <w:lang w:val="en-US"/>
        </w:rPr>
        <w:t>Swenson (2014)</w:t>
      </w:r>
      <w:bookmarkEnd w:id="136"/>
      <w:bookmarkEnd w:id="137"/>
      <w:r>
        <w:rPr>
          <w:rFonts w:cs="Times New Roman" w:ascii="Times New Roman" w:hAnsi="Times New Roman"/>
          <w:sz w:val="24"/>
          <w:szCs w:val="24"/>
          <w:lang w:val="en-US"/>
        </w:rPr>
        <w:t xml:space="preserve">). However, how much a phylogeny can predict traits is dependent on how traits evolved </w:t>
      </w:r>
      <w:bookmarkStart w:id="138" w:name="Mendeley_Bookmark_ey85y8YZmb"/>
      <w:bookmarkStart w:id="139" w:name="Mendeley_Bookmark_jifZoSmXme"/>
      <w:r>
        <w:rPr>
          <w:rFonts w:cs="Times New Roman" w:ascii="Times New Roman" w:hAnsi="Times New Roman"/>
          <w:position w:val="0"/>
          <w:sz w:val="24"/>
          <w:sz w:val="24"/>
          <w:szCs w:val="24"/>
          <w:vertAlign w:val="baseline"/>
          <w:lang w:val="en-US"/>
        </w:rPr>
        <w:t>(Diniz-Filho 2001; Diniz-Filho et al. 2015; Guénard et al. 2013)</w:t>
      </w:r>
      <w:bookmarkEnd w:id="138"/>
      <w:bookmarkEnd w:id="139"/>
      <w:r>
        <w:rPr>
          <w:rFonts w:cs="Times New Roman" w:ascii="Times New Roman" w:hAnsi="Times New Roman"/>
          <w:sz w:val="24"/>
          <w:szCs w:val="24"/>
          <w:lang w:val="en-US"/>
        </w:rPr>
        <w:t xml:space="preserve">, what may </w:t>
      </w:r>
      <w:r>
        <w:rPr>
          <w:rFonts w:eastAsia="Calibri" w:cs="Times New Roman" w:ascii="Times New Roman" w:hAnsi="Times New Roman"/>
          <w:color w:val="auto"/>
          <w:kern w:val="0"/>
          <w:sz w:val="24"/>
          <w:szCs w:val="24"/>
          <w:lang w:val="en-US" w:eastAsia="en-US" w:bidi="ar-SA"/>
        </w:rPr>
        <w:t>show</w:t>
      </w:r>
      <w:r>
        <w:rPr>
          <w:rFonts w:cs="Times New Roman" w:ascii="Times New Roman" w:hAnsi="Times New Roman"/>
          <w:sz w:val="24"/>
          <w:szCs w:val="24"/>
          <w:lang w:val="en-US"/>
        </w:rPr>
        <w:t xml:space="preserve"> very complex behaviors, such as multiple adaptive optima </w:t>
      </w:r>
      <w:bookmarkStart w:id="140" w:name="Mendeley_Bookmark_aLm1QYRQcq"/>
      <w:bookmarkStart w:id="141" w:name="Mendeley_Bookmark_EHXaqCz3T0"/>
      <w:r>
        <w:rPr>
          <w:rFonts w:cs="Times New Roman" w:ascii="Times New Roman" w:hAnsi="Times New Roman"/>
          <w:position w:val="0"/>
          <w:sz w:val="24"/>
          <w:sz w:val="24"/>
          <w:szCs w:val="24"/>
          <w:vertAlign w:val="baseline"/>
          <w:lang w:val="en-US"/>
        </w:rPr>
        <w:t>(Beaulieu et al. 2012b)</w:t>
      </w:r>
      <w:bookmarkEnd w:id="140"/>
      <w:bookmarkEnd w:id="141"/>
      <w:r>
        <w:rPr>
          <w:rFonts w:cs="Times New Roman" w:ascii="Times New Roman" w:hAnsi="Times New Roman"/>
          <w:sz w:val="24"/>
          <w:szCs w:val="24"/>
          <w:lang w:val="en-US"/>
        </w:rPr>
        <w:t xml:space="preserve">. Accordingly, despite trait evolution was </w:t>
      </w:r>
      <w:r>
        <w:rPr>
          <w:rFonts w:cs="Times New Roman" w:ascii="Times New Roman" w:hAnsi="Times New Roman"/>
          <w:sz w:val="24"/>
          <w:szCs w:val="24"/>
          <w:lang w:val="en-US"/>
        </w:rPr>
        <w:t>not</w:t>
      </w:r>
      <w:r>
        <w:rPr>
          <w:rFonts w:cs="Times New Roman" w:ascii="Times New Roman" w:hAnsi="Times New Roman"/>
          <w:sz w:val="24"/>
          <w:szCs w:val="24"/>
          <w:lang w:val="en-US"/>
        </w:rPr>
        <w:t xml:space="preserve"> among the </w:t>
      </w:r>
      <w:r>
        <w:rPr>
          <w:rFonts w:eastAsia="Calibri" w:cs="Times New Roman" w:ascii="Times New Roman" w:hAnsi="Times New Roman"/>
          <w:color w:val="auto"/>
          <w:kern w:val="0"/>
          <w:sz w:val="24"/>
          <w:szCs w:val="24"/>
          <w:lang w:val="en-US" w:eastAsia="en-US" w:bidi="ar-SA"/>
        </w:rPr>
        <w:t>most</w:t>
      </w:r>
      <w:r>
        <w:rPr>
          <w:rFonts w:cs="Times New Roman" w:ascii="Times New Roman" w:hAnsi="Times New Roman"/>
          <w:sz w:val="24"/>
          <w:szCs w:val="24"/>
          <w:lang w:val="en-US"/>
        </w:rPr>
        <w:t xml:space="preserve"> important issue in our study, it impacted phylogenetic signal estimation. Across our simulated scenarios, estimation errors were </w:t>
      </w:r>
      <w:r>
        <w:rPr>
          <w:rFonts w:eastAsia="Calibri" w:cs="Times New Roman" w:ascii="Times New Roman" w:hAnsi="Times New Roman"/>
          <w:color w:val="auto"/>
          <w:kern w:val="0"/>
          <w:sz w:val="24"/>
          <w:szCs w:val="24"/>
          <w:lang w:val="en-US" w:eastAsia="en-US" w:bidi="ar-SA"/>
        </w:rPr>
        <w:t>smaller</w:t>
      </w:r>
      <w:r>
        <w:rPr>
          <w:rFonts w:cs="Times New Roman" w:ascii="Times New Roman" w:hAnsi="Times New Roman"/>
          <w:sz w:val="24"/>
          <w:szCs w:val="24"/>
          <w:lang w:val="en-US"/>
        </w:rPr>
        <w:t xml:space="preserve"> when target traits were simulated under Brownian motion than under strong </w:t>
      </w:r>
      <w:r>
        <w:rPr>
          <w:rFonts w:cs="Times New Roman" w:ascii="Times New Roman" w:hAnsi="Times New Roman"/>
          <w:sz w:val="24"/>
          <w:szCs w:val="24"/>
          <w:lang w:val="en-US"/>
        </w:rPr>
        <w:t xml:space="preserve">OU processes. Better estimates under </w:t>
      </w:r>
      <w:r>
        <w:rPr>
          <w:rFonts w:cs="Times New Roman" w:ascii="Times New Roman" w:hAnsi="Times New Roman"/>
          <w:sz w:val="24"/>
          <w:szCs w:val="24"/>
          <w:lang w:val="en-US"/>
        </w:rPr>
        <w:t xml:space="preserve">BM than OU </w:t>
      </w:r>
      <w:r>
        <w:rPr>
          <w:rFonts w:cs="Times New Roman" w:ascii="Times New Roman" w:hAnsi="Times New Roman"/>
          <w:sz w:val="24"/>
          <w:szCs w:val="24"/>
          <w:lang w:val="en-US"/>
        </w:rPr>
        <w:t>processes may result from higher trait resemblance and lower variance among species generated when increasing selection strength under OU processes</w:t>
      </w:r>
      <w:r>
        <w:rPr>
          <w:rFonts w:cs="Times New Roman" w:ascii="Times New Roman" w:hAnsi="Times New Roman"/>
          <w:sz w:val="24"/>
          <w:szCs w:val="24"/>
          <w:lang w:val="en-US"/>
        </w:rPr>
        <w:t xml:space="preserve"> </w:t>
      </w:r>
      <w:bookmarkStart w:id="142" w:name="Mendeley_Bookmark_NBZOhV2k5h"/>
      <w:bookmarkStart w:id="143" w:name="Mendeley_Bookmark_Klzdl2pfoa"/>
      <w:r>
        <w:rPr>
          <w:rFonts w:cs="Times New Roman" w:ascii="Times New Roman" w:hAnsi="Times New Roman"/>
          <w:position w:val="0"/>
          <w:sz w:val="24"/>
          <w:sz w:val="24"/>
          <w:szCs w:val="24"/>
          <w:vertAlign w:val="baseline"/>
          <w:lang w:val="en-US"/>
        </w:rPr>
        <w:t>(Butler and King 2004; Hansen 1997b)</w:t>
      </w:r>
      <w:bookmarkEnd w:id="142"/>
      <w:bookmarkEnd w:id="143"/>
      <w:r>
        <w:rPr>
          <w:rFonts w:cs="Times New Roman" w:ascii="Times New Roman" w:hAnsi="Times New Roman"/>
          <w:sz w:val="24"/>
          <w:szCs w:val="24"/>
          <w:lang w:val="en-US"/>
        </w:rPr>
        <w:t xml:space="preserve">, </w:t>
      </w:r>
      <w:r>
        <w:rPr>
          <w:rFonts w:cs="Times New Roman" w:ascii="Times New Roman" w:hAnsi="Times New Roman"/>
          <w:sz w:val="24"/>
          <w:szCs w:val="24"/>
          <w:lang w:val="en-US"/>
        </w:rPr>
        <w:t>which eliminates phylogenetic signal</w:t>
      </w:r>
      <w:r>
        <w:rPr>
          <w:rFonts w:cs="Times New Roman" w:ascii="Times New Roman" w:hAnsi="Times New Roman"/>
          <w:sz w:val="24"/>
          <w:szCs w:val="24"/>
          <w:lang w:val="en-US"/>
        </w:rPr>
        <w:t xml:space="preserve">. </w:t>
      </w:r>
      <w:r>
        <w:rPr>
          <w:rFonts w:cs="Times New Roman" w:ascii="Times New Roman" w:hAnsi="Times New Roman"/>
          <w:sz w:val="24"/>
          <w:szCs w:val="24"/>
          <w:lang w:val="en-US"/>
        </w:rPr>
        <w:t>T</w:t>
      </w:r>
      <w:r>
        <w:rPr>
          <w:rFonts w:cs="Times New Roman" w:ascii="Times New Roman" w:hAnsi="Times New Roman"/>
          <w:sz w:val="24"/>
          <w:szCs w:val="24"/>
          <w:lang w:val="en-US"/>
        </w:rPr>
        <w:t xml:space="preserve">o infer statistics from imputed data, imputations must be </w:t>
      </w:r>
      <w:r>
        <w:rPr>
          <w:rFonts w:eastAsia="Calibri" w:cs="Times New Roman" w:ascii="Times New Roman" w:hAnsi="Times New Roman"/>
          <w:color w:val="auto"/>
          <w:kern w:val="0"/>
          <w:sz w:val="24"/>
          <w:szCs w:val="24"/>
          <w:lang w:val="en-US" w:eastAsia="en-US" w:bidi="ar-SA"/>
        </w:rPr>
        <w:t>done</w:t>
      </w:r>
      <w:r>
        <w:rPr>
          <w:rFonts w:cs="Times New Roman" w:ascii="Times New Roman" w:hAnsi="Times New Roman"/>
          <w:sz w:val="24"/>
          <w:szCs w:val="24"/>
          <w:lang w:val="en-US"/>
        </w:rPr>
        <w:t xml:space="preserve"> </w:t>
      </w:r>
      <w:r>
        <w:rPr>
          <w:rFonts w:eastAsia="Calibri" w:cs="Times New Roman" w:ascii="Times New Roman" w:hAnsi="Times New Roman"/>
          <w:color w:val="auto"/>
          <w:kern w:val="0"/>
          <w:sz w:val="24"/>
          <w:szCs w:val="24"/>
          <w:lang w:val="en-US" w:eastAsia="en-US" w:bidi="ar-SA"/>
        </w:rPr>
        <w:t>by the</w:t>
      </w:r>
      <w:r>
        <w:rPr>
          <w:rFonts w:cs="Times New Roman" w:ascii="Times New Roman" w:hAnsi="Times New Roman"/>
          <w:sz w:val="24"/>
          <w:szCs w:val="24"/>
          <w:lang w:val="en-US"/>
        </w:rPr>
        <w:t xml:space="preserve"> </w:t>
      </w:r>
      <w:r>
        <w:rPr>
          <w:rFonts w:cs="Times New Roman" w:ascii="Times New Roman" w:hAnsi="Times New Roman"/>
          <w:sz w:val="24"/>
          <w:szCs w:val="24"/>
          <w:lang w:val="en-US"/>
        </w:rPr>
        <w:t>a “congenial”</w:t>
      </w:r>
      <w:r>
        <w:rPr>
          <w:rFonts w:cs="Times New Roman" w:ascii="Times New Roman" w:hAnsi="Times New Roman"/>
          <w:sz w:val="24"/>
          <w:szCs w:val="24"/>
          <w:lang w:val="en-US"/>
        </w:rPr>
        <w:t xml:space="preserve"> model, </w:t>
      </w:r>
      <w:r>
        <w:rPr>
          <w:rFonts w:cs="Times New Roman" w:ascii="Times New Roman" w:hAnsi="Times New Roman"/>
          <w:sz w:val="24"/>
          <w:szCs w:val="24"/>
          <w:lang w:val="en-US"/>
        </w:rPr>
        <w:t xml:space="preserve">imputation method must </w:t>
      </w:r>
      <w:r>
        <w:rPr>
          <w:rFonts w:eastAsia="Calibri" w:cs="Times New Roman" w:ascii="Times New Roman" w:hAnsi="Times New Roman"/>
          <w:color w:val="auto"/>
          <w:kern w:val="0"/>
          <w:sz w:val="24"/>
          <w:szCs w:val="24"/>
          <w:lang w:val="en-US" w:eastAsia="en-US" w:bidi="ar-SA"/>
        </w:rPr>
        <w:t xml:space="preserve">recover </w:t>
      </w:r>
      <w:r>
        <w:rPr>
          <w:rFonts w:eastAsia="Calibri" w:cs="Times New Roman" w:ascii="Times New Roman" w:hAnsi="Times New Roman"/>
          <w:color w:val="auto"/>
          <w:kern w:val="0"/>
          <w:sz w:val="24"/>
          <w:szCs w:val="24"/>
          <w:lang w:val="en-US" w:eastAsia="en-US" w:bidi="ar-SA"/>
        </w:rPr>
        <w:t xml:space="preserve">the </w:t>
      </w:r>
      <w:r>
        <w:rPr>
          <w:rFonts w:eastAsia="Calibri" w:cs="Times New Roman" w:ascii="Times New Roman" w:hAnsi="Times New Roman"/>
          <w:color w:val="auto"/>
          <w:kern w:val="0"/>
          <w:sz w:val="24"/>
          <w:szCs w:val="24"/>
          <w:lang w:val="en-US" w:eastAsia="en-US" w:bidi="ar-SA"/>
        </w:rPr>
        <w:t>data distribution and relationships</w:t>
      </w:r>
      <w:r>
        <w:rPr>
          <w:rFonts w:cs="Times New Roman" w:ascii="Times New Roman" w:hAnsi="Times New Roman"/>
          <w:sz w:val="24"/>
          <w:szCs w:val="24"/>
          <w:lang w:val="en-US"/>
        </w:rPr>
        <w:t xml:space="preserve"> to </w:t>
      </w:r>
      <w:r>
        <w:rPr>
          <w:rFonts w:cs="Times New Roman" w:ascii="Times New Roman" w:hAnsi="Times New Roman"/>
          <w:sz w:val="24"/>
          <w:szCs w:val="24"/>
          <w:lang w:val="en-US"/>
        </w:rPr>
        <w:t>be tested</w:t>
      </w:r>
      <w:r>
        <w:rPr>
          <w:rFonts w:cs="Times New Roman" w:ascii="Times New Roman" w:hAnsi="Times New Roman"/>
          <w:sz w:val="24"/>
          <w:szCs w:val="24"/>
          <w:lang w:val="en-US"/>
        </w:rPr>
        <w:t xml:space="preserve"> </w:t>
      </w:r>
      <w:bookmarkStart w:id="144" w:name="Mendeley_Bookmark_hb2SUvtolB"/>
      <w:bookmarkStart w:id="145" w:name="Mendeley_Bookmark_ZQ8i9SFOdv"/>
      <w:r>
        <w:rPr>
          <w:rFonts w:cs="Times New Roman" w:ascii="Times New Roman" w:hAnsi="Times New Roman"/>
          <w:position w:val="0"/>
          <w:sz w:val="24"/>
          <w:sz w:val="24"/>
          <w:szCs w:val="24"/>
          <w:vertAlign w:val="baseline"/>
          <w:lang w:val="en-US"/>
        </w:rPr>
        <w:t>(Meng 1994; van Buuren 2012; von Hippel 2009)</w:t>
      </w:r>
      <w:bookmarkEnd w:id="144"/>
      <w:bookmarkEnd w:id="145"/>
      <w:r>
        <w:rPr>
          <w:rFonts w:cs="Times New Roman" w:ascii="Times New Roman" w:hAnsi="Times New Roman"/>
          <w:sz w:val="24"/>
          <w:szCs w:val="24"/>
          <w:lang w:val="en-US"/>
        </w:rPr>
        <w:t>. T</w:t>
      </w:r>
      <w:r>
        <w:rPr>
          <w:rFonts w:cs="Times New Roman" w:ascii="Times New Roman" w:hAnsi="Times New Roman"/>
          <w:sz w:val="24"/>
          <w:szCs w:val="24"/>
          <w:lang w:val="en-US"/>
        </w:rPr>
        <w:t>his suggests that researchers need to be aware of the appropriate evolutionary model for their traits before using phylogenetic imputation methods.</w:t>
      </w:r>
      <w:r>
        <w:rPr>
          <w:rFonts w:cs="Times New Roman" w:ascii="Times New Roman" w:hAnsi="Times New Roman"/>
          <w:color w:val="FF0000"/>
          <w:sz w:val="24"/>
          <w:szCs w:val="24"/>
          <w:lang w:val="en-US"/>
        </w:rPr>
        <w:t xml:space="preserve"> </w:t>
      </w:r>
      <w:r>
        <w:rPr>
          <w:rFonts w:cs="Times New Roman" w:ascii="Times New Roman" w:hAnsi="Times New Roman"/>
          <w:sz w:val="24"/>
          <w:szCs w:val="24"/>
          <w:lang w:val="en-US"/>
        </w:rPr>
        <w:t xml:space="preserve">It should be noted, however, that fitting evolutionary models over incomplete data may also bias evolutionary model inference </w:t>
      </w:r>
      <w:bookmarkStart w:id="146" w:name="Mendeley_Bookmark_o7OT5wIETP"/>
      <w:bookmarkStart w:id="147" w:name="Mendeley_Bookmark_n2tFCguSal"/>
      <w:r>
        <w:rPr>
          <w:rFonts w:cs="Times New Roman" w:ascii="Times New Roman" w:hAnsi="Times New Roman"/>
          <w:position w:val="0"/>
          <w:sz w:val="24"/>
          <w:sz w:val="24"/>
          <w:szCs w:val="24"/>
          <w:vertAlign w:val="baseline"/>
          <w:lang w:val="en-US"/>
        </w:rPr>
        <w:t>(Slater et al. 2012, but see Marcondes 2019)</w:t>
      </w:r>
      <w:bookmarkEnd w:id="146"/>
      <w:bookmarkEnd w:id="147"/>
      <w:r>
        <w:rPr>
          <w:rFonts w:cs="Times New Roman" w:ascii="Times New Roman" w:hAnsi="Times New Roman"/>
          <w:sz w:val="24"/>
          <w:szCs w:val="24"/>
          <w:lang w:val="en-US"/>
        </w:rPr>
        <w:t xml:space="preserve">. </w:t>
      </w:r>
      <w:r>
        <w:rPr>
          <w:rFonts w:cs="Times New Roman" w:ascii="Times New Roman" w:hAnsi="Times New Roman"/>
          <w:sz w:val="24"/>
          <w:szCs w:val="24"/>
          <w:lang w:val="en-US"/>
        </w:rPr>
        <w:t>Thus,</w:t>
      </w:r>
      <w:r>
        <w:rPr>
          <w:rFonts w:cs="Times New Roman" w:ascii="Times New Roman" w:hAnsi="Times New Roman"/>
          <w:sz w:val="24"/>
          <w:szCs w:val="24"/>
          <w:lang w:val="en-US"/>
        </w:rPr>
        <w:t xml:space="preserve"> further methods have to be developed to impute values and infer evolutionary models under missing data, </w:t>
      </w:r>
      <w:r>
        <w:rPr>
          <w:rFonts w:cs="Times New Roman" w:ascii="Times New Roman" w:hAnsi="Times New Roman"/>
          <w:sz w:val="24"/>
          <w:szCs w:val="24"/>
          <w:lang w:val="en-US"/>
        </w:rPr>
        <w:t>specially for MAR-TRAIT scenarios where it seems to perform worst as shown by our results</w:t>
      </w:r>
      <w:r>
        <w:rPr>
          <w:rFonts w:cs="Times New Roman" w:ascii="Times New Roman" w:hAnsi="Times New Roman"/>
          <w:sz w:val="24"/>
          <w:szCs w:val="24"/>
          <w:lang w:val="en-US"/>
        </w:rPr>
        <w:t>.</w:t>
      </w:r>
    </w:p>
    <w:p>
      <w:pPr>
        <w:pStyle w:val="Normal"/>
        <w:spacing w:lineRule="auto" w:line="480"/>
        <w:ind w:left="0" w:right="0" w:firstLine="708"/>
        <w:jc w:val="both"/>
        <w:rPr/>
      </w:pPr>
      <w:r>
        <w:rPr>
          <w:rFonts w:cs="Times New Roman" w:ascii="Times New Roman" w:hAnsi="Times New Roman"/>
          <w:sz w:val="24"/>
          <w:szCs w:val="24"/>
          <w:lang w:val="en-US" w:eastAsia="en-US" w:bidi="ar-SA"/>
        </w:rPr>
        <w:t xml:space="preserve">In addition, estimation errors were dependent on the phylogenetic signal metric. Regardless of the simulated scenario, estimation errors were lower for Moran’s Correlogram than Blomberg’s K. Similarly, </w:t>
      </w:r>
      <w:bookmarkStart w:id="148" w:name="Mendeley_Bookmark_ONWZFEawMF"/>
      <w:bookmarkStart w:id="149" w:name="Mendeley_Bookmark_9htyNsFUAF"/>
      <w:r>
        <w:rPr>
          <w:rFonts w:cs="Times New Roman" w:ascii="Times New Roman" w:hAnsi="Times New Roman"/>
          <w:position w:val="0"/>
          <w:sz w:val="24"/>
          <w:sz w:val="24"/>
          <w:szCs w:val="24"/>
          <w:vertAlign w:val="baseline"/>
          <w:lang w:val="en-US" w:eastAsia="en-US" w:bidi="ar-SA"/>
        </w:rPr>
        <w:t>(Münkemüller et al. 2012)</w:t>
      </w:r>
      <w:bookmarkEnd w:id="148"/>
      <w:bookmarkEnd w:id="149"/>
      <w:r>
        <w:rPr>
          <w:rFonts w:cs="Times New Roman" w:ascii="Times New Roman" w:hAnsi="Times New Roman"/>
          <w:sz w:val="24"/>
          <w:szCs w:val="24"/>
          <w:lang w:val="en-US" w:eastAsia="en-US" w:bidi="ar-SA"/>
        </w:rPr>
        <w:t xml:space="preserve"> showed that Moran’s I is less sensible than Blomberg’s K to changes in trait phylogenetic structure even when random noise is added. Blomberg’s K measures a global pattern along a phylogeny, based on observed and expected total trait variance under Brownian motion </w:t>
      </w:r>
      <w:bookmarkStart w:id="150" w:name="Mendeley_Bookmark_occw7XHpSv"/>
      <w:bookmarkStart w:id="151" w:name="Mendeley_Bookmark_Xey1HqnmGU"/>
      <w:r>
        <w:rPr>
          <w:rFonts w:cs="Times New Roman" w:ascii="Times New Roman" w:hAnsi="Times New Roman"/>
          <w:position w:val="0"/>
          <w:sz w:val="24"/>
          <w:sz w:val="24"/>
          <w:szCs w:val="24"/>
          <w:vertAlign w:val="baseline"/>
          <w:lang w:val="en-US" w:eastAsia="en-US" w:bidi="ar-SA"/>
        </w:rPr>
        <w:t>(Simon P Blomberg et al. 2003)</w:t>
      </w:r>
      <w:bookmarkEnd w:id="150"/>
      <w:bookmarkEnd w:id="151"/>
      <w:r>
        <w:rPr>
          <w:rFonts w:cs="Times New Roman" w:ascii="Times New Roman" w:hAnsi="Times New Roman"/>
          <w:sz w:val="24"/>
          <w:szCs w:val="24"/>
          <w:lang w:val="en-US" w:eastAsia="en-US" w:bidi="ar-SA"/>
        </w:rPr>
        <w:t xml:space="preserve">, whereas Moran’s </w:t>
      </w:r>
      <w:r>
        <w:rPr>
          <w:rFonts w:eastAsia="Calibri" w:cs="Times New Roman" w:ascii="Times New Roman" w:hAnsi="Times New Roman"/>
          <w:color w:val="auto"/>
          <w:kern w:val="0"/>
          <w:sz w:val="24"/>
          <w:szCs w:val="24"/>
          <w:lang w:val="en-US" w:eastAsia="en-US" w:bidi="ar-SA"/>
        </w:rPr>
        <w:t>C</w:t>
      </w:r>
      <w:r>
        <w:rPr>
          <w:rFonts w:cs="Times New Roman" w:ascii="Times New Roman" w:hAnsi="Times New Roman"/>
          <w:sz w:val="24"/>
          <w:szCs w:val="24"/>
          <w:lang w:val="en-US" w:eastAsia="en-US" w:bidi="ar-SA"/>
        </w:rPr>
        <w:t xml:space="preserve">orrelogram measures the correlation of trait values within phylogenetic distance classes </w:t>
      </w:r>
      <w:bookmarkStart w:id="152" w:name="Mendeley_Bookmark_BDomHFr5P2"/>
      <w:bookmarkStart w:id="153" w:name="Mendeley_Bookmark_ZPiv0168qV"/>
      <w:r>
        <w:rPr>
          <w:rFonts w:cs="Times New Roman" w:ascii="Times New Roman" w:hAnsi="Times New Roman"/>
          <w:position w:val="0"/>
          <w:sz w:val="24"/>
          <w:sz w:val="24"/>
          <w:szCs w:val="24"/>
          <w:vertAlign w:val="baseline"/>
          <w:lang w:val="en-US" w:eastAsia="en-US" w:bidi="ar-SA"/>
        </w:rPr>
        <w:t>(Gittleman and Kot 1990)</w:t>
      </w:r>
      <w:bookmarkEnd w:id="152"/>
      <w:bookmarkEnd w:id="153"/>
      <w:r>
        <w:rPr>
          <w:rFonts w:cs="Times New Roman" w:ascii="Times New Roman" w:hAnsi="Times New Roman"/>
          <w:sz w:val="24"/>
          <w:szCs w:val="24"/>
          <w:lang w:val="en-US" w:eastAsia="en-US" w:bidi="ar-SA"/>
        </w:rPr>
        <w:t xml:space="preserve">. Therefore, changes in total trait variance caused by imputation may not have strong impacts </w:t>
      </w:r>
      <w:r>
        <w:rPr>
          <w:rFonts w:eastAsia="Calibri" w:cs="Times New Roman" w:ascii="Times New Roman" w:hAnsi="Times New Roman"/>
          <w:color w:val="auto"/>
          <w:kern w:val="0"/>
          <w:sz w:val="24"/>
          <w:szCs w:val="24"/>
          <w:lang w:val="en-US" w:eastAsia="en-US" w:bidi="ar-SA"/>
        </w:rPr>
        <w:t xml:space="preserve">in the </w:t>
      </w:r>
      <w:r>
        <w:rPr>
          <w:rFonts w:cs="Times New Roman" w:ascii="Times New Roman" w:hAnsi="Times New Roman"/>
          <w:sz w:val="24"/>
          <w:szCs w:val="24"/>
          <w:lang w:val="en-US" w:eastAsia="en-US" w:bidi="ar-SA"/>
        </w:rPr>
        <w:t>first class of the correlogram used here to calculate phylogenetic signal, suggesting Moran’s Correlogram more robust than Blomberg’s K to imputations.</w:t>
      </w:r>
    </w:p>
    <w:p>
      <w:pPr>
        <w:pStyle w:val="Normal"/>
        <w:spacing w:lineRule="auto" w:line="480"/>
        <w:ind w:left="0" w:right="0" w:firstLine="708"/>
        <w:jc w:val="both"/>
        <w:rPr/>
      </w:pPr>
      <w:r>
        <w:rPr>
          <w:rFonts w:eastAsia="Calibri" w:cs="Times New Roman" w:ascii="Times New Roman" w:hAnsi="Times New Roman"/>
          <w:color w:val="auto"/>
          <w:kern w:val="0"/>
          <w:sz w:val="24"/>
          <w:szCs w:val="24"/>
          <w:lang w:val="en-US" w:eastAsia="en-US" w:bidi="ar-SA"/>
        </w:rPr>
        <w:t xml:space="preserve">Imputation methods </w:t>
      </w:r>
      <w:r>
        <w:rPr>
          <w:rFonts w:cs="Times New Roman" w:ascii="Times New Roman" w:hAnsi="Times New Roman"/>
          <w:sz w:val="24"/>
          <w:szCs w:val="24"/>
          <w:lang w:val="en-US"/>
        </w:rPr>
        <w:t xml:space="preserve">have been proposed </w:t>
      </w:r>
      <w:r>
        <w:rPr>
          <w:rFonts w:cs="Times New Roman" w:ascii="Times New Roman" w:hAnsi="Times New Roman"/>
          <w:sz w:val="24"/>
          <w:szCs w:val="24"/>
          <w:lang w:val="en-US"/>
        </w:rPr>
        <w:t xml:space="preserve">to fill sparse databases </w:t>
      </w:r>
      <w:r>
        <w:rPr>
          <w:rFonts w:cs="Times New Roman" w:ascii="Times New Roman" w:hAnsi="Times New Roman"/>
          <w:sz w:val="24"/>
          <w:szCs w:val="24"/>
          <w:lang w:val="en-US"/>
        </w:rPr>
        <w:t xml:space="preserve">concerning </w:t>
      </w:r>
      <w:r>
        <w:rPr>
          <w:rFonts w:cs="Times New Roman" w:ascii="Times New Roman" w:hAnsi="Times New Roman"/>
          <w:sz w:val="24"/>
          <w:szCs w:val="24"/>
          <w:lang w:val="en-US"/>
        </w:rPr>
        <w:t xml:space="preserve">about their degree </w:t>
      </w:r>
      <w:r>
        <w:rPr>
          <w:rFonts w:cs="Times New Roman" w:ascii="Times New Roman" w:hAnsi="Times New Roman"/>
          <w:sz w:val="24"/>
          <w:szCs w:val="24"/>
          <w:lang w:val="en-US"/>
        </w:rPr>
        <w:t xml:space="preserve">of imputation error, </w:t>
      </w:r>
      <w:r>
        <w:rPr>
          <w:rFonts w:cs="Times New Roman" w:ascii="Times New Roman" w:hAnsi="Times New Roman"/>
          <w:sz w:val="24"/>
          <w:szCs w:val="24"/>
          <w:lang w:val="en-US"/>
        </w:rPr>
        <w:t xml:space="preserve">meaning </w:t>
      </w:r>
      <w:r>
        <w:rPr>
          <w:rFonts w:cs="Times New Roman" w:ascii="Times New Roman" w:hAnsi="Times New Roman"/>
          <w:sz w:val="24"/>
          <w:szCs w:val="24"/>
          <w:lang w:val="en-US"/>
        </w:rPr>
        <w:t xml:space="preserve">how much imputed values deviate from the original trait values </w:t>
      </w:r>
      <w:bookmarkStart w:id="154" w:name="Mendeley_Bookmark_tloe3tTxUJ"/>
      <w:bookmarkStart w:id="155" w:name="Mendeley_Bookmark_Uir6eHIOlj"/>
      <w:r>
        <w:rPr>
          <w:rFonts w:cs="Times New Roman" w:ascii="Times New Roman" w:hAnsi="Times New Roman"/>
          <w:position w:val="0"/>
          <w:sz w:val="24"/>
          <w:sz w:val="24"/>
          <w:szCs w:val="24"/>
          <w:vertAlign w:val="baseline"/>
          <w:lang w:val="en-US"/>
        </w:rPr>
        <w:t>(Guénard et al. 2013; Penone et al. 2014; Schrodt et al. 2015)</w:t>
      </w:r>
      <w:bookmarkEnd w:id="154"/>
      <w:bookmarkEnd w:id="155"/>
      <w:r>
        <w:rPr>
          <w:rFonts w:cs="Times New Roman" w:ascii="Times New Roman" w:hAnsi="Times New Roman"/>
          <w:sz w:val="24"/>
          <w:szCs w:val="24"/>
          <w:lang w:val="en-US"/>
        </w:rPr>
        <w:t xml:space="preserve">.  </w:t>
      </w:r>
      <w:r>
        <w:rPr>
          <w:rFonts w:eastAsia="Calibri" w:cs="Times New Roman" w:ascii="Times New Roman" w:hAnsi="Times New Roman"/>
          <w:color w:val="000000"/>
          <w:kern w:val="0"/>
          <w:sz w:val="24"/>
          <w:szCs w:val="24"/>
          <w:lang w:val="en-US" w:eastAsia="en-US" w:bidi="ar-SA"/>
        </w:rPr>
        <w:t>We</w:t>
      </w:r>
      <w:r>
        <w:rPr>
          <w:rFonts w:cs="Times New Roman" w:ascii="Times New Roman" w:hAnsi="Times New Roman"/>
          <w:sz w:val="24"/>
          <w:szCs w:val="24"/>
          <w:lang w:val="en-US"/>
        </w:rPr>
        <w:t xml:space="preserve"> found a non-linear relationship </w:t>
      </w:r>
      <w:r>
        <w:rPr>
          <w:rFonts w:eastAsia="Calibri" w:cs="Times New Roman" w:ascii="Times New Roman" w:hAnsi="Times New Roman"/>
          <w:color w:val="000000"/>
          <w:kern w:val="0"/>
          <w:sz w:val="24"/>
          <w:szCs w:val="24"/>
          <w:lang w:val="en-US" w:eastAsia="en-US" w:bidi="ar-SA"/>
        </w:rPr>
        <w:t xml:space="preserve">between </w:t>
      </w:r>
      <w:r>
        <w:rPr>
          <w:rFonts w:cs="Times New Roman" w:ascii="Times New Roman" w:hAnsi="Times New Roman"/>
          <w:sz w:val="24"/>
          <w:szCs w:val="24"/>
          <w:lang w:val="en-US"/>
        </w:rPr>
        <w:t>imputation error and phylogenetic signal errors, thus small increase</w:t>
      </w:r>
      <w:r>
        <w:rPr>
          <w:rFonts w:cs="Times New Roman" w:ascii="Times New Roman" w:hAnsi="Times New Roman"/>
          <w:sz w:val="24"/>
          <w:szCs w:val="24"/>
          <w:lang w:val="en-US"/>
        </w:rPr>
        <w:t>s</w:t>
      </w:r>
      <w:r>
        <w:rPr>
          <w:rFonts w:cs="Times New Roman" w:ascii="Times New Roman" w:hAnsi="Times New Roman"/>
          <w:sz w:val="24"/>
          <w:szCs w:val="24"/>
          <w:lang w:val="en-US"/>
        </w:rPr>
        <w:t xml:space="preserve"> in imputation errors can generate high errors of statistic estimation. It is in accordance to </w:t>
      </w:r>
      <w:bookmarkStart w:id="156" w:name="Mendeley_Bookmark_ja9ttD3zM5"/>
      <w:bookmarkStart w:id="157" w:name="Mendeley_Bookmark_rP5SElt6ey"/>
      <w:r>
        <w:rPr>
          <w:rFonts w:cs="Times New Roman" w:ascii="Times New Roman" w:hAnsi="Times New Roman"/>
          <w:position w:val="0"/>
          <w:sz w:val="24"/>
          <w:sz w:val="24"/>
          <w:szCs w:val="24"/>
          <w:vertAlign w:val="baseline"/>
          <w:lang w:val="en-US"/>
        </w:rPr>
        <w:t>(Kim et al. 2018)</w:t>
      </w:r>
      <w:bookmarkEnd w:id="156"/>
      <w:bookmarkEnd w:id="157"/>
      <w:r>
        <w:rPr>
          <w:rFonts w:cs="Times New Roman" w:ascii="Times New Roman" w:hAnsi="Times New Roman"/>
          <w:sz w:val="24"/>
          <w:szCs w:val="24"/>
          <w:lang w:val="en-US"/>
        </w:rPr>
        <w:t xml:space="preserve"> that found </w:t>
      </w:r>
      <w:r>
        <w:rPr>
          <w:rFonts w:cs="Times New Roman" w:ascii="Times New Roman" w:hAnsi="Times New Roman"/>
          <w:sz w:val="24"/>
          <w:szCs w:val="24"/>
          <w:lang w:val="en-US"/>
        </w:rPr>
        <w:t xml:space="preserve">more accurate </w:t>
      </w:r>
      <w:r>
        <w:rPr>
          <w:rFonts w:eastAsia="Calibri" w:cs="Times New Roman" w:ascii="Times New Roman" w:hAnsi="Times New Roman"/>
          <w:color w:val="000000"/>
          <w:kern w:val="0"/>
          <w:sz w:val="24"/>
          <w:szCs w:val="24"/>
          <w:lang w:val="en-US" w:eastAsia="en-US" w:bidi="ar-SA"/>
        </w:rPr>
        <w:t>machine learning</w:t>
      </w:r>
      <w:r>
        <w:rPr>
          <w:rFonts w:cs="Times New Roman" w:ascii="Times New Roman" w:hAnsi="Times New Roman"/>
          <w:sz w:val="24"/>
          <w:szCs w:val="24"/>
          <w:lang w:val="en-US"/>
        </w:rPr>
        <w:t xml:space="preserve"> method does not mean more accurate functional diversity estimates. </w:t>
      </w:r>
      <w:r>
        <w:rPr>
          <w:rFonts w:cs="Times New Roman" w:ascii="Times New Roman" w:hAnsi="Times New Roman"/>
          <w:sz w:val="24"/>
          <w:szCs w:val="24"/>
          <w:lang w:val="en-US"/>
        </w:rPr>
        <w:t xml:space="preserve">This is </w:t>
      </w:r>
      <w:r>
        <w:rPr>
          <w:rFonts w:eastAsia="Calibri" w:cs="Times New Roman" w:ascii="Times New Roman" w:hAnsi="Times New Roman"/>
          <w:color w:val="000000"/>
          <w:kern w:val="0"/>
          <w:sz w:val="24"/>
          <w:szCs w:val="24"/>
          <w:lang w:val="en-US" w:eastAsia="en-US" w:bidi="ar-SA"/>
        </w:rPr>
        <w:t>worth</w:t>
      </w:r>
      <w:r>
        <w:rPr>
          <w:rFonts w:cs="Times New Roman" w:ascii="Times New Roman" w:hAnsi="Times New Roman"/>
          <w:sz w:val="24"/>
          <w:szCs w:val="24"/>
          <w:lang w:val="en-US"/>
        </w:rPr>
        <w:t xml:space="preserve"> to highlight as machine learning is often used to fill missing data in macroecological </w:t>
      </w:r>
      <w:r>
        <w:rPr>
          <w:rFonts w:cs="Times New Roman" w:ascii="Times New Roman" w:hAnsi="Times New Roman"/>
          <w:sz w:val="24"/>
          <w:szCs w:val="24"/>
          <w:lang w:val="en-US"/>
        </w:rPr>
        <w:t>analyses</w:t>
      </w:r>
      <w:r>
        <w:rPr>
          <w:rFonts w:cs="Times New Roman" w:ascii="Times New Roman" w:hAnsi="Times New Roman"/>
          <w:sz w:val="24"/>
          <w:szCs w:val="24"/>
          <w:lang w:val="en-US"/>
        </w:rPr>
        <w:t xml:space="preserve"> </w:t>
      </w:r>
      <w:bookmarkStart w:id="158" w:name="Mendeley_Bookmark_gfJ6w2CkJB"/>
      <w:bookmarkStart w:id="159" w:name="Mendeley_Bookmark_SDJkUN4bYx"/>
      <w:r>
        <w:rPr>
          <w:rFonts w:cs="Times New Roman" w:ascii="Times New Roman" w:hAnsi="Times New Roman"/>
          <w:position w:val="0"/>
          <w:sz w:val="24"/>
          <w:sz w:val="24"/>
          <w:szCs w:val="24"/>
          <w:vertAlign w:val="baseline"/>
          <w:lang w:val="en-US"/>
        </w:rPr>
        <w:t>(Oliveira et al. 2016; Penone et al. 2014)</w:t>
      </w:r>
      <w:bookmarkEnd w:id="158"/>
      <w:bookmarkEnd w:id="159"/>
      <w:r>
        <w:rPr>
          <w:rFonts w:cs="Times New Roman" w:ascii="Times New Roman" w:hAnsi="Times New Roman"/>
          <w:sz w:val="24"/>
          <w:szCs w:val="24"/>
          <w:lang w:val="en-US"/>
        </w:rPr>
        <w:t>.</w:t>
      </w:r>
      <w:r>
        <w:rPr>
          <w:rFonts w:cs="Times New Roman" w:ascii="Times New Roman" w:hAnsi="Times New Roman"/>
          <w:sz w:val="24"/>
          <w:szCs w:val="24"/>
          <w:lang w:val="en-US"/>
        </w:rPr>
        <w:t xml:space="preserve"> In fac</w:t>
      </w:r>
      <w:r>
        <w:rPr>
          <w:rFonts w:cs="Times New Roman" w:ascii="Times New Roman" w:hAnsi="Times New Roman"/>
          <w:sz w:val="24"/>
          <w:szCs w:val="24"/>
          <w:lang w:val="en-US"/>
        </w:rPr>
        <w:t xml:space="preserve">t, </w:t>
      </w:r>
      <w:r>
        <w:rPr>
          <w:rFonts w:cs="Times New Roman" w:ascii="Times New Roman" w:hAnsi="Times New Roman"/>
          <w:sz w:val="24"/>
          <w:szCs w:val="24"/>
          <w:lang w:val="en-US"/>
        </w:rPr>
        <w:t xml:space="preserve">applying </w:t>
      </w:r>
      <w:r>
        <w:rPr>
          <w:rFonts w:cs="Times New Roman" w:ascii="Times New Roman" w:hAnsi="Times New Roman"/>
          <w:sz w:val="24"/>
          <w:szCs w:val="24"/>
          <w:lang w:val="en-US"/>
        </w:rPr>
        <w:t xml:space="preserve">imputation </w:t>
      </w:r>
      <w:r>
        <w:rPr>
          <w:rFonts w:cs="Times New Roman" w:ascii="Times New Roman" w:hAnsi="Times New Roman"/>
          <w:sz w:val="24"/>
          <w:szCs w:val="24"/>
          <w:lang w:val="en-US"/>
        </w:rPr>
        <w:t xml:space="preserve">to database </w:t>
      </w:r>
      <w:r>
        <w:rPr>
          <w:rFonts w:eastAsia="Calibri" w:cs="Times New Roman" w:ascii="Times New Roman" w:hAnsi="Times New Roman"/>
          <w:color w:val="auto"/>
          <w:kern w:val="0"/>
          <w:sz w:val="24"/>
          <w:szCs w:val="24"/>
          <w:lang w:val="en-US" w:eastAsia="en-US" w:bidi="ar-SA"/>
        </w:rPr>
        <w:t xml:space="preserve">should be </w:t>
      </w:r>
      <w:r>
        <w:rPr>
          <w:rFonts w:cs="Times New Roman" w:ascii="Times New Roman" w:hAnsi="Times New Roman"/>
          <w:sz w:val="24"/>
          <w:szCs w:val="24"/>
          <w:lang w:val="en-US"/>
        </w:rPr>
        <w:t xml:space="preserve">concerned to recover the original distribution of </w:t>
      </w:r>
      <w:r>
        <w:rPr>
          <w:rFonts w:cs="Times New Roman" w:ascii="Times New Roman" w:hAnsi="Times New Roman"/>
          <w:sz w:val="24"/>
          <w:szCs w:val="24"/>
          <w:lang w:val="en-US"/>
        </w:rPr>
        <w:t xml:space="preserve">the </w:t>
      </w:r>
      <w:r>
        <w:rPr>
          <w:rFonts w:cs="Times New Roman" w:ascii="Times New Roman" w:hAnsi="Times New Roman"/>
          <w:sz w:val="24"/>
          <w:szCs w:val="24"/>
          <w:lang w:val="en-US"/>
        </w:rPr>
        <w:t xml:space="preserve">data and the relationship among variables, </w:t>
      </w:r>
      <w:r>
        <w:rPr>
          <w:rFonts w:cs="Times New Roman" w:ascii="Times New Roman" w:hAnsi="Times New Roman"/>
          <w:sz w:val="24"/>
          <w:szCs w:val="24"/>
          <w:lang w:val="en-US"/>
        </w:rPr>
        <w:t>guaranteeing unbiased statistics estimates, not</w:t>
      </w:r>
      <w:r>
        <w:rPr>
          <w:rFonts w:cs="Times New Roman" w:ascii="Times New Roman" w:hAnsi="Times New Roman"/>
          <w:sz w:val="24"/>
          <w:szCs w:val="24"/>
          <w:lang w:val="en-US"/>
        </w:rPr>
        <w:t xml:space="preserve"> predict</w:t>
      </w:r>
      <w:r>
        <w:rPr>
          <w:rFonts w:cs="Times New Roman" w:ascii="Times New Roman" w:hAnsi="Times New Roman"/>
          <w:sz w:val="24"/>
          <w:szCs w:val="24"/>
          <w:lang w:val="en-US"/>
        </w:rPr>
        <w:t>ing</w:t>
      </w:r>
      <w:r>
        <w:rPr>
          <w:rFonts w:cs="Times New Roman" w:ascii="Times New Roman" w:hAnsi="Times New Roman"/>
          <w:sz w:val="24"/>
          <w:szCs w:val="24"/>
          <w:lang w:val="en-US"/>
        </w:rPr>
        <w:t xml:space="preserve"> accurately the missing values </w:t>
      </w:r>
      <w:bookmarkStart w:id="160" w:name="Mendeley_Bookmark_X12Rsx1XI6"/>
      <w:bookmarkStart w:id="161" w:name="Mendeley_Bookmark_iyCrwtOOCb"/>
      <w:r>
        <w:rPr>
          <w:rFonts w:cs="Times New Roman" w:ascii="Times New Roman" w:hAnsi="Times New Roman"/>
          <w:position w:val="0"/>
          <w:sz w:val="24"/>
          <w:sz w:val="24"/>
          <w:szCs w:val="24"/>
          <w:vertAlign w:val="baseline"/>
          <w:lang w:val="en-US"/>
        </w:rPr>
        <w:t>(Schafer and Graham 2002; van Buuren 2012)</w:t>
      </w:r>
      <w:bookmarkEnd w:id="160"/>
      <w:bookmarkEnd w:id="161"/>
      <w:r>
        <w:rPr>
          <w:rFonts w:cs="Times New Roman" w:ascii="Times New Roman" w:hAnsi="Times New Roman"/>
          <w:sz w:val="24"/>
          <w:szCs w:val="24"/>
          <w:lang w:val="en-US"/>
        </w:rPr>
        <w:t>.</w:t>
      </w:r>
    </w:p>
    <w:p>
      <w:pPr>
        <w:pStyle w:val="Normal"/>
        <w:spacing w:lineRule="auto" w:line="480"/>
        <w:jc w:val="both"/>
        <w:rPr>
          <w:rFonts w:ascii="Times New Roman" w:hAnsi="Times New Roman" w:cs="Times New Roman"/>
          <w:b/>
          <w:b/>
          <w:sz w:val="24"/>
          <w:szCs w:val="24"/>
          <w:lang w:val="en-US"/>
        </w:rPr>
      </w:pPr>
      <w:r>
        <w:rPr>
          <w:rFonts w:cs="Times New Roman" w:ascii="Times New Roman" w:hAnsi="Times New Roman"/>
          <w:b/>
          <w:sz w:val="24"/>
          <w:szCs w:val="24"/>
          <w:lang w:val="en-US"/>
        </w:rPr>
        <w:t>Concluding remarks</w:t>
      </w:r>
    </w:p>
    <w:p>
      <w:pPr>
        <w:pStyle w:val="Normal"/>
        <w:spacing w:lineRule="auto" w:line="480"/>
        <w:ind w:left="0" w:right="0" w:firstLine="708"/>
        <w:jc w:val="both"/>
        <w:rPr/>
      </w:pPr>
      <w:r>
        <w:rPr>
          <w:rFonts w:cs="Times New Roman" w:ascii="Times New Roman" w:hAnsi="Times New Roman"/>
          <w:sz w:val="24"/>
          <w:szCs w:val="24"/>
          <w:lang w:val="en-US"/>
        </w:rPr>
        <w:t xml:space="preserve">Instead of providing imputed trait databases, researcher should explore the raw data, </w:t>
      </w:r>
      <w:r>
        <w:rPr>
          <w:rFonts w:cs="Times New Roman" w:ascii="Times New Roman" w:hAnsi="Times New Roman"/>
          <w:sz w:val="24"/>
          <w:szCs w:val="24"/>
          <w:lang w:val="en-US"/>
        </w:rPr>
        <w:t xml:space="preserve">hypothesize </w:t>
      </w:r>
      <w:r>
        <w:rPr>
          <w:rFonts w:eastAsia="Calibri" w:cs="Times New Roman" w:ascii="Times New Roman" w:hAnsi="Times New Roman"/>
          <w:color w:val="auto"/>
          <w:kern w:val="0"/>
          <w:sz w:val="24"/>
          <w:szCs w:val="24"/>
          <w:lang w:val="en-US" w:eastAsia="en-US" w:bidi="ar-SA"/>
        </w:rPr>
        <w:t xml:space="preserve">about what </w:t>
      </w:r>
      <w:r>
        <w:rPr>
          <w:rFonts w:cs="Times New Roman" w:ascii="Times New Roman" w:hAnsi="Times New Roman"/>
          <w:sz w:val="24"/>
          <w:szCs w:val="24"/>
          <w:lang w:val="en-US"/>
        </w:rPr>
        <w:t xml:space="preserve">caused the missing values and evaluate </w:t>
      </w:r>
      <w:r>
        <w:rPr>
          <w:rFonts w:eastAsia="Calibri" w:cs="Times New Roman" w:ascii="Times New Roman" w:hAnsi="Times New Roman"/>
          <w:color w:val="auto"/>
          <w:kern w:val="0"/>
          <w:sz w:val="24"/>
          <w:szCs w:val="24"/>
          <w:lang w:val="en-US" w:eastAsia="en-US" w:bidi="ar-SA"/>
        </w:rPr>
        <w:t>which</w:t>
      </w:r>
      <w:r>
        <w:rPr>
          <w:rFonts w:cs="Times New Roman" w:ascii="Times New Roman" w:hAnsi="Times New Roman"/>
          <w:sz w:val="24"/>
          <w:szCs w:val="24"/>
          <w:lang w:val="en-US"/>
        </w:rPr>
        <w:t xml:space="preserve"> method works better for the data features and research </w:t>
      </w:r>
      <w:r>
        <w:rPr>
          <w:rFonts w:eastAsia="Calibri" w:cs="Times New Roman" w:ascii="Times New Roman" w:hAnsi="Times New Roman"/>
          <w:color w:val="auto"/>
          <w:kern w:val="0"/>
          <w:sz w:val="24"/>
          <w:szCs w:val="24"/>
          <w:lang w:val="en-US" w:eastAsia="en-US" w:bidi="ar-SA"/>
        </w:rPr>
        <w:t>goals</w:t>
      </w:r>
      <w:r>
        <w:rPr>
          <w:rFonts w:cs="Times New Roman" w:ascii="Times New Roman" w:hAnsi="Times New Roman"/>
          <w:sz w:val="24"/>
          <w:szCs w:val="24"/>
          <w:lang w:val="en-US"/>
        </w:rPr>
        <w:t>. We have shown that phylogenetic imputation methods can be a tool to deal missing data on phylogenetic signal studies, but it should co</w:t>
      </w:r>
      <w:r>
        <w:rPr>
          <w:rFonts w:eastAsia="Calibri" w:cs="Times New Roman" w:ascii="Times New Roman" w:hAnsi="Times New Roman"/>
          <w:color w:val="auto"/>
          <w:kern w:val="0"/>
          <w:sz w:val="24"/>
          <w:szCs w:val="24"/>
          <w:lang w:val="en-US" w:eastAsia="en-US" w:bidi="ar-SA"/>
        </w:rPr>
        <w:t>mbine</w:t>
      </w:r>
      <w:r>
        <w:rPr>
          <w:rFonts w:cs="Times New Roman" w:ascii="Times New Roman" w:hAnsi="Times New Roman"/>
          <w:sz w:val="24"/>
          <w:szCs w:val="24"/>
          <w:lang w:val="en-US"/>
        </w:rPr>
        <w:t xml:space="preserve"> phylogenetic information and other variables to improve </w:t>
      </w:r>
      <w:r>
        <w:rPr>
          <w:rFonts w:eastAsia="Calibri" w:cs="Times New Roman" w:ascii="Times New Roman" w:hAnsi="Times New Roman"/>
          <w:color w:val="auto"/>
          <w:kern w:val="0"/>
          <w:sz w:val="24"/>
          <w:szCs w:val="24"/>
          <w:lang w:val="en-US" w:eastAsia="en-US" w:bidi="ar-SA"/>
        </w:rPr>
        <w:t>imputation outcomes</w:t>
      </w:r>
      <w:r>
        <w:rPr>
          <w:rFonts w:cs="Times New Roman" w:ascii="Times New Roman" w:hAnsi="Times New Roman"/>
          <w:sz w:val="24"/>
          <w:szCs w:val="24"/>
          <w:lang w:val="en-US"/>
        </w:rPr>
        <w:t xml:space="preserve">. </w:t>
      </w:r>
      <w:r>
        <w:rPr>
          <w:rFonts w:cs="Times New Roman" w:ascii="Times New Roman" w:hAnsi="Times New Roman"/>
          <w:sz w:val="24"/>
          <w:szCs w:val="24"/>
          <w:lang w:val="en-US"/>
        </w:rPr>
        <w:t>W</w:t>
      </w:r>
      <w:r>
        <w:rPr>
          <w:rFonts w:cs="Times New Roman" w:ascii="Times New Roman" w:hAnsi="Times New Roman"/>
          <w:sz w:val="24"/>
          <w:szCs w:val="24"/>
          <w:lang w:val="en-US"/>
        </w:rPr>
        <w:t xml:space="preserve">e encourage researchers to use simulations of their data and </w:t>
      </w:r>
      <w:r>
        <w:rPr>
          <w:rFonts w:cs="Times New Roman" w:ascii="Times New Roman" w:hAnsi="Times New Roman"/>
          <w:sz w:val="24"/>
          <w:szCs w:val="24"/>
          <w:lang w:val="en-US"/>
        </w:rPr>
        <w:t xml:space="preserve">imputation </w:t>
      </w:r>
      <w:r>
        <w:rPr>
          <w:rFonts w:cs="Times New Roman" w:ascii="Times New Roman" w:hAnsi="Times New Roman"/>
          <w:sz w:val="24"/>
          <w:szCs w:val="24"/>
          <w:lang w:val="en-US"/>
        </w:rPr>
        <w:t xml:space="preserve">methods to find the appropriate solution for their study goals, </w:t>
      </w:r>
      <w:r>
        <w:rPr>
          <w:rFonts w:cs="Times New Roman" w:ascii="Times New Roman" w:hAnsi="Times New Roman"/>
          <w:sz w:val="24"/>
          <w:szCs w:val="24"/>
          <w:lang w:val="en-US"/>
        </w:rPr>
        <w:t xml:space="preserve">but focusing on </w:t>
      </w:r>
      <w:r>
        <w:rPr>
          <w:rFonts w:cs="Times New Roman" w:ascii="Times New Roman" w:hAnsi="Times New Roman"/>
          <w:sz w:val="24"/>
          <w:szCs w:val="24"/>
          <w:lang w:val="en-US"/>
        </w:rPr>
        <w:t xml:space="preserve">the </w:t>
      </w:r>
      <w:r>
        <w:rPr>
          <w:rFonts w:cs="Times New Roman" w:ascii="Times New Roman" w:hAnsi="Times New Roman"/>
          <w:sz w:val="24"/>
          <w:szCs w:val="24"/>
          <w:lang w:val="en-US"/>
        </w:rPr>
        <w:t xml:space="preserve">accuracy of </w:t>
      </w:r>
      <w:r>
        <w:rPr>
          <w:rFonts w:cs="Times New Roman" w:ascii="Times New Roman" w:hAnsi="Times New Roman"/>
          <w:sz w:val="24"/>
          <w:szCs w:val="24"/>
          <w:lang w:val="en-US"/>
        </w:rPr>
        <w:t>statistic</w:t>
      </w:r>
      <w:r>
        <w:rPr>
          <w:rFonts w:eastAsia="Calibri" w:cs="Times New Roman" w:ascii="Times New Roman" w:hAnsi="Times New Roman"/>
          <w:color w:val="auto"/>
          <w:kern w:val="0"/>
          <w:sz w:val="24"/>
          <w:szCs w:val="24"/>
          <w:lang w:val="en-US" w:eastAsia="en-US" w:bidi="ar-SA"/>
        </w:rPr>
        <w:t>s used to test hypothesis, not on imputation accuracy</w:t>
      </w:r>
      <w:r>
        <w:rPr>
          <w:rFonts w:cs="Times New Roman" w:ascii="Times New Roman" w:hAnsi="Times New Roman"/>
          <w:sz w:val="24"/>
          <w:szCs w:val="24"/>
          <w:lang w:val="en-US"/>
        </w:rPr>
        <w:t xml:space="preserve">. </w:t>
      </w:r>
    </w:p>
    <w:p>
      <w:pPr>
        <w:pStyle w:val="Normal"/>
        <w:spacing w:lineRule="auto" w:line="480"/>
        <w:jc w:val="both"/>
        <w:rPr/>
      </w:pPr>
      <w:r>
        <w:rPr>
          <w:rFonts w:cs="Times New Roman" w:ascii="Times New Roman" w:hAnsi="Times New Roman"/>
          <w:b/>
          <w:bCs/>
          <w:sz w:val="24"/>
          <w:szCs w:val="24"/>
          <w:lang w:val="en-US"/>
        </w:rPr>
        <w:t>Funding</w:t>
      </w:r>
    </w:p>
    <w:p>
      <w:pPr>
        <w:pStyle w:val="Normal"/>
        <w:spacing w:lineRule="auto" w:line="480"/>
        <w:jc w:val="both"/>
        <w:rPr/>
      </w:pPr>
      <w:r>
        <w:rPr>
          <w:rFonts w:cs="Times New Roman" w:ascii="Times New Roman" w:hAnsi="Times New Roman"/>
          <w:sz w:val="24"/>
          <w:szCs w:val="24"/>
          <w:lang w:val="en-US"/>
        </w:rPr>
        <w:t xml:space="preserve">This work was supported by </w:t>
      </w:r>
      <w:r>
        <w:rPr>
          <w:rFonts w:cs="Times New Roman" w:ascii="Times New Roman" w:hAnsi="Times New Roman"/>
          <w:sz w:val="24"/>
          <w:szCs w:val="24"/>
          <w:lang w:val="en-US"/>
        </w:rPr>
        <w:t xml:space="preserve">CAPES doctoral fellowship, BJT “Science without borders” CNPq grant, </w:t>
      </w:r>
      <w:r>
        <w:rPr>
          <w:rFonts w:eastAsia="Times New Roman" w:cs="Times New Roman" w:ascii="Times New Roman" w:hAnsi="Times New Roman"/>
          <w:color w:val="000000"/>
          <w:sz w:val="24"/>
          <w:szCs w:val="24"/>
          <w:lang w:val="en-US" w:eastAsia="pt-BR"/>
        </w:rPr>
        <w:t xml:space="preserve">MCTIC/CNPq (proc. 465610/2014-5) and FAPEG (proc. 201810267000023). </w:t>
      </w:r>
    </w:p>
    <w:p>
      <w:pPr>
        <w:pStyle w:val="Normal"/>
        <w:spacing w:lineRule="auto" w:line="480"/>
        <w:jc w:val="both"/>
        <w:rPr>
          <w:rFonts w:ascii="Times New Roman" w:hAnsi="Times New Roman" w:cs="Times New Roman"/>
          <w:b/>
          <w:b/>
          <w:bCs/>
          <w:sz w:val="24"/>
          <w:szCs w:val="24"/>
          <w:lang w:val="en-US"/>
        </w:rPr>
      </w:pPr>
      <w:r>
        <w:rPr>
          <w:b/>
          <w:bCs/>
        </w:rPr>
      </w:r>
    </w:p>
    <w:p>
      <w:pPr>
        <w:pStyle w:val="Normal"/>
        <w:spacing w:lineRule="auto" w:line="480"/>
        <w:jc w:val="both"/>
        <w:rPr/>
      </w:pPr>
      <w:r>
        <w:rPr>
          <w:rFonts w:cs="Times New Roman" w:ascii="Times New Roman" w:hAnsi="Times New Roman"/>
          <w:b/>
          <w:bCs/>
          <w:sz w:val="24"/>
          <w:szCs w:val="24"/>
          <w:lang w:val="en-US"/>
        </w:rPr>
        <w:t>Conflict of Interest</w:t>
      </w:r>
    </w:p>
    <w:p>
      <w:pPr>
        <w:pStyle w:val="Normal"/>
        <w:spacing w:lineRule="auto" w:line="480"/>
        <w:jc w:val="both"/>
        <w:rPr/>
      </w:pPr>
      <w:r>
        <w:rPr>
          <w:rFonts w:cs="Times New Roman" w:ascii="Times New Roman" w:hAnsi="Times New Roman"/>
          <w:sz w:val="24"/>
          <w:szCs w:val="24"/>
          <w:lang w:val="en-US"/>
        </w:rPr>
        <w:t>The author declare no conflict or competing interest.</w:t>
      </w:r>
    </w:p>
    <w:p>
      <w:pPr>
        <w:pStyle w:val="Normal"/>
        <w:spacing w:lineRule="auto" w:line="480"/>
        <w:jc w:val="both"/>
        <w:rPr>
          <w:b/>
          <w:b/>
          <w:bCs/>
        </w:rPr>
      </w:pPr>
      <w:r>
        <w:rPr>
          <w:rFonts w:cs="Times New Roman" w:ascii="Times New Roman" w:hAnsi="Times New Roman"/>
          <w:b/>
          <w:bCs/>
          <w:sz w:val="24"/>
          <w:szCs w:val="24"/>
          <w:lang w:val="en-US"/>
        </w:rPr>
        <w:t xml:space="preserve">Ethics approval </w:t>
      </w:r>
    </w:p>
    <w:p>
      <w:pPr>
        <w:pStyle w:val="Normal"/>
        <w:spacing w:lineRule="auto" w:line="480"/>
        <w:jc w:val="both"/>
        <w:rPr>
          <w:b w:val="false"/>
          <w:b w:val="false"/>
          <w:bCs w:val="false"/>
        </w:rPr>
      </w:pPr>
      <w:r>
        <w:rPr>
          <w:rFonts w:cs="Times New Roman" w:ascii="Times New Roman" w:hAnsi="Times New Roman"/>
          <w:b w:val="false"/>
          <w:bCs w:val="false"/>
          <w:sz w:val="24"/>
          <w:szCs w:val="24"/>
          <w:lang w:val="en-US"/>
        </w:rPr>
        <w:t>Not applicable</w:t>
      </w:r>
    </w:p>
    <w:p>
      <w:pPr>
        <w:pStyle w:val="Normal"/>
        <w:spacing w:lineRule="auto" w:line="480"/>
        <w:jc w:val="both"/>
        <w:rPr/>
      </w:pPr>
      <w:r>
        <w:rPr>
          <w:rFonts w:cs="Times New Roman" w:ascii="Times New Roman" w:hAnsi="Times New Roman"/>
          <w:b/>
          <w:bCs/>
          <w:sz w:val="24"/>
          <w:szCs w:val="24"/>
          <w:lang w:val="en-US"/>
        </w:rPr>
        <w:t>Consent to participate</w:t>
      </w:r>
    </w:p>
    <w:p>
      <w:pPr>
        <w:pStyle w:val="Normal"/>
        <w:spacing w:lineRule="auto" w:line="480"/>
        <w:jc w:val="both"/>
        <w:rPr/>
      </w:pPr>
      <w:r>
        <w:rPr>
          <w:rFonts w:cs="Times New Roman" w:ascii="Times New Roman" w:hAnsi="Times New Roman"/>
          <w:sz w:val="24"/>
          <w:szCs w:val="24"/>
          <w:lang w:val="en-US"/>
        </w:rPr>
        <w:t xml:space="preserve">The authors all consent to </w:t>
      </w:r>
      <w:r>
        <w:rPr>
          <w:rFonts w:eastAsia="Calibri" w:cs="Times New Roman" w:ascii="Times New Roman" w:hAnsi="Times New Roman"/>
          <w:color w:val="auto"/>
          <w:kern w:val="0"/>
          <w:sz w:val="24"/>
          <w:szCs w:val="24"/>
          <w:lang w:val="en-US" w:eastAsia="en-US" w:bidi="ar-SA"/>
        </w:rPr>
        <w:t>participate</w:t>
      </w:r>
      <w:r>
        <w:rPr>
          <w:rFonts w:cs="Times New Roman" w:ascii="Times New Roman" w:hAnsi="Times New Roman"/>
          <w:sz w:val="24"/>
          <w:szCs w:val="24"/>
          <w:lang w:val="en-US"/>
        </w:rPr>
        <w:t>.</w:t>
      </w:r>
    </w:p>
    <w:p>
      <w:pPr>
        <w:pStyle w:val="Normal"/>
        <w:spacing w:lineRule="auto" w:line="480"/>
        <w:jc w:val="both"/>
        <w:rPr/>
      </w:pPr>
      <w:r>
        <w:rPr>
          <w:rFonts w:cs="Times New Roman" w:ascii="Times New Roman" w:hAnsi="Times New Roman"/>
          <w:b/>
          <w:bCs/>
          <w:sz w:val="24"/>
          <w:szCs w:val="24"/>
          <w:lang w:val="en-US"/>
        </w:rPr>
        <w:t>Consent to participate</w:t>
      </w:r>
    </w:p>
    <w:p>
      <w:pPr>
        <w:pStyle w:val="Normal"/>
        <w:spacing w:lineRule="auto" w:line="480"/>
        <w:jc w:val="both"/>
        <w:rPr/>
      </w:pPr>
      <w:r>
        <w:rPr>
          <w:rFonts w:cs="Times New Roman" w:ascii="Times New Roman" w:hAnsi="Times New Roman"/>
          <w:sz w:val="24"/>
          <w:szCs w:val="24"/>
          <w:lang w:val="en-US"/>
        </w:rPr>
        <w:t>The authors all consent to publication.</w:t>
      </w:r>
    </w:p>
    <w:p>
      <w:pPr>
        <w:pStyle w:val="Normal"/>
        <w:spacing w:lineRule="auto" w:line="480"/>
        <w:jc w:val="both"/>
        <w:rPr/>
      </w:pPr>
      <w:r>
        <w:rPr>
          <w:rStyle w:val="StrongEmphasis"/>
          <w:rFonts w:cs="Times New Roman" w:ascii="Times New Roman" w:hAnsi="Times New Roman"/>
          <w:sz w:val="24"/>
          <w:szCs w:val="24"/>
          <w:lang w:val="en-US"/>
        </w:rPr>
        <w:t>Availability of data and material</w:t>
      </w:r>
    </w:p>
    <w:p>
      <w:pPr>
        <w:pStyle w:val="Normal"/>
        <w:spacing w:lineRule="auto" w:line="480"/>
        <w:jc w:val="both"/>
        <w:rPr/>
      </w:pPr>
      <w:r>
        <w:rPr>
          <w:rStyle w:val="StrongEmphasis"/>
          <w:rFonts w:cs="Times New Roman" w:ascii="Times New Roman" w:hAnsi="Times New Roman"/>
          <w:b w:val="false"/>
          <w:bCs w:val="false"/>
          <w:sz w:val="24"/>
          <w:szCs w:val="24"/>
          <w:lang w:val="en-US"/>
        </w:rPr>
        <w:t>Not applicable</w:t>
      </w:r>
    </w:p>
    <w:p>
      <w:pPr>
        <w:pStyle w:val="Normal"/>
        <w:spacing w:lineRule="auto" w:line="480"/>
        <w:jc w:val="both"/>
        <w:rPr>
          <w:b/>
          <w:b/>
          <w:bCs/>
        </w:rPr>
      </w:pPr>
      <w:r>
        <w:rPr>
          <w:rFonts w:cs="Times New Roman" w:ascii="Times New Roman" w:hAnsi="Times New Roman"/>
          <w:b/>
          <w:bCs/>
          <w:sz w:val="24"/>
          <w:szCs w:val="24"/>
          <w:lang w:val="en-US"/>
        </w:rPr>
        <w:t>Code availability</w:t>
      </w:r>
    </w:p>
    <w:p>
      <w:pPr>
        <w:pStyle w:val="Normal"/>
        <w:spacing w:lineRule="auto" w:line="480"/>
        <w:jc w:val="both"/>
        <w:rPr/>
      </w:pPr>
      <w:r>
        <w:rPr>
          <w:rFonts w:cs="Times New Roman" w:ascii="Times New Roman" w:hAnsi="Times New Roman"/>
          <w:b w:val="false"/>
          <w:bCs w:val="false"/>
          <w:sz w:val="24"/>
          <w:szCs w:val="24"/>
          <w:lang w:val="en-US"/>
        </w:rPr>
        <w:t>All scripts of simulations, analyses and graphics can be found at ……</w:t>
      </w:r>
    </w:p>
    <w:p>
      <w:pPr>
        <w:pStyle w:val="Normal"/>
        <w:spacing w:lineRule="auto" w:line="480"/>
        <w:jc w:val="both"/>
        <w:rPr/>
      </w:pPr>
      <w:r>
        <w:rPr>
          <w:rFonts w:cs="Times New Roman" w:ascii="Times New Roman" w:hAnsi="Times New Roman"/>
          <w:b/>
          <w:sz w:val="24"/>
          <w:szCs w:val="24"/>
          <w:lang w:val="en-US"/>
        </w:rPr>
        <w:t>References</w:t>
      </w:r>
    </w:p>
    <w:p>
      <w:pPr>
        <w:pStyle w:val="Normal"/>
        <w:spacing w:lineRule="auto" w:line="480"/>
        <w:jc w:val="both"/>
        <w:rPr>
          <w:rFonts w:ascii="Times New Roman" w:hAnsi="Times New Roman" w:cs="Times New Roman"/>
          <w:b/>
          <w:b/>
          <w:sz w:val="24"/>
          <w:szCs w:val="24"/>
          <w:lang w:val="en-US"/>
        </w:rPr>
      </w:pPr>
      <w:r>
        <w:rPr>
          <w:rFonts w:cs="Times New Roman" w:ascii="Times New Roman" w:hAnsi="Times New Roman"/>
          <w:b/>
          <w:sz w:val="24"/>
          <w:szCs w:val="24"/>
          <w:lang w:val="en-US"/>
        </w:rPr>
        <w:t xml:space="preserve"> </w:t>
      </w:r>
      <w:r>
        <w:rPr>
          <w:rFonts w:cs="Times New Roman" w:ascii="Times New Roman" w:hAnsi="Times New Roman"/>
          <w:b/>
          <w:sz w:val="24"/>
          <w:szCs w:val="24"/>
          <w:lang w:val="en-US"/>
        </w:rPr>
        <w:t xml:space="preserve"> </w:t>
      </w:r>
    </w:p>
    <w:p>
      <w:pPr>
        <w:sectPr>
          <w:headerReference w:type="default" r:id="rId6"/>
          <w:footerReference w:type="default" r:id="rId7"/>
          <w:type w:val="nextPage"/>
          <w:pgSz w:w="11906" w:h="16838"/>
          <w:pgMar w:left="1701" w:right="1701" w:header="708" w:top="1417" w:footer="708" w:bottom="1417" w:gutter="0"/>
          <w:lnNumType w:countBy="1" w:restart="continuous" w:distance="283"/>
          <w:pgNumType w:fmt="decimal"/>
          <w:formProt w:val="false"/>
          <w:textDirection w:val="lrTb"/>
          <w:docGrid w:type="default" w:linePitch="360" w:charSpace="4096"/>
        </w:sectPr>
      </w:pPr>
    </w:p>
    <w:p>
      <w:pPr>
        <w:pStyle w:val="Normal"/>
        <w:spacing w:lineRule="auto" w:line="288" w:before="0" w:after="140"/>
        <w:ind w:left="480" w:hanging="480"/>
        <w:rPr>
          <w:rFonts w:ascii="Times New Roman" w:hAnsi="Times New Roman"/>
          <w:sz w:val="24"/>
        </w:rPr>
      </w:pPr>
      <w:bookmarkStart w:id="162" w:name="Mendeley_Bookmark_gDfFx8Gv8g"/>
      <w:bookmarkStart w:id="163" w:name="Mendeley_Bookmark_PKP8dlhWsw"/>
      <w:r>
        <w:rPr>
          <w:rFonts w:ascii="Times New Roman" w:hAnsi="Times New Roman"/>
          <w:sz w:val="24"/>
        </w:rPr>
        <w:t xml:space="preserve">Barzi, F. (2004). Imputations of missing values in practice: results from imputations of serum cholesterol in 28 cohort studies. </w:t>
      </w:r>
      <w:r>
        <w:rPr>
          <w:rFonts w:ascii="Times New Roman" w:hAnsi="Times New Roman"/>
          <w:i/>
          <w:sz w:val="24"/>
        </w:rPr>
        <w:t>American Journal of Epidemiology</w:t>
      </w:r>
      <w:r>
        <w:rPr>
          <w:rFonts w:ascii="Times New Roman" w:hAnsi="Times New Roman"/>
          <w:sz w:val="24"/>
        </w:rPr>
        <w:t xml:space="preserve">, </w:t>
      </w:r>
      <w:r>
        <w:rPr>
          <w:rFonts w:ascii="Times New Roman" w:hAnsi="Times New Roman"/>
          <w:i/>
          <w:sz w:val="24"/>
        </w:rPr>
        <w:t>160</w:t>
      </w:r>
      <w:r>
        <w:rPr>
          <w:rFonts w:ascii="Times New Roman" w:hAnsi="Times New Roman"/>
          <w:sz w:val="24"/>
        </w:rPr>
        <w:t>(1), 34–45. https://doi.org/10.1093/aje/kwh175</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Beaulieu, J. M., Jhwueng, D. C., Boettiger, C., &amp; O’Meara, B. C. (2012a). Modeling stabilizing selection: Expanding the Ornstein-Uhlenbeck model of adaptive evolution.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66</w:t>
      </w:r>
      <w:r>
        <w:rPr>
          <w:rFonts w:ascii="Times New Roman" w:hAnsi="Times New Roman"/>
          <w:sz w:val="24"/>
        </w:rPr>
        <w:t>(8), 2369–2383. https://doi.org/10.1111/j.1558-5646.2012.01619.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Beaulieu, J. M., Jhwueng, D. C., Boettiger, C., &amp; O’Meara, B. C. (2012b). Modeling stabilizing selection: Expanding the Ornstein-Uhlenbeck model of adaptive evolution.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66</w:t>
      </w:r>
      <w:r>
        <w:rPr>
          <w:rFonts w:ascii="Times New Roman" w:hAnsi="Times New Roman"/>
          <w:sz w:val="24"/>
        </w:rPr>
        <w:t>(8), 2369–2383. https://doi.org/10.1111/j.1558-5646.2012.01619.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Blomberg, Simon P, Garland, T., &amp; Ives, A. R. (2003). Testing for phylogenetic signal in comparative data: behavioral traits are more labile.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57</w:t>
      </w:r>
      <w:r>
        <w:rPr>
          <w:rFonts w:ascii="Times New Roman" w:hAnsi="Times New Roman"/>
          <w:sz w:val="24"/>
        </w:rPr>
        <w:t>(4), 717–745. https://doi.org/10.1111/j.0014-3820.2003.tb00285.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Blomberg, Simone P., Rathnayake, S. I., &amp; Moreau, C. M. (2020). Beyond brownian motion and the ornstein-uhlenbeck process: Stochastic diffusion models for the evolution of quantitative characters. </w:t>
      </w:r>
      <w:r>
        <w:rPr>
          <w:rFonts w:ascii="Times New Roman" w:hAnsi="Times New Roman"/>
          <w:i/>
          <w:sz w:val="24"/>
        </w:rPr>
        <w:t>American Naturalist</w:t>
      </w:r>
      <w:r>
        <w:rPr>
          <w:rFonts w:ascii="Times New Roman" w:hAnsi="Times New Roman"/>
          <w:sz w:val="24"/>
        </w:rPr>
        <w:t xml:space="preserve">, </w:t>
      </w:r>
      <w:r>
        <w:rPr>
          <w:rFonts w:ascii="Times New Roman" w:hAnsi="Times New Roman"/>
          <w:i/>
          <w:sz w:val="24"/>
        </w:rPr>
        <w:t>195</w:t>
      </w:r>
      <w:r>
        <w:rPr>
          <w:rFonts w:ascii="Times New Roman" w:hAnsi="Times New Roman"/>
          <w:sz w:val="24"/>
        </w:rPr>
        <w:t>(2), 145–165. https://doi.org/10.1086/706339</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Burnham, K. P., &amp; Anderson, D. R. (2002). </w:t>
      </w:r>
      <w:r>
        <w:rPr>
          <w:rFonts w:ascii="Times New Roman" w:hAnsi="Times New Roman"/>
          <w:i/>
          <w:sz w:val="24"/>
        </w:rPr>
        <w:t>Model Selection and Multimodel Inference</w:t>
      </w:r>
      <w:r>
        <w:rPr>
          <w:rFonts w:ascii="Times New Roman" w:hAnsi="Times New Roman"/>
          <w:sz w:val="24"/>
        </w:rPr>
        <w:t xml:space="preserve"> (2nd ed.). New York, NY: Springer-Verlag. http://linkinghub.elsevier.com/retrieve/pii/S0304380003004526</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Butler, M. A., &amp; King, A. A. (2004). Phylogenetic Comparative Analysis: A Modeling Approach for Adaptive Evolution APP. </w:t>
      </w:r>
      <w:r>
        <w:rPr>
          <w:rFonts w:ascii="Times New Roman" w:hAnsi="Times New Roman"/>
          <w:i/>
          <w:sz w:val="24"/>
        </w:rPr>
        <w:t>The American Naturalist</w:t>
      </w:r>
      <w:r>
        <w:rPr>
          <w:rFonts w:ascii="Times New Roman" w:hAnsi="Times New Roman"/>
          <w:sz w:val="24"/>
        </w:rPr>
        <w:t xml:space="preserve">, </w:t>
      </w:r>
      <w:r>
        <w:rPr>
          <w:rFonts w:ascii="Times New Roman" w:hAnsi="Times New Roman"/>
          <w:i/>
          <w:sz w:val="24"/>
        </w:rPr>
        <w:t>164</w:t>
      </w:r>
      <w:r>
        <w:rPr>
          <w:rFonts w:ascii="Times New Roman" w:hAnsi="Times New Roman"/>
          <w:sz w:val="24"/>
        </w:rPr>
        <w:t>(6), 683–695. https://doi.org/10.1086/426002</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Buuren, S. van, &amp; Groothuis-Oudshoorn, K. (2011). mice : Multivariate Imputation by Chained Equations in R. </w:t>
      </w:r>
      <w:r>
        <w:rPr>
          <w:rFonts w:ascii="Times New Roman" w:hAnsi="Times New Roman"/>
          <w:i/>
          <w:sz w:val="24"/>
        </w:rPr>
        <w:t>Journal of Statistical Software</w:t>
      </w:r>
      <w:r>
        <w:rPr>
          <w:rFonts w:ascii="Times New Roman" w:hAnsi="Times New Roman"/>
          <w:sz w:val="24"/>
        </w:rPr>
        <w:t xml:space="preserve">, </w:t>
      </w:r>
      <w:r>
        <w:rPr>
          <w:rFonts w:ascii="Times New Roman" w:hAnsi="Times New Roman"/>
          <w:i/>
          <w:sz w:val="24"/>
        </w:rPr>
        <w:t>45</w:t>
      </w:r>
      <w:r>
        <w:rPr>
          <w:rFonts w:ascii="Times New Roman" w:hAnsi="Times New Roman"/>
          <w:sz w:val="24"/>
        </w:rPr>
        <w:t>(3). https://doi.org/10.18637/jss.v045.i03</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Cavender-Bares, J., Kozak, K. H., Fine, P. V. A., &amp; Kembel, S. W. (2009). The merging of community ecology and phylogenetic biology. </w:t>
      </w:r>
      <w:r>
        <w:rPr>
          <w:rFonts w:ascii="Times New Roman" w:hAnsi="Times New Roman"/>
          <w:i/>
          <w:sz w:val="24"/>
        </w:rPr>
        <w:t>Ecology letters</w:t>
      </w:r>
      <w:r>
        <w:rPr>
          <w:rFonts w:ascii="Times New Roman" w:hAnsi="Times New Roman"/>
          <w:sz w:val="24"/>
        </w:rPr>
        <w:t xml:space="preserve">, </w:t>
      </w:r>
      <w:r>
        <w:rPr>
          <w:rFonts w:ascii="Times New Roman" w:hAnsi="Times New Roman"/>
          <w:i/>
          <w:sz w:val="24"/>
        </w:rPr>
        <w:t>12</w:t>
      </w:r>
      <w:r>
        <w:rPr>
          <w:rFonts w:ascii="Times New Roman" w:hAnsi="Times New Roman"/>
          <w:sz w:val="24"/>
        </w:rPr>
        <w:t>, 693–715. https://doi.org/10.1111/j.1461-0248.2009.01314.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Diniz-Filho, J. A. F. (2001). Phylogenetic autocorrelation under distinct evolutionary process.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55</w:t>
      </w:r>
      <w:r>
        <w:rPr>
          <w:rFonts w:ascii="Times New Roman" w:hAnsi="Times New Roman"/>
          <w:sz w:val="24"/>
        </w:rPr>
        <w:t>(6), 1104–1109.</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Diniz-Filho, J. A. F., Sant’Ana, C. E. R., &amp; Bini, L. M. (1998). An Eigenvector Method for estimating Phylogenetic Inertia.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52</w:t>
      </w:r>
      <w:r>
        <w:rPr>
          <w:rFonts w:ascii="Times New Roman" w:hAnsi="Times New Roman"/>
          <w:sz w:val="24"/>
        </w:rPr>
        <w:t>(5), 1247–1262.</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Diniz-Filho, J. A. F., Villalobos, F., &amp; Bini, L. M. (2015). The best of both worlds : Phylogenetic eigenvector regression and mapping. </w:t>
      </w:r>
      <w:r>
        <w:rPr>
          <w:rFonts w:ascii="Times New Roman" w:hAnsi="Times New Roman"/>
          <w:i/>
          <w:sz w:val="24"/>
        </w:rPr>
        <w:t>Genetics and Molecular Biology</w:t>
      </w:r>
      <w:r>
        <w:rPr>
          <w:rFonts w:ascii="Times New Roman" w:hAnsi="Times New Roman"/>
          <w:sz w:val="24"/>
        </w:rPr>
        <w:t xml:space="preserve">, </w:t>
      </w:r>
      <w:r>
        <w:rPr>
          <w:rFonts w:ascii="Times New Roman" w:hAnsi="Times New Roman"/>
          <w:i/>
          <w:sz w:val="24"/>
        </w:rPr>
        <w:t>38</w:t>
      </w:r>
      <w:r>
        <w:rPr>
          <w:rFonts w:ascii="Times New Roman" w:hAnsi="Times New Roman"/>
          <w:sz w:val="24"/>
        </w:rPr>
        <w:t>(3), 396–400.</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Enders, C. K. (2010). </w:t>
      </w:r>
      <w:r>
        <w:rPr>
          <w:rFonts w:ascii="Times New Roman" w:hAnsi="Times New Roman"/>
          <w:i/>
          <w:sz w:val="24"/>
        </w:rPr>
        <w:t>Applied Missing Data Analysis</w:t>
      </w:r>
      <w:r>
        <w:rPr>
          <w:rFonts w:ascii="Times New Roman" w:hAnsi="Times New Roman"/>
          <w:sz w:val="24"/>
        </w:rPr>
        <w:t xml:space="preserve"> (1st ed.). New York, NY.</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Felsenstein, J. (1985). Phylogenies and the comparative method. </w:t>
      </w:r>
      <w:r>
        <w:rPr>
          <w:rFonts w:ascii="Times New Roman" w:hAnsi="Times New Roman"/>
          <w:i/>
          <w:sz w:val="24"/>
        </w:rPr>
        <w:t>The American Naturalist</w:t>
      </w:r>
      <w:r>
        <w:rPr>
          <w:rFonts w:ascii="Times New Roman" w:hAnsi="Times New Roman"/>
          <w:sz w:val="24"/>
        </w:rPr>
        <w:t xml:space="preserve">, </w:t>
      </w:r>
      <w:r>
        <w:rPr>
          <w:rFonts w:ascii="Times New Roman" w:hAnsi="Times New Roman"/>
          <w:i/>
          <w:sz w:val="24"/>
        </w:rPr>
        <w:t>125</w:t>
      </w:r>
      <w:r>
        <w:rPr>
          <w:rFonts w:ascii="Times New Roman" w:hAnsi="Times New Roman"/>
          <w:sz w:val="24"/>
        </w:rPr>
        <w:t>(1), 1–15.</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Freckleton, R. P., Harvey, P. H., &amp; Pagel, M. (2002). Phylogenetic analysis and comparative data : a test and review of evidence. </w:t>
      </w:r>
      <w:r>
        <w:rPr>
          <w:rFonts w:ascii="Times New Roman" w:hAnsi="Times New Roman"/>
          <w:i/>
          <w:sz w:val="24"/>
        </w:rPr>
        <w:t>The American naturalist</w:t>
      </w:r>
      <w:r>
        <w:rPr>
          <w:rFonts w:ascii="Times New Roman" w:hAnsi="Times New Roman"/>
          <w:sz w:val="24"/>
        </w:rPr>
        <w:t xml:space="preserve">, </w:t>
      </w:r>
      <w:r>
        <w:rPr>
          <w:rFonts w:ascii="Times New Roman" w:hAnsi="Times New Roman"/>
          <w:i/>
          <w:sz w:val="24"/>
        </w:rPr>
        <w:t>160</w:t>
      </w:r>
      <w:r>
        <w:rPr>
          <w:rFonts w:ascii="Times New Roman" w:hAnsi="Times New Roman"/>
          <w:sz w:val="24"/>
        </w:rPr>
        <w:t>(6), 712–726.</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Freckleton, Robert P, &amp; Jetz, W. (2009). Space versus phylogeny: disentangling phylogenetic and spatial signals in comparative data. </w:t>
      </w:r>
      <w:r>
        <w:rPr>
          <w:rFonts w:ascii="Times New Roman" w:hAnsi="Times New Roman"/>
          <w:i/>
          <w:sz w:val="24"/>
        </w:rPr>
        <w:t>Proceedings of the Royal Society B</w:t>
      </w:r>
      <w:r>
        <w:rPr>
          <w:rFonts w:ascii="Times New Roman" w:hAnsi="Times New Roman"/>
          <w:sz w:val="24"/>
        </w:rPr>
        <w:t xml:space="preserve">, </w:t>
      </w:r>
      <w:r>
        <w:rPr>
          <w:rFonts w:ascii="Times New Roman" w:hAnsi="Times New Roman"/>
          <w:i/>
          <w:sz w:val="24"/>
        </w:rPr>
        <w:t>276</w:t>
      </w:r>
      <w:r>
        <w:rPr>
          <w:rFonts w:ascii="Times New Roman" w:hAnsi="Times New Roman"/>
          <w:sz w:val="24"/>
        </w:rPr>
        <w:t>(1654), 21–30. https://doi.org/10.1098/rspb.2008.0905</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Gaston, K. J., &amp; Blackburn, T. M. (1994). Are Newly Described Bird Species Small-Bodied ? </w:t>
      </w:r>
      <w:r>
        <w:rPr>
          <w:rFonts w:ascii="Times New Roman" w:hAnsi="Times New Roman"/>
          <w:i/>
          <w:sz w:val="24"/>
        </w:rPr>
        <w:t>Biodiversity Letters</w:t>
      </w:r>
      <w:r>
        <w:rPr>
          <w:rFonts w:ascii="Times New Roman" w:hAnsi="Times New Roman"/>
          <w:sz w:val="24"/>
        </w:rPr>
        <w:t xml:space="preserve">, </w:t>
      </w:r>
      <w:r>
        <w:rPr>
          <w:rFonts w:ascii="Times New Roman" w:hAnsi="Times New Roman"/>
          <w:i/>
          <w:sz w:val="24"/>
        </w:rPr>
        <w:t>2</w:t>
      </w:r>
      <w:r>
        <w:rPr>
          <w:rFonts w:ascii="Times New Roman" w:hAnsi="Times New Roman"/>
          <w:sz w:val="24"/>
        </w:rPr>
        <w:t>(1), 16–20.</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Gaston, K. J., Chown, S. L., &amp; Evans, K. L. (2008). Ecogeographical rules: elements of a synthesis. </w:t>
      </w:r>
      <w:r>
        <w:rPr>
          <w:rFonts w:ascii="Times New Roman" w:hAnsi="Times New Roman"/>
          <w:i/>
          <w:sz w:val="24"/>
        </w:rPr>
        <w:t>Journal of Biogeography</w:t>
      </w:r>
      <w:r>
        <w:rPr>
          <w:rFonts w:ascii="Times New Roman" w:hAnsi="Times New Roman"/>
          <w:sz w:val="24"/>
        </w:rPr>
        <w:t xml:space="preserve">, </w:t>
      </w:r>
      <w:r>
        <w:rPr>
          <w:rFonts w:ascii="Times New Roman" w:hAnsi="Times New Roman"/>
          <w:i/>
          <w:sz w:val="24"/>
        </w:rPr>
        <w:t>35</w:t>
      </w:r>
      <w:r>
        <w:rPr>
          <w:rFonts w:ascii="Times New Roman" w:hAnsi="Times New Roman"/>
          <w:sz w:val="24"/>
        </w:rPr>
        <w:t>, 483–500. https://doi.org/10.1111/j.1365-2699.2007.01772.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Gillespie, D. (1996). Exact numerical simulation of the Ornstein-Uhlenbeck process and its integral. </w:t>
      </w:r>
      <w:r>
        <w:rPr>
          <w:rFonts w:ascii="Times New Roman" w:hAnsi="Times New Roman"/>
          <w:i/>
          <w:sz w:val="24"/>
        </w:rPr>
        <w:t>Physical Review E</w:t>
      </w:r>
      <w:r>
        <w:rPr>
          <w:rFonts w:ascii="Times New Roman" w:hAnsi="Times New Roman"/>
          <w:sz w:val="24"/>
        </w:rPr>
        <w:t xml:space="preserve">, </w:t>
      </w:r>
      <w:r>
        <w:rPr>
          <w:rFonts w:ascii="Times New Roman" w:hAnsi="Times New Roman"/>
          <w:i/>
          <w:sz w:val="24"/>
        </w:rPr>
        <w:t>54</w:t>
      </w:r>
      <w:r>
        <w:rPr>
          <w:rFonts w:ascii="Times New Roman" w:hAnsi="Times New Roman"/>
          <w:sz w:val="24"/>
        </w:rPr>
        <w:t>(2), 2084–2091. https://doi.org/10.1103/PhysRevE.54.2084</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Gittleman, J. L., &amp; Kot, M. (1990). Adaptation: statistics and a null model for estimating phylogenetic effects. </w:t>
      </w:r>
      <w:r>
        <w:rPr>
          <w:rFonts w:ascii="Times New Roman" w:hAnsi="Times New Roman"/>
          <w:i/>
          <w:sz w:val="24"/>
        </w:rPr>
        <w:t>Systematic Zoology</w:t>
      </w:r>
      <w:r>
        <w:rPr>
          <w:rFonts w:ascii="Times New Roman" w:hAnsi="Times New Roman"/>
          <w:sz w:val="24"/>
        </w:rPr>
        <w:t xml:space="preserve">, </w:t>
      </w:r>
      <w:r>
        <w:rPr>
          <w:rFonts w:ascii="Times New Roman" w:hAnsi="Times New Roman"/>
          <w:i/>
          <w:sz w:val="24"/>
        </w:rPr>
        <w:t>39</w:t>
      </w:r>
      <w:r>
        <w:rPr>
          <w:rFonts w:ascii="Times New Roman" w:hAnsi="Times New Roman"/>
          <w:sz w:val="24"/>
        </w:rPr>
        <w:t>(3), 227–241.</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Goldberg, E. E., Kohn, J. R., Lande, R., Robertson, K. a., Smith, S. a., &amp; Igic, B. (2010). Species selection maintains self-incompatibility. </w:t>
      </w:r>
      <w:r>
        <w:rPr>
          <w:rFonts w:ascii="Times New Roman" w:hAnsi="Times New Roman"/>
          <w:i/>
          <w:sz w:val="24"/>
        </w:rPr>
        <w:t>Science</w:t>
      </w:r>
      <w:r>
        <w:rPr>
          <w:rFonts w:ascii="Times New Roman" w:hAnsi="Times New Roman"/>
          <w:sz w:val="24"/>
        </w:rPr>
        <w:t xml:space="preserve">, </w:t>
      </w:r>
      <w:r>
        <w:rPr>
          <w:rFonts w:ascii="Times New Roman" w:hAnsi="Times New Roman"/>
          <w:i/>
          <w:sz w:val="24"/>
        </w:rPr>
        <w:t>330</w:t>
      </w:r>
      <w:r>
        <w:rPr>
          <w:rFonts w:ascii="Times New Roman" w:hAnsi="Times New Roman"/>
          <w:sz w:val="24"/>
        </w:rPr>
        <w:t>(493), 493–495. https://doi.org/10.1126/science.1194513</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Gonzalez-Suarez, M., Lucas, P. M., &amp; Revilla, E. (2012). Biases in comparative analyses of extinction risk: mind the gap. </w:t>
      </w:r>
      <w:r>
        <w:rPr>
          <w:rFonts w:ascii="Times New Roman" w:hAnsi="Times New Roman"/>
          <w:i/>
          <w:sz w:val="24"/>
        </w:rPr>
        <w:t>The Journal of Animal Ecology</w:t>
      </w:r>
      <w:r>
        <w:rPr>
          <w:rFonts w:ascii="Times New Roman" w:hAnsi="Times New Roman"/>
          <w:sz w:val="24"/>
        </w:rPr>
        <w:t xml:space="preserve">, </w:t>
      </w:r>
      <w:r>
        <w:rPr>
          <w:rFonts w:ascii="Times New Roman" w:hAnsi="Times New Roman"/>
          <w:i/>
          <w:sz w:val="24"/>
        </w:rPr>
        <w:t>81</w:t>
      </w:r>
      <w:r>
        <w:rPr>
          <w:rFonts w:ascii="Times New Roman" w:hAnsi="Times New Roman"/>
          <w:sz w:val="24"/>
        </w:rPr>
        <w:t>, 1211–22. https://doi.org/10.1111/j.1365-2656.2012.01999.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Graham, J. W., Olchowski, A. E., &amp; Gilreath, T. D. (2007). How many imputations are really needed? Some practical clarifications of multiple imputation theory. </w:t>
      </w:r>
      <w:r>
        <w:rPr>
          <w:rFonts w:ascii="Times New Roman" w:hAnsi="Times New Roman"/>
          <w:i/>
          <w:sz w:val="24"/>
        </w:rPr>
        <w:t>Prevention Science</w:t>
      </w:r>
      <w:r>
        <w:rPr>
          <w:rFonts w:ascii="Times New Roman" w:hAnsi="Times New Roman"/>
          <w:sz w:val="24"/>
        </w:rPr>
        <w:t xml:space="preserve">, </w:t>
      </w:r>
      <w:r>
        <w:rPr>
          <w:rFonts w:ascii="Times New Roman" w:hAnsi="Times New Roman"/>
          <w:i/>
          <w:sz w:val="24"/>
        </w:rPr>
        <w:t>8</w:t>
      </w:r>
      <w:r>
        <w:rPr>
          <w:rFonts w:ascii="Times New Roman" w:hAnsi="Times New Roman"/>
          <w:sz w:val="24"/>
        </w:rPr>
        <w:t>, 206–213. https://doi.org/10.1007/s11121-007-0070-9</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Guénard, G., Legendre, P., &amp; Peres-Neto, P. (2013). Phylogenetic eigenvector maps: a framework to model and predict species traits. </w:t>
      </w:r>
      <w:r>
        <w:rPr>
          <w:rFonts w:ascii="Times New Roman" w:hAnsi="Times New Roman"/>
          <w:i/>
          <w:sz w:val="24"/>
        </w:rPr>
        <w:t>Methods in Ecology and Evolution</w:t>
      </w:r>
      <w:r>
        <w:rPr>
          <w:rFonts w:ascii="Times New Roman" w:hAnsi="Times New Roman"/>
          <w:sz w:val="24"/>
        </w:rPr>
        <w:t xml:space="preserve">, </w:t>
      </w:r>
      <w:r>
        <w:rPr>
          <w:rFonts w:ascii="Times New Roman" w:hAnsi="Times New Roman"/>
          <w:i/>
          <w:sz w:val="24"/>
        </w:rPr>
        <w:t>4</w:t>
      </w:r>
      <w:r>
        <w:rPr>
          <w:rFonts w:ascii="Times New Roman" w:hAnsi="Times New Roman"/>
          <w:sz w:val="24"/>
        </w:rPr>
        <w:t>(12), 1120–1131. https://doi.org/10.1111/2041-210X.12111</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Hadfield, J. D. (2008). Estimating evolutionary parameters when viability selection is operating. </w:t>
      </w:r>
      <w:r>
        <w:rPr>
          <w:rFonts w:ascii="Times New Roman" w:hAnsi="Times New Roman"/>
          <w:i/>
          <w:sz w:val="24"/>
        </w:rPr>
        <w:t>Proceedings of the Royal Society B: Biological Sciences</w:t>
      </w:r>
      <w:r>
        <w:rPr>
          <w:rFonts w:ascii="Times New Roman" w:hAnsi="Times New Roman"/>
          <w:sz w:val="24"/>
        </w:rPr>
        <w:t xml:space="preserve">, </w:t>
      </w:r>
      <w:r>
        <w:rPr>
          <w:rFonts w:ascii="Times New Roman" w:hAnsi="Times New Roman"/>
          <w:i/>
          <w:sz w:val="24"/>
        </w:rPr>
        <w:t>275</w:t>
      </w:r>
      <w:r>
        <w:rPr>
          <w:rFonts w:ascii="Times New Roman" w:hAnsi="Times New Roman"/>
          <w:sz w:val="24"/>
        </w:rPr>
        <w:t>(1635), 723–734. https://doi.org/10.1098/rspb.2007.1013</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Hansen, T. F. (1997a). Stabilizing selection and the comparative analysis of adaptation.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51</w:t>
      </w:r>
      <w:r>
        <w:rPr>
          <w:rFonts w:ascii="Times New Roman" w:hAnsi="Times New Roman"/>
          <w:sz w:val="24"/>
        </w:rPr>
        <w:t>(5), 1341–1351.</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Hansen, T. F. (1997b). Stabilizing selection and the comparative analysis of adaptation.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51</w:t>
      </w:r>
      <w:r>
        <w:rPr>
          <w:rFonts w:ascii="Times New Roman" w:hAnsi="Times New Roman"/>
          <w:sz w:val="24"/>
        </w:rPr>
        <w:t>(5), 1341–1351.</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Hansen, T. F., &amp; Martins, E. P. (1996). Translating between microevolutionary process and macroevolutionary patterns: correlation structure of interspecific data.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50</w:t>
      </w:r>
      <w:r>
        <w:rPr>
          <w:rFonts w:ascii="Times New Roman" w:hAnsi="Times New Roman"/>
          <w:sz w:val="24"/>
        </w:rPr>
        <w:t>(4), 1404–1417.</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Harmon, L. J., Losos, J. B., Jonathan Davies, T., Gillespie, R. G., Gittleman, J. L., Bryan Jennings, W., et al. (2010). Early bursts of body size and shape evolution are rare in comparative data.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64</w:t>
      </w:r>
      <w:r>
        <w:rPr>
          <w:rFonts w:ascii="Times New Roman" w:hAnsi="Times New Roman"/>
          <w:sz w:val="24"/>
        </w:rPr>
        <w:t>(8), 2385–2396. https://doi.org/10.1111/j.1558-5646.2010.01025.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Hastie, T., Tibshirani, R., &amp; Friedman, J. (2009). </w:t>
      </w:r>
      <w:r>
        <w:rPr>
          <w:rFonts w:ascii="Times New Roman" w:hAnsi="Times New Roman"/>
          <w:i/>
          <w:sz w:val="24"/>
        </w:rPr>
        <w:t>The Elements of Statistical Learning</w:t>
      </w:r>
      <w:r>
        <w:rPr>
          <w:rFonts w:ascii="Times New Roman" w:hAnsi="Times New Roman"/>
          <w:sz w:val="24"/>
        </w:rPr>
        <w:t>. New York, NY: Springer New York. https://doi.org/10.1007/978-0-387-84858-7</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Hortal, J., de Bello, F., Diniz-Filho, J. A. F., Lewinsohn, T. M., Lobo, J. M., &amp; Ladle, R. J. (2015). Seven shortfalls that beset large-scale knowledge of biodiversity. </w:t>
      </w:r>
      <w:r>
        <w:rPr>
          <w:rFonts w:ascii="Times New Roman" w:hAnsi="Times New Roman"/>
          <w:i/>
          <w:sz w:val="24"/>
        </w:rPr>
        <w:t>Annual Review of Ecology, Evolution, and Systematics</w:t>
      </w:r>
      <w:r>
        <w:rPr>
          <w:rFonts w:ascii="Times New Roman" w:hAnsi="Times New Roman"/>
          <w:sz w:val="24"/>
        </w:rPr>
        <w:t xml:space="preserve">, </w:t>
      </w:r>
      <w:r>
        <w:rPr>
          <w:rFonts w:ascii="Times New Roman" w:hAnsi="Times New Roman"/>
          <w:i/>
          <w:sz w:val="24"/>
        </w:rPr>
        <w:t>46</w:t>
      </w:r>
      <w:r>
        <w:rPr>
          <w:rFonts w:ascii="Times New Roman" w:hAnsi="Times New Roman"/>
          <w:sz w:val="24"/>
        </w:rPr>
        <w:t>, 523–549. https://doi.org/10.1146/annurev-ecolsys-112414-054400</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Jetz, W., &amp; Freckleton, R. P. (2015). Towards a general framework for predicting threat status of data-deficient species from phylogenetic, spatial and environmental information. </w:t>
      </w:r>
      <w:r>
        <w:rPr>
          <w:rFonts w:ascii="Times New Roman" w:hAnsi="Times New Roman"/>
          <w:i/>
          <w:sz w:val="24"/>
        </w:rPr>
        <w:t>Philosophical transactions of the Royal Society of London. Series B, Biological sciences</w:t>
      </w:r>
      <w:r>
        <w:rPr>
          <w:rFonts w:ascii="Times New Roman" w:hAnsi="Times New Roman"/>
          <w:sz w:val="24"/>
        </w:rPr>
        <w:t xml:space="preserve">, </w:t>
      </w:r>
      <w:r>
        <w:rPr>
          <w:rFonts w:ascii="Times New Roman" w:hAnsi="Times New Roman"/>
          <w:i/>
          <w:sz w:val="24"/>
        </w:rPr>
        <w:t>370</w:t>
      </w:r>
      <w:r>
        <w:rPr>
          <w:rFonts w:ascii="Times New Roman" w:hAnsi="Times New Roman"/>
          <w:sz w:val="24"/>
        </w:rPr>
        <w:t>, 20140016. https://doi.org/http://dx.doi.org/10.1098/rstb.2014.0016</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Jones, K. E., Bielby, J., Cardillo, M., Fritz, S. a., O’Dell, J., Orme, C. D. L., et al. (2009). PanTHERIA: a species-level database of life history, ecology, and geography of extant and recently extinct mammals. </w:t>
      </w:r>
      <w:r>
        <w:rPr>
          <w:rFonts w:ascii="Times New Roman" w:hAnsi="Times New Roman"/>
          <w:i/>
          <w:sz w:val="24"/>
        </w:rPr>
        <w:t>Ecology</w:t>
      </w:r>
      <w:r>
        <w:rPr>
          <w:rFonts w:ascii="Times New Roman" w:hAnsi="Times New Roman"/>
          <w:sz w:val="24"/>
        </w:rPr>
        <w:t xml:space="preserve">, </w:t>
      </w:r>
      <w:r>
        <w:rPr>
          <w:rFonts w:ascii="Times New Roman" w:hAnsi="Times New Roman"/>
          <w:i/>
          <w:sz w:val="24"/>
        </w:rPr>
        <w:t>90</w:t>
      </w:r>
      <w:r>
        <w:rPr>
          <w:rFonts w:ascii="Times New Roman" w:hAnsi="Times New Roman"/>
          <w:sz w:val="24"/>
        </w:rPr>
        <w:t>(9), 2648–2648. https://doi.org/10.1890/08-1494.1</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Kattge, J., Ogle, K., Bönisch, G., Díaz, S., Lavorel, S., Madin, J., et al. (2011). A generic structure for plant trait databases. </w:t>
      </w:r>
      <w:r>
        <w:rPr>
          <w:rFonts w:ascii="Times New Roman" w:hAnsi="Times New Roman"/>
          <w:i/>
          <w:sz w:val="24"/>
        </w:rPr>
        <w:t>Methods in Ecology and Evolution</w:t>
      </w:r>
      <w:r>
        <w:rPr>
          <w:rFonts w:ascii="Times New Roman" w:hAnsi="Times New Roman"/>
          <w:sz w:val="24"/>
        </w:rPr>
        <w:t xml:space="preserve">, </w:t>
      </w:r>
      <w:r>
        <w:rPr>
          <w:rFonts w:ascii="Times New Roman" w:hAnsi="Times New Roman"/>
          <w:i/>
          <w:sz w:val="24"/>
        </w:rPr>
        <w:t>2</w:t>
      </w:r>
      <w:r>
        <w:rPr>
          <w:rFonts w:ascii="Times New Roman" w:hAnsi="Times New Roman"/>
          <w:sz w:val="24"/>
        </w:rPr>
        <w:t>, 202–213. https://doi.org/10.1111/j.2041-210X.2010.00067.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Kim, S. W., Blomberg, S. P., &amp; Pandolfi, J. M. (2018). Transcending data gaps: a framework to reduce inferential errors in ecological analyses. </w:t>
      </w:r>
      <w:r>
        <w:rPr>
          <w:rFonts w:ascii="Times New Roman" w:hAnsi="Times New Roman"/>
          <w:i/>
          <w:sz w:val="24"/>
        </w:rPr>
        <w:t>Ecology Letters</w:t>
      </w:r>
      <w:r>
        <w:rPr>
          <w:rFonts w:ascii="Times New Roman" w:hAnsi="Times New Roman"/>
          <w:sz w:val="24"/>
        </w:rPr>
        <w:t>. https://doi.org/10.1111/ele.13089</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Landis, M. J., &amp; Schraiber, J. G. (2017). Pulsed evolution shaped modern vertebrate body sizes, </w:t>
      </w:r>
      <w:r>
        <w:rPr>
          <w:rFonts w:ascii="Times New Roman" w:hAnsi="Times New Roman"/>
          <w:i/>
          <w:sz w:val="24"/>
        </w:rPr>
        <w:t>0</w:t>
      </w:r>
      <w:r>
        <w:rPr>
          <w:rFonts w:ascii="Times New Roman" w:hAnsi="Times New Roman"/>
          <w:sz w:val="24"/>
        </w:rPr>
        <w:t>. https://doi.org/10.1073/pnas.1710920114</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Little, R. J. A., &amp; Rubin, D. B. (2002). </w:t>
      </w:r>
      <w:r>
        <w:rPr>
          <w:rFonts w:ascii="Times New Roman" w:hAnsi="Times New Roman"/>
          <w:i/>
          <w:sz w:val="24"/>
        </w:rPr>
        <w:t>Statistical analysis with missing data</w:t>
      </w:r>
      <w:r>
        <w:rPr>
          <w:rFonts w:ascii="Times New Roman" w:hAnsi="Times New Roman"/>
          <w:sz w:val="24"/>
        </w:rPr>
        <w:t xml:space="preserve"> (2nd editio.). New Jersey: John Wiley &amp; Sons.</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Lukas, D., &amp; Clutton-Brock, T. H. (2013). The evolution of social monogamy in mammals. </w:t>
      </w:r>
      <w:r>
        <w:rPr>
          <w:rFonts w:ascii="Times New Roman" w:hAnsi="Times New Roman"/>
          <w:i/>
          <w:sz w:val="24"/>
        </w:rPr>
        <w:t>Science</w:t>
      </w:r>
      <w:r>
        <w:rPr>
          <w:rFonts w:ascii="Times New Roman" w:hAnsi="Times New Roman"/>
          <w:sz w:val="24"/>
        </w:rPr>
        <w:t xml:space="preserve">, </w:t>
      </w:r>
      <w:r>
        <w:rPr>
          <w:rFonts w:ascii="Times New Roman" w:hAnsi="Times New Roman"/>
          <w:i/>
          <w:sz w:val="24"/>
        </w:rPr>
        <w:t>341</w:t>
      </w:r>
      <w:r>
        <w:rPr>
          <w:rFonts w:ascii="Times New Roman" w:hAnsi="Times New Roman"/>
          <w:sz w:val="24"/>
        </w:rPr>
        <w:t>, 526–30. https://doi.org/10.1126/science.1238677</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Marcondes, R. S. (2019). Realistic scenarios of missing taxa in phylogenetic comparative methods and their effects on model selection and parameter estimation. </w:t>
      </w:r>
      <w:r>
        <w:rPr>
          <w:rFonts w:ascii="Times New Roman" w:hAnsi="Times New Roman"/>
          <w:i/>
          <w:sz w:val="24"/>
        </w:rPr>
        <w:t>PeerJ</w:t>
      </w:r>
      <w:r>
        <w:rPr>
          <w:rFonts w:ascii="Times New Roman" w:hAnsi="Times New Roman"/>
          <w:sz w:val="24"/>
        </w:rPr>
        <w:t xml:space="preserve">, </w:t>
      </w:r>
      <w:r>
        <w:rPr>
          <w:rFonts w:ascii="Times New Roman" w:hAnsi="Times New Roman"/>
          <w:i/>
          <w:sz w:val="24"/>
        </w:rPr>
        <w:t>7</w:t>
      </w:r>
      <w:r>
        <w:rPr>
          <w:rFonts w:ascii="Times New Roman" w:hAnsi="Times New Roman"/>
          <w:sz w:val="24"/>
        </w:rPr>
        <w:t>(10), e7917. https://doi.org/10.7717/peerj.7917</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Meng, X.-L. (1994). Multiple-Imputation inference with Uncogenial Sources of Input. </w:t>
      </w:r>
      <w:r>
        <w:rPr>
          <w:rFonts w:ascii="Times New Roman" w:hAnsi="Times New Roman"/>
          <w:i/>
          <w:sz w:val="24"/>
        </w:rPr>
        <w:t>Statistical Science</w:t>
      </w:r>
      <w:r>
        <w:rPr>
          <w:rFonts w:ascii="Times New Roman" w:hAnsi="Times New Roman"/>
          <w:sz w:val="24"/>
        </w:rPr>
        <w:t xml:space="preserve">, </w:t>
      </w:r>
      <w:r>
        <w:rPr>
          <w:rFonts w:ascii="Times New Roman" w:hAnsi="Times New Roman"/>
          <w:i/>
          <w:sz w:val="24"/>
        </w:rPr>
        <w:t>9</w:t>
      </w:r>
      <w:r>
        <w:rPr>
          <w:rFonts w:ascii="Times New Roman" w:hAnsi="Times New Roman"/>
          <w:sz w:val="24"/>
        </w:rPr>
        <w:t>(4), 538–573.</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Münkemüller, T., Lavergne, S., Bzeznik, B., Dray, S., Jombart, T., Schiffers, K., &amp; Thuiller, W. (2012). How to measure and test phylogenetic signal. </w:t>
      </w:r>
      <w:r>
        <w:rPr>
          <w:rFonts w:ascii="Times New Roman" w:hAnsi="Times New Roman"/>
          <w:i/>
          <w:sz w:val="24"/>
        </w:rPr>
        <w:t>Methods in Ecology and Evolution</w:t>
      </w:r>
      <w:r>
        <w:rPr>
          <w:rFonts w:ascii="Times New Roman" w:hAnsi="Times New Roman"/>
          <w:sz w:val="24"/>
        </w:rPr>
        <w:t xml:space="preserve">, </w:t>
      </w:r>
      <w:r>
        <w:rPr>
          <w:rFonts w:ascii="Times New Roman" w:hAnsi="Times New Roman"/>
          <w:i/>
          <w:sz w:val="24"/>
        </w:rPr>
        <w:t>3</w:t>
      </w:r>
      <w:r>
        <w:rPr>
          <w:rFonts w:ascii="Times New Roman" w:hAnsi="Times New Roman"/>
          <w:sz w:val="24"/>
        </w:rPr>
        <w:t>, 743–756. https://doi.org/10.1111/j.2041-210X.2012.00196.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Nakagawa, S. (2015). Missing data: mechanisms, methods, and messages. In G. A. Fox, S. Negrete-Yankelevich, &amp; V. J. Sosa (Eds.), </w:t>
      </w:r>
      <w:r>
        <w:rPr>
          <w:rFonts w:ascii="Times New Roman" w:hAnsi="Times New Roman"/>
          <w:i/>
          <w:sz w:val="24"/>
        </w:rPr>
        <w:t>Ecological Statistics: Contemporary Theory and Application</w:t>
      </w:r>
      <w:r>
        <w:rPr>
          <w:rFonts w:ascii="Times New Roman" w:hAnsi="Times New Roman"/>
          <w:sz w:val="24"/>
        </w:rPr>
        <w:t xml:space="preserve"> (1st editio., pp. 81–105). Oxford, UK: Oxford University Press.</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Nakagawa, S., &amp; Freckleton, R. P. (2008). Missing inaction: the dangers of ignoring missing data. </w:t>
      </w:r>
      <w:r>
        <w:rPr>
          <w:rFonts w:ascii="Times New Roman" w:hAnsi="Times New Roman"/>
          <w:i/>
          <w:sz w:val="24"/>
        </w:rPr>
        <w:t>Trends in Ecology &amp; Evolution</w:t>
      </w:r>
      <w:r>
        <w:rPr>
          <w:rFonts w:ascii="Times New Roman" w:hAnsi="Times New Roman"/>
          <w:sz w:val="24"/>
        </w:rPr>
        <w:t xml:space="preserve">, </w:t>
      </w:r>
      <w:r>
        <w:rPr>
          <w:rFonts w:ascii="Times New Roman" w:hAnsi="Times New Roman"/>
          <w:i/>
          <w:sz w:val="24"/>
        </w:rPr>
        <w:t>23</w:t>
      </w:r>
      <w:r>
        <w:rPr>
          <w:rFonts w:ascii="Times New Roman" w:hAnsi="Times New Roman"/>
          <w:sz w:val="24"/>
        </w:rPr>
        <w:t>(11), 592–596. https://doi.org/10.1016/j.tree.2008.06.014</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Nakagawa, S., &amp; Freckleton, R. P. (2010). Model averaging, missing data and multiple imputation: a case study for behavioural ecology. </w:t>
      </w:r>
      <w:r>
        <w:rPr>
          <w:rFonts w:ascii="Times New Roman" w:hAnsi="Times New Roman"/>
          <w:i/>
          <w:sz w:val="24"/>
        </w:rPr>
        <w:t>Behavioral Ecology and Sociobiology</w:t>
      </w:r>
      <w:r>
        <w:rPr>
          <w:rFonts w:ascii="Times New Roman" w:hAnsi="Times New Roman"/>
          <w:sz w:val="24"/>
        </w:rPr>
        <w:t xml:space="preserve">, </w:t>
      </w:r>
      <w:r>
        <w:rPr>
          <w:rFonts w:ascii="Times New Roman" w:hAnsi="Times New Roman"/>
          <w:i/>
          <w:sz w:val="24"/>
        </w:rPr>
        <w:t>65</w:t>
      </w:r>
      <w:r>
        <w:rPr>
          <w:rFonts w:ascii="Times New Roman" w:hAnsi="Times New Roman"/>
          <w:sz w:val="24"/>
        </w:rPr>
        <w:t>(1), 103–116. https://doi.org/10.1007/s00265-010-1044-7</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Oliveira, B. F., Machac, A., Costa, G. C., Brooks, T. M., Davidson, A. D., Rondinini, C., &amp; Graham, C. H. (2016). Species and functional diversity accumulate differently in mammals. </w:t>
      </w:r>
      <w:r>
        <w:rPr>
          <w:rFonts w:ascii="Times New Roman" w:hAnsi="Times New Roman"/>
          <w:i/>
          <w:sz w:val="24"/>
        </w:rPr>
        <w:t>Global Ecology and Biogeography</w:t>
      </w:r>
      <w:r>
        <w:rPr>
          <w:rFonts w:ascii="Times New Roman" w:hAnsi="Times New Roman"/>
          <w:sz w:val="24"/>
        </w:rPr>
        <w:t xml:space="preserve">, </w:t>
      </w:r>
      <w:r>
        <w:rPr>
          <w:rFonts w:ascii="Times New Roman" w:hAnsi="Times New Roman"/>
          <w:i/>
          <w:sz w:val="24"/>
        </w:rPr>
        <w:t>25</w:t>
      </w:r>
      <w:r>
        <w:rPr>
          <w:rFonts w:ascii="Times New Roman" w:hAnsi="Times New Roman"/>
          <w:sz w:val="24"/>
        </w:rPr>
        <w:t>(9), 1119–1130. https://doi.org/10.1111/geb.12471</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Paradis, E., Claude, J., &amp; Strimmer, K. (2004). APE: Analyses of phylogenetics and evolution in R language. </w:t>
      </w:r>
      <w:r>
        <w:rPr>
          <w:rFonts w:ascii="Times New Roman" w:hAnsi="Times New Roman"/>
          <w:i/>
          <w:sz w:val="24"/>
        </w:rPr>
        <w:t>Bioinformatics</w:t>
      </w:r>
      <w:r>
        <w:rPr>
          <w:rFonts w:ascii="Times New Roman" w:hAnsi="Times New Roman"/>
          <w:sz w:val="24"/>
        </w:rPr>
        <w:t xml:space="preserve">, </w:t>
      </w:r>
      <w:r>
        <w:rPr>
          <w:rFonts w:ascii="Times New Roman" w:hAnsi="Times New Roman"/>
          <w:i/>
          <w:sz w:val="24"/>
        </w:rPr>
        <w:t>20</w:t>
      </w:r>
      <w:r>
        <w:rPr>
          <w:rFonts w:ascii="Times New Roman" w:hAnsi="Times New Roman"/>
          <w:sz w:val="24"/>
        </w:rPr>
        <w:t>(2), 289–290. https://doi.org/10.1093/bioinformatics/btg412</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Penone, C., Davidson, A. D., Shoemaker, K. T., Marco, M. Di, Rondinini, C., Brooks, T. M., et al. (2014). Imputation of missing data in life-history traits datasets: which approach performs the best? </w:t>
      </w:r>
      <w:r>
        <w:rPr>
          <w:rFonts w:ascii="Times New Roman" w:hAnsi="Times New Roman"/>
          <w:i/>
          <w:sz w:val="24"/>
        </w:rPr>
        <w:t>Methods in Ecology and Evolution</w:t>
      </w:r>
      <w:r>
        <w:rPr>
          <w:rFonts w:ascii="Times New Roman" w:hAnsi="Times New Roman"/>
          <w:sz w:val="24"/>
        </w:rPr>
        <w:t xml:space="preserve">, </w:t>
      </w:r>
      <w:r>
        <w:rPr>
          <w:rFonts w:ascii="Times New Roman" w:hAnsi="Times New Roman"/>
          <w:i/>
          <w:sz w:val="24"/>
        </w:rPr>
        <w:t>5</w:t>
      </w:r>
      <w:r>
        <w:rPr>
          <w:rFonts w:ascii="Times New Roman" w:hAnsi="Times New Roman"/>
          <w:sz w:val="24"/>
        </w:rPr>
        <w:t>(9), 961–970. https://doi.org/10.1111/2041-210X.12232</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Purvis, A., Gittleman, J. L., Cowlishaw, G., &amp; Mace, G. M. (2000). Predicting extinction risk in declining species. </w:t>
      </w:r>
      <w:r>
        <w:rPr>
          <w:rFonts w:ascii="Times New Roman" w:hAnsi="Times New Roman"/>
          <w:i/>
          <w:sz w:val="24"/>
        </w:rPr>
        <w:t>Proceeding of the Royal Society B</w:t>
      </w:r>
      <w:r>
        <w:rPr>
          <w:rFonts w:ascii="Times New Roman" w:hAnsi="Times New Roman"/>
          <w:sz w:val="24"/>
        </w:rPr>
        <w:t xml:space="preserve">, </w:t>
      </w:r>
      <w:r>
        <w:rPr>
          <w:rFonts w:ascii="Times New Roman" w:hAnsi="Times New Roman"/>
          <w:i/>
          <w:sz w:val="24"/>
        </w:rPr>
        <w:t>267</w:t>
      </w:r>
      <w:r>
        <w:rPr>
          <w:rFonts w:ascii="Times New Roman" w:hAnsi="Times New Roman"/>
          <w:sz w:val="24"/>
        </w:rPr>
        <w:t>, 1947–1952. https://doi.org/10.1098/rspb.2000.1234</w:t>
      </w:r>
    </w:p>
    <w:p>
      <w:pPr>
        <w:pStyle w:val="Normal"/>
        <w:spacing w:lineRule="auto" w:line="288" w:before="0" w:after="140"/>
        <w:ind w:left="480" w:hanging="480"/>
        <w:rPr>
          <w:rFonts w:ascii="Times New Roman" w:hAnsi="Times New Roman"/>
          <w:sz w:val="24"/>
        </w:rPr>
      </w:pPr>
      <w:r>
        <w:rPr>
          <w:rFonts w:ascii="Times New Roman" w:hAnsi="Times New Roman"/>
          <w:sz w:val="24"/>
        </w:rPr>
        <w:t>R Core Team. (2020). R: A Language and Environment for Statistical Computing. Vienna, Austria. https://www.r-project.org/</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Rabosky, D. L. (2015). No substitute for real data : A cautionary note on the use of phylogenies from birth – death polytomy resolvers for downstream comparative analyses.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62</w:t>
      </w:r>
      <w:r>
        <w:rPr>
          <w:rFonts w:ascii="Times New Roman" w:hAnsi="Times New Roman"/>
          <w:sz w:val="24"/>
        </w:rPr>
        <w:t>(12), 3207–3216. https://doi.org/10.1111/evo.12817</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Reddy, S., &amp; Dávalos, L. M. (2003). Geographical sampling bias and its implications for conservation priorities in Africa. </w:t>
      </w:r>
      <w:r>
        <w:rPr>
          <w:rFonts w:ascii="Times New Roman" w:hAnsi="Times New Roman"/>
          <w:i/>
          <w:sz w:val="24"/>
        </w:rPr>
        <w:t>Journal of Biogeography</w:t>
      </w:r>
      <w:r>
        <w:rPr>
          <w:rFonts w:ascii="Times New Roman" w:hAnsi="Times New Roman"/>
          <w:sz w:val="24"/>
        </w:rPr>
        <w:t xml:space="preserve">, </w:t>
      </w:r>
      <w:r>
        <w:rPr>
          <w:rFonts w:ascii="Times New Roman" w:hAnsi="Times New Roman"/>
          <w:i/>
          <w:sz w:val="24"/>
        </w:rPr>
        <w:t>30</w:t>
      </w:r>
      <w:r>
        <w:rPr>
          <w:rFonts w:ascii="Times New Roman" w:hAnsi="Times New Roman"/>
          <w:sz w:val="24"/>
        </w:rPr>
        <w:t>, 1719–1727.</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Reichman, O. J., Jones, M. B., &amp; Schildhauer, M. P. (2011). Challenges and Opportunities of Open Data in Ecology. </w:t>
      </w:r>
      <w:r>
        <w:rPr>
          <w:rFonts w:ascii="Times New Roman" w:hAnsi="Times New Roman"/>
          <w:i/>
          <w:sz w:val="24"/>
        </w:rPr>
        <w:t>Science</w:t>
      </w:r>
      <w:r>
        <w:rPr>
          <w:rFonts w:ascii="Times New Roman" w:hAnsi="Times New Roman"/>
          <w:sz w:val="24"/>
        </w:rPr>
        <w:t xml:space="preserve">, </w:t>
      </w:r>
      <w:r>
        <w:rPr>
          <w:rFonts w:ascii="Times New Roman" w:hAnsi="Times New Roman"/>
          <w:i/>
          <w:sz w:val="24"/>
        </w:rPr>
        <w:t>331</w:t>
      </w:r>
      <w:r>
        <w:rPr>
          <w:rFonts w:ascii="Times New Roman" w:hAnsi="Times New Roman"/>
          <w:sz w:val="24"/>
        </w:rPr>
        <w:t>(6018), 703–705. https://doi.org/10.1126/science.1197962</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Revell, L. J. (2012). phytools: an R package for phylogenetic comparative biology (and other things). </w:t>
      </w:r>
      <w:r>
        <w:rPr>
          <w:rFonts w:ascii="Times New Roman" w:hAnsi="Times New Roman"/>
          <w:i/>
          <w:sz w:val="24"/>
        </w:rPr>
        <w:t>Methods in Ecology and Evolution</w:t>
      </w:r>
      <w:r>
        <w:rPr>
          <w:rFonts w:ascii="Times New Roman" w:hAnsi="Times New Roman"/>
          <w:sz w:val="24"/>
        </w:rPr>
        <w:t xml:space="preserve">, </w:t>
      </w:r>
      <w:r>
        <w:rPr>
          <w:rFonts w:ascii="Times New Roman" w:hAnsi="Times New Roman"/>
          <w:i/>
          <w:sz w:val="24"/>
        </w:rPr>
        <w:t>3</w:t>
      </w:r>
      <w:r>
        <w:rPr>
          <w:rFonts w:ascii="Times New Roman" w:hAnsi="Times New Roman"/>
          <w:sz w:val="24"/>
        </w:rPr>
        <w:t>(2), 217–223. https://doi.org/10.1111/j.2041-210X.2011.00169.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Revell, L. J., Harmon, L. J., &amp; Collar, D. C. (2008). Phylogenetic signal, evolutionary process, and rate. </w:t>
      </w:r>
      <w:r>
        <w:rPr>
          <w:rFonts w:ascii="Times New Roman" w:hAnsi="Times New Roman"/>
          <w:i/>
          <w:sz w:val="24"/>
        </w:rPr>
        <w:t>Systematic biology</w:t>
      </w:r>
      <w:r>
        <w:rPr>
          <w:rFonts w:ascii="Times New Roman" w:hAnsi="Times New Roman"/>
          <w:sz w:val="24"/>
        </w:rPr>
        <w:t xml:space="preserve">, </w:t>
      </w:r>
      <w:r>
        <w:rPr>
          <w:rFonts w:ascii="Times New Roman" w:hAnsi="Times New Roman"/>
          <w:i/>
          <w:sz w:val="24"/>
        </w:rPr>
        <w:t>57</w:t>
      </w:r>
      <w:r>
        <w:rPr>
          <w:rFonts w:ascii="Times New Roman" w:hAnsi="Times New Roman"/>
          <w:sz w:val="24"/>
        </w:rPr>
        <w:t>(4), 591–601. https://doi.org/10.1080/10635150802302427</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Rosado, B. H. P., de S. L. Figueiredo, M., de Mattos, E. A., &amp; Grelle, C. E. V. (2015). Eltonian shortfall due to the Grinnellian view: functional ecology between the mismatch of niche concepts. </w:t>
      </w:r>
      <w:r>
        <w:rPr>
          <w:rFonts w:ascii="Times New Roman" w:hAnsi="Times New Roman"/>
          <w:i/>
          <w:sz w:val="24"/>
        </w:rPr>
        <w:t>Ecography</w:t>
      </w:r>
      <w:r>
        <w:rPr>
          <w:rFonts w:ascii="Times New Roman" w:hAnsi="Times New Roman"/>
          <w:sz w:val="24"/>
        </w:rPr>
        <w:t xml:space="preserve">, </w:t>
      </w:r>
      <w:r>
        <w:rPr>
          <w:rFonts w:ascii="Times New Roman" w:hAnsi="Times New Roman"/>
          <w:i/>
          <w:sz w:val="24"/>
        </w:rPr>
        <w:t>39</w:t>
      </w:r>
      <w:r>
        <w:rPr>
          <w:rFonts w:ascii="Times New Roman" w:hAnsi="Times New Roman"/>
          <w:sz w:val="24"/>
        </w:rPr>
        <w:t>(11), 1034–1041. https://doi.org/10.1111/ecog.01678</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Rubin, D. . (1976). Inference and missing data. </w:t>
      </w:r>
      <w:r>
        <w:rPr>
          <w:rFonts w:ascii="Times New Roman" w:hAnsi="Times New Roman"/>
          <w:i/>
          <w:sz w:val="24"/>
        </w:rPr>
        <w:t>Biometrika</w:t>
      </w:r>
      <w:r>
        <w:rPr>
          <w:rFonts w:ascii="Times New Roman" w:hAnsi="Times New Roman"/>
          <w:sz w:val="24"/>
        </w:rPr>
        <w:t xml:space="preserve">, </w:t>
      </w:r>
      <w:r>
        <w:rPr>
          <w:rFonts w:ascii="Times New Roman" w:hAnsi="Times New Roman"/>
          <w:i/>
          <w:sz w:val="24"/>
        </w:rPr>
        <w:t>63</w:t>
      </w:r>
      <w:r>
        <w:rPr>
          <w:rFonts w:ascii="Times New Roman" w:hAnsi="Times New Roman"/>
          <w:sz w:val="24"/>
        </w:rPr>
        <w:t>(3), 581–592.</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Schafer, J. L., &amp; Graham, J. W. (2002). Missing Data: our view of the state of the art. </w:t>
      </w:r>
      <w:r>
        <w:rPr>
          <w:rFonts w:ascii="Times New Roman" w:hAnsi="Times New Roman"/>
          <w:i/>
          <w:sz w:val="24"/>
        </w:rPr>
        <w:t>Psychological Methods</w:t>
      </w:r>
      <w:r>
        <w:rPr>
          <w:rFonts w:ascii="Times New Roman" w:hAnsi="Times New Roman"/>
          <w:sz w:val="24"/>
        </w:rPr>
        <w:t xml:space="preserve">, </w:t>
      </w:r>
      <w:r>
        <w:rPr>
          <w:rFonts w:ascii="Times New Roman" w:hAnsi="Times New Roman"/>
          <w:i/>
          <w:sz w:val="24"/>
        </w:rPr>
        <w:t>7</w:t>
      </w:r>
      <w:r>
        <w:rPr>
          <w:rFonts w:ascii="Times New Roman" w:hAnsi="Times New Roman"/>
          <w:sz w:val="24"/>
        </w:rPr>
        <w:t>(2), 147–177.</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Schrodt, F., Kattge, J., Shan, H., Fazayeli, F., Joswig, J., Banerjee, A., et al. (2015). BHPMF - a hierarchical Bayesian approach to gap-filling and trait prediction for macroecology and functional biogeography. </w:t>
      </w:r>
      <w:r>
        <w:rPr>
          <w:rFonts w:ascii="Times New Roman" w:hAnsi="Times New Roman"/>
          <w:i/>
          <w:sz w:val="24"/>
        </w:rPr>
        <w:t>Global Ecology and Biogeography</w:t>
      </w:r>
      <w:r>
        <w:rPr>
          <w:rFonts w:ascii="Times New Roman" w:hAnsi="Times New Roman"/>
          <w:sz w:val="24"/>
        </w:rPr>
        <w:t xml:space="preserve">, </w:t>
      </w:r>
      <w:r>
        <w:rPr>
          <w:rFonts w:ascii="Times New Roman" w:hAnsi="Times New Roman"/>
          <w:i/>
          <w:sz w:val="24"/>
        </w:rPr>
        <w:t>24</w:t>
      </w:r>
      <w:r>
        <w:rPr>
          <w:rFonts w:ascii="Times New Roman" w:hAnsi="Times New Roman"/>
          <w:sz w:val="24"/>
        </w:rPr>
        <w:t>(12), 1510–1521. https://doi.org/10.1111/geb.12335</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Slater, G. J., Harmon, L. J., Wegmann, D., Joyce, P., Revell, L. J., &amp; Alfaro, M. E. (2012). Fitting models of continuous trait evolution to incompletely sampled comparative data using approximate bayesian computation. </w:t>
      </w:r>
      <w:r>
        <w:rPr>
          <w:rFonts w:ascii="Times New Roman" w:hAnsi="Times New Roman"/>
          <w:i/>
          <w:sz w:val="24"/>
        </w:rPr>
        <w:t>Evolution</w:t>
      </w:r>
      <w:r>
        <w:rPr>
          <w:rFonts w:ascii="Times New Roman" w:hAnsi="Times New Roman"/>
          <w:sz w:val="24"/>
        </w:rPr>
        <w:t xml:space="preserve">, </w:t>
      </w:r>
      <w:r>
        <w:rPr>
          <w:rFonts w:ascii="Times New Roman" w:hAnsi="Times New Roman"/>
          <w:i/>
          <w:sz w:val="24"/>
        </w:rPr>
        <w:t>66</w:t>
      </w:r>
      <w:r>
        <w:rPr>
          <w:rFonts w:ascii="Times New Roman" w:hAnsi="Times New Roman"/>
          <w:sz w:val="24"/>
        </w:rPr>
        <w:t>, 752–762. https://doi.org/10.1111/j.1558-5646.2011.01474.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Swenson, N. G. (2014). Phylogenetic imputation of plant functional trait databases. </w:t>
      </w:r>
      <w:r>
        <w:rPr>
          <w:rFonts w:ascii="Times New Roman" w:hAnsi="Times New Roman"/>
          <w:i/>
          <w:sz w:val="24"/>
        </w:rPr>
        <w:t>Ecography</w:t>
      </w:r>
      <w:r>
        <w:rPr>
          <w:rFonts w:ascii="Times New Roman" w:hAnsi="Times New Roman"/>
          <w:sz w:val="24"/>
        </w:rPr>
        <w:t xml:space="preserve">, </w:t>
      </w:r>
      <w:r>
        <w:rPr>
          <w:rFonts w:ascii="Times New Roman" w:hAnsi="Times New Roman"/>
          <w:i/>
          <w:sz w:val="24"/>
        </w:rPr>
        <w:t>37</w:t>
      </w:r>
      <w:r>
        <w:rPr>
          <w:rFonts w:ascii="Times New Roman" w:hAnsi="Times New Roman"/>
          <w:sz w:val="24"/>
        </w:rPr>
        <w:t>(July 2013), 105–110. https://doi.org/10.1111/j.1600-0587.2013.00528.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Swenson, N. G., Weiser, M. D., Mao, L., Araújo, M. B., Diniz-Filho, J. A. F., Kollmann, J., et al. (2017). Phylogeny and the prediction of tree functional diversity across novel continental settings. </w:t>
      </w:r>
      <w:r>
        <w:rPr>
          <w:rFonts w:ascii="Times New Roman" w:hAnsi="Times New Roman"/>
          <w:i/>
          <w:sz w:val="24"/>
        </w:rPr>
        <w:t>Global Ecology and Biogeography</w:t>
      </w:r>
      <w:r>
        <w:rPr>
          <w:rFonts w:ascii="Times New Roman" w:hAnsi="Times New Roman"/>
          <w:sz w:val="24"/>
        </w:rPr>
        <w:t xml:space="preserve">, </w:t>
      </w:r>
      <w:r>
        <w:rPr>
          <w:rFonts w:ascii="Times New Roman" w:hAnsi="Times New Roman"/>
          <w:i/>
          <w:sz w:val="24"/>
        </w:rPr>
        <w:t>26</w:t>
      </w:r>
      <w:r>
        <w:rPr>
          <w:rFonts w:ascii="Times New Roman" w:hAnsi="Times New Roman"/>
          <w:sz w:val="24"/>
        </w:rPr>
        <w:t>(5), 553–562. https://doi.org/10.1111/geb.12559</w:t>
      </w:r>
    </w:p>
    <w:p>
      <w:pPr>
        <w:pStyle w:val="Normal"/>
        <w:spacing w:lineRule="auto" w:line="288" w:before="0" w:after="140"/>
        <w:ind w:left="480" w:hanging="480"/>
        <w:rPr>
          <w:rFonts w:ascii="Times New Roman" w:hAnsi="Times New Roman"/>
          <w:sz w:val="24"/>
        </w:rPr>
      </w:pPr>
      <w:r>
        <w:rPr>
          <w:rFonts w:ascii="Times New Roman" w:hAnsi="Times New Roman"/>
          <w:sz w:val="24"/>
        </w:rPr>
        <w:t>Therneau, T., &amp; Atkinson, B. (2019). rpart: Recursive Partitioning and Regression Trees. https://cran.r-project.org/package=rpart</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van Buuren, S. (2012). </w:t>
      </w:r>
      <w:r>
        <w:rPr>
          <w:rFonts w:ascii="Times New Roman" w:hAnsi="Times New Roman"/>
          <w:i/>
          <w:sz w:val="24"/>
        </w:rPr>
        <w:t>Flexible Imputation of Missing Data</w:t>
      </w:r>
      <w:r>
        <w:rPr>
          <w:rFonts w:ascii="Times New Roman" w:hAnsi="Times New Roman"/>
          <w:sz w:val="24"/>
        </w:rPr>
        <w:t xml:space="preserve"> (1st ed.). Boca Raton, Fl: Chapman and Hall/CRC. https://doi.org/10.1201/b11826</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van Buuren, S., Brands, J. P. L., Groothuis-Oudshoorn, K., &amp; Rubin, D. B. (2006). Fully conditional specification in multivariate imputation. </w:t>
      </w:r>
      <w:r>
        <w:rPr>
          <w:rFonts w:ascii="Times New Roman" w:hAnsi="Times New Roman"/>
          <w:i/>
          <w:sz w:val="24"/>
        </w:rPr>
        <w:t>Journal of Statistical Computation and Simulation</w:t>
      </w:r>
      <w:r>
        <w:rPr>
          <w:rFonts w:ascii="Times New Roman" w:hAnsi="Times New Roman"/>
          <w:sz w:val="24"/>
        </w:rPr>
        <w:t xml:space="preserve">, </w:t>
      </w:r>
      <w:r>
        <w:rPr>
          <w:rFonts w:ascii="Times New Roman" w:hAnsi="Times New Roman"/>
          <w:i/>
          <w:sz w:val="24"/>
        </w:rPr>
        <w:t>76</w:t>
      </w:r>
      <w:r>
        <w:rPr>
          <w:rFonts w:ascii="Times New Roman" w:hAnsi="Times New Roman"/>
          <w:sz w:val="24"/>
        </w:rPr>
        <w:t>(12), 1049–1064.</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Venables, W. N., &amp; Ripley, B. D. (2002). </w:t>
      </w:r>
      <w:r>
        <w:rPr>
          <w:rFonts w:ascii="Times New Roman" w:hAnsi="Times New Roman"/>
          <w:i/>
          <w:sz w:val="24"/>
        </w:rPr>
        <w:t>Modern Applied Statistics with S</w:t>
      </w:r>
      <w:r>
        <w:rPr>
          <w:rFonts w:ascii="Times New Roman" w:hAnsi="Times New Roman"/>
          <w:sz w:val="24"/>
        </w:rPr>
        <w:t xml:space="preserve"> (4th ed.). New York: Springer. http://www.stats.ox.ac.uk/pub/MASS4</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Vilela, B., &amp; Villalobos, F. (2015). letsR: a new R package for data handling and analysis in macroecology. </w:t>
      </w:r>
      <w:r>
        <w:rPr>
          <w:rFonts w:ascii="Times New Roman" w:hAnsi="Times New Roman"/>
          <w:i/>
          <w:sz w:val="24"/>
        </w:rPr>
        <w:t>Methods in Ecology and Evolution</w:t>
      </w:r>
      <w:r>
        <w:rPr>
          <w:rFonts w:ascii="Times New Roman" w:hAnsi="Times New Roman"/>
          <w:sz w:val="24"/>
        </w:rPr>
        <w:t xml:space="preserve">, </w:t>
      </w:r>
      <w:r>
        <w:rPr>
          <w:rFonts w:ascii="Times New Roman" w:hAnsi="Times New Roman"/>
          <w:i/>
          <w:sz w:val="24"/>
        </w:rPr>
        <w:t>6</w:t>
      </w:r>
      <w:r>
        <w:rPr>
          <w:rFonts w:ascii="Times New Roman" w:hAnsi="Times New Roman"/>
          <w:sz w:val="24"/>
        </w:rPr>
        <w:t>, 1229–1234. https://doi.org/10.1111/2041-210X.12401</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Vilela, B., Villalobos, F., Rodríguez, M. Á., &amp; Terribile, L. C. (2014). Body Size, extinction risk and knowledge bias in New World snakes. </w:t>
      </w:r>
      <w:r>
        <w:rPr>
          <w:rFonts w:ascii="Times New Roman" w:hAnsi="Times New Roman"/>
          <w:i/>
          <w:sz w:val="24"/>
        </w:rPr>
        <w:t>PloS one</w:t>
      </w:r>
      <w:r>
        <w:rPr>
          <w:rFonts w:ascii="Times New Roman" w:hAnsi="Times New Roman"/>
          <w:sz w:val="24"/>
        </w:rPr>
        <w:t xml:space="preserve">, </w:t>
      </w:r>
      <w:r>
        <w:rPr>
          <w:rFonts w:ascii="Times New Roman" w:hAnsi="Times New Roman"/>
          <w:i/>
          <w:sz w:val="24"/>
        </w:rPr>
        <w:t>9</w:t>
      </w:r>
      <w:r>
        <w:rPr>
          <w:rFonts w:ascii="Times New Roman" w:hAnsi="Times New Roman"/>
          <w:sz w:val="24"/>
        </w:rPr>
        <w:t>(11), e113429. https://doi.org/10.1371/journal.pone.0113429</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von Hippel, P. T. (2009). How to impute squares, interactions, and other transformed variables. </w:t>
      </w:r>
      <w:r>
        <w:rPr>
          <w:rFonts w:ascii="Times New Roman" w:hAnsi="Times New Roman"/>
          <w:i/>
          <w:sz w:val="24"/>
        </w:rPr>
        <w:t>Sociological Methodology</w:t>
      </w:r>
      <w:r>
        <w:rPr>
          <w:rFonts w:ascii="Times New Roman" w:hAnsi="Times New Roman"/>
          <w:sz w:val="24"/>
        </w:rPr>
        <w:t xml:space="preserve">, </w:t>
      </w:r>
      <w:r>
        <w:rPr>
          <w:rFonts w:ascii="Times New Roman" w:hAnsi="Times New Roman"/>
          <w:i/>
          <w:sz w:val="24"/>
        </w:rPr>
        <w:t>39</w:t>
      </w:r>
      <w:r>
        <w:rPr>
          <w:rFonts w:ascii="Times New Roman" w:hAnsi="Times New Roman"/>
          <w:sz w:val="24"/>
        </w:rPr>
        <w:t>(Rubin 1987), 265–291. https://doi.org/10.1111/j.1467-9531.2009.01215.x</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von Hippel, P. T. (2018). How Many Imputations Do You Need? A Two-stage Calculation Using a Quadratic Rule. </w:t>
      </w:r>
      <w:r>
        <w:rPr>
          <w:rFonts w:ascii="Times New Roman" w:hAnsi="Times New Roman"/>
          <w:i/>
          <w:sz w:val="24"/>
        </w:rPr>
        <w:t>Sociological Methods &amp; Research</w:t>
      </w:r>
      <w:r>
        <w:rPr>
          <w:rFonts w:ascii="Times New Roman" w:hAnsi="Times New Roman"/>
          <w:sz w:val="24"/>
        </w:rPr>
        <w:t>, 004912411774730. https://doi.org/10.1177/0049124117747303</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Webb, C. O., Ackerly, D. D., Mcpeek, M. A., &amp; Donoghue, M. J. (2002). Phylogenies and community ecology. </w:t>
      </w:r>
      <w:r>
        <w:rPr>
          <w:rFonts w:ascii="Times New Roman" w:hAnsi="Times New Roman"/>
          <w:i/>
          <w:sz w:val="24"/>
        </w:rPr>
        <w:t>Annual Review of Ecology, Evolution, and Systematics</w:t>
      </w:r>
      <w:r>
        <w:rPr>
          <w:rFonts w:ascii="Times New Roman" w:hAnsi="Times New Roman"/>
          <w:sz w:val="24"/>
        </w:rPr>
        <w:t xml:space="preserve">, </w:t>
      </w:r>
      <w:r>
        <w:rPr>
          <w:rFonts w:ascii="Times New Roman" w:hAnsi="Times New Roman"/>
          <w:i/>
          <w:sz w:val="24"/>
        </w:rPr>
        <w:t>33</w:t>
      </w:r>
      <w:r>
        <w:rPr>
          <w:rFonts w:ascii="Times New Roman" w:hAnsi="Times New Roman"/>
          <w:sz w:val="24"/>
        </w:rPr>
        <w:t>, 475–505. https://doi.org/10.1146/annurev.ecolsys.33.010802.150448</w:t>
      </w:r>
    </w:p>
    <w:p>
      <w:pPr>
        <w:pStyle w:val="Normal"/>
        <w:spacing w:lineRule="auto" w:line="288" w:before="0" w:after="140"/>
        <w:ind w:left="480" w:hanging="480"/>
        <w:rPr>
          <w:rFonts w:ascii="Times New Roman" w:hAnsi="Times New Roman"/>
          <w:sz w:val="24"/>
        </w:rPr>
      </w:pPr>
      <w:r>
        <w:rPr>
          <w:rFonts w:ascii="Times New Roman" w:hAnsi="Times New Roman"/>
          <w:sz w:val="24"/>
        </w:rPr>
        <w:t xml:space="preserve">Wiens, J. J., &amp; Graham, C. H. (2005). Niche Conservatism: integrating evolution, ecology, and conservation biology. </w:t>
      </w:r>
      <w:r>
        <w:rPr>
          <w:rFonts w:ascii="Times New Roman" w:hAnsi="Times New Roman"/>
          <w:i/>
          <w:sz w:val="24"/>
        </w:rPr>
        <w:t>Annual Review of Ecology, Evolution, and Systematics</w:t>
      </w:r>
      <w:r>
        <w:rPr>
          <w:rFonts w:ascii="Times New Roman" w:hAnsi="Times New Roman"/>
          <w:sz w:val="24"/>
        </w:rPr>
        <w:t xml:space="preserve">, </w:t>
      </w:r>
      <w:r>
        <w:rPr>
          <w:rFonts w:ascii="Times New Roman" w:hAnsi="Times New Roman"/>
          <w:i/>
          <w:sz w:val="24"/>
        </w:rPr>
        <w:t>36</w:t>
      </w:r>
      <w:r>
        <w:rPr>
          <w:rFonts w:ascii="Times New Roman" w:hAnsi="Times New Roman"/>
          <w:sz w:val="24"/>
        </w:rPr>
        <w:t>, 519–539. https://doi.org/10.1146/annurev.ecolsys.36.102803.095431</w:t>
      </w:r>
    </w:p>
    <w:p>
      <w:pPr>
        <w:pStyle w:val="Normal"/>
        <w:rPr>
          <w:rFonts w:ascii="Times New Roman" w:hAnsi="Times New Roman"/>
          <w:sz w:val="24"/>
        </w:rPr>
      </w:pPr>
      <w:r>
        <w:rPr>
          <w:rFonts w:ascii="Times New Roman" w:hAnsi="Times New Roman"/>
          <w:sz w:val="24"/>
        </w:rPr>
        <w:t xml:space="preserve">Wilman, H., Belmaker, J., Simpson, J., de la Rosa, C., Rivadeneira, M. M., &amp; Jetz, W. (2014). EltonTraits 1.0 : Species-level foraging attributes of the world ’s birds and mammals. </w:t>
      </w:r>
      <w:r>
        <w:rPr>
          <w:rFonts w:ascii="Times New Roman" w:hAnsi="Times New Roman"/>
          <w:i/>
          <w:sz w:val="24"/>
        </w:rPr>
        <w:t>Ecology</w:t>
      </w:r>
      <w:r>
        <w:rPr>
          <w:rFonts w:ascii="Times New Roman" w:hAnsi="Times New Roman"/>
          <w:sz w:val="24"/>
        </w:rPr>
        <w:t xml:space="preserve">, </w:t>
      </w:r>
      <w:r>
        <w:rPr>
          <w:rFonts w:ascii="Times New Roman" w:hAnsi="Times New Roman"/>
          <w:i/>
          <w:sz w:val="24"/>
        </w:rPr>
        <w:t>95</w:t>
      </w:r>
      <w:r>
        <w:rPr>
          <w:rFonts w:ascii="Times New Roman" w:hAnsi="Times New Roman"/>
          <w:sz w:val="24"/>
        </w:rPr>
        <w:t>(October 2013), 2027.</w:t>
      </w:r>
      <w:bookmarkEnd w:id="162"/>
      <w:bookmarkEnd w:id="163"/>
    </w:p>
    <w:p>
      <w:pPr>
        <w:sectPr>
          <w:type w:val="continuous"/>
          <w:pgSz w:w="11906" w:h="16838"/>
          <w:pgMar w:left="1701" w:right="1701" w:header="708" w:top="1417" w:footer="708" w:bottom="1417" w:gutter="0"/>
          <w:lnNumType w:countBy="1" w:restart="continuous" w:distance="283"/>
          <w:formProt w:val="false"/>
          <w:textDirection w:val="lrTb"/>
          <w:docGrid w:type="default" w:linePitch="360" w:charSpace="4096"/>
        </w:sectPr>
      </w:pPr>
    </w:p>
    <w:p>
      <w:pPr>
        <w:pStyle w:val="Normal"/>
        <w:widowControl w:val="false"/>
        <w:spacing w:lineRule="auto" w:line="360" w:before="0" w:after="160"/>
        <w:ind w:left="480" w:right="0" w:hanging="480"/>
        <w:jc w:val="both"/>
        <w:rPr/>
      </w:pPr>
      <w:r>
        <w:rPr/>
      </w:r>
    </w:p>
    <w:sectPr>
      <w:headerReference w:type="default" r:id="rId8"/>
      <w:footerReference w:type="default" r:id="rId9"/>
      <w:type w:val="continuous"/>
      <w:pgSz w:w="11906" w:h="16838"/>
      <w:pgMar w:left="1701" w:right="1701" w:header="708" w:top="1417" w:footer="708" w:bottom="1417" w:gutter="0"/>
      <w:lnNumType w:countBy="1" w:restart="continuous" w:distance="283"/>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TimesNewRomanPSMT">
    <w:charset w:val="01"/>
    <w:family w:val="roman"/>
    <w:pitch w:val="variable"/>
  </w:font>
  <w:font w:name="Calibri Light">
    <w:charset w:val="01"/>
    <w:family w:val="roman"/>
    <w:pitch w:val="variable"/>
  </w:font>
  <w:font w:name="Courier New">
    <w:charset w:val="01"/>
    <w:family w:val="roman"/>
    <w:pitch w:val="variable"/>
  </w:font>
  <w:font w:name="OpenSymbol">
    <w:altName w:val="Arial Unicode MS"/>
    <w:charset w:val="02"/>
    <w:family w:val="auto"/>
    <w:pitch w:val="default"/>
  </w:font>
  <w:font w:name="Liberation Sans">
    <w:altName w:val="Arial"/>
    <w:charset w:val="01"/>
    <w:family w:val="swiss"/>
    <w:pitch w:val="variable"/>
  </w:font>
  <w:font w:name="Times New Roman">
    <w:charset w:val="01"/>
    <w:family w:val="roman"/>
    <w:pitch w:val="variable"/>
  </w:font>
  <w:font w:name="Liberation Mono">
    <w:altName w:val="Courier New"/>
    <w:charset w:val="01"/>
    <w:family w:val="modern"/>
    <w:pitch w:val="default"/>
  </w:font>
  <w:font w:name="Times New Roman">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rPr/>
      <w:instrText> PAGE </w:instrText>
    </w:r>
    <w:r>
      <w:rPr/>
      <w:fldChar w:fldCharType="separate"/>
    </w:r>
    <w:r>
      <w:rPr/>
      <w:t>30</w:t>
    </w:r>
    <w: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rPr/>
      <w:instrText> PAGE </w:instrText>
    </w:r>
    <w:r>
      <w:rPr/>
      <w:fldChar w:fldCharType="separate"/>
    </w:r>
    <w:r>
      <w:rPr/>
      <w:t>30</w:t>
    </w:r>
    <w: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settings.xml><?xml version="1.0" encoding="utf-8"?>
<w:settings xmlns:w="http://schemas.openxmlformats.org/wordprocessingml/2006/main">
  <w:zoom w:percent="79"/>
  <w:displayBackgroundShape/>
  <w:defaultTabStop w:val="720"/>
  <w:autoHyphenation w:val="true"/>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FreeSans"/>
        <w:sz w:val="24"/>
        <w:szCs w:val="24"/>
        <w:lang w:val="pt-BR" w:eastAsia="zh-CN" w:bidi="hi-IN"/>
      </w:rPr>
    </w:rPrDefault>
    <w:pPrDefault>
      <w:pPr>
        <w:suppressAutoHyphens w:val="true"/>
      </w:pPr>
    </w:pPrDefault>
  </w:docDefaults>
  <w:style w:type="paragraph" w:styleId="Normal">
    <w:name w:val="Normal"/>
    <w:qFormat/>
    <w:pPr>
      <w:widowControl/>
      <w:suppressAutoHyphens w:val="true"/>
      <w:kinsoku w:val="true"/>
      <w:overflowPunct w:val="true"/>
      <w:autoSpaceDE w:val="true"/>
      <w:bidi w:val="0"/>
      <w:spacing w:lineRule="auto" w:line="252" w:before="0" w:after="160"/>
      <w:jc w:val="left"/>
    </w:pPr>
    <w:rPr>
      <w:rFonts w:ascii="Calibri" w:hAnsi="Calibri" w:eastAsia="Calibri" w:cs="FreeSans"/>
      <w:color w:val="auto"/>
      <w:kern w:val="0"/>
      <w:sz w:val="22"/>
      <w:szCs w:val="22"/>
      <w:lang w:val="pt-BR" w:eastAsia="en-US" w:bidi="ar-SA"/>
    </w:rPr>
  </w:style>
  <w:style w:type="character" w:styleId="DefaultParagraphFont">
    <w:name w:val="Default Paragraph Font"/>
    <w:qFormat/>
    <w:rPr/>
  </w:style>
  <w:style w:type="character" w:styleId="Annotationreference">
    <w:name w:val="annotation reference"/>
    <w:basedOn w:val="DefaultParagraphFont"/>
    <w:qFormat/>
    <w:rPr>
      <w:sz w:val="16"/>
      <w:szCs w:val="16"/>
    </w:rPr>
  </w:style>
  <w:style w:type="character" w:styleId="TextodecomentrioChar">
    <w:name w:val="Texto de comentário Char"/>
    <w:basedOn w:val="DefaultParagraphFont"/>
    <w:qFormat/>
    <w:rPr>
      <w:sz w:val="20"/>
      <w:szCs w:val="20"/>
    </w:rPr>
  </w:style>
  <w:style w:type="character" w:styleId="AssuntodocomentrioChar">
    <w:name w:val="Assunto do comentário Char"/>
    <w:basedOn w:val="TextodecomentrioChar"/>
    <w:qFormat/>
    <w:rPr>
      <w:b/>
      <w:bCs/>
      <w:sz w:val="20"/>
      <w:szCs w:val="20"/>
    </w:rPr>
  </w:style>
  <w:style w:type="character" w:styleId="TextodebaloChar">
    <w:name w:val="Texto de balão Char"/>
    <w:basedOn w:val="DefaultParagraphFont"/>
    <w:qFormat/>
    <w:rPr>
      <w:rFonts w:ascii="Segoe UI" w:hAnsi="Segoe UI" w:cs="Segoe UI"/>
      <w:sz w:val="18"/>
      <w:szCs w:val="18"/>
    </w:rPr>
  </w:style>
  <w:style w:type="character" w:styleId="Fontstyle01">
    <w:name w:val="fontstyle01"/>
    <w:basedOn w:val="DefaultParagraphFont"/>
    <w:qFormat/>
    <w:rPr>
      <w:rFonts w:ascii="TimesNewRomanPSMT" w:hAnsi="TimesNewRomanPSMT" w:cs="TimesNewRomanPSMT"/>
      <w:b w:val="false"/>
      <w:bCs w:val="false"/>
      <w:i w:val="false"/>
      <w:iCs w:val="false"/>
      <w:color w:val="000000"/>
      <w:sz w:val="20"/>
      <w:szCs w:val="20"/>
    </w:rPr>
  </w:style>
  <w:style w:type="character" w:styleId="SubttuloChar">
    <w:name w:val="Subtítulo Char"/>
    <w:basedOn w:val="DefaultParagraphFont"/>
    <w:qFormat/>
    <w:rPr>
      <w:rFonts w:ascii="Calibri Light" w:hAnsi="Calibri Light" w:eastAsia="Times New Roman" w:cs="Times New Roman"/>
      <w:sz w:val="24"/>
      <w:szCs w:val="24"/>
    </w:rPr>
  </w:style>
  <w:style w:type="character" w:styleId="CabealhoChar">
    <w:name w:val="Cabeçalho Char"/>
    <w:basedOn w:val="DefaultParagraphFont"/>
    <w:qFormat/>
    <w:rPr>
      <w:rFonts w:ascii="Calibri" w:hAnsi="Calibri" w:eastAsia="Calibri" w:cs="Times New Roman"/>
    </w:rPr>
  </w:style>
  <w:style w:type="character" w:styleId="RodapChar">
    <w:name w:val="Rodapé Char"/>
    <w:basedOn w:val="DefaultParagraphFont"/>
    <w:qFormat/>
    <w:rPr>
      <w:rFonts w:ascii="Calibri" w:hAnsi="Calibri" w:eastAsia="Calibri" w:cs="Times New Roman"/>
    </w:rPr>
  </w:style>
  <w:style w:type="character" w:styleId="InternetLink">
    <w:name w:val="Hyperlink"/>
    <w:rPr>
      <w:color w:val="0563C1"/>
      <w:u w:val="single"/>
    </w:rPr>
  </w:style>
  <w:style w:type="character" w:styleId="PrformataoHTMLChar">
    <w:name w:val="Pré-formatação HTML Char"/>
    <w:basedOn w:val="DefaultParagraphFont"/>
    <w:qFormat/>
    <w:rPr>
      <w:rFonts w:ascii="Courier New" w:hAnsi="Courier New" w:eastAsia="Times New Roman" w:cs="Times New Roman"/>
      <w:sz w:val="20"/>
      <w:szCs w:val="20"/>
    </w:rPr>
  </w:style>
  <w:style w:type="character" w:styleId="Appleconvertedspace">
    <w:name w:val="apple-converted-space"/>
    <w:basedOn w:val="DefaultParagraphFont"/>
    <w:qFormat/>
    <w:rPr/>
  </w:style>
  <w:style w:type="character" w:styleId="Emphasis">
    <w:name w:val="Emphasis"/>
    <w:basedOn w:val="DefaultParagraphFont"/>
    <w:qFormat/>
    <w:rPr>
      <w:i/>
      <w:iCs/>
    </w:rPr>
  </w:style>
  <w:style w:type="character" w:styleId="HTMLSample">
    <w:name w:val="HTML Sample"/>
    <w:basedOn w:val="DefaultParagraphFont"/>
    <w:qFormat/>
    <w:rPr>
      <w:rFonts w:ascii="Courier New" w:hAnsi="Courier New" w:eastAsia="Times New Roman" w:cs="Courier New"/>
    </w:rPr>
  </w:style>
  <w:style w:type="character" w:styleId="LineNumbering">
    <w:name w:val="Line Numbering"/>
    <w:rPr/>
  </w:style>
  <w:style w:type="character" w:styleId="Bullets">
    <w:name w:val="Bullets"/>
    <w:qFormat/>
    <w:rPr>
      <w:rFonts w:ascii="OpenSymbol" w:hAnsi="OpenSymbol" w:eastAsia="OpenSymbol" w:cs="OpenSymbol"/>
    </w:rPr>
  </w:style>
  <w:style w:type="character" w:styleId="StrongEmphasis">
    <w:name w:val="Strong Emphasis"/>
    <w:qFormat/>
    <w:rPr>
      <w:b/>
      <w:bCs/>
    </w:rPr>
  </w:style>
  <w:style w:type="paragraph" w:styleId="Heading">
    <w:name w:val="Heading"/>
    <w:basedOn w:val="Normal"/>
    <w:next w:val="TextBody"/>
    <w:qFormat/>
    <w:pPr>
      <w:keepNext w:val="true"/>
      <w:spacing w:before="240" w:after="120"/>
    </w:pPr>
    <w:rPr>
      <w:rFonts w:ascii="Liberation Sans;Arial" w:hAnsi="Liberation Sans;Arial"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Annotationtext">
    <w:name w:val="annotation text"/>
    <w:basedOn w:val="Normal"/>
    <w:qFormat/>
    <w:pPr>
      <w:spacing w:lineRule="auto" w:line="240"/>
    </w:pPr>
    <w:rPr>
      <w:sz w:val="20"/>
      <w:szCs w:val="20"/>
    </w:rPr>
  </w:style>
  <w:style w:type="paragraph" w:styleId="Annotationsubject">
    <w:name w:val="annotation subject"/>
    <w:basedOn w:val="Annotationtext"/>
    <w:next w:val="Annotationtext"/>
    <w:qFormat/>
    <w:pPr/>
    <w:rPr>
      <w:b/>
      <w:bCs/>
    </w:rPr>
  </w:style>
  <w:style w:type="paragraph" w:styleId="BalloonText">
    <w:name w:val="Balloon Text"/>
    <w:basedOn w:val="Normal"/>
    <w:qFormat/>
    <w:pPr>
      <w:spacing w:lineRule="auto" w:line="240" w:before="0" w:after="0"/>
    </w:pPr>
    <w:rPr>
      <w:rFonts w:ascii="Segoe UI" w:hAnsi="Segoe UI" w:cs="Segoe UI"/>
      <w:sz w:val="18"/>
      <w:szCs w:val="18"/>
    </w:rPr>
  </w:style>
  <w:style w:type="paragraph" w:styleId="Subtitle">
    <w:name w:val="Subtitle"/>
    <w:basedOn w:val="Normal"/>
    <w:next w:val="Normal"/>
    <w:qFormat/>
    <w:pPr>
      <w:spacing w:before="0" w:after="60"/>
      <w:jc w:val="center"/>
    </w:pPr>
    <w:rPr>
      <w:rFonts w:ascii="Calibri Light" w:hAnsi="Calibri Light" w:eastAsia="Times New Roman" w:cs="Times New Roman"/>
      <w:sz w:val="24"/>
      <w:szCs w:val="24"/>
    </w:rPr>
  </w:style>
  <w:style w:type="paragraph" w:styleId="NormalWeb">
    <w:name w:val="Normal (Web)"/>
    <w:basedOn w:val="Normal"/>
    <w:qFormat/>
    <w:pPr>
      <w:spacing w:lineRule="auto" w:line="240" w:before="280" w:after="280"/>
    </w:pPr>
    <w:rPr>
      <w:rFonts w:ascii="Times New Roman" w:hAnsi="Times New Roman" w:eastAsia="Times New Roman" w:cs="Times New Roman"/>
      <w:sz w:val="24"/>
      <w:szCs w:val="24"/>
      <w:lang w:eastAsia="pt-BR"/>
    </w:rPr>
  </w:style>
  <w:style w:type="paragraph" w:styleId="HeaderandFooter">
    <w:name w:val="Header and Footer"/>
    <w:basedOn w:val="Normal"/>
    <w:qFormat/>
    <w:pPr/>
    <w:rPr/>
  </w:style>
  <w:style w:type="paragraph" w:styleId="Header">
    <w:name w:val="Header"/>
    <w:basedOn w:val="Normal"/>
    <w:pPr>
      <w:suppressLineNumbers/>
      <w:tabs>
        <w:tab w:val="clear" w:pos="720"/>
        <w:tab w:val="center" w:pos="4252" w:leader="none"/>
        <w:tab w:val="right" w:pos="8504" w:leader="none"/>
      </w:tabs>
      <w:spacing w:lineRule="auto" w:line="240" w:before="0" w:after="0"/>
    </w:pPr>
    <w:rPr>
      <w:rFonts w:ascii="Calibri" w:hAnsi="Calibri" w:eastAsia="Calibri" w:cs="Times New Roman"/>
    </w:rPr>
  </w:style>
  <w:style w:type="paragraph" w:styleId="Footer">
    <w:name w:val="Footer"/>
    <w:basedOn w:val="Normal"/>
    <w:pPr>
      <w:suppressLineNumbers/>
      <w:tabs>
        <w:tab w:val="clear" w:pos="720"/>
        <w:tab w:val="center" w:pos="4252" w:leader="none"/>
        <w:tab w:val="right" w:pos="8504" w:leader="none"/>
      </w:tabs>
      <w:spacing w:lineRule="auto" w:line="240" w:before="0" w:after="0"/>
    </w:pPr>
    <w:rPr>
      <w:rFonts w:ascii="Calibri" w:hAnsi="Calibri" w:eastAsia="Calibri" w:cs="Times New Roman"/>
    </w:rPr>
  </w:style>
  <w:style w:type="paragraph" w:styleId="HTMLPreformatted">
    <w:name w:val="HTML Preformatted"/>
    <w:basedOn w:val="Normal"/>
    <w:qFormat/>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Times New Roman"/>
      <w:sz w:val="20"/>
      <w:szCs w:val="20"/>
    </w:rPr>
  </w:style>
  <w:style w:type="paragraph" w:styleId="ListParagraph">
    <w:name w:val="List Paragraph"/>
    <w:basedOn w:val="Normal"/>
    <w:qFormat/>
    <w:pPr>
      <w:spacing w:before="0" w:after="160"/>
      <w:ind w:left="720" w:right="0" w:hanging="0"/>
      <w:contextualSpacing/>
    </w:pPr>
    <w:rPr/>
  </w:style>
  <w:style w:type="paragraph" w:styleId="FrameContents">
    <w:name w:val="Frame Contents"/>
    <w:basedOn w:val="Normal"/>
    <w:qFormat/>
    <w:pPr/>
    <w:rPr/>
  </w:style>
  <w:style w:type="paragraph" w:styleId="TableContents">
    <w:name w:val="Table Contents"/>
    <w:basedOn w:val="Normal"/>
    <w:qFormat/>
    <w:pPr>
      <w:suppressLineNumbers/>
    </w:pPr>
    <w:rPr/>
  </w:style>
  <w:style w:type="paragraph" w:styleId="PreformattedText">
    <w:name w:val="Preformatted Text"/>
    <w:basedOn w:val="Normal"/>
    <w:qFormat/>
    <w:pPr>
      <w:spacing w:before="0" w:after="0"/>
    </w:pPr>
    <w:rPr>
      <w:rFonts w:ascii="Liberation Mono;Courier New" w:hAnsi="Liberation Mono;Courier New" w:eastAsia="Noto Sans Mono CJK SC" w:cs="Liberation Mono;Courier New"/>
      <w:sz w:val="20"/>
      <w:szCs w:val="20"/>
    </w:rPr>
  </w:style>
  <w:style w:type="paragraph" w:styleId="TableHeading">
    <w:name w:val="Table Heading"/>
    <w:basedOn w:val="TableContents"/>
    <w:qFormat/>
    <w:pPr>
      <w:suppressLineNumbers/>
      <w:jc w:val="center"/>
    </w:pPr>
    <w:rPr>
      <w:b/>
      <w:bCs/>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header" Target="header1.xml"/><Relationship Id="rId7" Type="http://schemas.openxmlformats.org/officeDocument/2006/relationships/footer" Target="footer1.xml"/><Relationship Id="rId8" Type="http://schemas.openxmlformats.org/officeDocument/2006/relationships/header" Target="header2.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1110</TotalTime>
  <Application>LibreOffice/6.4.4.2$Linux_X86_64 LibreOffice_project/40$Build-2</Application>
  <Pages>30</Pages>
  <Words>7106</Words>
  <Characters>42772</Characters>
  <CharactersWithSpaces>49907</CharactersWithSpaces>
  <Paragraphs>19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26T17:54:00Z</dcterms:created>
  <dc:creator>Lucas-PC</dc:creator>
  <dc:description/>
  <dc:language>pt-BR</dc:language>
  <cp:lastModifiedBy/>
  <cp:lastPrinted>1995-11-21T17:41:00Z</cp:lastPrinted>
  <dcterms:modified xsi:type="dcterms:W3CDTF">2020-07-24T16:38:31Z</dcterms:modified>
  <cp:revision>10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evolutionary-biology</vt:lpwstr>
  </property>
  <property fmtid="{D5CDD505-2E9C-101B-9397-08002B2CF9AE}" pid="7" name="Mendeley Document_1">
    <vt:lpwstr>True</vt:lpwstr>
  </property>
  <property fmtid="{D5CDD505-2E9C-101B-9397-08002B2CF9AE}" pid="8" name="Mendeley Recent Style Id 0_1">
    <vt:lpwstr>http://www.zotero.org/styles/associacao-brasileira-de-normas-tecnicas</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ec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ournal-of-evolutionary-biology</vt:lpwstr>
  </property>
  <property fmtid="{D5CDD505-2E9C-101B-9397-08002B2CF9AE}" pid="13" name="Mendeley Recent Style Id 5_1">
    <vt:lpwstr>http://www.zotero.org/styles/modern-language-association</vt:lpwstr>
  </property>
  <property fmtid="{D5CDD505-2E9C-101B-9397-08002B2CF9AE}" pid="14" name="Mendeley Recent Style Id 6_1">
    <vt:lpwstr>http://csl.mendeley.com/styles/12134/OecologiaAustralis2015</vt:lpwstr>
  </property>
  <property fmtid="{D5CDD505-2E9C-101B-9397-08002B2CF9AE}" pid="15" name="Mendeley Recent Style Id 7_1">
    <vt:lpwstr>http://www.zotero.org/styles/revista-brasileira-de-farmacognosia</vt:lpwstr>
  </property>
  <property fmtid="{D5CDD505-2E9C-101B-9397-08002B2CF9AE}" pid="16" name="Mendeley Recent Style Id 8_1">
    <vt:lpwstr>http://www.zotero.org/styles/science</vt:lpwstr>
  </property>
  <property fmtid="{D5CDD505-2E9C-101B-9397-08002B2CF9AE}" pid="17" name="Mendeley Recent Style Id 9_1">
    <vt:lpwstr>http://www.zotero.org/styles/the-american-naturalist</vt:lpwstr>
  </property>
  <property fmtid="{D5CDD505-2E9C-101B-9397-08002B2CF9AE}" pid="18" name="Mendeley Recent Style Name 0_1">
    <vt:lpwstr>Associação Brasileira de Normas Técnicas (Portuguese - Brazil)</vt:lpwstr>
  </property>
  <property fmtid="{D5CDD505-2E9C-101B-9397-08002B2CF9AE}" pid="19" name="Mendeley Recent Style Name 1_1">
    <vt:lpwstr>Chicago Manual of Style 16th edition (author-date)</vt:lpwstr>
  </property>
  <property fmtid="{D5CDD505-2E9C-101B-9397-08002B2CF9AE}" pid="20" name="Mendeley Recent Style Name 2_1">
    <vt:lpwstr>Ecography</vt:lpwstr>
  </property>
  <property fmtid="{D5CDD505-2E9C-101B-9397-08002B2CF9AE}" pid="21" name="Mendeley Recent Style Name 3_1">
    <vt:lpwstr>IEEE</vt:lpwstr>
  </property>
  <property fmtid="{D5CDD505-2E9C-101B-9397-08002B2CF9AE}" pid="22" name="Mendeley Recent Style Name 4_1">
    <vt:lpwstr>Journal of Evolutionary Biology</vt:lpwstr>
  </property>
  <property fmtid="{D5CDD505-2E9C-101B-9397-08002B2CF9AE}" pid="23" name="Mendeley Recent Style Name 5_1">
    <vt:lpwstr>Modern Language Association 7th edition</vt:lpwstr>
  </property>
  <property fmtid="{D5CDD505-2E9C-101B-9397-08002B2CF9AE}" pid="24" name="Mendeley Recent Style Name 6_1">
    <vt:lpwstr>Oecologia Australis - August2015</vt:lpwstr>
  </property>
  <property fmtid="{D5CDD505-2E9C-101B-9397-08002B2CF9AE}" pid="25" name="Mendeley Recent Style Name 7_1">
    <vt:lpwstr>Revista Brasileira de Farmacognosia</vt:lpwstr>
  </property>
  <property fmtid="{D5CDD505-2E9C-101B-9397-08002B2CF9AE}" pid="26" name="Mendeley Recent Style Name 8_1">
    <vt:lpwstr>Science</vt:lpwstr>
  </property>
  <property fmtid="{D5CDD505-2E9C-101B-9397-08002B2CF9AE}" pid="27" name="Mendeley Recent Style Name 9_1">
    <vt:lpwstr>The American Naturalist</vt:lpwstr>
  </property>
  <property fmtid="{D5CDD505-2E9C-101B-9397-08002B2CF9AE}" pid="28" name="Mendeley Unique User Id_1">
    <vt:lpwstr>442bdae7-288f-38ab-9a60-084c16f59400</vt:lpwstr>
  </property>
  <property fmtid="{D5CDD505-2E9C-101B-9397-08002B2CF9AE}" pid="29" name="Mendeley_Bookmark_0L6qHYy9jZ_1">
    <vt:lpwstr>ADDIN CSL_CITATION {"citationItems": [{"id": "ITEM-1", "itemData": {"DOI": "10.1111/j.2041-210X.2011.00169.x", "ISSN": "2041210X", "author": [{"dropping-particle": "", "family": "Revell", "given": "Liam J.", "non-dropping-particle": "", "parse-names": fal</vt:lpwstr>
  </property>
  <property fmtid="{D5CDD505-2E9C-101B-9397-08002B2CF9AE}" pid="30" name="Mendeley_Bookmark_0L6qHYy9jZ_2">
    <vt:lpwstr>se, "suffix": ""}], "container-title": "Methods in Ecology and Evolution", "id": "ITEM-1", "issue": "2", "issued": {"date-parts": [["2012", "4", "15"]]}, "page": "217-223", "title": "phytools: an R package for phylogenetic comparative biology (and other t</vt:lpwstr>
  </property>
  <property fmtid="{D5CDD505-2E9C-101B-9397-08002B2CF9AE}" pid="31" name="Mendeley_Bookmark_0L6qHYy9jZ_3">
    <vt:lpwstr>hings)", "type": "article-journal", "volume": "3"}, "uris": ["http://www.mendeley.com/documents/?uuid=f484187b-3fd8-4051-9924-95a3dc6b2413"]}], "mendeley": {"formattedCitation": "(Revell 2012)", "plainTextFormattedCitation": "(Revell 2012)", "previouslyFo</vt:lpwstr>
  </property>
  <property fmtid="{D5CDD505-2E9C-101B-9397-08002B2CF9AE}" pid="32" name="Mendeley_Bookmark_0L6qHYy9jZ_4">
    <vt:lpwstr>rmattedCitation": "(Revell 2012)"}, "properties": {"noteIndex": 0}, "schema": "https://github.com/citation-style-language/schema/raw/master/csl-citation.json"}</vt:lpwstr>
  </property>
  <property fmtid="{D5CDD505-2E9C-101B-9397-08002B2CF9AE}" pid="33" name="Mendeley_Bookmark_1FZFBTJp07_1">
    <vt:lpwstr>ADDIN CSL_CITATION {"citationItems": [{"id": "ITEM-1", "itemData": {"DOI": "10.1111/evo.12817", "author": [{"dropping-particle": "", "family": "Rabosky", "given": "Daniel L", "non-dropping-particle": "", "parse-names": false, "suffix": ""}], "container-ti</vt:lpwstr>
  </property>
  <property fmtid="{D5CDD505-2E9C-101B-9397-08002B2CF9AE}" pid="34" name="Mendeley_Bookmark_1FZFBTJp07_10">
    <vt:lpwstr> "container-title": "PeerJ", "id": "ITEM-2", "issue": "10", "issued": {"date-parts": [["2019", "10", "11"]]}, "page": "e7917", "title": "Realistic scenarios of missing taxa in phylogenetic comparative methods and their effects on model selection and param</vt:lpwstr>
  </property>
  <property fmtid="{D5CDD505-2E9C-101B-9397-08002B2CF9AE}" pid="35" name="Mendeley_Bookmark_1FZFBTJp07_11">
    <vt:lpwstr>eter estimation", "type": "article-journal", "volume": "7"}, "uris": ["http://www.mendeley.com/documents/?uuid=363fcf57-ff79-4973-a6ac-456091c03ebe"]}], "mendeley": {"formattedCitation": "(Marcondes 2019; Rabosky 2015)", "manualFormatting": "Marcondes (20</vt:lpwstr>
  </property>
  <property fmtid="{D5CDD505-2E9C-101B-9397-08002B2CF9AE}" pid="36" name="Mendeley_Bookmark_1FZFBTJp07_12">
    <vt:lpwstr>19) and Rabosky (2015)", "plainTextFormattedCitation": "(Marcondes 2019; Rabosky 2015)", "previouslyFormattedCitation": "(Marcondes 2019; Rabosky 2015)"}, "properties": {"noteIndex": 0}, "schema": "https://github.com/citation-style-language/schema/raw/mas</vt:lpwstr>
  </property>
  <property fmtid="{D5CDD505-2E9C-101B-9397-08002B2CF9AE}" pid="37" name="Mendeley_Bookmark_1FZFBTJp07_13">
    <vt:lpwstr>ter/csl-citation.json"}</vt:lpwstr>
  </property>
  <property fmtid="{D5CDD505-2E9C-101B-9397-08002B2CF9AE}" pid="38" name="Mendeley_Bookmark_1FZFBTJp07_2">
    <vt:lpwstr>tle": "Evolution", "id": "ITEM-1", "issue": "12", "issued": {"date-parts": [["2015"]]}, "page": "3207-3216", "title": "No substitute for real data : A cautionary note on the use of phylogenies from birth \u2013 death polytomy resolvers for downstream comp</vt:lpwstr>
  </property>
  <property fmtid="{D5CDD505-2E9C-101B-9397-08002B2CF9AE}" pid="39" name="Mendeley_Bookmark_1FZFBTJp07_3">
    <vt:lpwstr>arative analyses", "type": "article-journal", "volume": "62"}, "uris": ["http://www.mendeley.com/documents/?uuid=507d7cf7-8c2f-4394-9ffc-bc45ce169e0d"]}, {"id": "ITEM-2", "itemData": {"DOI": "10.7717/peerj.7917", "ISSN": "2167-8359", "abstract": "Model-ba</vt:lpwstr>
  </property>
  <property fmtid="{D5CDD505-2E9C-101B-9397-08002B2CF9AE}" pid="40" name="Mendeley_Bookmark_1FZFBTJp07_4">
    <vt:lpwstr>sed analyses of continuous trait evolution enable rich evolutionary insight. These analyses require a phylogenetic tree and a vector of trait values for the tree\u2019s terminal taxa, but rarely do a tree and dataset include all taxa within a clade. Becau</vt:lpwstr>
  </property>
  <property fmtid="{D5CDD505-2E9C-101B-9397-08002B2CF9AE}" pid="41" name="Mendeley_Bookmark_1FZFBTJp07_5">
    <vt:lpwstr>se the probability that a taxon is included in a dataset depends on ecological traits that have phylogenetic signal, missing taxa in real datasets should be expected to be phylogenetically clumped or correlated to the modelled trait. I examined whether th</vt:lpwstr>
  </property>
  <property fmtid="{D5CDD505-2E9C-101B-9397-08002B2CF9AE}" pid="42" name="Mendeley_Bookmark_1FZFBTJp07_6">
    <vt:lpwstr>ose types of missing taxa represent a problem for model selection and parameter estimation. I simulated univariate traits under a suite of Brownian Motion and Ornstein-Uhlenbeck models, and assessed the performance of model selection and parameter estimat</vt:lpwstr>
  </property>
  <property fmtid="{D5CDD505-2E9C-101B-9397-08002B2CF9AE}" pid="43" name="Mendeley_Bookmark_1FZFBTJp07_7">
    <vt:lpwstr>ion under absent, random, clumped or correlated missing taxa. I found that those analyses perform well under almost all scenarios, including situations with very sparsely sampled phylogenies. The only notable biases I detected were in parameter estimation</vt:lpwstr>
  </property>
  <property fmtid="{D5CDD505-2E9C-101B-9397-08002B2CF9AE}" pid="44" name="Mendeley_Bookmark_1FZFBTJp07_8">
    <vt:lpwstr> under a very high percentage (90%) of correlated missing taxa. My results offer a degree of reassurance for studies of continuous trait evolution with missing taxa, but the problem of missing taxa in phylogenetic comparative methods still demands much fu</vt:lpwstr>
  </property>
  <property fmtid="{D5CDD505-2E9C-101B-9397-08002B2CF9AE}" pid="45" name="Mendeley_Bookmark_1FZFBTJp07_9">
    <vt:lpwstr>rther investigation. The framework I have described here might provide a starting point for future work.", "author": [{"dropping-particle": "", "family": "Marcondes", "given": "Rafael S.", "non-dropping-particle": "", "parse-names": false, "suffix": ""}],</vt:lpwstr>
  </property>
  <property fmtid="{D5CDD505-2E9C-101B-9397-08002B2CF9AE}" pid="46" name="Mendeley_Bookmark_1TI5pMeeMK_1">
    <vt:lpwstr>ADDIN CSL_CITATION { "citationItems" : [ { "id" : "ITEM-1", "itemData" : { "DOI" : "10.1098/rspb.2008.0905", "ISSN" : "0962-8452", "PMID" : "18796398", "abstract" : "Variation in traits across species or populations is the outcome of both environmental an</vt:lpwstr>
  </property>
  <property fmtid="{D5CDD505-2E9C-101B-9397-08002B2CF9AE}" pid="47" name="Mendeley_Bookmark_1TI5pMeeMK_10">
    <vt:lpwstr>{ "formattedCitation" : "(Freckleton &amp; Jetz, 2009)", "plainTextFormattedCitation" : "(Freckleton &amp; Jetz, 2009)", "previouslyFormattedCitation" : "(Freckleton &amp; Jetz, 2009)" }, "properties" : { "noteIndex" : 0 }, "schema" : "https://github.com/citation-sty</vt:lpwstr>
  </property>
  <property fmtid="{D5CDD505-2E9C-101B-9397-08002B2CF9AE}" pid="48" name="Mendeley_Bookmark_1TI5pMeeMK_11">
    <vt:lpwstr>le-language/schema/raw/master/csl-citation.json" }</vt:lpwstr>
  </property>
  <property fmtid="{D5CDD505-2E9C-101B-9397-08002B2CF9AE}" pid="49" name="Mendeley_Bookmark_1TI5pMeeMK_2">
    <vt:lpwstr>d historical factors. Trait variation is therefore a function of both the phylogenetic and spatial context of species. Here we introduce a method that, within a single framework, estimates the relative roles of spatial and phylogenetic variations in compa</vt:lpwstr>
  </property>
  <property fmtid="{D5CDD505-2E9C-101B-9397-08002B2CF9AE}" pid="50" name="Mendeley_Bookmark_1TI5pMeeMK_3">
    <vt:lpwstr>rative data. The approach requires traits measured across phylogenetic units, e.g. species, the spatial occurrences of those units and a phylogeny connecting them. The method modifies the expected variance of phylogenetically independent contrasts to incl</vt:lpwstr>
  </property>
  <property fmtid="{D5CDD505-2E9C-101B-9397-08002B2CF9AE}" pid="51" name="Mendeley_Bookmark_1TI5pMeeMK_4">
    <vt:lpwstr>ude both spatial and phylogenetic effects. We illustrate this approach by analysing cross-species variation in body mass, geographical range size and species-typical environmental temperature in three orders of mammals (carnivores, artiodactyls and primat</vt:lpwstr>
  </property>
  <property fmtid="{D5CDD505-2E9C-101B-9397-08002B2CF9AE}" pid="52" name="Mendeley_Bookmark_1TI5pMeeMK_5">
    <vt:lpwstr>es). These species attributes contain highly disparate levels of phylogenetic and spatial signals, with the strongest phylogenetic autocorrelation in body size and spatial dependence in environmental temperatures and geographical range size showing mixed </vt:lpwstr>
  </property>
  <property fmtid="{D5CDD505-2E9C-101B-9397-08002B2CF9AE}" pid="53" name="Mendeley_Bookmark_1TI5pMeeMK_6">
    <vt:lpwstr>effects. The proposed method successfully captures these differences and in its simplest form estimates a single parameter that quantifies the relative effects of space and phylogeny. We discuss how the method may be extended to explore a range of models </vt:lpwstr>
  </property>
  <property fmtid="{D5CDD505-2E9C-101B-9397-08002B2CF9AE}" pid="54" name="Mendeley_Bookmark_1TI5pMeeMK_7">
    <vt:lpwstr>of evolution and spatial dependence.", "author" : [ { "dropping-particle" : "", "family" : "Freckleton", "given" : "Robert P", "non-dropping-particle" : "", "parse-names" : false, "suffix" : "" }, { "dropping-particle" : "", "family" : "Jetz", "given" : "</vt:lpwstr>
  </property>
  <property fmtid="{D5CDD505-2E9C-101B-9397-08002B2CF9AE}" pid="55" name="Mendeley_Bookmark_1TI5pMeeMK_8">
    <vt:lpwstr>Walter", "non-dropping-particle" : "", "parse-names" : false, "suffix" : "" } ], "container-title" : "Proceedings of the Royal Society B", "id" : "ITEM-1", "issue" : "1654", "issued" : { "date-parts" : [ [ "2009", "1", "7" ] ] }, "page" : "21-30", "title"</vt:lpwstr>
  </property>
  <property fmtid="{D5CDD505-2E9C-101B-9397-08002B2CF9AE}" pid="56" name="Mendeley_Bookmark_1TI5pMeeMK_9">
    <vt:lpwstr> : "Space versus phylogeny: disentangling phylogenetic and spatial signals in comparative data", "type" : "article-journal", "volume" : "276" }, "uris" : [ "http://www.mendeley.com/documents/?uuid=64494a7b-afa6-4202-b03c-115f9a95626d" ] } ], "mendeley" : </vt:lpwstr>
  </property>
  <property fmtid="{D5CDD505-2E9C-101B-9397-08002B2CF9AE}" pid="57" name="Mendeley_Bookmark_1gHc07iIO6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58" name="Mendeley_Bookmark_1gHc07iIO6_10">
    <vt:lpwstr>-particle": "", "family": "Enders", "given": "Craig K.", "non-dropping-particle": "", "parse-names": false, "suffix": ""}], "edition": "1", "id": "ITEM-2", "issued": {"date-parts": [["2010"]]}, "number-of-pages": "377", "publisher-place": "New York, NY", </vt:lpwstr>
  </property>
  <property fmtid="{D5CDD505-2E9C-101B-9397-08002B2CF9AE}" pid="59" name="Mendeley_Bookmark_1gHc07iIO6_11">
    <vt:lpwstr>"title": "Applied Missing Data Analysis", "type": "book"}, "uris": ["http://www.mendeley.com/documents/?uuid=5d1bb767-c2ae-4cf1-b842-1128f38d8b00"]}, {"id": "ITEM-3", "itemData": {"author": [{"dropping-particle": "", "family": "Schafer", "given": "Joseph </vt:lpwstr>
  </property>
  <property fmtid="{D5CDD505-2E9C-101B-9397-08002B2CF9AE}" pid="60" name="Mendeley_Bookmark_1gHc07iIO6_12">
    <vt:lpwstr>L.", "non-dropping-particle": "", "parse-names": false, "suffix": ""}, {"dropping-particle": "", "family": "Graham", "given": "John W", "non-dropping-particle": "", "parse-names": false, "suffix": ""}], "container-title": "Psychological Methods", "id": "I</vt:lpwstr>
  </property>
  <property fmtid="{D5CDD505-2E9C-101B-9397-08002B2CF9AE}" pid="61" name="Mendeley_Bookmark_1gHc07iIO6_13">
    <vt:lpwstr>TEM-3", "issue": "2", "issued": {"date-parts": [["2002"]]}, "page": "147-177", "title": "Missing Data: our view of the state of the art", "type": "article-journal", "volume": "7"}, "uris": ["http://www.mendeley.com/documents/?uuid=1524181d-fa55-4cec-ade9-</vt:lpwstr>
  </property>
  <property fmtid="{D5CDD505-2E9C-101B-9397-08002B2CF9AE}" pid="62" name="Mendeley_Bookmark_1gHc07iIO6_14">
    <vt:lpwstr>22ffb23eb775"]}], "mendeley": {"formattedCitation": "(Enders 2010; Schafer and Graham 2002; van Buuren 2012)", "plainTextFormattedCitation": "(Enders 2010; Schafer and Graham 2002; van Buuren 2012)", "previouslyFormattedCitation": "(Enders 2010; Schafer a</vt:lpwstr>
  </property>
  <property fmtid="{D5CDD505-2E9C-101B-9397-08002B2CF9AE}" pid="63" name="Mendeley_Bookmark_1gHc07iIO6_15">
    <vt:lpwstr>nd Graham 2002; van Buuren 2012)"}, "properties": {"noteIndex": 0}, "schema": "https://github.com/citation-style-language/schema/raw/master/csl-citation.json"}</vt:lpwstr>
  </property>
  <property fmtid="{D5CDD505-2E9C-101B-9397-08002B2CF9AE}" pid="64" name="Mendeley_Bookmark_1gHc07iIO6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65" name="Mendeley_Bookmark_1gHc07iIO6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66" name="Mendeley_Bookmark_1gHc07iIO6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67" name="Mendeley_Bookmark_1gHc07iIO6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68" name="Mendeley_Bookmark_1gHc07iIO6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69" name="Mendeley_Bookmark_1gHc07iIO6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70" name="Mendeley_Bookmark_1gHc07iIO6_8">
    <vt:lpwstr> "family": "Buuren", "given": "Stef", "non-dropping-particle": "van", "parse-names": false, "suffix": ""}], "edition": "1", "id": "ITEM-1", "issued": {"date-parts": [["2012"]]}, "number-of-pages": "342", "publisher": "Chapman and Hall/CRC", "publisher-pla</vt:lpwstr>
  </property>
  <property fmtid="{D5CDD505-2E9C-101B-9397-08002B2CF9AE}" pid="71" name="Mendeley_Bookmark_1gHc07iIO6_9">
    <vt:lpwstr>ce": "Boca Raton, Fl", "title": "Flexible Imputation of Missing Data", "type": "book"}, "uris": ["http://www.mendeley.com/documents/?uuid=c546fe7c-24b9-4c66-9203-bca5f3a3238b"]}, {"id": "ITEM-2", "itemData": {"ISBN": "9781606236390", "author": [{"dropping</vt:lpwstr>
  </property>
  <property fmtid="{D5CDD505-2E9C-101B-9397-08002B2CF9AE}" pid="72" name="Mendeley_Bookmark_23mYEkVZUt_1">
    <vt:lpwstr>ADDIN CSL_CITATION {"citationItems": [{"id": "ITEM-1", "itemData": {"DOI": "10.7717/peerj.7917", "ISSN": "2167-8359", "abstract": "Model-based analyses of continuous trait evolution enable rich evolutionary insight. These analyses require a phylogenetic t</vt:lpwstr>
  </property>
  <property fmtid="{D5CDD505-2E9C-101B-9397-08002B2CF9AE}" pid="73" name="Mendeley_Bookmark_23mYEkVZUt_10">
    <vt:lpwstr>, "parse-names": false, "suffix": ""}, {"dropping-particle": "", "family": "Freckleton", "given": "Robert P.", "non-dropping-particle": "", "parse-names": false, "suffix": ""}], "container-title": "Behavioral Ecology and Sociobiology", "id": "ITEM-2", "is</vt:lpwstr>
  </property>
  <property fmtid="{D5CDD505-2E9C-101B-9397-08002B2CF9AE}" pid="74" name="Mendeley_Bookmark_23mYEkVZUt_11">
    <vt:lpwstr>sue": "1", "issued": {"date-parts": [["2010", "9", "4"]]}, "page": "103-116", "title": "Model averaging, missing data and multiple imputation: a case study for behavioural ecology", "type": "article-journal", "volume": "65"}, "uris": ["http://www.mendeley</vt:lpwstr>
  </property>
  <property fmtid="{D5CDD505-2E9C-101B-9397-08002B2CF9AE}" pid="75" name="Mendeley_Bookmark_23mYEkVZUt_12">
    <vt:lpwstr>.com/documents/?uuid=b1cc9412-560f-43d4-98c3-2ce1e068c019"]}, {"id": "ITEM-3", "itemData": {"ISBN": "9781606236390", "author": [{"dropping-particle": "", "family": "Enders", "given": "Craig K.", "non-dropping-particle": "", "parse-names": false, "suffix":</vt:lpwstr>
  </property>
  <property fmtid="{D5CDD505-2E9C-101B-9397-08002B2CF9AE}" pid="76" name="Mendeley_Bookmark_23mYEkVZUt_13">
    <vt:lpwstr> ""}], "edition": "1", "id": "ITEM-3", "issued": {"date-parts": [["2010"]]}, "number-of-pages": "377", "publisher-place": "New York, NY", "title": "Applied Missing Data Analysis", "type": "book"}, "uris": ["http://www.mendeley.com/documents/?uuid=5d1bb767</vt:lpwstr>
  </property>
  <property fmtid="{D5CDD505-2E9C-101B-9397-08002B2CF9AE}" pid="77" name="Mendeley_Bookmark_23mYEkVZUt_14">
    <vt:lpwstr>-c2ae-4cf1-b842-1128f38d8b00"]}, {"id": "ITEM-4", "itemData": {"DOI": "10.1201/b11826", "ISBN": "9781439868249", "abstract": "Missing data form a problem in every scientific discipline, yet the techniques required to handle them are complicated and often </vt:lpwstr>
  </property>
  <property fmtid="{D5CDD505-2E9C-101B-9397-08002B2CF9AE}" pid="78" name="Mendeley_Bookmark_23mYEkVZUt_15">
    <vt:lpwstr>lacking. One of the great ideas in statistical science\u2014multiple imputation\u2014fills gaps in the data with plausible values, the uncertainty of which is coded in the data itself. It also solves other problems, many of which are missing data problems</vt:lpwstr>
  </property>
  <property fmtid="{D5CDD505-2E9C-101B-9397-08002B2CF9AE}" pid="79" name="Mendeley_Bookmark_23mYEkVZUt_16">
    <vt:lpwstr> in disguise. Flexible Imputation of Missing Data is supported by many examples using real data taken from the author's vast experience of collaborative research, and presents a practical guide for handling missing data under the framework of multiple imp</vt:lpwstr>
  </property>
  <property fmtid="{D5CDD505-2E9C-101B-9397-08002B2CF9AE}" pid="80" name="Mendeley_Bookmark_23mYEkVZUt_17">
    <vt:lpwstr>utation. Furthermore, detailed guidance of implementation in R using the author\u2019s package {MICE} is included throughout the book. Assuming familiarity with basic statistical concepts and multivariate methods, Flexible Imputation of Missing Data is in</vt:lpwstr>
  </property>
  <property fmtid="{D5CDD505-2E9C-101B-9397-08002B2CF9AE}" pid="81" name="Mendeley_Bookmark_23mYEkVZUt_18">
    <vt:lpwstr>tended for two audiences: (Bio)statisticians, epidemiologists, and methodologists in the social and health sciences Substantive researchers who do not call themselves statisticians, but who possess the necessary skills to understand the principles and to </vt:lpwstr>
  </property>
  <property fmtid="{D5CDD505-2E9C-101B-9397-08002B2CF9AE}" pid="82" name="Mendeley_Bookmark_23mYEkVZUt_19">
    <vt:lpwstr>follow the recipes This graduate-tested book avoids mathematical and technical details as much as possible: formulas are accompanied by a verbal statement that explains the formula in layperson terms. Readers less concerned with the theoretical underpinni</vt:lpwstr>
  </property>
  <property fmtid="{D5CDD505-2E9C-101B-9397-08002B2CF9AE}" pid="83" name="Mendeley_Bookmark_23mYEkVZUt_2">
    <vt:lpwstr>ree and a vector of trait values for the tree\u2019s terminal taxa, but rarely do a tree and dataset include all taxa within a clade. Because the probability that a taxon is included in a dataset depends on ecological traits that have phylogenetic signal,</vt:lpwstr>
  </property>
  <property fmtid="{D5CDD505-2E9C-101B-9397-08002B2CF9AE}" pid="84" name="Mendeley_Bookmark_23mYEkVZUt_20">
    <vt:lpwstr>ngs will be able to pick up the general idea, and technical material is available for those who desire deeper understanding. The analyses can be replicated in R using a dedicated package developed by the author.", "author": [{"dropping-particle": "", "fam</vt:lpwstr>
  </property>
  <property fmtid="{D5CDD505-2E9C-101B-9397-08002B2CF9AE}" pid="85" name="Mendeley_Bookmark_23mYEkVZUt_21">
    <vt:lpwstr>ily": "Buuren", "given": "Stef", "non-dropping-particle": "van", "parse-names": false, "suffix": ""}], "edition": "1", "id": "ITEM-4", "issued": {"date-parts": [["2012"]]}, "number-of-pages": "342", "publisher": "Chapman and Hall/CRC", "publisher-place": </vt:lpwstr>
  </property>
  <property fmtid="{D5CDD505-2E9C-101B-9397-08002B2CF9AE}" pid="86" name="Mendeley_Bookmark_23mYEkVZUt_22">
    <vt:lpwstr>"Boca Raton, Fl", "title": "Flexible Imputation of Missing Data", "type": "book"}, "uris": ["http://www.mendeley.com/documents/?uuid=c546fe7c-24b9-4c66-9203-bca5f3a3238b"]}], "mendeley": {"formattedCitation": "(Enders 2010; Marcondes 2019; Nakagawa and Fr</vt:lpwstr>
  </property>
  <property fmtid="{D5CDD505-2E9C-101B-9397-08002B2CF9AE}" pid="87" name="Mendeley_Bookmark_23mYEkVZUt_23">
    <vt:lpwstr>eckleton 2010; van Buuren 2012)", "plainTextFormattedCitation": "(Enders 2010; Marcondes 2019; Nakagawa and Freckleton 2010; van Buuren 2012)", "previouslyFormattedCitation": "(Enders 2010; Marcondes 2019; Nakagawa and Freckleton 2010; van Buuren 2012)"},</vt:lpwstr>
  </property>
  <property fmtid="{D5CDD505-2E9C-101B-9397-08002B2CF9AE}" pid="88" name="Mendeley_Bookmark_23mYEkVZUt_24">
    <vt:lpwstr> "properties": {"noteIndex": 0}, "schema": "https://github.com/citation-style-language/schema/raw/master/csl-citation.json"}</vt:lpwstr>
  </property>
  <property fmtid="{D5CDD505-2E9C-101B-9397-08002B2CF9AE}" pid="89" name="Mendeley_Bookmark_23mYEkVZUt_3">
    <vt:lpwstr> missing taxa in real datasets should be expected to be phylogenetically clumped or correlated to the modelled trait. I examined whether those types of missing taxa represent a problem for model selection and parameter estimation. I simulated univariate t</vt:lpwstr>
  </property>
  <property fmtid="{D5CDD505-2E9C-101B-9397-08002B2CF9AE}" pid="90" name="Mendeley_Bookmark_23mYEkVZUt_4">
    <vt:lpwstr>raits under a suite of Brownian Motion and Ornstein-Uhlenbeck models, and assessed the performance of model selection and parameter estimation under absent, random, clumped or correlated missing taxa. I found that those analyses perform well under almost </vt:lpwstr>
  </property>
  <property fmtid="{D5CDD505-2E9C-101B-9397-08002B2CF9AE}" pid="91" name="Mendeley_Bookmark_23mYEkVZUt_5">
    <vt:lpwstr>all scenarios, including situations with very sparsely sampled phylogenies. The only notable biases I detected were in parameter estimation under a very high percentage (90%) of correlated missing taxa. My results offer a degree of reassurance for studies</vt:lpwstr>
  </property>
  <property fmtid="{D5CDD505-2E9C-101B-9397-08002B2CF9AE}" pid="92" name="Mendeley_Bookmark_23mYEkVZUt_6">
    <vt:lpwstr> of continuous trait evolution with missing taxa, but the problem of missing taxa in phylogenetic comparative methods still demands much further investigation. The framework I have described here might provide a starting point for future work.", "author":</vt:lpwstr>
  </property>
  <property fmtid="{D5CDD505-2E9C-101B-9397-08002B2CF9AE}" pid="93" name="Mendeley_Bookmark_23mYEkVZUt_7">
    <vt:lpwstr> [{"dropping-particle": "", "family": "Marcondes", "given": "Rafael S.", "non-dropping-particle": "", "parse-names": false, "suffix": ""}], "container-title": "PeerJ", "id": "ITEM-1", "issue": "10", "issued": {"date-parts": [["2019", "10", "11"]]}, "page"</vt:lpwstr>
  </property>
  <property fmtid="{D5CDD505-2E9C-101B-9397-08002B2CF9AE}" pid="94" name="Mendeley_Bookmark_23mYEkVZUt_8">
    <vt:lpwstr>: "e7917", "title": "Realistic scenarios of missing taxa in phylogenetic comparative methods and their effects on model selection and parameter estimation", "type": "article-journal", "volume": "7"}, "uris": ["http://www.mendeley.com/documents/?uuid=363fc</vt:lpwstr>
  </property>
  <property fmtid="{D5CDD505-2E9C-101B-9397-08002B2CF9AE}" pid="95" name="Mendeley_Bookmark_23mYEkVZUt_9">
    <vt:lpwstr>f57-ff79-4973-a6ac-456091c03ebe"]}, {"id": "ITEM-2", "itemData": {"DOI": "10.1007/s00265-010-1044-7", "ISBN": "0026501010447", "ISSN": "0340-5443", "author": [{"dropping-particle": "", "family": "Nakagawa", "given": "Shinichi", "non-dropping-particle": ""</vt:lpwstr>
  </property>
  <property fmtid="{D5CDD505-2E9C-101B-9397-08002B2CF9AE}" pid="96" name="Mendeley_Bookmark_29KfmWvduv_1">
    <vt:lpwstr>ADDIN CSL_CITATION {"citationItems": [{"id": "ITEM-1", "itemData": {"DOI": "10.1126/science.1197962", "ISBN": "1095-9203 (Electronic)\\r0036-8075 (Linking)", "ISSN": "0036-8075", "PMID": "21311007", "abstract": "Ecology is a synthetic discipline benefitin</vt:lpwstr>
  </property>
  <property fmtid="{D5CDD505-2E9C-101B-9397-08002B2CF9AE}" pid="97" name="Mendeley_Bookmark_29KfmWvduv_2">
    <vt:lpwstr>g from open access to data from the earth, life, and social sciences. Technological challenges exist, however, due to the dispersed and heterogeneous nature of these data. Standardization of methods and development of robust metadata can increase data acc</vt:lpwstr>
  </property>
  <property fmtid="{D5CDD505-2E9C-101B-9397-08002B2CF9AE}" pid="98" name="Mendeley_Bookmark_29KfmWvduv_3">
    <vt:lpwstr>ess but are not sufficient. Reproducibility of analyses is also important, and executable workflows are addressing this issue by capturing data provenance. Sociological challenges, including inadequate rewards for sharing data, must also be resolved. The </vt:lpwstr>
  </property>
  <property fmtid="{D5CDD505-2E9C-101B-9397-08002B2CF9AE}" pid="99" name="Mendeley_Bookmark_29KfmWvduv_4">
    <vt:lpwstr>establishment of well-curated, federated data repositories will provide a means to preserve data while promoting attribution and acknowledgement of its use.", "author": [{"dropping-particle": "", "family": "Reichman", "given": "O J", "non-dropping-particl</vt:lpwstr>
  </property>
  <property fmtid="{D5CDD505-2E9C-101B-9397-08002B2CF9AE}" pid="100" name="Mendeley_Bookmark_29KfmWvduv_5">
    <vt:lpwstr>e": "", "parse-names": false, "suffix": ""}, {"dropping-particle": "", "family": "Jones", "given": "Matthew B", "non-dropping-particle": "", "parse-names": false, "suffix": ""}, {"dropping-particle": "", "family": "Schildhauer", "given": "Mark P", "non-dr</vt:lpwstr>
  </property>
  <property fmtid="{D5CDD505-2E9C-101B-9397-08002B2CF9AE}" pid="101" name="Mendeley_Bookmark_29KfmWvduv_6">
    <vt:lpwstr>opping-particle": "", "parse-names": false, "suffix": ""}], "container-title": "Science", "id": "ITEM-1", "issue": "6018", "issued": {"date-parts": [["2011", "2", "11"]]}, "page": "703-705", "title": "Challenges and Opportunities of Open Data in Ecology",</vt:lpwstr>
  </property>
  <property fmtid="{D5CDD505-2E9C-101B-9397-08002B2CF9AE}" pid="102" name="Mendeley_Bookmark_29KfmWvduv_7">
    <vt:lpwstr> "type": "article-journal", "volume": "331"}, "uris": ["http://www.mendeley.com/documents/?uuid=910f9da2-ba34-438b-a646-31e3922b0c09"]}], "mendeley": {"formattedCitation": "(Reichman et al. 2011)", "plainTextFormattedCitation": "(Reichman et al. 2011)", "</vt:lpwstr>
  </property>
  <property fmtid="{D5CDD505-2E9C-101B-9397-08002B2CF9AE}" pid="103" name="Mendeley_Bookmark_29KfmWvduv_8">
    <vt:lpwstr>previouslyFormattedCitation": "(Reichman et al. 2011)"}, "properties": {"noteIndex": 0}, "schema": "https://github.com/citation-style-language/schema/raw/master/csl-citation.json"}</vt:lpwstr>
  </property>
  <property fmtid="{D5CDD505-2E9C-101B-9397-08002B2CF9AE}" pid="104" name="Mendeley_Bookmark_2J0ralxME7_1">
    <vt:lpwstr>ADDIN CSL_CITATION {"citationItems": [{"id": "ITEM-1", "itemData": {"DOI": "10.1007/978-0-387-84858-7", "ISBN": "978-0-387-84857-0", "author": [{"dropping-particle": "", "family": "Hastie", "given": "Trevor", "non-dropping-particle": "", "parse-names": fa</vt:lpwstr>
  </property>
  <property fmtid="{D5CDD505-2E9C-101B-9397-08002B2CF9AE}" pid="105" name="Mendeley_Bookmark_2J0ralxME7_2">
    <vt:lpwstr>lse, "suffix": ""}, {"dropping-particle": "", "family": "Tibshirani", "given": "Robert", "non-dropping-particle": "", "parse-names": false, "suffix": ""}, {"dropping-particle": "", "family": "Friedman", "given": "Jerome", "non-dropping-particle": "", "par</vt:lpwstr>
  </property>
  <property fmtid="{D5CDD505-2E9C-101B-9397-08002B2CF9AE}" pid="106" name="Mendeley_Bookmark_2J0ralxME7_3">
    <vt:lpwstr>se-names": false, "suffix": ""}], "collection-title": "Springer Series in Statistics", "id": "ITEM-1", "issued": {"date-parts": [["2009"]]}, "number-of-pages": "501-553", "publisher": "Springer New York", "publisher-place": "New York, NY", "title": "The E</vt:lpwstr>
  </property>
  <property fmtid="{D5CDD505-2E9C-101B-9397-08002B2CF9AE}" pid="107" name="Mendeley_Bookmark_2J0ralxME7_4">
    <vt:lpwstr>lements of Statistical Learning", "type": "book"}, "uris": ["http://www.mendeley.com/documents/?uuid=a37c6488-d840-429b-a470-595cc1ba5a26"]}], "mendeley": {"formattedCitation": "(Hastie et al. 2009)", "plainTextFormattedCitation": "(Hastie et al. 2009)", </vt:lpwstr>
  </property>
  <property fmtid="{D5CDD505-2E9C-101B-9397-08002B2CF9AE}" pid="108" name="Mendeley_Bookmark_2J0ralxME7_5">
    <vt:lpwstr>"previouslyFormattedCitation": "(Hastie et al. 2009)"}, "properties": {"noteIndex": 0}, "schema": "https://github.com/citation-style-language/schema/raw/master/csl-citation.json"}</vt:lpwstr>
  </property>
  <property fmtid="{D5CDD505-2E9C-101B-9397-08002B2CF9AE}" pid="109" name="Mendeley_Bookmark_2axwbggxpt_1">
    <vt:lpwstr>ADDIN CSL_CITATION {"citationItems": [{"id": "ITEM-1", "itemData": {"DOI": "10.1111/j.2041-210X.2011.00169.x", "ISSN": "2041210X", "author": [{"dropping-particle": "", "family": "Revell", "given": "Liam J.", "non-dropping-particle": "", "parse-names": fal</vt:lpwstr>
  </property>
  <property fmtid="{D5CDD505-2E9C-101B-9397-08002B2CF9AE}" pid="110" name="Mendeley_Bookmark_2axwbggxpt_2">
    <vt:lpwstr>se, "suffix": ""}], "container-title": "Methods in Ecology and Evolution", "id": "ITEM-1", "issue": "2", "issued": {"date-parts": [["2012", "4", "15"]]}, "page": "217-223", "title": "phytools: an R package for phylogenetic comparative biology (and other t</vt:lpwstr>
  </property>
  <property fmtid="{D5CDD505-2E9C-101B-9397-08002B2CF9AE}" pid="111" name="Mendeley_Bookmark_2axwbggxpt_3">
    <vt:lpwstr>hings)", "type": "article-journal", "volume": "3"}, "uris": ["http://www.mendeley.com/documents/?uuid=f484187b-3fd8-4051-9924-95a3dc6b2413"]}], "mendeley": {"formattedCitation": "(Revell 2012)", "plainTextFormattedCitation": "(Revell 2012)", "previouslyFo</vt:lpwstr>
  </property>
  <property fmtid="{D5CDD505-2E9C-101B-9397-08002B2CF9AE}" pid="112" name="Mendeley_Bookmark_2axwbggxpt_4">
    <vt:lpwstr>rmattedCitation": "(Revell 2012)"}, "properties": {"noteIndex": 0}, "schema": "https://github.com/citation-style-language/schema/raw/master/csl-citation.json"}</vt:lpwstr>
  </property>
  <property fmtid="{D5CDD505-2E9C-101B-9397-08002B2CF9AE}" pid="113" name="Mendeley_Bookmark_2g72Mnx6Rb_1">
    <vt:lpwstr>ADDIN CSL_CITATION {"citationItems": [{"id": "ITEM-1", "itemData": {"author": [{"dropping-particle": "", "family": "R Core Team", "given": "", "non-dropping-particle": "", "parse-names": false, "suffix": ""}], "id": "ITEM-1", "issued": {"date-parts": [["2</vt:lpwstr>
  </property>
  <property fmtid="{D5CDD505-2E9C-101B-9397-08002B2CF9AE}" pid="114" name="Mendeley_Bookmark_2g72Mnx6Rb_2">
    <vt:lpwstr>020"]]}, "publisher-place": "Vienna, Austria", "title": "R: A Language and Environment for Statistical Computing", "type": "article"}, "uris": ["http://www.mendeley.com/documents/?uuid=70e95e1a-827c-446e-9349-cdd47471d6bf"]}], "mendeley": {"formattedCitat</vt:lpwstr>
  </property>
  <property fmtid="{D5CDD505-2E9C-101B-9397-08002B2CF9AE}" pid="115" name="Mendeley_Bookmark_2g72Mnx6Rb_3">
    <vt:lpwstr>ion": "(R Core Team 2020)", "plainTextFormattedCitation": "(R Core Team 2020)", "previouslyFormattedCitation": "(R Core Team 2020)"}, "properties": {"noteIndex": 0}, "schema": "https://github.com/citation-style-language/schema/raw/master/csl-citation.json</vt:lpwstr>
  </property>
  <property fmtid="{D5CDD505-2E9C-101B-9397-08002B2CF9AE}" pid="116" name="Mendeley_Bookmark_2g72Mnx6Rb_4">
    <vt:lpwstr>"}</vt:lpwstr>
  </property>
  <property fmtid="{D5CDD505-2E9C-101B-9397-08002B2CF9AE}" pid="117" name="Mendeley_Bookmark_2j1flU0V9u_1">
    <vt:lpwstr>ADDIN CSL_CITATION {"citationItems": [{"id": "ITEM-1", "itemData": {"DOI": "10.1111/geb.12335", "ISSN": "1466822X", "author": [{"dropping-particle": "", "family": "Schrodt", "given": "Franziska", "non-dropping-particle": "", "parse-names": false, "suffix"</vt:lpwstr>
  </property>
  <property fmtid="{D5CDD505-2E9C-101B-9397-08002B2CF9AE}" pid="118" name="Mendeley_Bookmark_2j1flU0V9u_10">
    <vt:lpwstr>ven": "S. Joseph", "non-dropping-particle": "", "parse-names": false, "suffix": ""}, {"dropping-particle": "", "family": "Reich", "given": "Peter B.", "non-dropping-particle": "", "parse-names": false, "suffix": ""}], "container-title": "Global Ecology an</vt:lpwstr>
  </property>
  <property fmtid="{D5CDD505-2E9C-101B-9397-08002B2CF9AE}" pid="119" name="Mendeley_Bookmark_2j1flU0V9u_11">
    <vt:lpwstr>d Biogeography", "id": "ITEM-1", "issue": "12", "issued": {"date-parts": [["2015"]]}, "page": "1510-1521", "title": "BHPMF - a hierarchical Bayesian approach to gap-filling and trait prediction for macroecology and functional biogeography", "type": "artic</vt:lpwstr>
  </property>
  <property fmtid="{D5CDD505-2E9C-101B-9397-08002B2CF9AE}" pid="120" name="Mendeley_Bookmark_2j1flU0V9u_12">
    <vt:lpwstr>le-journal", "volume": "24"}, "uris": ["http://www.mendeley.com/documents/?uuid=3ecb8f2d-af85-4565-a710-60fd36a13760"]}, {"id": "ITEM-2", "itemData": {"DOI": "10.1111/2041-210X.12111", "ISSN": "2041210X", "author": [{"dropping-particle": "", "family": "Gu</vt:lpwstr>
  </property>
  <property fmtid="{D5CDD505-2E9C-101B-9397-08002B2CF9AE}" pid="121" name="Mendeley_Bookmark_2j1flU0V9u_13">
    <vt:lpwstr>\u00e9nard", "given": "Guillaume", "non-dropping-particle": "", "parse-names": false, "suffix": ""}, {"dropping-particle": "", "family": "Legendre", "given": "Pierre", "non-dropping-particle": "", "parse-names": false, "suffix": ""}, {"dropping-particle":</vt:lpwstr>
  </property>
  <property fmtid="{D5CDD505-2E9C-101B-9397-08002B2CF9AE}" pid="122" name="Mendeley_Bookmark_2j1flU0V9u_14">
    <vt:lpwstr> "", "family": "Peres-Neto", "given": "Pedro", "non-dropping-particle": "", "parse-names": false, "suffix": ""}], "container-title": "Methods in Ecology and Evolution", "id": "ITEM-2", "issue": "12", "issued": {"date-parts": [["2013", "12", "23"]]}, "page</vt:lpwstr>
  </property>
  <property fmtid="{D5CDD505-2E9C-101B-9397-08002B2CF9AE}" pid="123" name="Mendeley_Bookmark_2j1flU0V9u_15">
    <vt:lpwstr>": "1120-1131", "title": "Phylogenetic eigenvector maps: a framework to model and predict species traits", "type": "article-journal", "volume": "4"}, "uris": ["http://www.mendeley.com/documents/?uuid=2d1a424b-47af-4b2d-a862-70b27aa18dcd"]}, {"id": "ITEM-3</vt:lpwstr>
  </property>
  <property fmtid="{D5CDD505-2E9C-101B-9397-08002B2CF9AE}" pid="124" name="Mendeley_Bookmark_2j1flU0V9u_16">
    <vt:lpwstr>", "itemData": {"DOI": "10.1111/j.1600-0587.2013.00528.x", "ISBN": "1600-0587", "ISSN": "09067590", "abstract": "Continental-scale maps of plant functional diversity are a fundamental piece of data of interest to ecosystem modelers and ecologists, yet suc</vt:lpwstr>
  </property>
  <property fmtid="{D5CDD505-2E9C-101B-9397-08002B2CF9AE}" pid="125" name="Mendeley_Bookmark_2j1flU0V9u_17">
    <vt:lpwstr>h maps have been exceedingly hard to generate. Th e large eff ort to compile global plant functional trait databases largely for the purpose of mapping and analyzing the spatial distribution of function has resulted in very sparse data matrices thereby li</vt:lpwstr>
  </property>
  <property fmtid="{D5CDD505-2E9C-101B-9397-08002B2CF9AE}" pid="126" name="Mendeley_Bookmark_2j1flU0V9u_18">
    <vt:lpwstr>miting progress. Identifying robust methodologies to gap fi ll or impute trait values in these databases is an important objective. Here I argue that existing statistical tools from phylogenetic comparative methods can be used to rapidly impute values int</vt:lpwstr>
  </property>
  <property fmtid="{D5CDD505-2E9C-101B-9397-08002B2CF9AE}" pid="127" name="Mendeley_Bookmark_2j1flU0V9u_19">
    <vt:lpwstr>o global plant functional trait databases due to the large amount of phylogenetic signal often in trait data. In particular, statistical models of phylogenetic signal in traits can be generated from existing data and used to predict missing values of clos</vt:lpwstr>
  </property>
  <property fmtid="{D5CDD505-2E9C-101B-9397-08002B2CF9AE}" pid="128" name="Mendeley_Bookmark_2j1flU0V9u_2">
    <vt:lpwstr>: ""}, {"dropping-particle": "", "family": "Kattge", "given": "Jens", "non-dropping-particle": "", "parse-names": false, "suffix": ""}, {"dropping-particle": "", "family": "Shan", "given": "Hanhuai", "non-dropping-particle": "", "parse-names": false, "suf</vt:lpwstr>
  </property>
  <property fmtid="{D5CDD505-2E9C-101B-9397-08002B2CF9AE}" pid="129" name="Mendeley_Bookmark_2j1flU0V9u_20">
    <vt:lpwstr>ely related species often with a high degree of accuracy thereby facilitating the continental-scale mapping of plant function. Despite the promise of this approach, I also discuss potential pitfalls and future challenges that will need to be addressed. Th</vt:lpwstr>
  </property>
  <property fmtid="{D5CDD505-2E9C-101B-9397-08002B2CF9AE}" pid="130" name="Mendeley_Bookmark_2j1flU0V9u_21">
    <vt:lpwstr>", "author": [{"dropping-particle": "", "family": "Swenson", "given": "Nathan G.", "non-dropping-particle": "", "parse-names": false, "suffix": ""}], "container-title": "Ecography", "id": "ITEM-3", "issue": "July 2013", "issued": {"date-parts": [["2014"]]</vt:lpwstr>
  </property>
  <property fmtid="{D5CDD505-2E9C-101B-9397-08002B2CF9AE}" pid="131" name="Mendeley_Bookmark_2j1flU0V9u_22">
    <vt:lpwstr>}, "page": "105-110", "title": "Phylogenetic imputation of plant functional trait databases", "type": "article-journal", "volume": "37"}, "uris": ["http://www.mendeley.com/documents/?uuid=0675ab2d-f8cc-48da-b84c-cab0790a1bd7"]}], "mendeley": {"formattedCi</vt:lpwstr>
  </property>
  <property fmtid="{D5CDD505-2E9C-101B-9397-08002B2CF9AE}" pid="132" name="Mendeley_Bookmark_2j1flU0V9u_23">
    <vt:lpwstr>tation": "(Gu\u00e9nard et al. 2013; Schrodt et al. 2015; Swenson 2014)", "plainTextFormattedCitation": "(Gu\u00e9nard et al. 2013; Schrodt et al. 2015; Swenson 2014)", "previouslyFormattedCitation": "(Gu\u00e9nard et al. 2013; Schrodt et al. 2015; Swenso</vt:lpwstr>
  </property>
  <property fmtid="{D5CDD505-2E9C-101B-9397-08002B2CF9AE}" pid="133" name="Mendeley_Bookmark_2j1flU0V9u_24">
    <vt:lpwstr>n 2014)"}, "properties": {"noteIndex": 0}, "schema": "https://github.com/citation-style-language/schema/raw/master/csl-citation.json"}</vt:lpwstr>
  </property>
  <property fmtid="{D5CDD505-2E9C-101B-9397-08002B2CF9AE}" pid="134" name="Mendeley_Bookmark_2j1flU0V9u_3">
    <vt:lpwstr>fix": ""}, {"dropping-particle": "", "family": "Fazayeli", "given": "Farideh", "non-dropping-particle": "", "parse-names": false, "suffix": ""}, {"dropping-particle": "", "family": "Joswig", "given": "Julia", "non-dropping-particle": "", "parse-names": fa</vt:lpwstr>
  </property>
  <property fmtid="{D5CDD505-2E9C-101B-9397-08002B2CF9AE}" pid="135" name="Mendeley_Bookmark_2j1flU0V9u_4">
    <vt:lpwstr>lse, "suffix": ""}, {"dropping-particle": "", "family": "Banerjee", "given": "Arindam", "non-dropping-particle": "", "parse-names": false, "suffix": ""}, {"dropping-particle": "", "family": "Reichstein", "given": "Markus", "non-dropping-particle": "", "pa</vt:lpwstr>
  </property>
  <property fmtid="{D5CDD505-2E9C-101B-9397-08002B2CF9AE}" pid="136" name="Mendeley_Bookmark_2j1flU0V9u_5">
    <vt:lpwstr>rse-names": false, "suffix": ""}, {"dropping-particle": "", "family": "B\u00f6nisch", "given": "Gerhard", "non-dropping-particle": "", "parse-names": false, "suffix": ""}, {"dropping-particle": "", "family": "D\u00edaz", "given": "Sandra", "non-dropping-p</vt:lpwstr>
  </property>
  <property fmtid="{D5CDD505-2E9C-101B-9397-08002B2CF9AE}" pid="137" name="Mendeley_Bookmark_2j1flU0V9u_6">
    <vt:lpwstr>article": "", "parse-names": false, "suffix": ""}, {"dropping-particle": "", "family": "Dickie", "given": "John", "non-dropping-particle": "", "parse-names": false, "suffix": ""}, {"dropping-particle": "", "family": "Gillison", "given": "Andy", "non-dropp</vt:lpwstr>
  </property>
  <property fmtid="{D5CDD505-2E9C-101B-9397-08002B2CF9AE}" pid="138" name="Mendeley_Bookmark_2j1flU0V9u_7">
    <vt:lpwstr>ing-particle": "", "parse-names": false, "suffix": ""}, {"dropping-particle": "", "family": "Karpatne", "given": "Anuj", "non-dropping-particle": "", "parse-names": false, "suffix": ""}, {"dropping-particle": "", "family": "Lavorel", "given": "Sandra", "n</vt:lpwstr>
  </property>
  <property fmtid="{D5CDD505-2E9C-101B-9397-08002B2CF9AE}" pid="139" name="Mendeley_Bookmark_2j1flU0V9u_8">
    <vt:lpwstr>on-dropping-particle": "", "parse-names": false, "suffix": ""}, {"dropping-particle": "", "family": "Leadley", "given": "Paul", "non-dropping-particle": "", "parse-names": false, "suffix": ""}, {"dropping-particle": "", "family": "Wirth", "given": "Christ</vt:lpwstr>
  </property>
  <property fmtid="{D5CDD505-2E9C-101B-9397-08002B2CF9AE}" pid="140" name="Mendeley_Bookmark_2j1flU0V9u_9">
    <vt:lpwstr>ian B.", "non-dropping-particle": "", "parse-names": false, "suffix": ""}, {"dropping-particle": "", "family": "Wright", "given": "Ian J.", "non-dropping-particle": "", "parse-names": false, "suffix": ""}, {"dropping-particle": "", "family": "Wright", "gi</vt:lpwstr>
  </property>
  <property fmtid="{D5CDD505-2E9C-101B-9397-08002B2CF9AE}" pid="141" name="Mendeley_Bookmark_3GnNQFR1CK_1">
    <vt:lpwstr>ADDIN CSL_CITATION {"citationItems": [{"id": "ITEM-1", "itemData": {"DOI": "10.1016/j.tree.2008.06.014", "ISBN": "0169-5347", "ISSN": "01695347", "PMID": "18823677", "abstract": "The most common approach to dealing with missing data is to delete cases con</vt:lpwstr>
  </property>
  <property fmtid="{D5CDD505-2E9C-101B-9397-08002B2CF9AE}" pid="142" name="Mendeley_Bookmark_3GnNQFR1CK_10">
    <vt:lpwstr>ata: mechanisms, methods, and messages", "type": "chapter"}, "uris": ["http://www.mendeley.com/documents/?uuid=668fcd9f-ec1f-407b-a3fc-5fed609778a0"]}], "mendeley": {"formattedCitation": "(Nakagawa 2015; Nakagawa and Freckleton 2008)", "plainTextFormatted</vt:lpwstr>
  </property>
  <property fmtid="{D5CDD505-2E9C-101B-9397-08002B2CF9AE}" pid="143" name="Mendeley_Bookmark_3GnNQFR1CK_11">
    <vt:lpwstr>Citation": "(Nakagawa 2015; Nakagawa and Freckleton 2008)", "previouslyFormattedCitation": "(Nakagawa 2015; Nakagawa and Freckleton 2008)"}, "properties": {"noteIndex": 0}, "schema": "https://github.com/citation-style-language/schema/raw/master/csl-citati</vt:lpwstr>
  </property>
  <property fmtid="{D5CDD505-2E9C-101B-9397-08002B2CF9AE}" pid="144" name="Mendeley_Bookmark_3GnNQFR1CK_12">
    <vt:lpwstr>on.json"}</vt:lpwstr>
  </property>
  <property fmtid="{D5CDD505-2E9C-101B-9397-08002B2CF9AE}" pid="145" name="Mendeley_Bookmark_3GnNQFR1CK_2">
    <vt:lpwstr>taining missing observations. However, this approach reduces statistical power and increases estimation bias. A recent study shows how estimates of heritability and selection can be biased when the 'invisible fraction' (missing data due to mortality) is i</vt:lpwstr>
  </property>
  <property fmtid="{D5CDD505-2E9C-101B-9397-08002B2CF9AE}" pid="146" name="Mendeley_Bookmark_3GnNQFR1CK_3">
    <vt:lpwstr>gnored, thus demonstrating the dangers of neglecting missing data in ecology and evolution. We highlight recent advances in the procedures of handling missing data and their relevance and applicability. \u00a9 2008 Elsevier Ltd. All rights reserved.", "au</vt:lpwstr>
  </property>
  <property fmtid="{D5CDD505-2E9C-101B-9397-08002B2CF9AE}" pid="147" name="Mendeley_Bookmark_3GnNQFR1CK_4">
    <vt:lpwstr>thor": [{"dropping-particle": "", "family": "Nakagawa", "given": "Shinichi", "non-dropping-particle": "", "parse-names": false, "suffix": ""}, {"dropping-particle": "", "family": "Freckleton", "given": "Robert P.", "non-dropping-particle": "", "parse-name</vt:lpwstr>
  </property>
  <property fmtid="{D5CDD505-2E9C-101B-9397-08002B2CF9AE}" pid="148" name="Mendeley_Bookmark_3GnNQFR1CK_5">
    <vt:lpwstr>s": false, "suffix": ""}], "container-title": "Trends in Ecology &amp; Evolution", "id": "ITEM-1", "issue": "11", "issued": {"date-parts": [["2008", "11"]]}, "page": "592-596", "title": "Missing inaction: the dangers of ignoring missing data", "type": "articl</vt:lpwstr>
  </property>
  <property fmtid="{D5CDD505-2E9C-101B-9397-08002B2CF9AE}" pid="149" name="Mendeley_Bookmark_3GnNQFR1CK_6">
    <vt:lpwstr>e-journal", "volume": "23"}, "uris": ["http://www.mendeley.com/documents/?uuid=3c2ba5a0-0592-46ee-a19e-ae7d1e0d127b"]}, {"id": "ITEM-2", "itemData": {"author": [{"dropping-particle": "", "family": "Nakagawa", "given": "Shinichi", "non-dropping-particle": </vt:lpwstr>
  </property>
  <property fmtid="{D5CDD505-2E9C-101B-9397-08002B2CF9AE}" pid="150" name="Mendeley_Bookmark_3GnNQFR1CK_7">
    <vt:lpwstr>"", "parse-names": false, "suffix": ""}], "chapter-number": "Chapter 4", "container-title": "Ecological Statistics: Contemporary Theory and Application", "edition": "1st editio", "editor": [{"dropping-particle": "", "family": "Fox", "given": "Gordon A.", </vt:lpwstr>
  </property>
  <property fmtid="{D5CDD505-2E9C-101B-9397-08002B2CF9AE}" pid="151" name="Mendeley_Bookmark_3GnNQFR1CK_8">
    <vt:lpwstr>"non-dropping-particle": "", "parse-names": false, "suffix": ""}, {"dropping-particle": "", "family": "Negrete-Yankelevich", "given": "Simoneta", "non-dropping-particle": "", "parse-names": false, "suffix": ""}, {"dropping-particle": "", "family": "Sosa",</vt:lpwstr>
  </property>
  <property fmtid="{D5CDD505-2E9C-101B-9397-08002B2CF9AE}" pid="152" name="Mendeley_Bookmark_3GnNQFR1CK_9">
    <vt:lpwstr> "given": "Vinicio J.", "non-dropping-particle": "", "parse-names": false, "suffix": ""}], "id": "ITEM-2", "issued": {"date-parts": [["2015"]]}, "page": "81-105", "publisher": "Oxford University Press", "publisher-place": "Oxford, UK", "title": "Missing d</vt:lpwstr>
  </property>
  <property fmtid="{D5CDD505-2E9C-101B-9397-08002B2CF9AE}" pid="153" name="Mendeley_Bookmark_3KefMvVMjm_1">
    <vt:lpwstr>ADDIN CSL_CITATION { "citationItems" : [ { "id" : "ITEM-1", "itemData" : { "author" : [ { "dropping-particle" : "", "family" : "Brown", "given" : "James H", "non-dropping-particle" : "", "parse-names" : false, "suffix" : "" }, { "dropping-particle" : "", </vt:lpwstr>
  </property>
  <property fmtid="{D5CDD505-2E9C-101B-9397-08002B2CF9AE}" pid="154" name="Mendeley_Bookmark_3KefMvVMjm_10">
    <vt:lpwstr>2-a09c-cc5c6ec747f8" ] } ], "mendeley" : { "formattedCitation" : "(Brown &amp; Maurer, 1989; Brown, 1995; Smith &lt;i&gt;et al.&lt;/i&gt;, 2008)", "plainTextFormattedCitation" : "(Brown &amp; Maurer, 1989; Brown, 1995; Smith et al., 2008)", "previouslyFormattedCitation" : "(</vt:lpwstr>
  </property>
  <property fmtid="{D5CDD505-2E9C-101B-9397-08002B2CF9AE}" pid="155" name="Mendeley_Bookmark_3KefMvVMjm_11">
    <vt:lpwstr>Brown &amp; Maurer, 1989; Brown, 1995; Smith &lt;i&gt;et al.&lt;/i&gt;, 2008)" }, "properties" : { "noteIndex" : 0 }, "schema" : "https://github.com/citation-style-language/schema/raw/master/csl-citation.json" }</vt:lpwstr>
  </property>
  <property fmtid="{D5CDD505-2E9C-101B-9397-08002B2CF9AE}" pid="156" name="Mendeley_Bookmark_3KefMvVMjm_2">
    <vt:lpwstr>"family" : "Maurer", "given" : "Brian A", "non-dropping-particle" : "", "parse-names" : false, "suffix" : "" } ], "container-title" : "Science", "id" : "ITEM-1", "issue" : "4895", "issued" : { "date-parts" : [ [ "1989" ] ] }, "page" : "1145-1150", "title"</vt:lpwstr>
  </property>
  <property fmtid="{D5CDD505-2E9C-101B-9397-08002B2CF9AE}" pid="157" name="Mendeley_Bookmark_3KefMvVMjm_3">
    <vt:lpwstr> : "Macroecology: The Division of food and space among Species on Continents", "type" : "article-journal", "volume" : "243" }, "uris" : [ "http://www.mendeley.com/documents/?uuid=f30949c1-d257-4382-961e-ca07e1e6aa7a" ] }, { "id" : "ITEM-2", "itemData" : {</vt:lpwstr>
  </property>
  <property fmtid="{D5CDD505-2E9C-101B-9397-08002B2CF9AE}" pid="158" name="Mendeley_Bookmark_3KefMvVMjm_4">
    <vt:lpwstr> "ISBN" : "0226076148", "author" : [ { "dropping-particle" : "", "family" : "Brown", "given" : "James H.", "non-dropping-particle" : "", "parse-names" : false, "suffix" : "" } ], "edition" : "1\u00aa edition", "id" : "ITEM-2", "issued" : { "date-parts" : </vt:lpwstr>
  </property>
  <property fmtid="{D5CDD505-2E9C-101B-9397-08002B2CF9AE}" pid="159" name="Mendeley_Bookmark_3KefMvVMjm_5">
    <vt:lpwstr>[ [ "1995" ] ] }, "number-of-pages" : "284", "publisher" : "University of Chicago Press", "publisher-place" : "Chicago", "title" : "Macroecology", "type" : "book" }, "uris" : [ "http://www.mendeley.com/documents/?uuid=9558d325-80b1-4a6e-8081-555753ba18db"</vt:lpwstr>
  </property>
  <property fmtid="{D5CDD505-2E9C-101B-9397-08002B2CF9AE}" pid="160" name="Mendeley_Bookmark_3KefMvVMjm_6">
    <vt:lpwstr> ] }, { "id" : "ITEM-3", "itemData" : { "DOI" : "10.1177/0309133308094425", "author" : [ { "dropping-particle" : "", "family" : "Smith", "given" : "Felisa A", "non-dropping-particle" : "", "parse-names" : false, "suffix" : "" }, { "dropping-particle" : ""</vt:lpwstr>
  </property>
  <property fmtid="{D5CDD505-2E9C-101B-9397-08002B2CF9AE}" pid="161" name="Mendeley_Bookmark_3KefMvVMjm_7">
    <vt:lpwstr>, "family" : "Lyons", "given" : "S Kathleen", "non-dropping-particle" : "", "parse-names" : false, "suffix" : "" }, { "dropping-particle" : "", "family" : "Ernest", "given" : "S K Morgan", "non-dropping-particle" : "", "parse-names" : false, "suffix" : ""</vt:lpwstr>
  </property>
  <property fmtid="{D5CDD505-2E9C-101B-9397-08002B2CF9AE}" pid="162" name="Mendeley_Bookmark_3KefMvVMjm_8">
    <vt:lpwstr> }, { "dropping-particle" : "", "family" : "Brown", "given" : "James H", "non-dropping-particle" : "", "parse-names" : false, "suffix" : "" } ], "container-title" : "Progress in Physical Geography", "id" : "ITEM-3", "issue" : "2", "issued" : { "date-parts</vt:lpwstr>
  </property>
  <property fmtid="{D5CDD505-2E9C-101B-9397-08002B2CF9AE}" pid="163" name="Mendeley_Bookmark_3KefMvVMjm_9">
    <vt:lpwstr>" : [ [ "2008" ] ] }, "page" : "115-138", "title" : "Macroecology : more than the division of food and space among species on continents", "type" : "article-journal", "volume" : "32" }, "uris" : [ "http://www.mendeley.com/documents/?uuid=2ad17b88-c9c6-410</vt:lpwstr>
  </property>
  <property fmtid="{D5CDD505-2E9C-101B-9397-08002B2CF9AE}" pid="164" name="Mendeley_Bookmark_3Tb1SaaK9w_1">
    <vt:lpwstr>ADDIN CSL_CITATION { "citationItems" : [ { "id" : "ITEM-1", "itemData" : { "DOI" : "10.1201/b11826", "ISBN" : "9781439868249", "abstract" : "Missing data form a problem in every scientific discipline, yet the techniques required to handle them are complic</vt:lpwstr>
  </property>
  <property fmtid="{D5CDD505-2E9C-101B-9397-08002B2CF9AE}" pid="165" name="Mendeley_Bookmark_3Tb1SaaK9w_10">
    <vt:lpwstr>DOI" : "10.2307/2291635", "ISSN" : "01621459", "abstract" : "Multiple imputation was designed to handle the problem of missing data in public-use data bases where the data-base constructor and the ultimate user are distinct entities. The objective is vali</vt:lpwstr>
  </property>
  <property fmtid="{D5CDD505-2E9C-101B-9397-08002B2CF9AE}" pid="166" name="Mendeley_Bookmark_3Tb1SaaK9w_11">
    <vt:lpwstr>d frequency inference for ultimate users who in general have access only to complete-data software and possess limited knowledge of specific reasons and models for nonresponse. For this situation and objective, I believe that multiple imputation by the da</vt:lpwstr>
  </property>
  <property fmtid="{D5CDD505-2E9C-101B-9397-08002B2CF9AE}" pid="167" name="Mendeley_Bookmark_3Tb1SaaK9w_12">
    <vt:lpwstr>ta-base constructor is the method of choice. This article first provides a description of the assumed context and objectives, and second, reviews the multiple imputation framework and its standard results. These preliminary discussions are especially impo</vt:lpwstr>
  </property>
  <property fmtid="{D5CDD505-2E9C-101B-9397-08002B2CF9AE}" pid="168" name="Mendeley_Bookmark_3Tb1SaaK9w_13">
    <vt:lpwstr>rtant because some recent commentaries on multiple imputation have reflected either misunderstandings of the practical objectives of multiple imputation or misunderstandings of fundamental theoretical results. Then, criticisms of multiple imputation are c</vt:lpwstr>
  </property>
  <property fmtid="{D5CDD505-2E9C-101B-9397-08002B2CF9AE}" pid="169" name="Mendeley_Bookmark_3Tb1SaaK9w_14">
    <vt:lpwstr>onsidered, and, finally, comparisons are made to alternative strategies.", "author" : [ { "dropping-particle" : "", "family" : "Rubin", "given" : "Donald B", "non-dropping-particle" : "", "parse-names" : false, "suffix" : "" } ], "container-title" : "Jour</vt:lpwstr>
  </property>
  <property fmtid="{D5CDD505-2E9C-101B-9397-08002B2CF9AE}" pid="170" name="Mendeley_Bookmark_3Tb1SaaK9w_15">
    <vt:lpwstr>nal of the American Statistical Association", "id" : "ITEM-2", "issue" : "434", "issued" : { "date-parts" : [ [ "1996", "6" ] ] }, "page" : "473", "title" : "Multiple Imputation After 18+ Years", "type" : "article-journal", "volume" : "91" }, "uris" : [ "</vt:lpwstr>
  </property>
  <property fmtid="{D5CDD505-2E9C-101B-9397-08002B2CF9AE}" pid="171" name="Mendeley_Bookmark_3Tb1SaaK9w_16">
    <vt:lpwstr>http://www.mendeley.com/documents/?uuid=d3002a67-8b4b-4f16-85bb-1a139ea975d7" ] }, { "id" : "ITEM-3", "itemData" : { "author" : [ { "dropping-particle" : "", "family" : "Schafer", "given" : "Joseph L.", "non-dropping-particle" : "", "parse-names" : false,</vt:lpwstr>
  </property>
  <property fmtid="{D5CDD505-2E9C-101B-9397-08002B2CF9AE}" pid="172" name="Mendeley_Bookmark_3Tb1SaaK9w_17">
    <vt:lpwstr> "suffix" : "" }, { "dropping-particle" : "", "family" : "Graham", "given" : "John W", "non-dropping-particle" : "", "parse-names" : false, "suffix" : "" } ], "container-title" : "Psychological Methods", "id" : "ITEM-3", "issue" : "2", "issued" : { "date-</vt:lpwstr>
  </property>
  <property fmtid="{D5CDD505-2E9C-101B-9397-08002B2CF9AE}" pid="173" name="Mendeley_Bookmark_3Tb1SaaK9w_18">
    <vt:lpwstr>parts" : [ [ "2002" ] ] }, "page" : "147-177", "title" : "Missing Data: our view of the state of the art", "type" : "article-journal", "volume" : "7" }, "uris" : [ "http://www.mendeley.com/documents/?uuid=1524181d-fa55-4cec-ade9-22ffb23eb775" ] } ], "mend</vt:lpwstr>
  </property>
  <property fmtid="{D5CDD505-2E9C-101B-9397-08002B2CF9AE}" pid="174" name="Mendeley_Bookmark_3Tb1SaaK9w_19">
    <vt:lpwstr>eley" : { "formattedCitation" : "(Rubin, 1996; Schafer &amp; Graham, 2002; van Buuren, 2012)", "plainTextFormattedCitation" : "(Rubin, 1996; Schafer &amp; Graham, 2002; van Buuren, 2012)", "previouslyFormattedCitation" : "(Rubin, 1996; Schafer &amp; Graham, 2002; van</vt:lpwstr>
  </property>
  <property fmtid="{D5CDD505-2E9C-101B-9397-08002B2CF9AE}" pid="175" name="Mendeley_Bookmark_3Tb1SaaK9w_2">
    <vt:lpwstr>ated and often lacking. One of the great ideas in statistical science\u2014multiple imputation\u2014fills gaps in the data with plausible values, the uncertainty of which is coded in the data itself. It also solves other problems, many of which are missin</vt:lpwstr>
  </property>
  <property fmtid="{D5CDD505-2E9C-101B-9397-08002B2CF9AE}" pid="176" name="Mendeley_Bookmark_3Tb1SaaK9w_20">
    <vt:lpwstr> Buuren, 2012)" }, "properties" : { "noteIndex" : 0 }, "schema" : "https://github.com/citation-style-language/schema/raw/master/csl-citation.json" }</vt:lpwstr>
  </property>
  <property fmtid="{D5CDD505-2E9C-101B-9397-08002B2CF9AE}" pid="177" name="Mendeley_Bookmark_3Tb1SaaK9w_3">
    <vt:lpwstr>g data problems in disguise. Flexible Imputation of Missing Data is supported by many examples using real data taken from the author's vast experience of collaborative research, and presents a practical guide for handling missing data under the framework </vt:lpwstr>
  </property>
  <property fmtid="{D5CDD505-2E9C-101B-9397-08002B2CF9AE}" pid="178" name="Mendeley_Bookmark_3Tb1SaaK9w_4">
    <vt:lpwstr>of multiple imputation. Furthermore, detailed guidance of implementation in R using the author\u2019s package {MICE} is included throughout the book. Assuming familiarity with basic statistical concepts and multivariate methods, Flexible Imputation of Mis</vt:lpwstr>
  </property>
  <property fmtid="{D5CDD505-2E9C-101B-9397-08002B2CF9AE}" pid="179" name="Mendeley_Bookmark_3Tb1SaaK9w_5">
    <vt:lpwstr>sing Data is intended for two audiences: (Bio)statisticians, epidemiologists, and methodologists in the social and health sciences Substantive researchers who do not call themselves statisticians, but who possess the necessary skills to understand the pri</vt:lpwstr>
  </property>
  <property fmtid="{D5CDD505-2E9C-101B-9397-08002B2CF9AE}" pid="180" name="Mendeley_Bookmark_3Tb1SaaK9w_6">
    <vt:lpwstr>nciples and to follow the recipes This graduate-tested book avoids mathematical and technical details as much as possible: formulas are accompanied by a verbal statement that explains the formula in layperson terms. Readers less concerned with the theoret</vt:lpwstr>
  </property>
  <property fmtid="{D5CDD505-2E9C-101B-9397-08002B2CF9AE}" pid="181" name="Mendeley_Bookmark_3Tb1SaaK9w_7">
    <vt:lpwstr>ical underpinnings will be able to pick up the general idea, and technical material is available for those who desire deeper understanding. The analyses can be replicated in R using a dedicated package developed by the author.", "author" : [ { "dropping-p</vt:lpwstr>
  </property>
  <property fmtid="{D5CDD505-2E9C-101B-9397-08002B2CF9AE}" pid="182" name="Mendeley_Bookmark_3Tb1SaaK9w_8">
    <vt:lpwstr>article" : "", "family" : "Buuren", "given" : "Stef", "non-dropping-particle" : "van", "parse-names" : false, "suffix" : "" } ], "edition" : "1", "id" : "ITEM-1", "issued" : { "date-parts" : [ [ "2012" ] ] }, "number-of-pages" : "342", "publisher" : "Chap</vt:lpwstr>
  </property>
  <property fmtid="{D5CDD505-2E9C-101B-9397-08002B2CF9AE}" pid="183" name="Mendeley_Bookmark_3Tb1SaaK9w_9">
    <vt:lpwstr>man and Hall/CRC", "publisher-place" : "Boca Raton, Fl", "title" : "Flexible Imputation of Missing Data", "type" : "book" }, "uris" : [ "http://www.mendeley.com/documents/?uuid=c546fe7c-24b9-4c66-9203-bca5f3a3238b" ] }, { "id" : "ITEM-2", "itemData" : { "</vt:lpwstr>
  </property>
  <property fmtid="{D5CDD505-2E9C-101B-9397-08002B2CF9AE}" pid="184" name="Mendeley_Bookmark_3i8WzRHdHd_1">
    <vt:lpwstr>ADDIN CSL_CITATION {"citationItems": [{"id": "ITEM-1", "itemData": {"DOI": "10.1093/bioinformatics/btg412", "ISSN": "1367-4803", "author": [{"dropping-particle": "", "family": "Paradis", "given": "E.", "non-dropping-particle": "", "parse-names": false, "s</vt:lpwstr>
  </property>
  <property fmtid="{D5CDD505-2E9C-101B-9397-08002B2CF9AE}" pid="185" name="Mendeley_Bookmark_3i8WzRHdHd_2">
    <vt:lpwstr>uffix": ""}, {"dropping-particle": "", "family": "Claude", "given": "J.", "non-dropping-particle": "", "parse-names": false, "suffix": ""}, {"dropping-particle": "", "family": "Strimmer", "given": "K.", "non-dropping-particle": "", "parse-names": false, "</vt:lpwstr>
  </property>
  <property fmtid="{D5CDD505-2E9C-101B-9397-08002B2CF9AE}" pid="186" name="Mendeley_Bookmark_3i8WzRHdHd_3">
    <vt:lpwstr>suffix": ""}], "container-title": "Bioinformatics", "id": "ITEM-1", "issue": "2", "issued": {"date-parts": [["2004"]]}, "page": "289-290", "title": "APE: Analyses of phylogenetics and evolution in R language", "type": "article-journal", "volume": "20"}, "</vt:lpwstr>
  </property>
  <property fmtid="{D5CDD505-2E9C-101B-9397-08002B2CF9AE}" pid="187" name="Mendeley_Bookmark_3i8WzRHdHd_4">
    <vt:lpwstr>uris": ["http://www.mendeley.com/documents/?uuid=79363b3c-ba6b-4162-8740-4d6e2df79a1f"]}], "mendeley": {"formattedCitation": "(Paradis et al. 2004)", "plainTextFormattedCitation": "(Paradis et al. 2004)", "previouslyFormattedCitation": "(Paradis et al. 20</vt:lpwstr>
  </property>
  <property fmtid="{D5CDD505-2E9C-101B-9397-08002B2CF9AE}" pid="188" name="Mendeley_Bookmark_3i8WzRHdHd_5">
    <vt:lpwstr>04)"}, "properties": {"noteIndex": 0}, "schema": "https://github.com/citation-style-language/schema/raw/master/csl-citation.json"}</vt:lpwstr>
  </property>
  <property fmtid="{D5CDD505-2E9C-101B-9397-08002B2CF9AE}" pid="189" name="Mendeley_Bookmark_3rx1jR9eXs_1">
    <vt:lpwstr>ADDIN CSL_CITATION {"citationItems": [{"id": "ITEM-1", "itemData": {"DOI": "10.1111/2041-210X.12111", "ISSN": "2041210X", "author": [{"dropping-particle": "", "family": "Gu\u00e9nard", "given": "Guillaume", "non-dropping-particle": "", "parse-names": fals</vt:lpwstr>
  </property>
  <property fmtid="{D5CDD505-2E9C-101B-9397-08002B2CF9AE}" pid="190" name="Mendeley_Bookmark_3rx1jR9eXs_10">
    <vt:lpwstr>e": "", "parse-names": false, "suffix": ""}, {"dropping-particle": "", "family": "Gillison", "given": "Andy", "non-dropping-particle": "", "parse-names": false, "suffix": ""}, {"dropping-particle": "", "family": "Karpatne", "given": "Anuj", "non-dropping-</vt:lpwstr>
  </property>
  <property fmtid="{D5CDD505-2E9C-101B-9397-08002B2CF9AE}" pid="191" name="Mendeley_Bookmark_3rx1jR9eXs_11">
    <vt:lpwstr>particle": "", "parse-names": false, "suffix": ""}, {"dropping-particle": "", "family": "Lavorel", "given": "Sandra", "non-dropping-particle": "", "parse-names": false, "suffix": ""}, {"dropping-particle": "", "family": "Leadley", "given": "Paul", "non-dr</vt:lpwstr>
  </property>
  <property fmtid="{D5CDD505-2E9C-101B-9397-08002B2CF9AE}" pid="192" name="Mendeley_Bookmark_3rx1jR9eXs_12">
    <vt:lpwstr>opping-particle": "", "parse-names": false, "suffix": ""}, {"dropping-particle": "", "family": "Wirth", "given": "Christian B.", "non-dropping-particle": "", "parse-names": false, "suffix": ""}, {"dropping-particle": "", "family": "Wright", "given": "Ian </vt:lpwstr>
  </property>
  <property fmtid="{D5CDD505-2E9C-101B-9397-08002B2CF9AE}" pid="193" name="Mendeley_Bookmark_3rx1jR9eXs_13">
    <vt:lpwstr>J.", "non-dropping-particle": "", "parse-names": false, "suffix": ""}, {"dropping-particle": "", "family": "Wright", "given": "S. Joseph", "non-dropping-particle": "", "parse-names": false, "suffix": ""}, {"dropping-particle": "", "family": "Reich", "give</vt:lpwstr>
  </property>
  <property fmtid="{D5CDD505-2E9C-101B-9397-08002B2CF9AE}" pid="194" name="Mendeley_Bookmark_3rx1jR9eXs_14">
    <vt:lpwstr>n": "Peter B.", "non-dropping-particle": "", "parse-names": false, "suffix": ""}], "container-title": "Global Ecology and Biogeography", "id": "ITEM-2", "issue": "12", "issued": {"date-parts": [["2015"]]}, "page": "1510-1521", "title": "BHPMF - a hierarch</vt:lpwstr>
  </property>
  <property fmtid="{D5CDD505-2E9C-101B-9397-08002B2CF9AE}" pid="195" name="Mendeley_Bookmark_3rx1jR9eXs_15">
    <vt:lpwstr>ical Bayesian approach to gap-filling and trait prediction for macroecology and functional biogeography", "type": "article-journal", "volume": "24"}, "uris": ["http://www.mendeley.com/documents/?uuid=3ecb8f2d-af85-4565-a710-60fd36a13760"]}, {"id": "ITEM-3</vt:lpwstr>
  </property>
  <property fmtid="{D5CDD505-2E9C-101B-9397-08002B2CF9AE}" pid="196" name="Mendeley_Bookmark_3rx1jR9eXs_16">
    <vt:lpwstr>", "itemData": {"DOI": "10.1111/j.1600-0587.2013.00528.x", "ISBN": "1600-0587", "ISSN": "09067590", "abstract": "Continental-scale maps of plant functional diversity are a fundamental piece of data of interest to ecosystem modelers and ecologists, yet suc</vt:lpwstr>
  </property>
  <property fmtid="{D5CDD505-2E9C-101B-9397-08002B2CF9AE}" pid="197" name="Mendeley_Bookmark_3rx1jR9eXs_17">
    <vt:lpwstr>h maps have been exceedingly hard to generate. Th e large eff ort to compile global plant functional trait databases largely for the purpose of mapping and analyzing the spatial distribution of function has resulted in very sparse data matrices thereby li</vt:lpwstr>
  </property>
  <property fmtid="{D5CDD505-2E9C-101B-9397-08002B2CF9AE}" pid="198" name="Mendeley_Bookmark_3rx1jR9eXs_18">
    <vt:lpwstr>miting progress. Identifying robust methodologies to gap fi ll or impute trait values in these databases is an important objective. Here I argue that existing statistical tools from phylogenetic comparative methods can be used to rapidly impute values int</vt:lpwstr>
  </property>
  <property fmtid="{D5CDD505-2E9C-101B-9397-08002B2CF9AE}" pid="199" name="Mendeley_Bookmark_3rx1jR9eXs_19">
    <vt:lpwstr>o global plant functional trait databases due to the large amount of phylogenetic signal often in trait data. In particular, statistical models of phylogenetic signal in traits can be generated from existing data and used to predict missing values of clos</vt:lpwstr>
  </property>
  <property fmtid="{D5CDD505-2E9C-101B-9397-08002B2CF9AE}" pid="200" name="Mendeley_Bookmark_3rx1jR9eXs_2">
    <vt:lpwstr>e, "suffix": ""}, {"dropping-particle": "", "family": "Legendre", "given": "Pierre", "non-dropping-particle": "", "parse-names": false, "suffix": ""}, {"dropping-particle": "", "family": "Peres-Neto", "given": "Pedro", "non-dropping-particle": "", "parse-</vt:lpwstr>
  </property>
  <property fmtid="{D5CDD505-2E9C-101B-9397-08002B2CF9AE}" pid="201" name="Mendeley_Bookmark_3rx1jR9eXs_20">
    <vt:lpwstr>ely related species often with a high degree of accuracy thereby facilitating the continental-scale mapping of plant function. Despite the promise of this approach, I also discuss potential pitfalls and future challenges that will need to be addressed. Th</vt:lpwstr>
  </property>
  <property fmtid="{D5CDD505-2E9C-101B-9397-08002B2CF9AE}" pid="202" name="Mendeley_Bookmark_3rx1jR9eXs_21">
    <vt:lpwstr>", "author": [{"dropping-particle": "", "family": "Swenson", "given": "Nathan G.", "non-dropping-particle": "", "parse-names": false, "suffix": ""}], "container-title": "Ecography", "id": "ITEM-3", "issue": "July 2013", "issued": {"date-parts": [["2014"]]</vt:lpwstr>
  </property>
  <property fmtid="{D5CDD505-2E9C-101B-9397-08002B2CF9AE}" pid="203" name="Mendeley_Bookmark_3rx1jR9eXs_22">
    <vt:lpwstr>}, "page": "105-110", "title": "Phylogenetic imputation of plant functional trait databases", "type": "article-journal", "volume": "37"}, "uris": ["http://www.mendeley.com/documents/?uuid=0675ab2d-f8cc-48da-b84c-cab0790a1bd7"]}], "mendeley": {"formattedCi</vt:lpwstr>
  </property>
  <property fmtid="{D5CDD505-2E9C-101B-9397-08002B2CF9AE}" pid="204" name="Mendeley_Bookmark_3rx1jR9eXs_23">
    <vt:lpwstr>tation": "(Gu\u00e9nard et al. 2013; Schrodt et al. 2015; Swenson 2014)", "plainTextFormattedCitation": "(Gu\u00e9nard et al. 2013; Schrodt et al. 2015; Swenson 2014)", "previouslyFormattedCitation": "(Gu\u00e9nard et al. 2013; Schrodt et al. 2015; Swenso</vt:lpwstr>
  </property>
  <property fmtid="{D5CDD505-2E9C-101B-9397-08002B2CF9AE}" pid="205" name="Mendeley_Bookmark_3rx1jR9eXs_24">
    <vt:lpwstr>n 2014)"}, "properties": {"noteIndex": 0}, "schema": "https://github.com/citation-style-language/schema/raw/master/csl-citation.json"}</vt:lpwstr>
  </property>
  <property fmtid="{D5CDD505-2E9C-101B-9397-08002B2CF9AE}" pid="206" name="Mendeley_Bookmark_3rx1jR9eXs_3">
    <vt:lpwstr>names": false, "suffix": ""}], "container-title": "Methods in Ecology and Evolution", "id": "ITEM-1", "issue": "12", "issued": {"date-parts": [["2013", "12", "23"]]}, "page": "1120-1131", "title": "Phylogenetic eigenvector maps: a framework to model and p</vt:lpwstr>
  </property>
  <property fmtid="{D5CDD505-2E9C-101B-9397-08002B2CF9AE}" pid="207" name="Mendeley_Bookmark_3rx1jR9eXs_4">
    <vt:lpwstr>redict species traits", "type": "article-journal", "volume": "4"}, "uris": ["http://www.mendeley.com/documents/?uuid=2d1a424b-47af-4b2d-a862-70b27aa18dcd"]}, {"id": "ITEM-2", "itemData": {"DOI": "10.1111/geb.12335", "ISSN": "1466822X", "author": [{"droppi</vt:lpwstr>
  </property>
  <property fmtid="{D5CDD505-2E9C-101B-9397-08002B2CF9AE}" pid="208" name="Mendeley_Bookmark_3rx1jR9eXs_5">
    <vt:lpwstr>ng-particle": "", "family": "Schrodt", "given": "Franziska", "non-dropping-particle": "", "parse-names": false, "suffix": ""}, {"dropping-particle": "", "family": "Kattge", "given": "Jens", "non-dropping-particle": "", "parse-names": false, "suffix": ""},</vt:lpwstr>
  </property>
  <property fmtid="{D5CDD505-2E9C-101B-9397-08002B2CF9AE}" pid="209" name="Mendeley_Bookmark_3rx1jR9eXs_6">
    <vt:lpwstr> {"dropping-particle": "", "family": "Shan", "given": "Hanhuai", "non-dropping-particle": "", "parse-names": false, "suffix": ""}, {"dropping-particle": "", "family": "Fazayeli", "given": "Farideh", "non-dropping-particle": "", "parse-names": false, "suff</vt:lpwstr>
  </property>
  <property fmtid="{D5CDD505-2E9C-101B-9397-08002B2CF9AE}" pid="210" name="Mendeley_Bookmark_3rx1jR9eXs_7">
    <vt:lpwstr>ix": ""}, {"dropping-particle": "", "family": "Joswig", "given": "Julia", "non-dropping-particle": "", "parse-names": false, "suffix": ""}, {"dropping-particle": "", "family": "Banerjee", "given": "Arindam", "non-dropping-particle": "", "parse-names": fal</vt:lpwstr>
  </property>
  <property fmtid="{D5CDD505-2E9C-101B-9397-08002B2CF9AE}" pid="211" name="Mendeley_Bookmark_3rx1jR9eXs_8">
    <vt:lpwstr>se, "suffix": ""}, {"dropping-particle": "", "family": "Reichstein", "given": "Markus", "non-dropping-particle": "", "parse-names": false, "suffix": ""}, {"dropping-particle": "", "family": "B\u00f6nisch", "given": "Gerhard", "non-dropping-particle": "", </vt:lpwstr>
  </property>
  <property fmtid="{D5CDD505-2E9C-101B-9397-08002B2CF9AE}" pid="212" name="Mendeley_Bookmark_3rx1jR9eXs_9">
    <vt:lpwstr>"parse-names": false, "suffix": ""}, {"dropping-particle": "", "family": "D\u00edaz", "given": "Sandra", "non-dropping-particle": "", "parse-names": false, "suffix": ""}, {"dropping-particle": "", "family": "Dickie", "given": "John", "non-dropping-particl</vt:lpwstr>
  </property>
  <property fmtid="{D5CDD505-2E9C-101B-9397-08002B2CF9AE}" pid="213" name="Mendeley_Bookmark_3xZJ7OsiDp_1">
    <vt:lpwstr>ADDIN CSL_CITATION {"citationItems": [{"id": "ITEM-1", "itemData": {"ISBN": "0-387-95457-0", "author": [{"dropping-particle": "", "family": "Venables", "given": "W. N.", "non-dropping-particle": "", "parse-names": false, "suffix": ""}, {"dropping-particle</vt:lpwstr>
  </property>
  <property fmtid="{D5CDD505-2E9C-101B-9397-08002B2CF9AE}" pid="214" name="Mendeley_Bookmark_3xZJ7OsiDp_2">
    <vt:lpwstr>": "", "family": "Ripley", "given": "B. D.", "non-dropping-particle": "", "parse-names": false, "suffix": ""}], "edition": "4", "id": "ITEM-1", "issued": {"date-parts": [["2002"]]}, "publisher": "Springer", "publisher-place": "New York", "title": "Modern </vt:lpwstr>
  </property>
  <property fmtid="{D5CDD505-2E9C-101B-9397-08002B2CF9AE}" pid="215" name="Mendeley_Bookmark_3xZJ7OsiDp_3">
    <vt:lpwstr>Applied Statistics with S", "type": "book"}, "uris": ["http://www.mendeley.com/documents/?uuid=5dbc6a34-e194-498c-bcca-14b114cbfaf3"]}], "mendeley": {"formattedCitation": "(Venables and Ripley 2002)", "plainTextFormattedCitation": "(Venables and Ripley 20</vt:lpwstr>
  </property>
  <property fmtid="{D5CDD505-2E9C-101B-9397-08002B2CF9AE}" pid="216" name="Mendeley_Bookmark_3xZJ7OsiDp_4">
    <vt:lpwstr>02)", "previouslyFormattedCitation": "(Venables and Ripley 2002)"}, "properties": {"noteIndex": 0}, "schema": "https://github.com/citation-style-language/schema/raw/master/csl-citation.json"}</vt:lpwstr>
  </property>
  <property fmtid="{D5CDD505-2E9C-101B-9397-08002B2CF9AE}" pid="217" name="Mendeley_Bookmark_4FkyBjH8LO_1">
    <vt:lpwstr>ADDIN CSL_CITATION {"citationItems": [{"id": "ITEM-1", "itemData": {"author": [{"dropping-particle": "", "family": "Buuren", "given": "Stef", "non-dropping-particle": "van", "parse-names": false, "suffix": ""}, {"dropping-particle": "", "family": "Brands"</vt:lpwstr>
  </property>
  <property fmtid="{D5CDD505-2E9C-101B-9397-08002B2CF9AE}" pid="218" name="Mendeley_Bookmark_4FkyBjH8LO_2">
    <vt:lpwstr>, "given": "J. P. L.", "non-dropping-particle": "", "parse-names": false, "suffix": ""}, {"dropping-particle": "", "family": "Groothuis-Oudshoorn", "given": "Karin", "non-dropping-particle": "", "parse-names": false, "suffix": ""}, {"dropping-particle": "</vt:lpwstr>
  </property>
  <property fmtid="{D5CDD505-2E9C-101B-9397-08002B2CF9AE}" pid="219" name="Mendeley_Bookmark_4FkyBjH8LO_3">
    <vt:lpwstr>", "family": "Rubin", "given": "D. B.", "non-dropping-particle": "", "parse-names": false, "suffix": ""}], "container-title": "Journal of Statistical Computation and Simulation", "id": "ITEM-1", "issue": "12", "issued": {"date-parts": [["2006"]]}, "page":</vt:lpwstr>
  </property>
  <property fmtid="{D5CDD505-2E9C-101B-9397-08002B2CF9AE}" pid="220" name="Mendeley_Bookmark_4FkyBjH8LO_4">
    <vt:lpwstr> "1049-1064", "title": "Fully conditional specification in multivariate imputation", "type": "article-journal", "volume": "76"}, "uris": ["http://www.mendeley.com/documents/?uuid=43766faf-1d15-4655-9990-25f0ef3843cc"]}], "mendeley": {"formattedCitation": </vt:lpwstr>
  </property>
  <property fmtid="{D5CDD505-2E9C-101B-9397-08002B2CF9AE}" pid="221" name="Mendeley_Bookmark_4FkyBjH8LO_5">
    <vt:lpwstr>"(van Buuren et al. 2006)", "plainTextFormattedCitation": "(van Buuren et al. 2006)", "previouslyFormattedCitation": "(van Buuren et al. 2006)"}, "properties": {"noteIndex": 0}, "schema": "https://github.com/citation-style-language/schema/raw/master/csl-c</vt:lpwstr>
  </property>
  <property fmtid="{D5CDD505-2E9C-101B-9397-08002B2CF9AE}" pid="222" name="Mendeley_Bookmark_4FkyBjH8LO_6">
    <vt:lpwstr>itation.json"}</vt:lpwstr>
  </property>
  <property fmtid="{D5CDD505-2E9C-101B-9397-08002B2CF9AE}" pid="223" name="Mendeley_Bookmark_4LZBDVbpLD_1">
    <vt:lpwstr>ADDIN CSL_CITATION { "citationItems" : [ { "id" : "ITEM-1", "itemData" : { "DOI" : "10.1098/rspb.2008.0905", "ISSN" : "0962-8452", "PMID" : "18796398", "abstract" : "Variation in traits across species or populations is the outcome of both environmental an</vt:lpwstr>
  </property>
  <property fmtid="{D5CDD505-2E9C-101B-9397-08002B2CF9AE}" pid="224" name="Mendeley_Bookmark_4LZBDVbpLD_10">
    <vt:lpwstr>{ "formattedCitation" : "(Freckleton &amp; Jetz, 2009)", "plainTextFormattedCitation" : "(Freckleton &amp; Jetz, 2009)", "previouslyFormattedCitation" : "(Freckleton &amp; Jetz, 2009)" }, "properties" : { "noteIndex" : 0 }, "schema" : "https://github.com/citation-sty</vt:lpwstr>
  </property>
  <property fmtid="{D5CDD505-2E9C-101B-9397-08002B2CF9AE}" pid="225" name="Mendeley_Bookmark_4LZBDVbpLD_11">
    <vt:lpwstr>le-language/schema/raw/master/csl-citation.json" }</vt:lpwstr>
  </property>
  <property fmtid="{D5CDD505-2E9C-101B-9397-08002B2CF9AE}" pid="226" name="Mendeley_Bookmark_4LZBDVbpLD_2">
    <vt:lpwstr>d historical factors. Trait variation is therefore a function of both the phylogenetic and spatial context of species. Here we introduce a method that, within a single framework, estimates the relative roles of spatial and phylogenetic variations in compa</vt:lpwstr>
  </property>
  <property fmtid="{D5CDD505-2E9C-101B-9397-08002B2CF9AE}" pid="227" name="Mendeley_Bookmark_4LZBDVbpLD_3">
    <vt:lpwstr>rative data. The approach requires traits measured across phylogenetic units, e.g. species, the spatial occurrences of those units and a phylogeny connecting them. The method modifies the expected variance of phylogenetically independent contrasts to incl</vt:lpwstr>
  </property>
  <property fmtid="{D5CDD505-2E9C-101B-9397-08002B2CF9AE}" pid="228" name="Mendeley_Bookmark_4LZBDVbpLD_4">
    <vt:lpwstr>ude both spatial and phylogenetic effects. We illustrate this approach by analysing cross-species variation in body mass, geographical range size and species-typical environmental temperature in three orders of mammals (carnivores, artiodactyls and primat</vt:lpwstr>
  </property>
  <property fmtid="{D5CDD505-2E9C-101B-9397-08002B2CF9AE}" pid="229" name="Mendeley_Bookmark_4LZBDVbpLD_5">
    <vt:lpwstr>es). These species attributes contain highly disparate levels of phylogenetic and spatial signals, with the strongest phylogenetic autocorrelation in body size and spatial dependence in environmental temperatures and geographical range size showing mixed </vt:lpwstr>
  </property>
  <property fmtid="{D5CDD505-2E9C-101B-9397-08002B2CF9AE}" pid="230" name="Mendeley_Bookmark_4LZBDVbpLD_6">
    <vt:lpwstr>effects. The proposed method successfully captures these differences and in its simplest form estimates a single parameter that quantifies the relative effects of space and phylogeny. We discuss how the method may be extended to explore a range of models </vt:lpwstr>
  </property>
  <property fmtid="{D5CDD505-2E9C-101B-9397-08002B2CF9AE}" pid="231" name="Mendeley_Bookmark_4LZBDVbpLD_7">
    <vt:lpwstr>of evolution and spatial dependence.", "author" : [ { "dropping-particle" : "", "family" : "Freckleton", "given" : "Robert P", "non-dropping-particle" : "", "parse-names" : false, "suffix" : "" }, { "dropping-particle" : "", "family" : "Jetz", "given" : "</vt:lpwstr>
  </property>
  <property fmtid="{D5CDD505-2E9C-101B-9397-08002B2CF9AE}" pid="232" name="Mendeley_Bookmark_4LZBDVbpLD_8">
    <vt:lpwstr>Walter", "non-dropping-particle" : "", "parse-names" : false, "suffix" : "" } ], "container-title" : "Proceedings of the Royal Society B", "id" : "ITEM-1", "issue" : "1654", "issued" : { "date-parts" : [ [ "2009", "1", "7" ] ] }, "page" : "21-30", "title"</vt:lpwstr>
  </property>
  <property fmtid="{D5CDD505-2E9C-101B-9397-08002B2CF9AE}" pid="233" name="Mendeley_Bookmark_4LZBDVbpLD_9">
    <vt:lpwstr> : "Space versus phylogeny: disentangling phylogenetic and spatial signals in comparative data", "type" : "article-journal", "volume" : "276" }, "uris" : [ "http://www.mendeley.com/documents/?uuid=64494a7b-afa6-4202-b03c-115f9a95626d" ] } ], "mendeley" : </vt:lpwstr>
  </property>
  <property fmtid="{D5CDD505-2E9C-101B-9397-08002B2CF9AE}" pid="234" name="Mendeley_Bookmark_4SkVQ1fC32_1">
    <vt:lpwstr>ADDIN CSL_CITATION { "citationItems" : [ { "id" : "ITEM-1", "itemData" : { "DOI" : "10.1111/j.1461-0248.2009.01314.x", "ISSN" : "1461-0248", "PMID" : "19473217", "abstract" : "The increasing availability of phylogenetic data, computing power and informati</vt:lpwstr>
  </property>
  <property fmtid="{D5CDD505-2E9C-101B-9397-08002B2CF9AE}" pid="235" name="Mendeley_Bookmark_4SkVQ1fC32_10">
    <vt:lpwstr> ] }, "page" : "693-715", "title" : "The merging of community ecology and phylogenetic biology.", "type" : "article-journal", "volume" : "12" }, "uris" : [ "http://www.mendeley.com/documents/?uuid=a8ac4137-6fe9-44f3-9e1c-a8874a6ec791" ] }, { "id" : "ITEM-</vt:lpwstr>
  </property>
  <property fmtid="{D5CDD505-2E9C-101B-9397-08002B2CF9AE}" pid="236" name="Mendeley_Bookmark_4SkVQ1fC32_11">
    <vt:lpwstr>2", "itemData" : { "DOI" : "10.1111/j.0014-3820.2003.tb00285.x", "ISBN" : "1558-5646", "ISSN" : "0014-3820", "PMID" : "12778543", "abstract" : "Abstract The primary rationale for the use of phylogenetically based statistical methods is that phylogenetic s</vt:lpwstr>
  </property>
  <property fmtid="{D5CDD505-2E9C-101B-9397-08002B2CF9AE}" pid="237" name="Mendeley_Bookmark_4SkVQ1fC32_12">
    <vt:lpwstr>ignal, the tendency for related species to resemble each other, is ubiquitous. Whether this assertion is true for a given trait in a given lineage is an empirical question, but general tools for detecting and quantifying phylogenetic signal are inadequate</vt:lpwstr>
  </property>
  <property fmtid="{D5CDD505-2E9C-101B-9397-08002B2CF9AE}" pid="238" name="Mendeley_Bookmark_4SkVQ1fC32_13">
    <vt:lpwstr>ly developed. We present new methods for continuous-valued characters that can be implemented with either phylogenetically independent contrasts or generalized least-squares models. First, a simple randomization procedure allows one to test the null hypot</vt:lpwstr>
  </property>
  <property fmtid="{D5CDD505-2E9C-101B-9397-08002B2CF9AE}" pid="239" name="Mendeley_Bookmark_4SkVQ1fC32_14">
    <vt:lpwstr>hesis of no pattern of similarity among relatives. The test demonstrates correct Type I error rate at a nominal \u03b1= 0.05 and good power (0.8) for simulated datasets with 20 or more species. Second, we derive a descriptive statistic, K, which allows va</vt:lpwstr>
  </property>
  <property fmtid="{D5CDD505-2E9C-101B-9397-08002B2CF9AE}" pid="240" name="Mendeley_Bookmark_4SkVQ1fC32_15">
    <vt:lpwstr>lid comparisons of the amount of phylogenetic signal across traits and trees. Third, we provide two biologically motivated branch-length transformations, one based on the Ornstein-Uhlenbeck (OU) model of stabilizing selection, the other based on a new mod</vt:lpwstr>
  </property>
  <property fmtid="{D5CDD505-2E9C-101B-9397-08002B2CF9AE}" pid="241" name="Mendeley_Bookmark_4SkVQ1fC32_16">
    <vt:lpwstr>el in which character evolution can accelerate or decelerate (ACDC) in rate (e.g., as may occur during or after an adaptive radiation). Maximum likelihood estimation of the OU (d) and ACDC (g) parameters can serve as tests for phylogenetic signal because </vt:lpwstr>
  </property>
  <property fmtid="{D5CDD505-2E9C-101B-9397-08002B2CF9AE}" pid="242" name="Mendeley_Bookmark_4SkVQ1fC32_17">
    <vt:lpwstr>an estimate of d or g near zero implies that a phylogeny with little hierarchical structure (a star) offers a good fit to the data. Transformations that improve the fit of a tree to comparative data will increase power to detect phylogenetic signal and ma</vt:lpwstr>
  </property>
  <property fmtid="{D5CDD505-2E9C-101B-9397-08002B2CF9AE}" pid="243" name="Mendeley_Bookmark_4SkVQ1fC32_18">
    <vt:lpwstr>y also be preferable for further comparative analyses, such as of correlated character evolution. Application of the methods to data from the literature revealed that, for trees with 20 or more species, 92% of traits exhibited significant phylogenetic sig</vt:lpwstr>
  </property>
  <property fmtid="{D5CDD505-2E9C-101B-9397-08002B2CF9AE}" pid="244" name="Mendeley_Bookmark_4SkVQ1fC32_19">
    <vt:lpwstr>nal (randomization test), including behavioral and ecological ones that are thought to be relatively evolutionarily malleable (e.g., highly adaptive) and/or subject to relatively strong environmental (nongenetic) effects or high levels of measurement erro</vt:lpwstr>
  </property>
  <property fmtid="{D5CDD505-2E9C-101B-9397-08002B2CF9AE}" pid="245" name="Mendeley_Bookmark_4SkVQ1fC32_2">
    <vt:lpwstr>cs tools has facilitated a rapid expansion of studies that apply phylogenetic data and methods to community ecology. Several key areas are reviewed in which phylogenetic information helps to resolve long-standing controversies in community ecology, challe</vt:lpwstr>
  </property>
  <property fmtid="{D5CDD505-2E9C-101B-9397-08002B2CF9AE}" pid="246" name="Mendeley_Bookmark_4SkVQ1fC32_20">
    <vt:lpwstr>r. Irrespective of sample size, most traits (but not body size, on average) showed less signal than expected given the topology, branch lengths, and a Brownian motion model of evolution (i.e., K was less than one), which may be attributed to adaptation an</vt:lpwstr>
  </property>
  <property fmtid="{D5CDD505-2E9C-101B-9397-08002B2CF9AE}" pid="247" name="Mendeley_Bookmark_4SkVQ1fC32_21">
    <vt:lpwstr>d/or measurement error in the broad sense (including errors in estimates of phenotypes, branch l\u2026", "author" : [ { "dropping-particle" : "", "family" : "Blomberg", "given" : "Simon P.", "non-dropping-particle" : "", "parse-names" : false, "suffix" : </vt:lpwstr>
  </property>
  <property fmtid="{D5CDD505-2E9C-101B-9397-08002B2CF9AE}" pid="248" name="Mendeley_Bookmark_4SkVQ1fC32_22">
    <vt:lpwstr>"" }, { "dropping-particle" : "", "family" : "Garland", "given" : "Theodore", "non-dropping-particle" : "", "parse-names" : false, "suffix" : "" }, { "dropping-particle" : "", "family" : "Ives", "given" : "Anthony R.", "non-dropping-particle" : "", "parse</vt:lpwstr>
  </property>
  <property fmtid="{D5CDD505-2E9C-101B-9397-08002B2CF9AE}" pid="249" name="Mendeley_Bookmark_4SkVQ1fC32_23">
    <vt:lpwstr>-names" : false, "suffix" : "" } ], "container-title" : "Evolution", "id" : "ITEM-2", "issue" : "4", "issued" : { "date-parts" : [ [ "2003", "4" ] ] }, "page" : "717-745", "title" : "Testing for phylogenetic signal in comparative data: behavioral traits a</vt:lpwstr>
  </property>
  <property fmtid="{D5CDD505-2E9C-101B-9397-08002B2CF9AE}" pid="250" name="Mendeley_Bookmark_4SkVQ1fC32_24">
    <vt:lpwstr>re more labile", "type" : "article-journal", "volume" : "57" }, "uris" : [ "http://www.mendeley.com/documents/?uuid=8055a310-dae0-49ec-9ca1-9d692502057a" ] }, { "id" : "ITEM-3", "itemData" : { "DOI" : "10.1126/science.1194513", "ISSN" : "0036-8075", "auth</vt:lpwstr>
  </property>
  <property fmtid="{D5CDD505-2E9C-101B-9397-08002B2CF9AE}" pid="251" name="Mendeley_Bookmark_4SkVQ1fC32_25">
    <vt:lpwstr>or" : [ { "dropping-particle" : "", "family" : "Goldberg", "given" : "E. E.", "non-dropping-particle" : "", "parse-names" : false, "suffix" : "" }, { "dropping-particle" : "", "family" : "Kohn", "given" : "J. R.", "non-dropping-particle" : "", "parse-name</vt:lpwstr>
  </property>
  <property fmtid="{D5CDD505-2E9C-101B-9397-08002B2CF9AE}" pid="252" name="Mendeley_Bookmark_4SkVQ1fC32_26">
    <vt:lpwstr>s" : false, "suffix" : "" }, { "dropping-particle" : "", "family" : "Lande", "given" : "R.", "non-dropping-particle" : "", "parse-names" : false, "suffix" : "" }, { "dropping-particle" : "", "family" : "Robertson", "given" : "K. a.", "non-dropping-particl</vt:lpwstr>
  </property>
  <property fmtid="{D5CDD505-2E9C-101B-9397-08002B2CF9AE}" pid="253" name="Mendeley_Bookmark_4SkVQ1fC32_27">
    <vt:lpwstr>e" : "", "parse-names" : false, "suffix" : "" }, { "dropping-particle" : "", "family" : "Smith", "given" : "S. a.", "non-dropping-particle" : "", "parse-names" : false, "suffix" : "" }, { "dropping-particle" : "", "family" : "Igic", "given" : "B.", "non-d</vt:lpwstr>
  </property>
  <property fmtid="{D5CDD505-2E9C-101B-9397-08002B2CF9AE}" pid="254" name="Mendeley_Bookmark_4SkVQ1fC32_28">
    <vt:lpwstr>ropping-particle" : "", "parse-names" : false, "suffix" : "" } ], "container-title" : "Science", "id" : "ITEM-3", "issue" : "493", "issued" : { "date-parts" : [ [ "2010" ] ] }, "page" : "493-495", "title" : "Species selection maintains self-incompatibilit</vt:lpwstr>
  </property>
  <property fmtid="{D5CDD505-2E9C-101B-9397-08002B2CF9AE}" pid="255" name="Mendeley_Bookmark_4SkVQ1fC32_29">
    <vt:lpwstr>y", "type" : "article-journal", "volume" : "330" }, "uris" : [ "http://www.mendeley.com/documents/?uuid=8aa78591-8582-4a96-bef6-449304c30263" ] }, { "id" : "ITEM-4", "itemData" : { "DOI" : "10.1146/annurev.ecolsys.36.102803.095431", "ISSN" : "1543-592X", </vt:lpwstr>
  </property>
  <property fmtid="{D5CDD505-2E9C-101B-9397-08002B2CF9AE}" pid="256" name="Mendeley_Bookmark_4SkVQ1fC32_3">
    <vt:lpwstr>nges previous assumptions, and opens new areas of investigation. In particular, studies in phylogenetic community ecology have helped to reveal the multitude of processes driving community assembly and have demonstrated the importance of evolution in the </vt:lpwstr>
  </property>
  <property fmtid="{D5CDD505-2E9C-101B-9397-08002B2CF9AE}" pid="257" name="Mendeley_Bookmark_4SkVQ1fC32_30">
    <vt:lpwstr>"author" : [ { "dropping-particle" : "", "family" : "Wiens", "given" : "John J.", "non-dropping-particle" : "", "parse-names" : false, "suffix" : "" }, { "dropping-particle" : "", "family" : "Graham", "given" : "Catherine H.", "non-dropping-particle" : ""</vt:lpwstr>
  </property>
  <property fmtid="{D5CDD505-2E9C-101B-9397-08002B2CF9AE}" pid="258" name="Mendeley_Bookmark_4SkVQ1fC32_31">
    <vt:lpwstr>, "parse-names" : false, "suffix" : "" } ], "container-title" : "Annual Review of Ecology, Evolution, and Systematics", "id" : "ITEM-4", "issued" : { "date-parts" : [ [ "2005" ] ] }, "page" : "519-539", "title" : "Niche Conservatism: integrating evolution</vt:lpwstr>
  </property>
  <property fmtid="{D5CDD505-2E9C-101B-9397-08002B2CF9AE}" pid="259" name="Mendeley_Bookmark_4SkVQ1fC32_32">
    <vt:lpwstr>, ecology, and conservation biology", "type" : "article-journal", "volume" : "36" }, "uris" : [ "http://www.mendeley.com/documents/?uuid=12dafd0e-54cb-4c91-9960-8527b35d95a5" ] } ], "mendeley" : { "formattedCitation" : "(Blomberg &lt;i&gt;et al.&lt;/i&gt;, 2003; Wien</vt:lpwstr>
  </property>
  <property fmtid="{D5CDD505-2E9C-101B-9397-08002B2CF9AE}" pid="260" name="Mendeley_Bookmark_4SkVQ1fC32_33">
    <vt:lpwstr>s &amp; Graham, 2005; Cavender-Bares &lt;i&gt;et al.&lt;/i&gt;, 2009; Goldberg &lt;i&gt;et al.&lt;/i&gt;, 2010)", "plainTextFormattedCitation" : "(Blomberg et al., 2003; Wiens &amp; Graham, 2005; Cavender-Bares et al., 2009; Goldberg et al., 2010)", "previouslyFormattedCitation" : "(Blo</vt:lpwstr>
  </property>
  <property fmtid="{D5CDD505-2E9C-101B-9397-08002B2CF9AE}" pid="261" name="Mendeley_Bookmark_4SkVQ1fC32_34">
    <vt:lpwstr>mberg &lt;i&gt;et al.&lt;/i&gt;, 2003; Wiens &amp; Graham, 2005; Cavender-Bares &lt;i&gt;et al.&lt;/i&gt;, 2009; Goldberg &lt;i&gt;et al.&lt;/i&gt;, 2010)" }, "properties" : { "noteIndex" : 0 }, "schema" : "https://github.com/citation-style-language/schema/raw/master/csl-citation.json" }</vt:lpwstr>
  </property>
  <property fmtid="{D5CDD505-2E9C-101B-9397-08002B2CF9AE}" pid="262" name="Mendeley_Bookmark_4SkVQ1fC32_4">
    <vt:lpwstr>assembly process. Phylogenetic approaches have also increased understanding of the consequences of community interactions for speciation, adaptation and extinction. Finally, phylogenetic community structure and composition holds promise for predicting eco</vt:lpwstr>
  </property>
  <property fmtid="{D5CDD505-2E9C-101B-9397-08002B2CF9AE}" pid="263" name="Mendeley_Bookmark_4SkVQ1fC32_5">
    <vt:lpwstr>system processes and impacts of global change. Major challenges to advancing these areas remain. In particular, determining the extent to which ecologically relevant traits are phylogenetically conserved or convergent, and over what temporal scale, is cri</vt:lpwstr>
  </property>
  <property fmtid="{D5CDD505-2E9C-101B-9397-08002B2CF9AE}" pid="264" name="Mendeley_Bookmark_4SkVQ1fC32_6">
    <vt:lpwstr>tical to understanding the causes of community phylogenetic structure and its evolutionary and ecosystem consequences. Harnessing phylogenetic information to understand and forecast changes in diversity and dynamics of communities is a critical step in ma</vt:lpwstr>
  </property>
  <property fmtid="{D5CDD505-2E9C-101B-9397-08002B2CF9AE}" pid="265" name="Mendeley_Bookmark_4SkVQ1fC32_7">
    <vt:lpwstr>naging and restoring the Earth's biota in a time of rapid global change.", "author" : [ { "dropping-particle" : "", "family" : "Cavender-Bares", "given" : "Jeannine", "non-dropping-particle" : "", "parse-names" : false, "suffix" : "" }, { "dropping-partic</vt:lpwstr>
  </property>
  <property fmtid="{D5CDD505-2E9C-101B-9397-08002B2CF9AE}" pid="266" name="Mendeley_Bookmark_4SkVQ1fC32_8">
    <vt:lpwstr>le" : "", "family" : "Kozak", "given" : "Kenneth H.", "non-dropping-particle" : "", "parse-names" : false, "suffix" : "" }, { "dropping-particle" : "", "family" : "Fine", "given" : "Paul V. A.", "non-dropping-particle" : "", "parse-names" : false, "suffix</vt:lpwstr>
  </property>
  <property fmtid="{D5CDD505-2E9C-101B-9397-08002B2CF9AE}" pid="267" name="Mendeley_Bookmark_4SkVQ1fC32_9">
    <vt:lpwstr>" : "" }, { "dropping-particle" : "", "family" : "Kembel", "given" : "Steven W.", "non-dropping-particle" : "", "parse-names" : false, "suffix" : "" } ], "container-title" : "Ecology letters", "id" : "ITEM-1", "issued" : { "date-parts" : [ [ "2009", "7" ]</vt:lpwstr>
  </property>
  <property fmtid="{D5CDD505-2E9C-101B-9397-08002B2CF9AE}" pid="268" name="Mendeley_Bookmark_4VjnSo8aug_1">
    <vt:lpwstr>ADDIN CSL_CITATION { "citationItems" : [ { "id" : "ITEM-1", "itemData" : { "DOI" : "10.1111/ecog.01678", "ISSN" : "09067590", "author" : [ { "dropping-particle" : "", "family" : "Rosado", "given" : "Bruno H. P.", "non-dropping-particle" : "", "parse-names</vt:lpwstr>
  </property>
  <property fmtid="{D5CDD505-2E9C-101B-9397-08002B2CF9AE}" pid="269" name="Mendeley_Bookmark_4VjnSo8aug_2">
    <vt:lpwstr>" : false, "suffix" : "" }, { "dropping-particle" : "", "family" : "S. L. Figueiredo", "given" : "Marcos", "non-dropping-particle" : "de", "parse-names" : false, "suffix" : "" }, { "dropping-particle" : "", "family" : "Mattos", "given" : "Eduardo A.", "no</vt:lpwstr>
  </property>
  <property fmtid="{D5CDD505-2E9C-101B-9397-08002B2CF9AE}" pid="270" name="Mendeley_Bookmark_4VjnSo8aug_3">
    <vt:lpwstr>n-dropping-particle" : "de", "parse-names" : false, "suffix" : "" }, { "dropping-particle" : "V.", "family" : "Grelle", "given" : "Carlos E.", "non-dropping-particle" : "", "parse-names" : false, "suffix" : "" } ], "container-title" : "Ecography", "id" : </vt:lpwstr>
  </property>
  <property fmtid="{D5CDD505-2E9C-101B-9397-08002B2CF9AE}" pid="271" name="Mendeley_Bookmark_4VjnSo8aug_4">
    <vt:lpwstr>"ITEM-1", "issue" : "11", "issued" : { "date-parts" : [ [ "2015", "11" ] ] }, "page" : "1034-1041", "title" : "Eltonian shortfall due to the Grinnellian view: functional ecology between the mismatch of niche concepts", "type" : "article-journal", "volume"</vt:lpwstr>
  </property>
  <property fmtid="{D5CDD505-2E9C-101B-9397-08002B2CF9AE}" pid="272" name="Mendeley_Bookmark_4VjnSo8aug_5">
    <vt:lpwstr> : "39" }, "uris" : [ "http://www.mendeley.com/documents/?uuid=ba0855ef-ab6b-4152-9c0a-3c0134260da9" ] } ], "mendeley" : { "formattedCitation" : "(Rosado &lt;i&gt;et al.&lt;/i&gt;, 2015)", "plainTextFormattedCitation" : "(Rosado et al., 2015)", "previouslyFormattedCi</vt:lpwstr>
  </property>
  <property fmtid="{D5CDD505-2E9C-101B-9397-08002B2CF9AE}" pid="273" name="Mendeley_Bookmark_4VjnSo8aug_6">
    <vt:lpwstr>tation" : "(Rosado &lt;i&gt;et al.&lt;/i&gt;, 2015)" }, "properties" : { "noteIndex" : 0 }, "schema" : "https://github.com/citation-style-language/schema/raw/master/csl-citation.json" }</vt:lpwstr>
  </property>
  <property fmtid="{D5CDD505-2E9C-101B-9397-08002B2CF9AE}" pid="274" name="Mendeley_Bookmark_4Z4xnklSmY_1">
    <vt:lpwstr>ADDIN CSL_CITATION { "citationItems" : [ { "id" : "ITEM-1", "itemData" : { "DOI" : "10.1111/j.1600-0587.2013.00528.x", "ISBN" : "1600-0587", "ISSN" : "09067590", "abstract" : "Continental-scale maps of plant functional diversity are a fundamental piece of</vt:lpwstr>
  </property>
  <property fmtid="{D5CDD505-2E9C-101B-9397-08002B2CF9AE}" pid="275" name="Mendeley_Bookmark_4Z4xnklSmY_10">
    <vt:lpwstr>", "non-dropping-particle" : "", "parse-names" : false, "suffix" : "" }, { "dropping-particle" : "", "family" : "Fazayeli", "given" : "Farideh", "non-dropping-particle" : "", "parse-names" : false, "suffix" : "" }, { "dropping-particle" : "", "family" : "</vt:lpwstr>
  </property>
  <property fmtid="{D5CDD505-2E9C-101B-9397-08002B2CF9AE}" pid="276" name="Mendeley_Bookmark_4Z4xnklSmY_11">
    <vt:lpwstr>Joswig", "given" : "Julia", "non-dropping-particle" : "", "parse-names" : false, "suffix" : "" }, { "dropping-particle" : "", "family" : "Banerjee", "given" : "Arindam", "non-dropping-particle" : "", "parse-names" : false, "suffix" : "" }, { "dropping-par</vt:lpwstr>
  </property>
  <property fmtid="{D5CDD505-2E9C-101B-9397-08002B2CF9AE}" pid="277" name="Mendeley_Bookmark_4Z4xnklSmY_12">
    <vt:lpwstr>ticle" : "", "family" : "Reichstein", "given" : "Markus", "non-dropping-particle" : "", "parse-names" : false, "suffix" : "" }, { "dropping-particle" : "", "family" : "B\u00f6nisch", "given" : "Gerhard", "non-dropping-particle" : "", "parse-names" : false</vt:lpwstr>
  </property>
  <property fmtid="{D5CDD505-2E9C-101B-9397-08002B2CF9AE}" pid="278" name="Mendeley_Bookmark_4Z4xnklSmY_13">
    <vt:lpwstr>, "suffix" : "" }, { "dropping-particle" : "", "family" : "D\u00edaz", "given" : "Sandra", "non-dropping-particle" : "", "parse-names" : false, "suffix" : "" }, { "dropping-particle" : "", "family" : "Dickie", "given" : "John", "non-dropping-particle" : "</vt:lpwstr>
  </property>
  <property fmtid="{D5CDD505-2E9C-101B-9397-08002B2CF9AE}" pid="279" name="Mendeley_Bookmark_4Z4xnklSmY_14">
    <vt:lpwstr>", "parse-names" : false, "suffix" : "" }, { "dropping-particle" : "", "family" : "Gillison", "given" : "Andy", "non-dropping-particle" : "", "parse-names" : false, "suffix" : "" }, { "dropping-particle" : "", "family" : "Karpatne", "given" : "Anuj", "non</vt:lpwstr>
  </property>
  <property fmtid="{D5CDD505-2E9C-101B-9397-08002B2CF9AE}" pid="280" name="Mendeley_Bookmark_4Z4xnklSmY_15">
    <vt:lpwstr>-dropping-particle" : "", "parse-names" : false, "suffix" : "" }, { "dropping-particle" : "", "family" : "Lavorel", "given" : "Sandra", "non-dropping-particle" : "", "parse-names" : false, "suffix" : "" }, { "dropping-particle" : "", "family" : "Leadley",</vt:lpwstr>
  </property>
  <property fmtid="{D5CDD505-2E9C-101B-9397-08002B2CF9AE}" pid="281" name="Mendeley_Bookmark_4Z4xnklSmY_16">
    <vt:lpwstr> "given" : "Paul", "non-dropping-particle" : "", "parse-names" : false, "suffix" : "" }, { "dropping-particle" : "", "family" : "Wirth", "given" : "Christian B.", "non-dropping-particle" : "", "parse-names" : false, "suffix" : "" }, { "dropping-particle" </vt:lpwstr>
  </property>
  <property fmtid="{D5CDD505-2E9C-101B-9397-08002B2CF9AE}" pid="282" name="Mendeley_Bookmark_4Z4xnklSmY_17">
    <vt:lpwstr>: "", "family" : "Wright", "given" : "Ian J.", "non-dropping-particle" : "", "parse-names" : false, "suffix" : "" }, { "dropping-particle" : "", "family" : "Wright", "given" : "S. Joseph", "non-dropping-particle" : "", "parse-names" : false, "suffix" : ""</vt:lpwstr>
  </property>
  <property fmtid="{D5CDD505-2E9C-101B-9397-08002B2CF9AE}" pid="283" name="Mendeley_Bookmark_4Z4xnklSmY_18">
    <vt:lpwstr> }, { "dropping-particle" : "", "family" : "Reich", "given" : "Peter B.", "non-dropping-particle" : "", "parse-names" : false, "suffix" : "" } ], "container-title" : "Global Ecology and Biogeography", "id" : "ITEM-2", "issue" : "12", "issued" : { "date-pa</vt:lpwstr>
  </property>
  <property fmtid="{D5CDD505-2E9C-101B-9397-08002B2CF9AE}" pid="284" name="Mendeley_Bookmark_4Z4xnklSmY_19">
    <vt:lpwstr>rts" : [ [ "2015" ] ] }, "page" : "1510-1521", "title" : "BHPMF - a hierarchical Bayesian approach to gap-filling and trait prediction for macroecology and functional biogeography", "type" : "article-journal", "volume" : "24" }, "uris" : [ "http://www.men</vt:lpwstr>
  </property>
  <property fmtid="{D5CDD505-2E9C-101B-9397-08002B2CF9AE}" pid="285" name="Mendeley_Bookmark_4Z4xnklSmY_2">
    <vt:lpwstr> data of interest to ecosystem modelers and ecologists, yet such maps have been exceedingly hard to generate. Th e large eff ort to compile global plant functional trait databases largely for the purpose of mapping and analyzing the spatial distribution o</vt:lpwstr>
  </property>
  <property fmtid="{D5CDD505-2E9C-101B-9397-08002B2CF9AE}" pid="286" name="Mendeley_Bookmark_4Z4xnklSmY_20">
    <vt:lpwstr>deley.com/documents/?uuid=3ecb8f2d-af85-4565-a710-60fd36a13760" ] } ], "mendeley" : { "formattedCitation" : "(Swenson, 2014; Schrodt &lt;i&gt;et al.&lt;/i&gt;, 2015)", "plainTextFormattedCitation" : "(Swenson, 2014; Schrodt et al., 2015)", "previouslyFormattedCitatio</vt:lpwstr>
  </property>
  <property fmtid="{D5CDD505-2E9C-101B-9397-08002B2CF9AE}" pid="287" name="Mendeley_Bookmark_4Z4xnklSmY_21">
    <vt:lpwstr>n" : "(Swenson, 2014; Schrodt &lt;i&gt;et al.&lt;/i&gt;, 2015)" }, "properties" : { "noteIndex" : 0 }, "schema" : "https://github.com/citation-style-language/schema/raw/master/csl-citation.json" }</vt:lpwstr>
  </property>
  <property fmtid="{D5CDD505-2E9C-101B-9397-08002B2CF9AE}" pid="288" name="Mendeley_Bookmark_4Z4xnklSmY_3">
    <vt:lpwstr>f function has resulted in very sparse data matrices thereby limiting progress. Identifying robust methodologies to gap fi ll or impute trait values in these databases is an important objective. Here I argue that existing statistical tools from phylogenet</vt:lpwstr>
  </property>
  <property fmtid="{D5CDD505-2E9C-101B-9397-08002B2CF9AE}" pid="289" name="Mendeley_Bookmark_4Z4xnklSmY_4">
    <vt:lpwstr>ic comparative methods can be used to rapidly impute values into global plant functional trait databases due to the large amount of phylogenetic signal often in trait data. In particular, statistical models of phylogenetic signal in traits can be generate</vt:lpwstr>
  </property>
  <property fmtid="{D5CDD505-2E9C-101B-9397-08002B2CF9AE}" pid="290" name="Mendeley_Bookmark_4Z4xnklSmY_5">
    <vt:lpwstr>d from existing data and used to predict missing values of closely related species often with a high degree of accuracy thereby facilitating the continental-scale mapping of plant function. Despite the promise of this approach, I also discuss potential pi</vt:lpwstr>
  </property>
  <property fmtid="{D5CDD505-2E9C-101B-9397-08002B2CF9AE}" pid="291" name="Mendeley_Bookmark_4Z4xnklSmY_6">
    <vt:lpwstr>tfalls and future challenges that will need to be addressed. Th", "author" : [ { "dropping-particle" : "", "family" : "Swenson", "given" : "Nathan G.", "non-dropping-particle" : "", "parse-names" : false, "suffix" : "" } ], "container-title" : "Ecography"</vt:lpwstr>
  </property>
  <property fmtid="{D5CDD505-2E9C-101B-9397-08002B2CF9AE}" pid="292" name="Mendeley_Bookmark_4Z4xnklSmY_7">
    <vt:lpwstr>, "id" : "ITEM-1", "issue" : "July 2013", "issued" : { "date-parts" : [ [ "2014" ] ] }, "page" : "105-110", "title" : "Phylogenetic imputation of plant functional trait databases", "type" : "article-journal", "volume" : "37" }, "uris" : [ "http://www.mend</vt:lpwstr>
  </property>
  <property fmtid="{D5CDD505-2E9C-101B-9397-08002B2CF9AE}" pid="293" name="Mendeley_Bookmark_4Z4xnklSmY_8">
    <vt:lpwstr>eley.com/documents/?uuid=0675ab2d-f8cc-48da-b84c-cab0790a1bd7" ] }, { "id" : "ITEM-2", "itemData" : { "DOI" : "10.1111/geb.12335", "ISSN" : "1466822X", "author" : [ { "dropping-particle" : "", "family" : "Schrodt", "given" : "Franziska", "non-dropping-par</vt:lpwstr>
  </property>
  <property fmtid="{D5CDD505-2E9C-101B-9397-08002B2CF9AE}" pid="294" name="Mendeley_Bookmark_4Z4xnklSmY_9">
    <vt:lpwstr>ticle" : "", "parse-names" : false, "suffix" : "" }, { "dropping-particle" : "", "family" : "Kattge", "given" : "Jens", "non-dropping-particle" : "", "parse-names" : false, "suffix" : "" }, { "dropping-particle" : "", "family" : "Shan", "given" : "Hanhuai</vt:lpwstr>
  </property>
  <property fmtid="{D5CDD505-2E9C-101B-9397-08002B2CF9AE}" pid="295" name="Mendeley_Bookmark_4f9KDT86If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296" name="Mendeley_Bookmark_4f9KDT86If_10">
    <vt:lpwstr>itation": "(van Buuren 2012)", "previouslyFormattedCitation": "(van Buuren 2012)"}, "properties": {"noteIndex": 0}, "schema": "https://github.com/citation-style-language/schema/raw/master/csl-citation.json"}</vt:lpwstr>
  </property>
  <property fmtid="{D5CDD505-2E9C-101B-9397-08002B2CF9AE}" pid="297" name="Mendeley_Bookmark_4f9KDT86If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298" name="Mendeley_Bookmark_4f9KDT86If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299" name="Mendeley_Bookmark_4f9KDT86If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300" name="Mendeley_Bookmark_4f9KDT86If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301" name="Mendeley_Bookmark_4f9KDT86If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302" name="Mendeley_Bookmark_4f9KDT86If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303" name="Mendeley_Bookmark_4f9KDT86If_8">
    <vt:lpwstr> "family": "Buuren", "given": "Stef", "non-dropping-particle": "van", "parse-names": false, "suffix": ""}], "edition": "1", "id": "ITEM-1", "issued": {"date-parts": [["2012"]]}, "number-of-pages": "342", "publisher": "Chapman and Hall/CRC", "publisher-pla</vt:lpwstr>
  </property>
  <property fmtid="{D5CDD505-2E9C-101B-9397-08002B2CF9AE}" pid="304" name="Mendeley_Bookmark_4f9KDT86If_9">
    <vt:lpwstr>ce": "Boca Raton, Fl", "title": "Flexible Imputation of Missing Data", "type": "book"}, "uris": ["http://www.mendeley.com/documents/?uuid=c546fe7c-24b9-4c66-9203-bca5f3a3238b"]}], "mendeley": {"formattedCitation": "(van Buuren 2012)", "plainTextFormattedC</vt:lpwstr>
  </property>
  <property fmtid="{D5CDD505-2E9C-101B-9397-08002B2CF9AE}" pid="305" name="Mendeley_Bookmark_5Nw3oLuckk_1">
    <vt:lpwstr>ADDIN CSL_CITATION { "citationItems" : [ { "id" : "ITEM-1", "itemData" : { "DOI" : "10.1111/j.2041-210X.2012.00196.x", "ISBN" : "2041-210X", "ISSN" : "2041210X", "abstract" : "Phylogenetic signal is the tendency of related species to resemble each other m</vt:lpwstr>
  </property>
  <property fmtid="{D5CDD505-2E9C-101B-9397-08002B2CF9AE}" pid="306" name="Mendeley_Bookmark_5Nw3oLuckk_10">
    <vt:lpwstr>certain degree generalizable. They are particularly useful in comparative analyses, when requiring a proxy for niche similarity, and in con- servation studies that explore phylogenetic loss associated with extinction risks of specific clades.", "author" :</vt:lpwstr>
  </property>
  <property fmtid="{D5CDD505-2E9C-101B-9397-08002B2CF9AE}" pid="307" name="Mendeley_Bookmark_5Nw3oLuckk_11">
    <vt:lpwstr> [ { "dropping-particle" : "", "family" : "M\u00fcnkem\u00fcller", "given" : "Tamara", "non-dropping-particle" : "", "parse-names" : false, "suffix" : "" }, { "dropping-particle" : "", "family" : "Lavergne", "given" : "S\u00e9bastien", "non-dropping-parti</vt:lpwstr>
  </property>
  <property fmtid="{D5CDD505-2E9C-101B-9397-08002B2CF9AE}" pid="308" name="Mendeley_Bookmark_5Nw3oLuckk_12">
    <vt:lpwstr>cle" : "", "parse-names" : false, "suffix" : "" }, { "dropping-particle" : "", "family" : "Bzeznik", "given" : "Bruno", "non-dropping-particle" : "", "parse-names" : false, "suffix" : "" }, { "dropping-particle" : "", "family" : "Dray", "given" : "St\u00e</vt:lpwstr>
  </property>
  <property fmtid="{D5CDD505-2E9C-101B-9397-08002B2CF9AE}" pid="309" name="Mendeley_Bookmark_5Nw3oLuckk_13">
    <vt:lpwstr>9phane", "non-dropping-particle" : "", "parse-names" : false, "suffix" : "" }, { "dropping-particle" : "", "family" : "Jombart", "given" : "Thibaut", "non-dropping-particle" : "", "parse-names" : false, "suffix" : "" }, { "dropping-particle" : "", "family</vt:lpwstr>
  </property>
  <property fmtid="{D5CDD505-2E9C-101B-9397-08002B2CF9AE}" pid="310" name="Mendeley_Bookmark_5Nw3oLuckk_14">
    <vt:lpwstr>" : "Schiffers", "given" : "Katja", "non-dropping-particle" : "", "parse-names" : false, "suffix" : "" }, { "dropping-particle" : "", "family" : "Thuiller", "given" : "Wilfried", "non-dropping-particle" : "", "parse-names" : false, "suffix" : "" } ], "con</vt:lpwstr>
  </property>
  <property fmtid="{D5CDD505-2E9C-101B-9397-08002B2CF9AE}" pid="311" name="Mendeley_Bookmark_5Nw3oLuckk_15">
    <vt:lpwstr>tainer-title" : "Methods in Ecology and Evolution", "id" : "ITEM-1", "issued" : { "date-parts" : [ [ "2012" ] ] }, "page" : "743-756", "title" : "How to measure and test phylogenetic signal", "type" : "article-journal", "volume" : "3" }, "uris" : [ "http:</vt:lpwstr>
  </property>
  <property fmtid="{D5CDD505-2E9C-101B-9397-08002B2CF9AE}" pid="312" name="Mendeley_Bookmark_5Nw3oLuckk_16">
    <vt:lpwstr>//www.mendeley.com/documents/?uuid=c2a2ed6e-bf71-4206-8158-cb6d16a3a901" ] }, { "id" : "ITEM-2", "itemData" : { "author" : [ { "dropping-particle" : "", "family" : "Hansen", "given" : "Thomas F.", "non-dropping-particle" : "", "parse-names" : false, "suff</vt:lpwstr>
  </property>
  <property fmtid="{D5CDD505-2E9C-101B-9397-08002B2CF9AE}" pid="313" name="Mendeley_Bookmark_5Nw3oLuckk_17">
    <vt:lpwstr>ix" : "" }, { "dropping-particle" : "", "family" : "Martins", "given" : "Emilia P.", "non-dropping-particle" : "", "parse-names" : false, "suffix" : "" } ], "container-title" : "Evolution", "id" : "ITEM-2", "issue" : "4", "issued" : { "date-parts" : [ [ "</vt:lpwstr>
  </property>
  <property fmtid="{D5CDD505-2E9C-101B-9397-08002B2CF9AE}" pid="314" name="Mendeley_Bookmark_5Nw3oLuckk_18">
    <vt:lpwstr>1996" ] ] }, "page" : "1404-1417", "title" : "Translating between microevolutionary process and macroevolutionary patterns: correlation structure of interspecific data", "type" : "article-journal", "volume" : "50" }, "uris" : [ "http://www.mendeley.com/do</vt:lpwstr>
  </property>
  <property fmtid="{D5CDD505-2E9C-101B-9397-08002B2CF9AE}" pid="315" name="Mendeley_Bookmark_5Nw3oLuckk_19">
    <vt:lpwstr>cuments/?uuid=7583e339-3ac5-4b2c-a7da-c5cee093993b" ] } ], "mendeley" : { "formattedCitation" : "(Hansen &amp; Martins, 1996; M\u00fcnkem\u00fcller &lt;i&gt;et al.&lt;/i&gt;, 2012)", "plainTextFormattedCitation" : "(Hansen &amp; Martins, 1996; M\u00fcnkem\u00fcller et al., 2</vt:lpwstr>
  </property>
  <property fmtid="{D5CDD505-2E9C-101B-9397-08002B2CF9AE}" pid="316" name="Mendeley_Bookmark_5Nw3oLuckk_2">
    <vt:lpwstr>ore than species drawn at randomfromthe same tree. This pattern is of considerable interest in a range of ecological and evolutionary research areas, and various indices have been proposed for quantifying it. Unfortunately, these indices often lead to con</vt:lpwstr>
  </property>
  <property fmtid="{D5CDD505-2E9C-101B-9397-08002B2CF9AE}" pid="317" name="Mendeley_Bookmark_5Nw3oLuckk_20">
    <vt:lpwstr>012)", "previouslyFormattedCitation" : "(Hansen &amp; Martins, 1996; M\u00fcnkem\u00fcller &lt;i&gt;et al.&lt;/i&gt;, 2012)" }, "properties" : { "noteIndex" : 0 }, "schema" : "https://github.com/citation-style-language/schema/raw/master/csl-citation.json" }</vt:lpwstr>
  </property>
  <property fmtid="{D5CDD505-2E9C-101B-9397-08002B2CF9AE}" pid="318" name="Mendeley_Bookmark_5Nw3oLuckk_3">
    <vt:lpwstr>trasting results, and guidelines for choosing themost appro- priate index are lacking. Here, we compare the performance of four commonly used indices using simulated data. Data were generated with numerical simulations of trait evolution along phylogeneti</vt:lpwstr>
  </property>
  <property fmtid="{D5CDD505-2E9C-101B-9397-08002B2CF9AE}" pid="319" name="Mendeley_Bookmark_5Nw3oLuckk_4">
    <vt:lpwstr>c trees under a variety of evolutionary models. Weinvestigated the sensitivity of the approaches to the size of phylogenies, the resolution of tree structure and the availability of branch length information, examining both the response of the selected in</vt:lpwstr>
  </property>
  <property fmtid="{D5CDD505-2E9C-101B-9397-08002B2CF9AE}" pid="320" name="Mendeley_Bookmark_5Nw3oLuckk_5">
    <vt:lpwstr>dices and the power of the associated statistical tests. We found that under a Brownian motion (BM) model of trait evolution, Abouheif\u2019s Cmean and Pagel\u2019s k performed well and substantially better than Moran\u2019s I and Blomberg\u2019s K.Pagel\</vt:lpwstr>
  </property>
  <property fmtid="{D5CDD505-2E9C-101B-9397-08002B2CF9AE}" pid="321" name="Mendeley_Bookmark_5Nw3oLuckk_6">
    <vt:lpwstr>u2019s k provided a reliable effect size measure and performed better for discriminating between more complex models of trait evolution, but was computationally more demanding than Abouheif\u2019s Cmean. Blomberg\u2019sKwasmost suitable to capture the eff</vt:lpwstr>
  </property>
  <property fmtid="{D5CDD505-2E9C-101B-9397-08002B2CF9AE}" pid="322" name="Mendeley_Bookmark_5Nw3oLuckk_7">
    <vt:lpwstr>ects of changing evolutionary rates in simu- lation experiments. Interestingly, sample size influenced not only the uncertainty but also the expected values ofmost indices,while polytomies and missing branch length information had only negligible impacts.</vt:lpwstr>
  </property>
  <property fmtid="{D5CDD505-2E9C-101B-9397-08002B2CF9AE}" pid="323" name="Mendeley_Bookmark_5Nw3oLuckk_8">
    <vt:lpwstr> We propose guidelines for choosing among indices, depending on (a) their sensitivity to true underlying patterns of phylogenetic signal, (b) whether a test or a quantitative measure is required and (c) their sensitivities to different topologies of phylo</vt:lpwstr>
  </property>
  <property fmtid="{D5CDD505-2E9C-101B-9397-08002B2CF9AE}" pid="324" name="Mendeley_Bookmark_5Nw3oLuckk_9">
    <vt:lpwstr>genies. These guidelines aimto better assess phylogenetic signal and distinguish it fromrandomtrait distributions. They were developed under the assumption of BM, and additional simulations with more complex trait evolution models show that they are to a </vt:lpwstr>
  </property>
  <property fmtid="{D5CDD505-2E9C-101B-9397-08002B2CF9AE}" pid="325" name="Mendeley_Bookmark_5UHEp0R4hH_1">
    <vt:lpwstr>ADDIN CSL_CITATION {"citationItems": [{"id": "ITEM-1", "itemData": {"author": [{"dropping-particle": "", "family": "Hansen", "given": "Thomas F.", "non-dropping-particle": "", "parse-names": false, "suffix": ""}, {"dropping-particle": "", "family": "Marti</vt:lpwstr>
  </property>
  <property fmtid="{D5CDD505-2E9C-101B-9397-08002B2CF9AE}" pid="326" name="Mendeley_Bookmark_5UHEp0R4hH_10">
    <vt:lpwstr>uan", "non-dropping-particle": "", "parse-names": false, "suffix": ""}, {"dropping-particle": "", "family": "Boettiger", "given": "Carl", "non-dropping-particle": "", "parse-names": false, "suffix": ""}, {"dropping-particle": "", "family": "O'Meara", "giv</vt:lpwstr>
  </property>
  <property fmtid="{D5CDD505-2E9C-101B-9397-08002B2CF9AE}" pid="327" name="Mendeley_Bookmark_5UHEp0R4hH_11">
    <vt:lpwstr>en": "Brian C.", "non-dropping-particle": "", "parse-names": false, "suffix": ""}], "container-title": "Evolution", "id": "ITEM-2", "issue": "8", "issued": {"date-parts": [["2012"]]}, "page": "2369-2383", "title": "Modeling stabilizing selection: Expandin</vt:lpwstr>
  </property>
  <property fmtid="{D5CDD505-2E9C-101B-9397-08002B2CF9AE}" pid="328" name="Mendeley_Bookmark_5UHEp0R4hH_12">
    <vt:lpwstr>g the Ornstein-Uhlenbeck model of adaptive evolution", "type": "article-journal", "volume": "66"}, "uris": ["http://www.mendeley.com/documents/?uuid=57fbecc5-56cb-4f6c-84fe-9aadd7336e5a"]}], "mendeley": {"formattedCitation": "(Beaulieu et al. 2012a; Hanse</vt:lpwstr>
  </property>
  <property fmtid="{D5CDD505-2E9C-101B-9397-08002B2CF9AE}" pid="329" name="Mendeley_Bookmark_5UHEp0R4hH_13">
    <vt:lpwstr>n and Martins 1996)", "plainTextFormattedCitation": "(Beaulieu et al. 2012a; Hansen and Martins 1996)", "previouslyFormattedCitation": "(Beaulieu et al. 2012a; Hansen and Martins 1996)"}, "properties": {"noteIndex": 0}, "schema": "https://github.com/citat</vt:lpwstr>
  </property>
  <property fmtid="{D5CDD505-2E9C-101B-9397-08002B2CF9AE}" pid="330" name="Mendeley_Bookmark_5UHEp0R4hH_14">
    <vt:lpwstr>ion-style-language/schema/raw/master/csl-citation.json"}</vt:lpwstr>
  </property>
  <property fmtid="{D5CDD505-2E9C-101B-9397-08002B2CF9AE}" pid="331" name="Mendeley_Bookmark_5UHEp0R4hH_2">
    <vt:lpwstr>ns", "given": "Emilia P.", "non-dropping-particle": "", "parse-names": false, "suffix": ""}], "container-title": "Evolution", "id": "ITEM-1", "issue": "4", "issued": {"date-parts": [["1996"]]}, "page": "1404-1417", "title": "Translating between microevolu</vt:lpwstr>
  </property>
  <property fmtid="{D5CDD505-2E9C-101B-9397-08002B2CF9AE}" pid="332" name="Mendeley_Bookmark_5UHEp0R4hH_3">
    <vt:lpwstr>tionary process and macroevolutionary patterns: correlation structure of interspecific data", "type": "article-journal", "volume": "50"}, "uris": ["http://www.mendeley.com/documents/?uuid=7583e339-3ac5-4b2c-a7da-c5cee093993b"]}, {"id": "ITEM-2", "itemData</vt:lpwstr>
  </property>
  <property fmtid="{D5CDD505-2E9C-101B-9397-08002B2CF9AE}" pid="333" name="Mendeley_Bookmark_5UHEp0R4hH_4">
    <vt:lpwstr>": {"DOI": "10.1111/j.1558-5646.2012.01619.x", "ISBN": "1558-5646", "ISSN": "00143820", "PMID": "22834738", "abstract": "Comparative methods used to study patterns of evolutionary change in a continuous trait on a phylogeny range from Brownian motion proc</vt:lpwstr>
  </property>
  <property fmtid="{D5CDD505-2E9C-101B-9397-08002B2CF9AE}" pid="334" name="Mendeley_Bookmark_5UHEp0R4hH_5">
    <vt:lpwstr>esses to models where the trait is assumed to evolve according to an Ornstein-Uhlenbeck (OU) process. Although these models have proved useful in a variety of contexts, they still do not cover all the scenarios biologists want to examine. For models based</vt:lpwstr>
  </property>
  <property fmtid="{D5CDD505-2E9C-101B-9397-08002B2CF9AE}" pid="335" name="Mendeley_Bookmark_5UHEp0R4hH_6">
    <vt:lpwstr> on the OU process, model complexity is restricted in current implementations by assuming that the rate of stochastic motion and the strength of selection do not vary among selective regimes. Here, we expand the OU model of adaptive evolution to include m</vt:lpwstr>
  </property>
  <property fmtid="{D5CDD505-2E9C-101B-9397-08002B2CF9AE}" pid="336" name="Mendeley_Bookmark_5UHEp0R4hH_7">
    <vt:lpwstr>odels that variously relax the assumption of a constant rate and strength of selection. In its most general form, the methods described here can assign each selective regime a separate trait optimum, a rate of stochastic motion parameter, and a parameter </vt:lpwstr>
  </property>
  <property fmtid="{D5CDD505-2E9C-101B-9397-08002B2CF9AE}" pid="337" name="Mendeley_Bookmark_5UHEp0R4hH_8">
    <vt:lpwstr>for the strength of selection. We use simulations to show that our models can detect meaningful differences in the evolutionary process, especially with larger sample sizes. We also illustrate our method using an empirical example of genome size evolution</vt:lpwstr>
  </property>
  <property fmtid="{D5CDD505-2E9C-101B-9397-08002B2CF9AE}" pid="338" name="Mendeley_Bookmark_5UHEp0R4hH_9">
    <vt:lpwstr> within a large flowering plant clade.", "author": [{"dropping-particle": "", "family": "Beaulieu", "given": "Jeremy M.", "non-dropping-particle": "", "parse-names": false, "suffix": ""}, {"dropping-particle": "", "family": "Jhwueng", "given": "Dwueng Chw</vt:lpwstr>
  </property>
  <property fmtid="{D5CDD505-2E9C-101B-9397-08002B2CF9AE}" pid="339" name="Mendeley_Bookmark_5sF9eCbC2W_1">
    <vt:lpwstr>ADDIN CSL_CITATION { "citationItems" : [ { "id" : "ITEM-1", "itemData" : { "DOI" : "10.1186/1471-2148-13-38", "ISBN" : "1471-2148", "ISSN" : "1471-2148", "PMID" : "23398853", "abstract" : "BACKGROUND: There has been a considerable increase in studies inve</vt:lpwstr>
  </property>
  <property fmtid="{D5CDD505-2E9C-101B-9397-08002B2CF9AE}" pid="340" name="Mendeley_Bookmark_5sF9eCbC2W_10">
    <vt:lpwstr>e" : "13" }, "uris" : [ "http://www.mendeley.com/documents/?uuid=77c42d66-d225-45df-af3c-e7e09d2faaf5" ] }, { "id" : "ITEM-2", "itemData" : { "DOI" : "10.1111/bij.12701", "ISSN" : "00244066", "author" : [ { "dropping-particle" : "", "family" : "Cooper", "</vt:lpwstr>
  </property>
  <property fmtid="{D5CDD505-2E9C-101B-9397-08002B2CF9AE}" pid="341" name="Mendeley_Bookmark_5sF9eCbC2W_11">
    <vt:lpwstr>given" : "Natalie", "non-dropping-particle" : "", "parse-names" : false, "suffix" : "" }, { "dropping-particle" : "", "family" : "Thomas", "given" : "Gavin H", "non-dropping-particle" : "", "parse-names" : false, "suffix" : "" }, { "dropping-particle" : "</vt:lpwstr>
  </property>
  <property fmtid="{D5CDD505-2E9C-101B-9397-08002B2CF9AE}" pid="342" name="Mendeley_Bookmark_5sF9eCbC2W_12">
    <vt:lpwstr>", "family" : "Venditti", "given" : "Chris", "non-dropping-particle" : "", "parse-names" : false, "suffix" : "" }, { "dropping-particle" : "", "family" : "Meade", "given" : "Andrew", "non-dropping-particle" : "", "parse-names" : false, "suffix" : "" }, { </vt:lpwstr>
  </property>
  <property fmtid="{D5CDD505-2E9C-101B-9397-08002B2CF9AE}" pid="343" name="Mendeley_Bookmark_5sF9eCbC2W_13">
    <vt:lpwstr>"dropping-particle" : "", "family" : "Freckleton", "given" : "Rob P", "non-dropping-particle" : "", "parse-names" : false, "suffix" : "" } ], "container-title" : "Biological Journal of the Linnean Society", "id" : "ITEM-2", "issue" : "1", "issued" : { "da</vt:lpwstr>
  </property>
  <property fmtid="{D5CDD505-2E9C-101B-9397-08002B2CF9AE}" pid="344" name="Mendeley_Bookmark_5sF9eCbC2W_14">
    <vt:lpwstr>te-parts" : [ [ "2016", "5" ] ] }, "page" : "64-77", "title" : "A cautionary note on the use of Ornstein Uhlenbeck models in macroevolutionary studies", "type" : "article-journal", "volume" : "118" }, "uris" : [ "http://www.mendeley.com/documents/?uuid=89</vt:lpwstr>
  </property>
  <property fmtid="{D5CDD505-2E9C-101B-9397-08002B2CF9AE}" pid="345" name="Mendeley_Bookmark_5sF9eCbC2W_15">
    <vt:lpwstr>99ab07-e1c8-40aa-a96d-0192183957dc" ] } ], "mendeley" : { "formattedCitation" : "(Davis &lt;i&gt;et al.&lt;/i&gt;, 2013; Cooper &lt;i&gt;et al.&lt;/i&gt;, 2016)", "plainTextFormattedCitation" : "(Davis et al., 2013; Cooper et al., 2016)", "previouslyFormattedCitation" : "(Davis </vt:lpwstr>
  </property>
  <property fmtid="{D5CDD505-2E9C-101B-9397-08002B2CF9AE}" pid="346" name="Mendeley_Bookmark_5sF9eCbC2W_16">
    <vt:lpwstr>&lt;i&gt;et al.&lt;/i&gt;, 2013; Cooper &lt;i&gt;et al.&lt;/i&gt;, 2016)" }, "properties" : { "noteIndex" : 0 }, "schema" : "https://github.com/citation-style-language/schema/raw/master/csl-citation.json" }</vt:lpwstr>
  </property>
  <property fmtid="{D5CDD505-2E9C-101B-9397-08002B2CF9AE}" pid="347" name="Mendeley_Bookmark_5sF9eCbC2W_2">
    <vt:lpwstr>stigating rates of diversification and character evolution, with one of the promising techniques being the BiSSE method (binary state speciation and extinction). This study uses simulations under a variety of different sample sizes (number of tips) and as</vt:lpwstr>
  </property>
  <property fmtid="{D5CDD505-2E9C-101B-9397-08002B2CF9AE}" pid="348" name="Mendeley_Bookmark_5sF9eCbC2W_3">
    <vt:lpwstr>ymmetries of rate (speciation, extinction, character change) to determine BiSSE's ability to test hypotheses, and investigate whether the method is susceptible to confounding effects.\\n\\nRESULTS: We found that the power of the BiSSE method is severely a</vt:lpwstr>
  </property>
  <property fmtid="{D5CDD505-2E9C-101B-9397-08002B2CF9AE}" pid="349" name="Mendeley_Bookmark_5sF9eCbC2W_4">
    <vt:lpwstr>ffected by both sample size and high tip ratio bias (one character state dominates among observed tips). Sample size and high tip ratio bias also reduced accuracy and precision of parameter estimation, and resulted in the inability to infer which rate asy</vt:lpwstr>
  </property>
  <property fmtid="{D5CDD505-2E9C-101B-9397-08002B2CF9AE}" pid="350" name="Mendeley_Bookmark_5sF9eCbC2W_5">
    <vt:lpwstr>mmetry caused the excess of a character state. In low tip ratio bias scenarios with appropriate tip sample size, BiSSE accurately estimated the rate asymmetry causing character state excess, avoiding the issue of confounding effects.\\n\\nCONCLUSIONS: Bas</vt:lpwstr>
  </property>
  <property fmtid="{D5CDD505-2E9C-101B-9397-08002B2CF9AE}" pid="351" name="Mendeley_Bookmark_5sF9eCbC2W_6">
    <vt:lpwstr>ed on our findings, we recommend that future studies utilizing BiSSE that have fewer than 300 terminals and/or have datasets where high tip ratio bias is observed (i.e., fewer than 10% of species are of one character state) should be extremely cautious wi</vt:lpwstr>
  </property>
  <property fmtid="{D5CDD505-2E9C-101B-9397-08002B2CF9AE}" pid="352" name="Mendeley_Bookmark_5sF9eCbC2W_7">
    <vt:lpwstr>th the interpretation of hypothesis testing results.", "author" : [ { "dropping-particle" : "", "family" : "Davis", "given" : "Matthew P", "non-dropping-particle" : "", "parse-names" : false, "suffix" : "" }, { "dropping-particle" : "", "family" : "Midfor</vt:lpwstr>
  </property>
  <property fmtid="{D5CDD505-2E9C-101B-9397-08002B2CF9AE}" pid="353" name="Mendeley_Bookmark_5sF9eCbC2W_8">
    <vt:lpwstr>d", "given" : "Peter E", "non-dropping-particle" : "", "parse-names" : false, "suffix" : "" }, { "dropping-particle" : "", "family" : "Maddison", "given" : "Wayne", "non-dropping-particle" : "", "parse-names" : false, "suffix" : "" } ], "container-title" </vt:lpwstr>
  </property>
  <property fmtid="{D5CDD505-2E9C-101B-9397-08002B2CF9AE}" pid="354" name="Mendeley_Bookmark_5sF9eCbC2W_9">
    <vt:lpwstr>: "BMC evolutionary biology", "id" : "ITEM-1", "issued" : { "date-parts" : [ [ "2013" ] ] }, "page" : "38", "title" : "Exploring power and parameter estimation of the BiSSE method for analyzing species diversification.", "type" : "article-journal", "volum</vt:lpwstr>
  </property>
  <property fmtid="{D5CDD505-2E9C-101B-9397-08002B2CF9AE}" pid="355" name="Mendeley_Bookmark_64fK6xa12R_1">
    <vt:lpwstr>ADDIN CSL_CITATION { "citationItems" : [ { "id" : "ITEM-1", "itemData" : { "DOI" : "http://dx.doi.org/10.1098/rstb.2014.0016", "author" : [ { "dropping-particle" : "", "family" : "Jetz", "given" : "Walter", "non-dropping-particle" : "", "parse-names" : fa</vt:lpwstr>
  </property>
  <property fmtid="{D5CDD505-2E9C-101B-9397-08002B2CF9AE}" pid="356" name="Mendeley_Bookmark_64fK6xa12R_10">
    <vt:lpwstr>amily" : "Mace", "given" : "Georgina M", "non-dropping-particle" : "", "parse-names" : false, "suffix" : "" } ], "container-title" : "Proceeding of the Royal Society B", "id" : "ITEM-2", "issued" : { "date-parts" : [ [ "2000" ] ] }, "page" : "1947-1952", </vt:lpwstr>
  </property>
  <property fmtid="{D5CDD505-2E9C-101B-9397-08002B2CF9AE}" pid="357" name="Mendeley_Bookmark_64fK6xa12R_11">
    <vt:lpwstr>"title" : "Predicting extinction risk in declining species.", "type" : "article-journal", "volume" : "267" }, "uris" : [ "http://www.mendeley.com/documents/?uuid=0d3b10ef-ea37-4537-96d5-1c3553581a0f" ] }, { "id" : "ITEM-3", "itemData" : { "DOI" : "10.1111</vt:lpwstr>
  </property>
  <property fmtid="{D5CDD505-2E9C-101B-9397-08002B2CF9AE}" pid="358" name="Mendeley_Bookmark_64fK6xa12R_12">
    <vt:lpwstr>/j.1365-2699.2007.01772.x", "ISSN" : "0305-0270", "author" : [ { "dropping-particle" : "", "family" : "Gaston", "given" : "Kevin J.", "non-dropping-particle" : "", "parse-names" : false, "suffix" : "" }, { "dropping-particle" : "", "family" : "Chown", "gi</vt:lpwstr>
  </property>
  <property fmtid="{D5CDD505-2E9C-101B-9397-08002B2CF9AE}" pid="359" name="Mendeley_Bookmark_64fK6xa12R_13">
    <vt:lpwstr>ven" : "Steven L.", "non-dropping-particle" : "", "parse-names" : false, "suffix" : "" }, { "dropping-particle" : "", "family" : "Evans", "given" : "Karl L.", "non-dropping-particle" : "", "parse-names" : false, "suffix" : "" } ], "container-title" : "Jou</vt:lpwstr>
  </property>
  <property fmtid="{D5CDD505-2E9C-101B-9397-08002B2CF9AE}" pid="360" name="Mendeley_Bookmark_64fK6xa12R_14">
    <vt:lpwstr>rnal of Biogeography", "id" : "ITEM-3", "issued" : { "date-parts" : [ [ "2008" ] ] }, "page" : "483-500", "title" : "Ecogeographical rules: elements of a synthesis", "type" : "article-journal", "volume" : "35" }, "uris" : [ "http://www.mendeley.com/docume</vt:lpwstr>
  </property>
  <property fmtid="{D5CDD505-2E9C-101B-9397-08002B2CF9AE}" pid="361" name="Mendeley_Bookmark_64fK6xa12R_15">
    <vt:lpwstr>nts/?uuid=6466543f-5b1d-492b-91d6-6f8cf9083c0e" ] }, { "id" : "ITEM-4", "itemData" : { "DOI" : "10.1146/annurev.ecolsys.33.010802.150448", "author" : [ { "dropping-particle" : "", "family" : "Webb", "given" : "Campbell O.", "non-dropping-particle" : "", "</vt:lpwstr>
  </property>
  <property fmtid="{D5CDD505-2E9C-101B-9397-08002B2CF9AE}" pid="362" name="Mendeley_Bookmark_64fK6xa12R_16">
    <vt:lpwstr>parse-names" : false, "suffix" : "" }, { "dropping-particle" : "", "family" : "Ackerly", "given" : "David D.", "non-dropping-particle" : "", "parse-names" : false, "suffix" : "" }, { "dropping-particle" : "", "family" : "Mcpeek", "given" : "Mark A.", "non</vt:lpwstr>
  </property>
  <property fmtid="{D5CDD505-2E9C-101B-9397-08002B2CF9AE}" pid="363" name="Mendeley_Bookmark_64fK6xa12R_17">
    <vt:lpwstr>-dropping-particle" : "", "parse-names" : false, "suffix" : "" }, { "dropping-particle" : "", "family" : "Donoghue", "given" : "Michael J.", "non-dropping-particle" : "", "parse-names" : false, "suffix" : "" } ], "container-title" : "Annual Review of Ecol</vt:lpwstr>
  </property>
  <property fmtid="{D5CDD505-2E9C-101B-9397-08002B2CF9AE}" pid="364" name="Mendeley_Bookmark_64fK6xa12R_18">
    <vt:lpwstr>ogy, Evolution, and Systematics", "id" : "ITEM-4", "issued" : { "date-parts" : [ [ "2002" ] ] }, "page" : "475-505", "title" : "Phylogenies and community ecology", "type" : "article-journal", "volume" : "33" }, "uris" : [ "http://www.mendeley.com/document</vt:lpwstr>
  </property>
  <property fmtid="{D5CDD505-2E9C-101B-9397-08002B2CF9AE}" pid="365" name="Mendeley_Bookmark_64fK6xa12R_19">
    <vt:lpwstr>s/?uuid=1f80bbc2-163f-4125-9fdb-0a1450497383" ] }, { "id" : "ITEM-5", "itemData" : { "DOI" : "10.1126/science.1194513", "ISSN" : "0036-8075", "author" : [ { "dropping-particle" : "", "family" : "Goldberg", "given" : "E. E.", "non-dropping-particle" : "", </vt:lpwstr>
  </property>
  <property fmtid="{D5CDD505-2E9C-101B-9397-08002B2CF9AE}" pid="366" name="Mendeley_Bookmark_64fK6xa12R_2">
    <vt:lpwstr>lse, "suffix" : "" }, { "dropping-particle" : "", "family" : "Freckleton", "given" : "Robert P", "non-dropping-particle" : "", "parse-names" : false, "suffix" : "" } ], "container-title" : "Philosophical transactions of the Royal Society of London. Series</vt:lpwstr>
  </property>
  <property fmtid="{D5CDD505-2E9C-101B-9397-08002B2CF9AE}" pid="367" name="Mendeley_Bookmark_64fK6xa12R_20">
    <vt:lpwstr>"parse-names" : false, "suffix" : "" }, { "dropping-particle" : "", "family" : "Kohn", "given" : "J. R.", "non-dropping-particle" : "", "parse-names" : false, "suffix" : "" }, { "dropping-particle" : "", "family" : "Lande", "given" : "R.", "non-dropping-p</vt:lpwstr>
  </property>
  <property fmtid="{D5CDD505-2E9C-101B-9397-08002B2CF9AE}" pid="368" name="Mendeley_Bookmark_64fK6xa12R_21">
    <vt:lpwstr>article" : "", "parse-names" : false, "suffix" : "" }, { "dropping-particle" : "", "family" : "Robertson", "given" : "K. a.", "non-dropping-particle" : "", "parse-names" : false, "suffix" : "" }, { "dropping-particle" : "", "family" : "Smith", "given" : "</vt:lpwstr>
  </property>
  <property fmtid="{D5CDD505-2E9C-101B-9397-08002B2CF9AE}" pid="369" name="Mendeley_Bookmark_64fK6xa12R_22">
    <vt:lpwstr>S. a.", "non-dropping-particle" : "", "parse-names" : false, "suffix" : "" }, { "dropping-particle" : "", "family" : "Igic", "given" : "B.", "non-dropping-particle" : "", "parse-names" : false, "suffix" : "" } ], "container-title" : "Science", "id" : "ITE</vt:lpwstr>
  </property>
  <property fmtid="{D5CDD505-2E9C-101B-9397-08002B2CF9AE}" pid="370" name="Mendeley_Bookmark_64fK6xa12R_23">
    <vt:lpwstr>M-5", "issue" : "493", "issued" : { "date-parts" : [ [ "2010" ] ] }, "page" : "493-495", "title" : "Species selection maintains self-incompatibility", "type" : "article-journal", "volume" : "330" }, "uris" : [ "http://www.mendeley.com/documents/?uuid=8aa7</vt:lpwstr>
  </property>
  <property fmtid="{D5CDD505-2E9C-101B-9397-08002B2CF9AE}" pid="371" name="Mendeley_Bookmark_64fK6xa12R_24">
    <vt:lpwstr>8591-8582-4a96-bef6-449304c30263" ] }, { "id" : "ITEM-6", "itemData" : { "DOI" : "10.1126/science.1238677", "ISBN" : "1095-9203 (Electronic)\\r0036-8075 (Linking)", "ISSN" : "1095-9203", "PMID" : "23896459", "abstract" : "The evolution of social monogamy </vt:lpwstr>
  </property>
  <property fmtid="{D5CDD505-2E9C-101B-9397-08002B2CF9AE}" pid="372" name="Mendeley_Bookmark_64fK6xa12R_25">
    <vt:lpwstr>has intrigued biologists for over a century. Here, we show that the ancestral condition for all mammalian groups is of solitary individuals and that social monogamy is derived almost exclusively from this social system. The evolution of social monogamy do</vt:lpwstr>
  </property>
  <property fmtid="{D5CDD505-2E9C-101B-9397-08002B2CF9AE}" pid="373" name="Mendeley_Bookmark_64fK6xa12R_26">
    <vt:lpwstr>es not appear to have been associated with a high risk of male infanticide, and paternal care is a consequence rather than a cause of social monogamy. Social monogamy has evolved in nonhuman mammals where breeding females are intolerant of each other and </vt:lpwstr>
  </property>
  <property fmtid="{D5CDD505-2E9C-101B-9397-08002B2CF9AE}" pid="374" name="Mendeley_Bookmark_64fK6xa12R_27">
    <vt:lpwstr>female density is low, suggesting that it represents a mating strategy that has developed where males are unable to defend access to multiple females.", "author" : [ { "dropping-particle" : "", "family" : "Lukas", "given" : "D", "non-dropping-particle" : </vt:lpwstr>
  </property>
  <property fmtid="{D5CDD505-2E9C-101B-9397-08002B2CF9AE}" pid="375" name="Mendeley_Bookmark_64fK6xa12R_28">
    <vt:lpwstr>"", "parse-names" : false, "suffix" : "" }, { "dropping-particle" : "", "family" : "Clutton-Brock", "given" : "T H", "non-dropping-particle" : "", "parse-names" : false, "suffix" : "" } ], "container-title" : "Science", "id" : "ITEM-6", "issued" : { "date</vt:lpwstr>
  </property>
  <property fmtid="{D5CDD505-2E9C-101B-9397-08002B2CF9AE}" pid="376" name="Mendeley_Bookmark_64fK6xa12R_29">
    <vt:lpwstr>-parts" : [ [ "2013" ] ] }, "page" : "526-30", "title" : "The evolution of social monogamy in mammals.", "type" : "article-journal", "volume" : "341" }, "uris" : [ "http://www.mendeley.com/documents/?uuid=5ccbe4b0-8045-4165-90ee-46a8278c7735" ] } ], "mend</vt:lpwstr>
  </property>
  <property fmtid="{D5CDD505-2E9C-101B-9397-08002B2CF9AE}" pid="377" name="Mendeley_Bookmark_64fK6xa12R_3">
    <vt:lpwstr> B, Biological sciences", "id" : "ITEM-1", "issued" : { "date-parts" : [ [ "2015" ] ] }, "page" : "20140016", "title" : "Towards a general framework for predicting threat status of data-deficient species from phylogenetic, spatial and environmental inform</vt:lpwstr>
  </property>
  <property fmtid="{D5CDD505-2E9C-101B-9397-08002B2CF9AE}" pid="378" name="Mendeley_Bookmark_64fK6xa12R_30">
    <vt:lpwstr>eley" : { "formattedCitation" : "(Purvis &lt;i&gt;et al.&lt;/i&gt;, 2000; Webb &lt;i&gt;et al.&lt;/i&gt;, 2002; Gaston &lt;i&gt;et al.&lt;/i&gt;, 2008; Goldberg &lt;i&gt;et al.&lt;/i&gt;, 2010; Lukas &amp; Clutton-Brock, 2013; Jetz &amp; Freckleton, 2015)", "plainTextFormattedCitation" : "(Purvis et al., 2000;</vt:lpwstr>
  </property>
  <property fmtid="{D5CDD505-2E9C-101B-9397-08002B2CF9AE}" pid="379" name="Mendeley_Bookmark_64fK6xa12R_31">
    <vt:lpwstr> Webb et al., 2002; Gaston et al., 2008; Goldberg et al., 2010; Lukas &amp; Clutton-Brock, 2013; Jetz &amp; Freckleton, 2015)", "previouslyFormattedCitation" : "(Purvis &lt;i&gt;et al.&lt;/i&gt;, 2000; Webb &lt;i&gt;et al.&lt;/i&gt;, 2002; Gaston &lt;i&gt;et al.&lt;/i&gt;, 2008; Goldberg &lt;i&gt;et al.&lt;</vt:lpwstr>
  </property>
  <property fmtid="{D5CDD505-2E9C-101B-9397-08002B2CF9AE}" pid="380" name="Mendeley_Bookmark_64fK6xa12R_32">
    <vt:lpwstr>/i&gt;, 2010; Lukas &amp; Clutton-Brock, 2013; Jetz &amp; Freckleton, 2015)" }, "properties" : { "noteIndex" : 0 }, "schema" : "https://github.com/citation-style-language/schema/raw/master/csl-citation.json" }</vt:lpwstr>
  </property>
  <property fmtid="{D5CDD505-2E9C-101B-9397-08002B2CF9AE}" pid="381" name="Mendeley_Bookmark_64fK6xa12R_4">
    <vt:lpwstr>ation", "type" : "article-journal", "volume" : "370" }, "uris" : [ "http://www.mendeley.com/documents/?uuid=0c7057c5-b72b-401c-af12-f72afd18dc73" ] }, { "id" : "ITEM-2", "itemData" : { "DOI" : "10.1098/rspb.2000.1234", "ISBN" : "0962-8452", "ISSN" : "0962</vt:lpwstr>
  </property>
  <property fmtid="{D5CDD505-2E9C-101B-9397-08002B2CF9AE}" pid="382" name="Mendeley_Bookmark_64fK6xa12R_5">
    <vt:lpwstr>-8452", "PMID" : "11075706", "abstract" : "What biological attributes predispose species to the risk of extinction? There are many hypotheses but so far there has been no systematic analysis for discriminating between them. Using complete phylogenies of c</vt:lpwstr>
  </property>
  <property fmtid="{D5CDD505-2E9C-101B-9397-08002B2CF9AE}" pid="383" name="Mendeley_Bookmark_64fK6xa12R_6">
    <vt:lpwstr>ontemporary carnivores and primates, we present, to our knowledge, the first comparative test showing that high trophic level, low population density slow life history and, in particular, small geographical range size are all significantly and independent</vt:lpwstr>
  </property>
  <property fmtid="{D5CDD505-2E9C-101B-9397-08002B2CF9AE}" pid="384" name="Mendeley_Bookmark_64fK6xa12R_7">
    <vt:lpwstr>ly associated with a high extinction risk in declining species. These traits together explain nearly 50% of the total between-species variation in extinction risk. Much of the remaining variation can be accounted for by external anthropogenic factors that</vt:lpwstr>
  </property>
  <property fmtid="{D5CDD505-2E9C-101B-9397-08002B2CF9AE}" pid="385" name="Mendeley_Bookmark_64fK6xa12R_8">
    <vt:lpwstr> affect species irrespective of their biology.", "author" : [ { "dropping-particle" : "", "family" : "Purvis", "given" : "Andy", "non-dropping-particle" : "", "parse-names" : false, "suffix" : "" }, { "dropping-particle" : "", "family" : "Gittleman", "giv</vt:lpwstr>
  </property>
  <property fmtid="{D5CDD505-2E9C-101B-9397-08002B2CF9AE}" pid="386" name="Mendeley_Bookmark_64fK6xa12R_9">
    <vt:lpwstr>en" : "John L", "non-dropping-particle" : "", "parse-names" : false, "suffix" : "" }, { "dropping-particle" : "", "family" : "Cowlishaw", "given" : "Guy", "non-dropping-particle" : "", "parse-names" : false, "suffix" : "" }, { "dropping-particle" : "", "f</vt:lpwstr>
  </property>
  <property fmtid="{D5CDD505-2E9C-101B-9397-08002B2CF9AE}" pid="387" name="Mendeley_Bookmark_67YOANWg0e_1">
    <vt:lpwstr>ADDIN CSL_CITATION {"citationItems": [{"id": "ITEM-1", "itemData": {"author": [{"dropping-particle": "", "family": "Rubin", "given": "D.B", "non-dropping-particle": "", "parse-names": false, "suffix": ""}], "container-title": "Biometrika", "id": "ITEM-1",</vt:lpwstr>
  </property>
  <property fmtid="{D5CDD505-2E9C-101B-9397-08002B2CF9AE}" pid="388" name="Mendeley_Bookmark_67YOANWg0e_2">
    <vt:lpwstr> "issue": "3", "issued": {"date-parts": [["1976"]]}, "page": "581-592", "title": "Inference and missing data", "type": "article-journal", "volume": "63"}, "uris": ["http://www.mendeley.com/documents/?uuid=a43dc241-f035-41f4-9a0d-d0a4e08d0898"]}, {"id": "I</vt:lpwstr>
  </property>
  <property fmtid="{D5CDD505-2E9C-101B-9397-08002B2CF9AE}" pid="389" name="Mendeley_Bookmark_67YOANWg0e_3">
    <vt:lpwstr>TEM-2", "itemData": {"ISBN": "9781606236390", "author": [{"dropping-particle": "", "family": "Enders", "given": "Craig K.", "non-dropping-particle": "", "parse-names": false, "suffix": ""}], "edition": "1", "id": "ITEM-2", "issued": {"date-parts": [["2010</vt:lpwstr>
  </property>
  <property fmtid="{D5CDD505-2E9C-101B-9397-08002B2CF9AE}" pid="390" name="Mendeley_Bookmark_67YOANWg0e_4">
    <vt:lpwstr>"]]}, "number-of-pages": "377", "publisher-place": "New York, NY", "title": "Applied Missing Data Analysis", "type": "book"}, "uris": ["http://www.mendeley.com/documents/?uuid=5d1bb767-c2ae-4cf1-b842-1128f38d8b00"]}, {"id": "ITEM-3", "itemData": {"ISBN": </vt:lpwstr>
  </property>
  <property fmtid="{D5CDD505-2E9C-101B-9397-08002B2CF9AE}" pid="391" name="Mendeley_Bookmark_67YOANWg0e_5">
    <vt:lpwstr>"3175723993", "author": [{"dropping-particle": "", "family": "Little", "given": "Roderick J A", "non-dropping-particle": "", "parse-names": false, "suffix": ""}, {"dropping-particle": "", "family": "Rubin", "given": "Donald B", "non-dropping-particle": ""</vt:lpwstr>
  </property>
  <property fmtid="{D5CDD505-2E9C-101B-9397-08002B2CF9AE}" pid="392" name="Mendeley_Bookmark_67YOANWg0e_6">
    <vt:lpwstr>, "parse-names": false, "suffix": ""}], "edition": "2nd editio", "id": "ITEM-3", "issued": {"date-parts": [["2002"]]}, "number-of-pages": "408", "publisher": "John Wiley &amp; Sons", "publisher-place": "New Jersey", "title": "Statistical analysis with missing</vt:lpwstr>
  </property>
  <property fmtid="{D5CDD505-2E9C-101B-9397-08002B2CF9AE}" pid="393" name="Mendeley_Bookmark_67YOANWg0e_7">
    <vt:lpwstr> data", "type": "book"}, "uris": ["http://www.mendeley.com/documents/?uuid=e31e871c-a087-4fef-b52b-53620fcd36ee"]}], "mendeley": {"formattedCitation": "(Enders 2010; Little and Rubin 2002; Rubin 1976)", "plainTextFormattedCitation": "(Enders 2010; Little </vt:lpwstr>
  </property>
  <property fmtid="{D5CDD505-2E9C-101B-9397-08002B2CF9AE}" pid="394" name="Mendeley_Bookmark_67YOANWg0e_8">
    <vt:lpwstr>and Rubin 2002; Rubin 1976)", "previouslyFormattedCitation": "(Enders 2010; Little and Rubin 2002; Rubin 1976)"}, "properties": {"noteIndex": 0}, "schema": "https://github.com/citation-style-language/schema/raw/master/csl-citation.json"}</vt:lpwstr>
  </property>
  <property fmtid="{D5CDD505-2E9C-101B-9397-08002B2CF9AE}" pid="395" name="Mendeley_Bookmark_6sATF9N0CB_1">
    <vt:lpwstr>ADDIN CSL_CITATION {"citationItems": [{"id": "ITEM-1", "itemData": {"DOI": "10.1111/ecog.01678", "ISSN": "09067590", "author": [{"dropping-particle": "", "family": "Rosado", "given": "Bruno H. P.", "non-dropping-particle": "", "parse-names": false, "suffi</vt:lpwstr>
  </property>
  <property fmtid="{D5CDD505-2E9C-101B-9397-08002B2CF9AE}" pid="396" name="Mendeley_Bookmark_6sATF9N0CB_2">
    <vt:lpwstr>x": ""}, {"dropping-particle": "", "family": "S. L. Figueiredo", "given": "Marcos", "non-dropping-particle": "de", "parse-names": false, "suffix": ""}, {"dropping-particle": "", "family": "Mattos", "given": "Eduardo A.", "non-dropping-particle": "de", "pa</vt:lpwstr>
  </property>
  <property fmtid="{D5CDD505-2E9C-101B-9397-08002B2CF9AE}" pid="397" name="Mendeley_Bookmark_6sATF9N0CB_3">
    <vt:lpwstr>rse-names": false, "suffix": ""}, {"dropping-particle": "V.", "family": "Grelle", "given": "Carlos E.", "non-dropping-particle": "", "parse-names": false, "suffix": ""}], "container-title": "Ecography", "id": "ITEM-1", "issue": "11", "issued": {"date-part</vt:lpwstr>
  </property>
  <property fmtid="{D5CDD505-2E9C-101B-9397-08002B2CF9AE}" pid="398" name="Mendeley_Bookmark_6sATF9N0CB_4">
    <vt:lpwstr>s": [["2015", "11"]]}, "page": "1034-1041", "title": "Eltonian shortfall due to the Grinnellian view: functional ecology between the mismatch of niche concepts", "type": "article-journal", "volume": "39"}, "uris": ["http://www.mendeley.com/documents/?uuid</vt:lpwstr>
  </property>
  <property fmtid="{D5CDD505-2E9C-101B-9397-08002B2CF9AE}" pid="399" name="Mendeley_Bookmark_6sATF9N0CB_5">
    <vt:lpwstr>=ba0855ef-ab6b-4152-9c0a-3c0134260da9"]}], "mendeley": {"formattedCitation": "(Rosado et al. 2015)", "plainTextFormattedCitation": "(Rosado et al. 2015)", "previouslyFormattedCitation": "(Rosado et al. 2015)"}, "properties": {"noteIndex": 0}, "schema": "h</vt:lpwstr>
  </property>
  <property fmtid="{D5CDD505-2E9C-101B-9397-08002B2CF9AE}" pid="400" name="Mendeley_Bookmark_6sATF9N0CB_6">
    <vt:lpwstr>ttps://github.com/citation-style-language/schema/raw/master/csl-citation.json"}</vt:lpwstr>
  </property>
  <property fmtid="{D5CDD505-2E9C-101B-9397-08002B2CF9AE}" pid="401" name="Mendeley_Bookmark_7DJspThR9i_1">
    <vt:lpwstr>ADDIN CSL_CITATION { "citationItems" : [ { "id" : "ITEM-1", "itemData" : { "author" : [ { "dropping-particle" : "", "family" : "Rubin", "given" : "D.B", "non-dropping-particle" : "", "parse-names" : false, "suffix" : "" } ], "container-title" : "Biometrik</vt:lpwstr>
  </property>
  <property fmtid="{D5CDD505-2E9C-101B-9397-08002B2CF9AE}" pid="402" name="Mendeley_Bookmark_7DJspThR9i_2">
    <vt:lpwstr>a", "id" : "ITEM-1", "issue" : "3", "issued" : { "date-parts" : [ [ "1976" ] ] }, "page" : "581-592", "title" : "Inference and missing data", "type" : "article-journal", "volume" : "63" }, "uris" : [ "http://www.mendeley.com/documents/?uuid=a43dc241-f035-</vt:lpwstr>
  </property>
  <property fmtid="{D5CDD505-2E9C-101B-9397-08002B2CF9AE}" pid="403" name="Mendeley_Bookmark_7DJspThR9i_3">
    <vt:lpwstr>41f4-9a0d-d0a4e08d0898" ] } ], "mendeley" : { "formattedCitation" : "(Rubin, 1976)", "plainTextFormattedCitation" : "(Rubin, 1976)", "previouslyFormattedCitation" : "(Rubin, 1976)" }, "properties" : { "noteIndex" : 0 }, "schema" : "https://github.com/cita</vt:lpwstr>
  </property>
  <property fmtid="{D5CDD505-2E9C-101B-9397-08002B2CF9AE}" pid="404" name="Mendeley_Bookmark_7DJspThR9i_4">
    <vt:lpwstr>tion-style-language/schema/raw/master/csl-citation.json" }</vt:lpwstr>
  </property>
  <property fmtid="{D5CDD505-2E9C-101B-9397-08002B2CF9AE}" pid="405" name="Mendeley_Bookmark_8C02mVpiWY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406" name="Mendeley_Bookmark_8C02mVpiWY_10">
    <vt:lpwstr>389-4986 (Print)\\n1389-4986 (Linking)", "ISSN": "13894986", "PMID": "17549635", "abstract": "Multiple imputation (MI) and full information maximum likelihood (FIML) are the two most common approaches to missing data analysis. In theory, MI and FIML are e</vt:lpwstr>
  </property>
  <property fmtid="{D5CDD505-2E9C-101B-9397-08002B2CF9AE}" pid="407" name="Mendeley_Bookmark_8C02mVpiWY_11">
    <vt:lpwstr>quivalent when identical models are tested using the same variables, and when m, the number of imputations performed with MI, approaches infinity. However, it is important to know how many imputations are necessary before MI and FIML are sufficiently equi</vt:lpwstr>
  </property>
  <property fmtid="{D5CDD505-2E9C-101B-9397-08002B2CF9AE}" pid="408" name="Mendeley_Bookmark_8C02mVpiWY_12">
    <vt:lpwstr>valent in ways that are important to prevention scientists. MI theory suggests that small values of m, even on the order of three to five imputations, yield excellent results. Previous guidelines for sufficient m are based on relative efficiency, which in</vt:lpwstr>
  </property>
  <property fmtid="{D5CDD505-2E9C-101B-9397-08002B2CF9AE}" pid="409" name="Mendeley_Bookmark_8C02mVpiWY_13">
    <vt:lpwstr>volves the fraction of missing information (gamma) for the parameter being estimated, and m. In the present study, we used a Monte Carlo simulation to test MI models across several scenarios in which gamma and m were varied. Standard errors and p-values f</vt:lpwstr>
  </property>
  <property fmtid="{D5CDD505-2E9C-101B-9397-08002B2CF9AE}" pid="410" name="Mendeley_Bookmark_8C02mVpiWY_14">
    <vt:lpwstr>or the regression coefficient of interest varied as a function of m, but not at the same rate as relative efficiency. Most importantly, statistical power for small effect sizes diminished as m became smaller, and the rate of this power falloff was much gr</vt:lpwstr>
  </property>
  <property fmtid="{D5CDD505-2E9C-101B-9397-08002B2CF9AE}" pid="411" name="Mendeley_Bookmark_8C02mVpiWY_15">
    <vt:lpwstr>eater than predicted by changes in relative efficiency. Based our findings, we recommend that researchers using MI should perform many more imputations than previously considered sufficient. These recommendations are based on gamma, and take into consider</vt:lpwstr>
  </property>
  <property fmtid="{D5CDD505-2E9C-101B-9397-08002B2CF9AE}" pid="412" name="Mendeley_Bookmark_8C02mVpiWY_16">
    <vt:lpwstr>ation one's tolerance for a preventable power falloff (compared to FIML) due to using too few imputations.", "author": [{"dropping-particle": "", "family": "Graham", "given": "John W.", "non-dropping-particle": "", "parse-names": false, "suffix": ""}, {"d</vt:lpwstr>
  </property>
  <property fmtid="{D5CDD505-2E9C-101B-9397-08002B2CF9AE}" pid="413" name="Mendeley_Bookmark_8C02mVpiWY_17">
    <vt:lpwstr>ropping-particle": "", "family": "Olchowski", "given": "Allison E.", "non-dropping-particle": "", "parse-names": false, "suffix": ""}, {"dropping-particle": "", "family": "Gilreath", "given": "Tamika D.", "non-dropping-particle": "", "parse-names": false,</vt:lpwstr>
  </property>
  <property fmtid="{D5CDD505-2E9C-101B-9397-08002B2CF9AE}" pid="414" name="Mendeley_Bookmark_8C02mVpiWY_18">
    <vt:lpwstr> "suffix": ""}], "container-title": "Prevention Science", "id": "ITEM-2", "issued": {"date-parts": [["2007"]]}, "page": "206-213", "title": "How many imputations are really needed? Some practical clarifications of multiple imputation theory", "type": "art</vt:lpwstr>
  </property>
  <property fmtid="{D5CDD505-2E9C-101B-9397-08002B2CF9AE}" pid="415" name="Mendeley_Bookmark_8C02mVpiWY_19">
    <vt:lpwstr>icle-journal", "volume": "8"}, "uris": ["http://www.mendeley.com/documents/?uuid=f7fb6779-fa45-46c1-a15c-13d2535dbd8f"]}, {"id": "ITEM-3", "itemData": {"DOI": "10.1177/0049124117747303", "ISSN": "0049-1241", "author": [{"dropping-particle": "", "family": </vt:lpwstr>
  </property>
  <property fmtid="{D5CDD505-2E9C-101B-9397-08002B2CF9AE}" pid="416" name="Mendeley_Bookmark_8C02mVpiWY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417" name="Mendeley_Bookmark_8C02mVpiWY_20">
    <vt:lpwstr>"Hippel", "given": "Paul T.", "non-dropping-particle": "von", "parse-names": false, "suffix": ""}], "container-title": "Sociological Methods &amp; Research", "id": "ITEM-3", "issued": {"date-parts": [["2018", "1", "18"]]}, "page": "004912411774730", "title": </vt:lpwstr>
  </property>
  <property fmtid="{D5CDD505-2E9C-101B-9397-08002B2CF9AE}" pid="418" name="Mendeley_Bookmark_8C02mVpiWY_21">
    <vt:lpwstr>"How Many Imputations Do You Need? A Two-stage Calculation Using a Quadratic Rule", "type": "article-journal"}, "uris": ["http://www.mendeley.com/documents/?uuid=08bd3c0e-8c3e-4191-b1ac-e48c73c685d1"]}], "mendeley": {"formattedCitation": "(Graham et al. 2</vt:lpwstr>
  </property>
  <property fmtid="{D5CDD505-2E9C-101B-9397-08002B2CF9AE}" pid="419" name="Mendeley_Bookmark_8C02mVpiWY_22">
    <vt:lpwstr>007; van Buuren 2012; von Hippel 2018)", "plainTextFormattedCitation": "(Graham et al. 2007; van Buuren 2012; von Hippel 2018)", "previouslyFormattedCitation": "(Graham et al. 2007; van Buuren 2012; von Hippel 2018)"}, "properties": {"noteIndex": 0}, "sch</vt:lpwstr>
  </property>
  <property fmtid="{D5CDD505-2E9C-101B-9397-08002B2CF9AE}" pid="420" name="Mendeley_Bookmark_8C02mVpiWY_23">
    <vt:lpwstr>ema": "https://github.com/citation-style-language/schema/raw/master/csl-citation.json"}</vt:lpwstr>
  </property>
  <property fmtid="{D5CDD505-2E9C-101B-9397-08002B2CF9AE}" pid="421" name="Mendeley_Bookmark_8C02mVpiWY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422" name="Mendeley_Bookmark_8C02mVpiWY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423" name="Mendeley_Bookmark_8C02mVpiWY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424" name="Mendeley_Bookmark_8C02mVpiWY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425" name="Mendeley_Bookmark_8C02mVpiWY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426" name="Mendeley_Bookmark_8C02mVpiWY_8">
    <vt:lpwstr> "family": "Buuren", "given": "Stef", "non-dropping-particle": "van", "parse-names": false, "suffix": ""}], "edition": "1", "id": "ITEM-1", "issued": {"date-parts": [["2012"]]}, "number-of-pages": "342", "publisher": "Chapman and Hall/CRC", "publisher-pla</vt:lpwstr>
  </property>
  <property fmtid="{D5CDD505-2E9C-101B-9397-08002B2CF9AE}" pid="427" name="Mendeley_Bookmark_8C02mVpiWY_9">
    <vt:lpwstr>ce": "Boca Raton, Fl", "title": "Flexible Imputation of Missing Data", "type": "book"}, "uris": ["http://www.mendeley.com/documents/?uuid=c546fe7c-24b9-4c66-9203-bca5f3a3238b"]}, {"id": "ITEM-2", "itemData": {"DOI": "10.1007/s11121-007-0070-9", "ISBN": "1</vt:lpwstr>
  </property>
  <property fmtid="{D5CDD505-2E9C-101B-9397-08002B2CF9AE}" pid="428" name="Mendeley_Bookmark_8Z2qYsQ2nx_1">
    <vt:lpwstr>ADDIN CSL_CITATION {"citationItems": [{"id": "ITEM-1", "itemData": {"ISBN": "9781606236390", "author": [{"dropping-particle": "", "family": "Enders", "given": "Craig K.", "non-dropping-particle": "", "parse-names": false, "suffix": ""}], "edition": "1", "</vt:lpwstr>
  </property>
  <property fmtid="{D5CDD505-2E9C-101B-9397-08002B2CF9AE}" pid="429" name="Mendeley_Bookmark_8Z2qYsQ2nx_2">
    <vt:lpwstr>id": "ITEM-1", "issued": {"date-parts": [["2010"]]}, "number-of-pages": "377", "publisher-place": "New York, NY", "title": "Applied Missing Data Analysis", "type": "book"}, "uris": ["http://www.mendeley.com/documents/?uuid=5d1bb767-c2ae-4cf1-b842-1128f38d</vt:lpwstr>
  </property>
  <property fmtid="{D5CDD505-2E9C-101B-9397-08002B2CF9AE}" pid="430" name="Mendeley_Bookmark_8Z2qYsQ2nx_3">
    <vt:lpwstr>8b00"]}], "mendeley": {"formattedCitation": "(Enders 2010)", "plainTextFormattedCitation": "(Enders 2010)", "previouslyFormattedCitation": "(Enders 2010)"}, "properties": {"noteIndex": 0}, "schema": "https://github.com/citation-style-language/schema/raw/m</vt:lpwstr>
  </property>
  <property fmtid="{D5CDD505-2E9C-101B-9397-08002B2CF9AE}" pid="431" name="Mendeley_Bookmark_8Z2qYsQ2nx_4">
    <vt:lpwstr>aster/csl-citation.json"}</vt:lpwstr>
  </property>
  <property fmtid="{D5CDD505-2E9C-101B-9397-08002B2CF9AE}" pid="432" name="Mendeley_Bookmark_96pRhuxfMW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433" name="Mendeley_Bookmark_96pRhuxfMW_10">
    <vt:lpwstr>itation": "(van Buuren 2012)", "previouslyFormattedCitation": "(van Buuren 2012)"}, "properties": {"noteIndex": 0}, "schema": "https://github.com/citation-style-language/schema/raw/master/csl-citation.json"}</vt:lpwstr>
  </property>
  <property fmtid="{D5CDD505-2E9C-101B-9397-08002B2CF9AE}" pid="434" name="Mendeley_Bookmark_96pRhuxfMW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435" name="Mendeley_Bookmark_96pRhuxfMW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436" name="Mendeley_Bookmark_96pRhuxfMW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437" name="Mendeley_Bookmark_96pRhuxfMW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438" name="Mendeley_Bookmark_96pRhuxfMW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439" name="Mendeley_Bookmark_96pRhuxfMW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440" name="Mendeley_Bookmark_96pRhuxfMW_8">
    <vt:lpwstr> "family": "Buuren", "given": "Stef", "non-dropping-particle": "van", "parse-names": false, "suffix": ""}], "edition": "1", "id": "ITEM-1", "issued": {"date-parts": [["2012"]]}, "number-of-pages": "342", "publisher": "Chapman and Hall/CRC", "publisher-pla</vt:lpwstr>
  </property>
  <property fmtid="{D5CDD505-2E9C-101B-9397-08002B2CF9AE}" pid="441" name="Mendeley_Bookmark_96pRhuxfMW_9">
    <vt:lpwstr>ce": "Boca Raton, Fl", "title": "Flexible Imputation of Missing Data", "type": "book"}, "uris": ["http://www.mendeley.com/documents/?uuid=c546fe7c-24b9-4c66-9203-bca5f3a3238b"]}], "mendeley": {"formattedCitation": "(van Buuren 2012)", "plainTextFormattedC</vt:lpwstr>
  </property>
  <property fmtid="{D5CDD505-2E9C-101B-9397-08002B2CF9AE}" pid="442" name="Mendeley_Bookmark_9DZXWujwnE_1">
    <vt:lpwstr>ADDIN CSL_CITATION {"citationItems": [{"id": "ITEM-1", "itemData": {"DOI": "10.1111/j.1365-2656.2012.01999.x", "ISBN": "0021-8790", "ISSN": "1365-2656", "PMID": "22640486", "abstract": "1. Comparative analyses are used to address the key question of what </vt:lpwstr>
  </property>
  <property fmtid="{D5CDD505-2E9C-101B-9397-08002B2CF9AE}" pid="443" name="Mendeley_Bookmark_9DZXWujwnE_10">
    <vt:lpwstr>te inferences from comparative analyses by focusing on the subset of species for which data are available. Ultimately, addressing the data bias problem requires greater investment in data collection and dissemination, as well as the development of methodo</vt:lpwstr>
  </property>
  <property fmtid="{D5CDD505-2E9C-101B-9397-08002B2CF9AE}" pid="444" name="Mendeley_Bookmark_9DZXWujwnE_11">
    <vt:lpwstr>logical approaches to effectively correct existing biases.", "author": [{"dropping-particle": "", "family": "Gonzalez-Suarez", "given": "Manuela", "non-dropping-particle": "", "parse-names": false, "suffix": ""}, {"dropping-particle": "", "family": "Lucas</vt:lpwstr>
  </property>
  <property fmtid="{D5CDD505-2E9C-101B-9397-08002B2CF9AE}" pid="445" name="Mendeley_Bookmark_9DZXWujwnE_12">
    <vt:lpwstr>", "given": "Pablo M", "non-dropping-particle": "", "parse-names": false, "suffix": ""}, {"dropping-particle": "", "family": "Revilla", "given": "Eloy", "non-dropping-particle": "", "parse-names": false, "suffix": ""}], "container-title": "The Journal of </vt:lpwstr>
  </property>
  <property fmtid="{D5CDD505-2E9C-101B-9397-08002B2CF9AE}" pid="446" name="Mendeley_Bookmark_9DZXWujwnE_13">
    <vt:lpwstr>Animal Ecology", "id": "ITEM-1", "issued": {"date-parts": [["2012"]]}, "page": "1211-22", "title": "Biases in comparative analyses of extinction risk: mind the gap.", "type": "article-journal", "volume": "81"}, "uris": ["http://www.mendeley.com/documents/</vt:lpwstr>
  </property>
  <property fmtid="{D5CDD505-2E9C-101B-9397-08002B2CF9AE}" pid="447" name="Mendeley_Bookmark_9DZXWujwnE_14">
    <vt:lpwstr>?uuid=7d7e7f22-f6c1-4caf-8cff-263e477abb72"]}], "mendeley": {"formattedCitation": "(Gonzalez-Suarez et al. 2012)", "plainTextFormattedCitation": "(Gonzalez-Suarez et al. 2012)", "previouslyFormattedCitation": "(Gonzalez-Suarez et al. 2012)"}, "properties"</vt:lpwstr>
  </property>
  <property fmtid="{D5CDD505-2E9C-101B-9397-08002B2CF9AE}" pid="448" name="Mendeley_Bookmark_9DZXWujwnE_15">
    <vt:lpwstr>: {"noteIndex": 0}, "schema": "https://github.com/citation-style-language/schema/raw/master/csl-citation.json"}</vt:lpwstr>
  </property>
  <property fmtid="{D5CDD505-2E9C-101B-9397-08002B2CF9AE}" pid="449" name="Mendeley_Bookmark_9DZXWujwnE_2">
    <vt:lpwstr>makes a species more prone to extinction by exploring the links between vulnerability and intrinsic species' traits and/or extrinsic factors. This approach requires comprehensive species data but information is rarely available for all species of interest</vt:lpwstr>
  </property>
  <property fmtid="{D5CDD505-2E9C-101B-9397-08002B2CF9AE}" pid="450" name="Mendeley_Bookmark_9DZXWujwnE_3">
    <vt:lpwstr>. As a result comparative analyses often rely on subsets of relatively few species that are assumed to be representative samples of the overall studied group. 2. Our study challenges this assumption and quantifies the taxonomic, spatial, and data type bia</vt:lpwstr>
  </property>
  <property fmtid="{D5CDD505-2E9C-101B-9397-08002B2CF9AE}" pid="451" name="Mendeley_Bookmark_9DZXWujwnE_4">
    <vt:lpwstr>ses associated with the quantity of data available for 5415 mammalian species using the freely available life-history database PanTHERIA. 3. Moreover, we explore how existing biases influence results of comparative analyses of extinction risk by using sub</vt:lpwstr>
  </property>
  <property fmtid="{D5CDD505-2E9C-101B-9397-08002B2CF9AE}" pid="452" name="Mendeley_Bookmark_9DZXWujwnE_5">
    <vt:lpwstr>sets of data that attempt to correct for detected biases. In particular, we focus on links between four species' traits commonly linked to vulnerability (distribution range area, adult body mass, population density and gestation length) and conduct univar</vt:lpwstr>
  </property>
  <property fmtid="{D5CDD505-2E9C-101B-9397-08002B2CF9AE}" pid="453" name="Mendeley_Bookmark_9DZXWujwnE_6">
    <vt:lpwstr>iate and multivariate analyses to understand how biases affect model predictions. 4. Our results show important biases in data availability with c.22% of mammals completely lacking data. Missing data, which appear to be not missing at random, occur freque</vt:lpwstr>
  </property>
  <property fmtid="{D5CDD505-2E9C-101B-9397-08002B2CF9AE}" pid="454" name="Mendeley_Bookmark_9DZXWujwnE_7">
    <vt:lpwstr>ntly in all traits (14-99% of cases missing). Data availability is explained by intrinsic traits, with larger mammals occupying bigger range areas being the best studied. Importantly, we find that existing biases affect the results of comparative analyses</vt:lpwstr>
  </property>
  <property fmtid="{D5CDD505-2E9C-101B-9397-08002B2CF9AE}" pid="455" name="Mendeley_Bookmark_9DZXWujwnE_8">
    <vt:lpwstr> by overestimating the risk of extinction and changing which traits are identified as important predictors. 5. Our results raise concerns over our ability to draw general conclusions regarding what makes a species more prone to extinction. Missing data re</vt:lpwstr>
  </property>
  <property fmtid="{D5CDD505-2E9C-101B-9397-08002B2CF9AE}" pid="456" name="Mendeley_Bookmark_9DZXWujwnE_9">
    <vt:lpwstr>present a prevalent problem in comparative analyses, and unfortunately, because data are not missing at random, conventional approaches to fill data gaps, are not valid or present important challenges. These results show the importance of making appropria</vt:lpwstr>
  </property>
  <property fmtid="{D5CDD505-2E9C-101B-9397-08002B2CF9AE}" pid="457" name="Mendeley_Bookmark_9htyNsFUAF_1">
    <vt:lpwstr>ADDIN CSL_CITATION {"citationItems": [{"id": "ITEM-1", "itemData": {"DOI": "10.1111/j.2041-210X.2012.00196.x", "ISBN": "2041-210X", "ISSN": "2041210X", "abstract": "Phylogenetic signal is the tendency of related species to resemble each other more than sp</vt:lpwstr>
  </property>
  <property fmtid="{D5CDD505-2E9C-101B-9397-08002B2CF9AE}" pid="458" name="Mendeley_Bookmark_9htyNsFUAF_10">
    <vt:lpwstr>ree generalizable. They are particularly useful in comparative analyses, when requiring a proxy for niche similarity, and in con- servation studies that explore phylogenetic loss associated with extinction risks of specific clades.", "author": [{"dropping</vt:lpwstr>
  </property>
  <property fmtid="{D5CDD505-2E9C-101B-9397-08002B2CF9AE}" pid="459" name="Mendeley_Bookmark_9htyNsFUAF_11">
    <vt:lpwstr>-particle": "", "family": "M\u00fcnkem\u00fcller", "given": "Tamara", "non-dropping-particle": "", "parse-names": false, "suffix": ""}, {"dropping-particle": "", "family": "Lavergne", "given": "S\u00e9bastien", "non-dropping-particle": "", "parse-names": </vt:lpwstr>
  </property>
  <property fmtid="{D5CDD505-2E9C-101B-9397-08002B2CF9AE}" pid="460" name="Mendeley_Bookmark_9htyNsFUAF_12">
    <vt:lpwstr>false, "suffix": ""}, {"dropping-particle": "", "family": "Bzeznik", "given": "Bruno", "non-dropping-particle": "", "parse-names": false, "suffix": ""}, {"dropping-particle": "", "family": "Dray", "given": "St\u00e9phane", "non-dropping-particle": "", "pa</vt:lpwstr>
  </property>
  <property fmtid="{D5CDD505-2E9C-101B-9397-08002B2CF9AE}" pid="461" name="Mendeley_Bookmark_9htyNsFUAF_13">
    <vt:lpwstr>rse-names": false, "suffix": ""}, {"dropping-particle": "", "family": "Jombart", "given": "Thibaut", "non-dropping-particle": "", "parse-names": false, "suffix": ""}, {"dropping-particle": "", "family": "Schiffers", "given": "Katja", "non-dropping-particl</vt:lpwstr>
  </property>
  <property fmtid="{D5CDD505-2E9C-101B-9397-08002B2CF9AE}" pid="462" name="Mendeley_Bookmark_9htyNsFUAF_14">
    <vt:lpwstr>e": "", "parse-names": false, "suffix": ""}, {"dropping-particle": "", "family": "Thuiller", "given": "Wilfried", "non-dropping-particle": "", "parse-names": false, "suffix": ""}], "container-title": "Methods in Ecology and Evolution", "id": "ITEM-1", "is</vt:lpwstr>
  </property>
  <property fmtid="{D5CDD505-2E9C-101B-9397-08002B2CF9AE}" pid="463" name="Mendeley_Bookmark_9htyNsFUAF_15">
    <vt:lpwstr>sued": {"date-parts": [["2012"]]}, "page": "743-756", "title": "How to measure and test phylogenetic signal", "type": "article-journal", "volume": "3"}, "uris": ["http://www.mendeley.com/documents/?uuid=c2a2ed6e-bf71-4206-8158-cb6d16a3a901"]}], "mendeley"</vt:lpwstr>
  </property>
  <property fmtid="{D5CDD505-2E9C-101B-9397-08002B2CF9AE}" pid="464" name="Mendeley_Bookmark_9htyNsFUAF_16">
    <vt:lpwstr>: {"formattedCitation": "(M\u00fcnkem\u00fcller et al. 2012)", "plainTextFormattedCitation": "(M\u00fcnkem\u00fcller et al. 2012)", "previouslyFormattedCitation": "(M\u00fcnkem\u00fcller et al. 2012)"}, "properties": {"noteIndex": 0}, "schema": "https://g</vt:lpwstr>
  </property>
  <property fmtid="{D5CDD505-2E9C-101B-9397-08002B2CF9AE}" pid="465" name="Mendeley_Bookmark_9htyNsFUAF_17">
    <vt:lpwstr>ithub.com/citation-style-language/schema/raw/master/csl-citation.json"}</vt:lpwstr>
  </property>
  <property fmtid="{D5CDD505-2E9C-101B-9397-08002B2CF9AE}" pid="466" name="Mendeley_Bookmark_9htyNsFUAF_2">
    <vt:lpwstr>ecies drawn at randomfromthe same tree. This pattern is of considerable interest in a range of ecological and evolutionary research areas, and various indices have been proposed for quantifying it. Unfortunately, these indices often lead to contrasting re</vt:lpwstr>
  </property>
  <property fmtid="{D5CDD505-2E9C-101B-9397-08002B2CF9AE}" pid="467" name="Mendeley_Bookmark_9htyNsFUAF_3">
    <vt:lpwstr>sults, and guidelines for choosing themost appro- priate index are lacking. Here, we compare the performance of four commonly used indices using simulated data. Data were generated with numerical simulations of trait evolution along phylogenetic trees und</vt:lpwstr>
  </property>
  <property fmtid="{D5CDD505-2E9C-101B-9397-08002B2CF9AE}" pid="468" name="Mendeley_Bookmark_9htyNsFUAF_4">
    <vt:lpwstr>er a variety of evolutionary models. Weinvestigated the sensitivity of the approaches to the size of phylogenies, the resolution of tree structure and the availability of branch length information, examining both the response of the selected indices and t</vt:lpwstr>
  </property>
  <property fmtid="{D5CDD505-2E9C-101B-9397-08002B2CF9AE}" pid="469" name="Mendeley_Bookmark_9htyNsFUAF_5">
    <vt:lpwstr>he power of the associated statistical tests. We found that under a Brownian motion (BM) model of trait evolution, Abouheif\u2019s Cmean and Pagel\u2019s k performed well and substantially better than Moran\u2019s I and Blomberg\u2019s K.Pagel\u2019s k pr</vt:lpwstr>
  </property>
  <property fmtid="{D5CDD505-2E9C-101B-9397-08002B2CF9AE}" pid="470" name="Mendeley_Bookmark_9htyNsFUAF_6">
    <vt:lpwstr>ovided a reliable effect size measure and performed better for discriminating between more complex models of trait evolution, but was computationally more demanding than Abouheif\u2019s Cmean. Blomberg\u2019sKwasmost suitable to capture the effects of cha</vt:lpwstr>
  </property>
  <property fmtid="{D5CDD505-2E9C-101B-9397-08002B2CF9AE}" pid="471" name="Mendeley_Bookmark_9htyNsFUAF_7">
    <vt:lpwstr>nging evolutionary rates in simu- lation experiments. Interestingly, sample size influenced not only the uncertainty but also the expected values ofmost indices,while polytomies and missing branch length information had only negligible impacts. We propose</vt:lpwstr>
  </property>
  <property fmtid="{D5CDD505-2E9C-101B-9397-08002B2CF9AE}" pid="472" name="Mendeley_Bookmark_9htyNsFUAF_8">
    <vt:lpwstr> guidelines for choosing among indices, depending on (a) their sensitivity to true underlying patterns of phylogenetic signal, (b) whether a test or a quantitative measure is required and (c) their sensitivities to different topologies of phylogenies. The</vt:lpwstr>
  </property>
  <property fmtid="{D5CDD505-2E9C-101B-9397-08002B2CF9AE}" pid="473" name="Mendeley_Bookmark_9htyNsFUAF_9">
    <vt:lpwstr>se guidelines aimto better assess phylogenetic signal and distinguish it fromrandomtrait distributions. They were developed under the assumption of BM, and additional simulations with more complex trait evolution models show that they are to a certain deg</vt:lpwstr>
  </property>
  <property fmtid="{D5CDD505-2E9C-101B-9397-08002B2CF9AE}" pid="474" name="Mendeley_Bookmark_A46gVmlMbz_1">
    <vt:lpwstr>ADDIN CSL_CITATION { "citationItems" : [ { "id" : "ITEM-1", "itemData" : { "author" : [ { "dropping-particle" : "", "family" : "Hansen", "given" : "Thomas F.", "non-dropping-particle" : "", "parse-names" : false, "suffix" : "" }, { "dropping-particle" : "</vt:lpwstr>
  </property>
  <property fmtid="{D5CDD505-2E9C-101B-9397-08002B2CF9AE}" pid="475" name="Mendeley_Bookmark_A46gVmlMbz_2">
    <vt:lpwstr>", "family" : "Martins", "given" : "Emilia P.", "non-dropping-particle" : "", "parse-names" : false, "suffix" : "" } ], "container-title" : "Evolution", "id" : "ITEM-1", "issue" : "4", "issued" : { "date-parts" : [ [ "1996" ] ] }, "page" : "1404-1417", "t</vt:lpwstr>
  </property>
  <property fmtid="{D5CDD505-2E9C-101B-9397-08002B2CF9AE}" pid="476" name="Mendeley_Bookmark_A46gVmlMbz_3">
    <vt:lpwstr>itle" : "Translating between microevolutionary process and macroevolutionary patterns: correlation structure of interspecific data", "type" : "article-journal", "volume" : "50" }, "uris" : [ "http://www.mendeley.com/documents/?uuid=7583e339-3ac5-4b2c-a7da</vt:lpwstr>
  </property>
  <property fmtid="{D5CDD505-2E9C-101B-9397-08002B2CF9AE}" pid="477" name="Mendeley_Bookmark_A46gVmlMbz_4">
    <vt:lpwstr>-c5cee093993b" ] } ], "mendeley" : { "formattedCitation" : "(Hansen &amp; Martins, 1996)", "plainTextFormattedCitation" : "(Hansen &amp; Martins, 1996)", "previouslyFormattedCitation" : "(Hansen &amp; Martins, 1996)" }, "properties" : { "noteIndex" : 0 }, "schema" : </vt:lpwstr>
  </property>
  <property fmtid="{D5CDD505-2E9C-101B-9397-08002B2CF9AE}" pid="478" name="Mendeley_Bookmark_A46gVmlMbz_5">
    <vt:lpwstr>"https://github.com/citation-style-language/schema/raw/master/csl-citation.json" }</vt:lpwstr>
  </property>
  <property fmtid="{D5CDD505-2E9C-101B-9397-08002B2CF9AE}" pid="479" name="Mendeley_Bookmark_A8ls0v4eZ1_1">
    <vt:lpwstr>ADDIN CSL_CITATION {"citationItems": [{"id": "ITEM-1", "itemData": {"DOI": "10.1111/j.2041-210X.2011.00169.x", "ISSN": "2041210X", "author": [{"dropping-particle": "", "family": "Revell", "given": "Liam J.", "non-dropping-particle": "", "parse-names": fal</vt:lpwstr>
  </property>
  <property fmtid="{D5CDD505-2E9C-101B-9397-08002B2CF9AE}" pid="480" name="Mendeley_Bookmark_A8ls0v4eZ1_2">
    <vt:lpwstr>se, "suffix": ""}], "container-title": "Methods in Ecology and Evolution", "id": "ITEM-1", "issue": "2", "issued": {"date-parts": [["2012", "4", "15"]]}, "page": "217-223", "title": "phytools: an R package for phylogenetic comparative biology (and other t</vt:lpwstr>
  </property>
  <property fmtid="{D5CDD505-2E9C-101B-9397-08002B2CF9AE}" pid="481" name="Mendeley_Bookmark_A8ls0v4eZ1_3">
    <vt:lpwstr>hings)", "type": "article-journal", "volume": "3"}, "uris": ["http://www.mendeley.com/documents/?uuid=f484187b-3fd8-4051-9924-95a3dc6b2413"]}], "mendeley": {"formattedCitation": "(Revell 2012)", "plainTextFormattedCitation": "(Revell 2012)", "previouslyFo</vt:lpwstr>
  </property>
  <property fmtid="{D5CDD505-2E9C-101B-9397-08002B2CF9AE}" pid="482" name="Mendeley_Bookmark_A8ls0v4eZ1_4">
    <vt:lpwstr>rmattedCitation": "(Revell 2012)"}, "properties": {"noteIndex": 0}, "schema": "https://github.com/citation-style-language/schema/raw/master/csl-citation.json"}</vt:lpwstr>
  </property>
  <property fmtid="{D5CDD505-2E9C-101B-9397-08002B2CF9AE}" pid="483" name="Mendeley_Bookmark_AaKqgYeZtM_1">
    <vt:lpwstr>ADDIN CSL_CITATION {"citationItems": [{"id": "ITEM-1", "itemData": {"author": [{"dropping-particle": "", "family": "Rubin", "given": "D.B", "non-dropping-particle": "", "parse-names": false, "suffix": ""}], "container-title": "Biometrika", "id": "ITEM-1",</vt:lpwstr>
  </property>
  <property fmtid="{D5CDD505-2E9C-101B-9397-08002B2CF9AE}" pid="484" name="Mendeley_Bookmark_AaKqgYeZtM_10">
    <vt:lpwstr>chnical details as much as possible: formulas are accompanied by a verbal statement that explains the formula in layperson terms. Readers less concerned with the theoretical underpinnings will be able to pick up the general idea, and technical material is</vt:lpwstr>
  </property>
  <property fmtid="{D5CDD505-2E9C-101B-9397-08002B2CF9AE}" pid="485" name="Mendeley_Bookmark_AaKqgYeZtM_11">
    <vt:lpwstr> available for those who desire deeper understanding. The analyses can be replicated in R using a dedicated package developed by the author.", "author": [{"dropping-particle": "", "family": "Buuren", "given": "Stef", "non-dropping-particle": "van", "parse</vt:lpwstr>
  </property>
  <property fmtid="{D5CDD505-2E9C-101B-9397-08002B2CF9AE}" pid="486" name="Mendeley_Bookmark_AaKqgYeZtM_12">
    <vt:lpwstr>-names": false, "suffix": ""}], "edition": "1", "id": "ITEM-3", "issued": {"date-parts": [["2012"]]}, "number-of-pages": "342", "publisher": "Chapman and Hall/CRC", "publisher-place": "Boca Raton, Fl", "title": "Flexible Imputation of Missing Data", "type</vt:lpwstr>
  </property>
  <property fmtid="{D5CDD505-2E9C-101B-9397-08002B2CF9AE}" pid="487" name="Mendeley_Bookmark_AaKqgYeZtM_13">
    <vt:lpwstr>": "book"}, "uris": ["http://www.mendeley.com/documents/?uuid=c546fe7c-24b9-4c66-9203-bca5f3a3238b"]}, {"id": "ITEM-4", "itemData": {"DOI": "10.1016/j.tree.2008.06.014", "ISBN": "0169-5347", "ISSN": "01695347", "PMID": "18823677", "abstract": "The most co</vt:lpwstr>
  </property>
  <property fmtid="{D5CDD505-2E9C-101B-9397-08002B2CF9AE}" pid="488" name="Mendeley_Bookmark_AaKqgYeZtM_14">
    <vt:lpwstr>mmon approach to dealing with missing data is to delete cases containing missing observations. However, this approach reduces statistical power and increases estimation bias. A recent study shows how estimates of heritability and selection can be biased w</vt:lpwstr>
  </property>
  <property fmtid="{D5CDD505-2E9C-101B-9397-08002B2CF9AE}" pid="489" name="Mendeley_Bookmark_AaKqgYeZtM_15">
    <vt:lpwstr>hen the 'invisible fraction' (missing data due to mortality) is ignored, thus demonstrating the dangers of neglecting missing data in ecology and evolution. We highlight recent advances in the procedures of handling missing data and their relevance and ap</vt:lpwstr>
  </property>
  <property fmtid="{D5CDD505-2E9C-101B-9397-08002B2CF9AE}" pid="490" name="Mendeley_Bookmark_AaKqgYeZtM_16">
    <vt:lpwstr>plicability. \u00a9 2008 Elsevier Ltd. All rights reserved.", "author": [{"dropping-particle": "", "family": "Nakagawa", "given": "Shinichi", "non-dropping-particle": "", "parse-names": false, "suffix": ""}, {"dropping-particle": "", "family": "Freckleton</vt:lpwstr>
  </property>
  <property fmtid="{D5CDD505-2E9C-101B-9397-08002B2CF9AE}" pid="491" name="Mendeley_Bookmark_AaKqgYeZtM_17">
    <vt:lpwstr>", "given": "Robert P.", "non-dropping-particle": "", "parse-names": false, "suffix": ""}], "container-title": "Trends in Ecology &amp; Evolution", "id": "ITEM-4", "issue": "11", "issued": {"date-parts": [["2008", "11"]]}, "page": "592-596", "title": "Missing</vt:lpwstr>
  </property>
  <property fmtid="{D5CDD505-2E9C-101B-9397-08002B2CF9AE}" pid="492" name="Mendeley_Bookmark_AaKqgYeZtM_18">
    <vt:lpwstr> inaction: the dangers of ignoring missing data", "type": "article-journal", "volume": "23"}, "uris": ["http://www.mendeley.com/documents/?uuid=3c2ba5a0-0592-46ee-a19e-ae7d1e0d127b"]}], "mendeley": {"formattedCitation": "(Enders 2010; Nakagawa and Freckle</vt:lpwstr>
  </property>
  <property fmtid="{D5CDD505-2E9C-101B-9397-08002B2CF9AE}" pid="493" name="Mendeley_Bookmark_AaKqgYeZtM_19">
    <vt:lpwstr>ton 2008; Rubin 1976; van Buuren 2012)", "plainTextFormattedCitation": "(Enders 2010; Nakagawa and Freckleton 2008; Rubin 1976; van Buuren 2012)", "previouslyFormattedCitation": "(Enders 2010; Nakagawa and Freckleton 2008; Rubin 1976; van Buuren 2012)"}, </vt:lpwstr>
  </property>
  <property fmtid="{D5CDD505-2E9C-101B-9397-08002B2CF9AE}" pid="494" name="Mendeley_Bookmark_AaKqgYeZtM_2">
    <vt:lpwstr> "issue": "3", "issued": {"date-parts": [["1976"]]}, "page": "581-592", "title": "Inference and missing data", "type": "article-journal", "volume": "63"}, "uris": ["http://www.mendeley.com/documents/?uuid=a43dc241-f035-41f4-9a0d-d0a4e08d0898"]}, {"id": "I</vt:lpwstr>
  </property>
  <property fmtid="{D5CDD505-2E9C-101B-9397-08002B2CF9AE}" pid="495" name="Mendeley_Bookmark_AaKqgYeZtM_20">
    <vt:lpwstr>"properties": {"noteIndex": 0}, "schema": "https://github.com/citation-style-language/schema/raw/master/csl-citation.json"}</vt:lpwstr>
  </property>
  <property fmtid="{D5CDD505-2E9C-101B-9397-08002B2CF9AE}" pid="496" name="Mendeley_Bookmark_AaKqgYeZtM_3">
    <vt:lpwstr>TEM-2", "itemData": {"ISBN": "9781606236390", "author": [{"dropping-particle": "", "family": "Enders", "given": "Craig K.", "non-dropping-particle": "", "parse-names": false, "suffix": ""}], "edition": "1", "id": "ITEM-2", "issued": {"date-parts": [["2010</vt:lpwstr>
  </property>
  <property fmtid="{D5CDD505-2E9C-101B-9397-08002B2CF9AE}" pid="497" name="Mendeley_Bookmark_AaKqgYeZtM_4">
    <vt:lpwstr>"]]}, "number-of-pages": "377", "publisher-place": "New York, NY", "title": "Applied Missing Data Analysis", "type": "book"}, "uris": ["http://www.mendeley.com/documents/?uuid=5d1bb767-c2ae-4cf1-b842-1128f38d8b00"]}, {"id": "ITEM-3", "itemData": {"DOI": "</vt:lpwstr>
  </property>
  <property fmtid="{D5CDD505-2E9C-101B-9397-08002B2CF9AE}" pid="498" name="Mendeley_Bookmark_AaKqgYeZtM_5">
    <vt:lpwstr>10.1201/b11826", "ISBN": "9781439868249", "abstract": "Missing data form a problem in every scientific discipline, yet the techniques required to handle them are complicated and often lacking. One of the great ideas in statistical science\u2014multiple im</vt:lpwstr>
  </property>
  <property fmtid="{D5CDD505-2E9C-101B-9397-08002B2CF9AE}" pid="499" name="Mendeley_Bookmark_AaKqgYeZtM_6">
    <vt:lpwstr>putation\u2014fills gaps in the data with plausible values, the uncertainty of which is coded in the data itself. It also solves other problems, many of which are missing data problems in disguise. Flexible Imputation of Missing Data is supported by many </vt:lpwstr>
  </property>
  <property fmtid="{D5CDD505-2E9C-101B-9397-08002B2CF9AE}" pid="500" name="Mendeley_Bookmark_AaKqgYeZtM_7">
    <vt:lpwstr>examples using real data taken from the author's vast experience of collaborative research, and presents a practical guide for handling missing data under the framework of multiple imputation. Furthermore, detailed guidance of implementation in R using th</vt:lpwstr>
  </property>
  <property fmtid="{D5CDD505-2E9C-101B-9397-08002B2CF9AE}" pid="501" name="Mendeley_Bookmark_AaKqgYeZtM_8">
    <vt:lpwstr>e author\u2019s package {MICE} is included throughout the book. Assuming familiarity with basic statistical concepts and multivariate methods, Flexible Imputation of Missing Data is intended for two audiences: (Bio)statisticians, epidemiologists, and meth</vt:lpwstr>
  </property>
  <property fmtid="{D5CDD505-2E9C-101B-9397-08002B2CF9AE}" pid="502" name="Mendeley_Bookmark_AaKqgYeZtM_9">
    <vt:lpwstr>odologists in the social and health sciences Substantive researchers who do not call themselves statisticians, but who possess the necessary skills to understand the principles and to follow the recipes This graduate-tested book avoids mathematical and te</vt:lpwstr>
  </property>
  <property fmtid="{D5CDD505-2E9C-101B-9397-08002B2CF9AE}" pid="503" name="Mendeley_Bookmark_AhK0lsUWdX_1">
    <vt:lpwstr>ADDIN CSL_CITATION { "citationItems" : [ { "id" : "ITEM-1", "itemData" : { "ISBN" : "9781606236390", "author" : [ { "dropping-particle" : "", "family" : "Enders", "given" : "Craig K.", "non-dropping-particle" : "", "parse-names" : false, "suffix" : "" } ]</vt:lpwstr>
  </property>
  <property fmtid="{D5CDD505-2E9C-101B-9397-08002B2CF9AE}" pid="504" name="Mendeley_Bookmark_AhK0lsUWdX_2">
    <vt:lpwstr>, "edition" : "1", "id" : "ITEM-1", "issued" : { "date-parts" : [ [ "2010" ] ] }, "number-of-pages" : "377", "publisher-place" : "New York, NY", "title" : "Applied Missing Data Analysis", "type" : "book" }, "uris" : [ "http://www.mendeley.com/documents/?u</vt:lpwstr>
  </property>
  <property fmtid="{D5CDD505-2E9C-101B-9397-08002B2CF9AE}" pid="505" name="Mendeley_Bookmark_AhK0lsUWdX_3">
    <vt:lpwstr>uid=5d1bb767-c2ae-4cf1-b842-1128f38d8b00" ] } ], "mendeley" : { "formattedCitation" : "(Enders, 2010)", "plainTextFormattedCitation" : "(Enders, 2010)", "previouslyFormattedCitation" : "(Enders, 2010)" }, "properties" : { "noteIndex" : 0 }, "schema" : "ht</vt:lpwstr>
  </property>
  <property fmtid="{D5CDD505-2E9C-101B-9397-08002B2CF9AE}" pid="506" name="Mendeley_Bookmark_AhK0lsUWdX_4">
    <vt:lpwstr>tps://github.com/citation-style-language/schema/raw/master/csl-citation.json" }</vt:lpwstr>
  </property>
  <property fmtid="{D5CDD505-2E9C-101B-9397-08002B2CF9AE}" pid="507" name="Mendeley_Bookmark_AnVOA1kajD_1">
    <vt:lpwstr>ADDIN CSL_CITATION {"citationItems": [{"id": "ITEM-1", "itemData": {"DOI": "10.1016/j.tree.2008.06.014", "ISBN": "0169-5347", "ISSN": "01695347", "PMID": "18823677", "abstract": "The most common approach to dealing with missing data is to delete cases con</vt:lpwstr>
  </property>
  <property fmtid="{D5CDD505-2E9C-101B-9397-08002B2CF9AE}" pid="508" name="Mendeley_Bookmark_AnVOA1kajD_2">
    <vt:lpwstr>taining missing observations. However, this approach reduces statistical power and increases estimation bias. A recent study shows how estimates of heritability and selection can be biased when the 'invisible fraction' (missing data due to mortality) is i</vt:lpwstr>
  </property>
  <property fmtid="{D5CDD505-2E9C-101B-9397-08002B2CF9AE}" pid="509" name="Mendeley_Bookmark_AnVOA1kajD_3">
    <vt:lpwstr>gnored, thus demonstrating the dangers of neglecting missing data in ecology and evolution. We highlight recent advances in the procedures of handling missing data and their relevance and applicability. \u00a9 2008 Elsevier Ltd. All rights reserved.", "au</vt:lpwstr>
  </property>
  <property fmtid="{D5CDD505-2E9C-101B-9397-08002B2CF9AE}" pid="510" name="Mendeley_Bookmark_AnVOA1kajD_4">
    <vt:lpwstr>thor": [{"dropping-particle": "", "family": "Nakagawa", "given": "Shinichi", "non-dropping-particle": "", "parse-names": false, "suffix": ""}, {"dropping-particle": "", "family": "Freckleton", "given": "Robert P.", "non-dropping-particle": "", "parse-name</vt:lpwstr>
  </property>
  <property fmtid="{D5CDD505-2E9C-101B-9397-08002B2CF9AE}" pid="511" name="Mendeley_Bookmark_AnVOA1kajD_5">
    <vt:lpwstr>s": false, "suffix": ""}], "container-title": "Trends in Ecology &amp; Evolution", "id": "ITEM-1", "issue": "11", "issued": {"date-parts": [["2008", "11"]]}, "page": "592-596", "title": "Missing inaction: the dangers of ignoring missing data", "type": "articl</vt:lpwstr>
  </property>
  <property fmtid="{D5CDD505-2E9C-101B-9397-08002B2CF9AE}" pid="512" name="Mendeley_Bookmark_AnVOA1kajD_6">
    <vt:lpwstr>e-journal", "volume": "23"}, "uris": ["http://www.mendeley.com/documents/?uuid=3c2ba5a0-0592-46ee-a19e-ae7d1e0d127b"]}], "mendeley": {"formattedCitation": "(Nakagawa and Freckleton 2008)", "plainTextFormattedCitation": "(Nakagawa and Freckleton 2008)", "p</vt:lpwstr>
  </property>
  <property fmtid="{D5CDD505-2E9C-101B-9397-08002B2CF9AE}" pid="513" name="Mendeley_Bookmark_AnVOA1kajD_7">
    <vt:lpwstr>reviouslyFormattedCitation": "(Nakagawa and Freckleton 2008)"}, "properties": {"noteIndex": 0}, "schema": "https://github.com/citation-style-language/schema/raw/master/csl-citation.json"}</vt:lpwstr>
  </property>
  <property fmtid="{D5CDD505-2E9C-101B-9397-08002B2CF9AE}" pid="514" name="Mendeley_Bookmark_Ay8wjeiTlf_1">
    <vt:lpwstr>ADDIN CSL_CITATION {"citationItems": [{"id": "ITEM-1", "itemData": {"author": [{"dropping-particle": "", "family": "Hansen", "given": "Thomas F.", "non-dropping-particle": "", "parse-names": false, "suffix": ""}, {"dropping-particle": "", "family": "Marti</vt:lpwstr>
  </property>
  <property fmtid="{D5CDD505-2E9C-101B-9397-08002B2CF9AE}" pid="515" name="Mendeley_Bookmark_Ay8wjeiTlf_2">
    <vt:lpwstr>ns", "given": "Emilia P.", "non-dropping-particle": "", "parse-names": false, "suffix": ""}], "container-title": "Evolution", "id": "ITEM-1", "issue": "4", "issued": {"date-parts": [["1996"]]}, "page": "1404-1417", "title": "Translating between microevolu</vt:lpwstr>
  </property>
  <property fmtid="{D5CDD505-2E9C-101B-9397-08002B2CF9AE}" pid="516" name="Mendeley_Bookmark_Ay8wjeiTlf_3">
    <vt:lpwstr>tionary process and macroevolutionary patterns: correlation structure of interspecific data", "type": "article-journal", "volume": "50"}, "uris": ["http://www.mendeley.com/documents/?uuid=7583e339-3ac5-4b2c-a7da-c5cee093993b"]}, {"id": "ITEM-2", "itemData</vt:lpwstr>
  </property>
  <property fmtid="{D5CDD505-2E9C-101B-9397-08002B2CF9AE}" pid="517" name="Mendeley_Bookmark_Ay8wjeiTlf_4">
    <vt:lpwstr>": {"author": [{"dropping-particle": "", "family": "Hansen", "given": "Thomas F.", "non-dropping-particle": "", "parse-names": false, "suffix": ""}], "container-title": "Evolution", "id": "ITEM-2", "issue": "5", "issued": {"date-parts": [["1997"]]}, "page</vt:lpwstr>
  </property>
  <property fmtid="{D5CDD505-2E9C-101B-9397-08002B2CF9AE}" pid="518" name="Mendeley_Bookmark_Ay8wjeiTlf_5">
    <vt:lpwstr>": "1341-1351", "title": "Stabilizing selection and the comparative analysis of adaptation", "type": "article-journal", "volume": "51"}, "uris": ["http://www.mendeley.com/documents/?uuid=62fc5d7a-7e4a-48d3-be66-12c4aa685ea9"]}], "mendeley": {"formattedCit</vt:lpwstr>
  </property>
  <property fmtid="{D5CDD505-2E9C-101B-9397-08002B2CF9AE}" pid="519" name="Mendeley_Bookmark_Ay8wjeiTlf_6">
    <vt:lpwstr>ation": "(Hansen 1997a; Hansen and Martins 1996)", "plainTextFormattedCitation": "(Hansen 1997a; Hansen and Martins 1996)", "previouslyFormattedCitation": "(Hansen 1997a; Hansen and Martins 1996)"}, "properties": {"noteIndex": 0}, "schema": "https://githu</vt:lpwstr>
  </property>
  <property fmtid="{D5CDD505-2E9C-101B-9397-08002B2CF9AE}" pid="520" name="Mendeley_Bookmark_Ay8wjeiTlf_7">
    <vt:lpwstr>b.com/citation-style-language/schema/raw/master/csl-citation.json"}</vt:lpwstr>
  </property>
  <property fmtid="{D5CDD505-2E9C-101B-9397-08002B2CF9AE}" pid="521" name="Mendeley_Bookmark_B6sbaBMPid_1">
    <vt:lpwstr>ADDIN CSL_CITATION {"citationItems": [{"id": "ITEM-1", "itemData": {"DOI": "10.1111/j.2041-210X.2011.00169.x", "ISSN": "2041210X", "author": [{"dropping-particle": "", "family": "Revell", "given": "Liam J.", "non-dropping-particle": "", "parse-names": fal</vt:lpwstr>
  </property>
  <property fmtid="{D5CDD505-2E9C-101B-9397-08002B2CF9AE}" pid="522" name="Mendeley_Bookmark_B6sbaBMPid_2">
    <vt:lpwstr>se, "suffix": ""}], "container-title": "Methods in Ecology and Evolution", "id": "ITEM-1", "issue": "2", "issued": {"date-parts": [["2012", "4", "15"]]}, "page": "217-223", "title": "phytools: an R package for phylogenetic comparative biology (and other t</vt:lpwstr>
  </property>
  <property fmtid="{D5CDD505-2E9C-101B-9397-08002B2CF9AE}" pid="523" name="Mendeley_Bookmark_B6sbaBMPid_3">
    <vt:lpwstr>hings)", "type": "article-journal", "volume": "3"}, "uris": ["http://www.mendeley.com/documents/?uuid=f484187b-3fd8-4051-9924-95a3dc6b2413"]}], "mendeley": {"formattedCitation": "(Revell 2012)", "plainTextFormattedCitation": "(Revell 2012)", "previouslyFo</vt:lpwstr>
  </property>
  <property fmtid="{D5CDD505-2E9C-101B-9397-08002B2CF9AE}" pid="524" name="Mendeley_Bookmark_B6sbaBMPid_4">
    <vt:lpwstr>rmattedCitation": "(Revell 2012)"}, "properties": {"noteIndex": 0}, "schema": "https://github.com/citation-style-language/schema/raw/master/csl-citation.json"}</vt:lpwstr>
  </property>
  <property fmtid="{D5CDD505-2E9C-101B-9397-08002B2CF9AE}" pid="525" name="Mendeley_Bookmark_BDomHFr5P2_1">
    <vt:lpwstr>ADDIN CSL_CITATION {"citationItems": [{"id": "ITEM-1", "itemData": {"author": [{"dropping-particle": "", "family": "Gittleman", "given": "John L.", "non-dropping-particle": "", "parse-names": false, "suffix": ""}, {"dropping-particle": "", "family": "Kot"</vt:lpwstr>
  </property>
  <property fmtid="{D5CDD505-2E9C-101B-9397-08002B2CF9AE}" pid="526" name="Mendeley_Bookmark_BDomHFr5P2_2">
    <vt:lpwstr>, "given": "Mark", "non-dropping-particle": "", "parse-names": false, "suffix": ""}], "container-title": "Systematic Zoology", "id": "ITEM-1", "issue": "3", "issued": {"date-parts": [["1990"]]}, "page": "227-241", "title": "Adaptation: statistics and a nu</vt:lpwstr>
  </property>
  <property fmtid="{D5CDD505-2E9C-101B-9397-08002B2CF9AE}" pid="527" name="Mendeley_Bookmark_BDomHFr5P2_3">
    <vt:lpwstr>ll model for estimating phylogenetic effects", "type": "article-journal", "volume": "39"}, "uris": ["http://www.mendeley.com/documents/?uuid=e370b985-ec08-44e4-a171-f68602ab665d"]}], "mendeley": {"formattedCitation": "(Gittleman and Kot 1990)", "plainText</vt:lpwstr>
  </property>
  <property fmtid="{D5CDD505-2E9C-101B-9397-08002B2CF9AE}" pid="528" name="Mendeley_Bookmark_BDomHFr5P2_4">
    <vt:lpwstr>FormattedCitation": "(Gittleman and Kot 1990)", "previouslyFormattedCitation": "(Gittleman and Kot 1990)"}, "properties": {"noteIndex": 0}, "schema": "https://github.com/citation-style-language/schema/raw/master/csl-citation.json"}</vt:lpwstr>
  </property>
  <property fmtid="{D5CDD505-2E9C-101B-9397-08002B2CF9AE}" pid="529" name="Mendeley_Bookmark_BIlu5BdvJn_1">
    <vt:lpwstr>ADDIN CSL_CITATION { "citationItems" : [ { "id" : "ITEM-1", "itemData" : { "DOI" : "10.1146/annurev-ecolsys-112414-054400", "ISSN" : "1543-592X", "author" : [ { "dropping-particle" : "", "family" : "Hortal", "given" : "Joaqu\u00edn", "non-dropping-particl</vt:lpwstr>
  </property>
  <property fmtid="{D5CDD505-2E9C-101B-9397-08002B2CF9AE}" pid="530" name="Mendeley_Bookmark_BIlu5BdvJn_2">
    <vt:lpwstr>e" : "", "parse-names" : false, "suffix" : "" }, { "dropping-particle" : "", "family" : "Bello", "given" : "Francesco", "non-dropping-particle" : "de", "parse-names" : false, "suffix" : "" }, { "dropping-particle" : "", "family" : "Diniz-Filho", "given" :</vt:lpwstr>
  </property>
  <property fmtid="{D5CDD505-2E9C-101B-9397-08002B2CF9AE}" pid="531" name="Mendeley_Bookmark_BIlu5BdvJn_3">
    <vt:lpwstr> "Jos\u00e9 Alexandre F.", "non-dropping-particle" : "", "parse-names" : false, "suffix" : "" }, { "dropping-particle" : "", "family" : "Lewinsohn", "given" : "Thomas M.", "non-dropping-particle" : "", "parse-names" : false, "suffix" : "" }, { "dropping-p</vt:lpwstr>
  </property>
  <property fmtid="{D5CDD505-2E9C-101B-9397-08002B2CF9AE}" pid="532" name="Mendeley_Bookmark_BIlu5BdvJn_4">
    <vt:lpwstr>article" : "", "family" : "Lobo", "given" : "Jorge M.", "non-dropping-particle" : "", "parse-names" : false, "suffix" : "" }, { "dropping-particle" : "", "family" : "Ladle", "given" : "Richard J.", "non-dropping-particle" : "", "parse-names" : false, "suf</vt:lpwstr>
  </property>
  <property fmtid="{D5CDD505-2E9C-101B-9397-08002B2CF9AE}" pid="533" name="Mendeley_Bookmark_BIlu5BdvJn_5">
    <vt:lpwstr>fix" : "" } ], "container-title" : "Annual Review of Ecology, Evolution, and Systematics", "id" : "ITEM-1", "issued" : { "date-parts" : [ [ "2015" ] ] }, "page" : "523-549", "title" : "Seven shortfalls that beset large-scale knowledge of biodiversity", "t</vt:lpwstr>
  </property>
  <property fmtid="{D5CDD505-2E9C-101B-9397-08002B2CF9AE}" pid="534" name="Mendeley_Bookmark_BIlu5BdvJn_6">
    <vt:lpwstr>ype" : "article-journal", "volume" : "46" }, "uris" : [ "http://www.mendeley.com/documents/?uuid=24d9922e-2eaf-44a6-846f-b3999a0119fb" ] } ], "mendeley" : { "formattedCitation" : "(Hortal &lt;i&gt;et al.&lt;/i&gt;, 2015)", "plainTextFormattedCitation" : "(Hortal et a</vt:lpwstr>
  </property>
  <property fmtid="{D5CDD505-2E9C-101B-9397-08002B2CF9AE}" pid="535" name="Mendeley_Bookmark_BIlu5BdvJn_7">
    <vt:lpwstr>l., 2015)", "previouslyFormattedCitation" : "(Hortal &lt;i&gt;et al.&lt;/i&gt;, 2015)" }, "properties" : { "noteIndex" : 0 }, "schema" : "https://github.com/citation-style-language/schema/raw/master/csl-citation.json" }</vt:lpwstr>
  </property>
  <property fmtid="{D5CDD505-2E9C-101B-9397-08002B2CF9AE}" pid="536" name="Mendeley_Bookmark_BQchDHQQll_1">
    <vt:lpwstr>ADDIN CSL_CITATION { "citationItems" : [ { "id" : "ITEM-1", "itemData" : { "DOI" : "10.1146/annurev-ecolsys-112414-054400", "ISSN" : "1543-592X", "author" : [ { "dropping-particle" : "", "family" : "Hortal", "given" : "Joaqu\u00edn", "non-dropping-particl</vt:lpwstr>
  </property>
  <property fmtid="{D5CDD505-2E9C-101B-9397-08002B2CF9AE}" pid="537" name="Mendeley_Bookmark_BQchDHQQll_2">
    <vt:lpwstr>e" : "", "parse-names" : false, "suffix" : "" }, { "dropping-particle" : "", "family" : "Bello", "given" : "Francesco", "non-dropping-particle" : "de", "parse-names" : false, "suffix" : "" }, { "dropping-particle" : "", "family" : "Diniz-Filho", "given" :</vt:lpwstr>
  </property>
  <property fmtid="{D5CDD505-2E9C-101B-9397-08002B2CF9AE}" pid="538" name="Mendeley_Bookmark_BQchDHQQll_3">
    <vt:lpwstr> "Jos\u00e9 Alexandre F.", "non-dropping-particle" : "", "parse-names" : false, "suffix" : "" }, { "dropping-particle" : "", "family" : "Lewinsohn", "given" : "Thomas M.", "non-dropping-particle" : "", "parse-names" : false, "suffix" : "" }, { "dropping-p</vt:lpwstr>
  </property>
  <property fmtid="{D5CDD505-2E9C-101B-9397-08002B2CF9AE}" pid="539" name="Mendeley_Bookmark_BQchDHQQll_4">
    <vt:lpwstr>article" : "", "family" : "Lobo", "given" : "Jorge M.", "non-dropping-particle" : "", "parse-names" : false, "suffix" : "" }, { "dropping-particle" : "", "family" : "Ladle", "given" : "Richard J.", "non-dropping-particle" : "", "parse-names" : false, "suf</vt:lpwstr>
  </property>
  <property fmtid="{D5CDD505-2E9C-101B-9397-08002B2CF9AE}" pid="540" name="Mendeley_Bookmark_BQchDHQQll_5">
    <vt:lpwstr>fix" : "" } ], "container-title" : "Annual Review of Ecology, Evolution, and Systematics", "id" : "ITEM-1", "issued" : { "date-parts" : [ [ "2015" ] ] }, "page" : "523-549", "title" : "Seven shortfalls that beset large-scale knowledge of biodiversity", "t</vt:lpwstr>
  </property>
  <property fmtid="{D5CDD505-2E9C-101B-9397-08002B2CF9AE}" pid="541" name="Mendeley_Bookmark_BQchDHQQll_6">
    <vt:lpwstr>ype" : "article-journal", "volume" : "46" }, "uris" : [ "http://www.mendeley.com/documents/?uuid=24d9922e-2eaf-44a6-846f-b3999a0119fb" ] } ], "mendeley" : { "formattedCitation" : "(Hortal &lt;i&gt;et al.&lt;/i&gt;, 2015)", "plainTextFormattedCitation" : "(Hortal et a</vt:lpwstr>
  </property>
  <property fmtid="{D5CDD505-2E9C-101B-9397-08002B2CF9AE}" pid="542" name="Mendeley_Bookmark_BQchDHQQll_7">
    <vt:lpwstr>l., 2015)", "previouslyFormattedCitation" : "(Hortal &lt;i&gt;et al.&lt;/i&gt;, 2015)" }, "properties" : { "noteIndex" : 0 }, "schema" : "https://github.com/citation-style-language/schema/raw/master/csl-citation.json" }</vt:lpwstr>
  </property>
  <property fmtid="{D5CDD505-2E9C-101B-9397-08002B2CF9AE}" pid="543" name="Mendeley_Bookmark_BSJ397YjYO_1">
    <vt:lpwstr>ADDIN CSL_CITATION { "citationItems" : [ { "id" : "ITEM-1", "itemData" : { "ISBN" : "9781606236390", "author" : [ { "dropping-particle" : "", "family" : "Enders", "given" : "Craig K.", "non-dropping-particle" : "", "parse-names" : false, "suffix" : "" } ]</vt:lpwstr>
  </property>
  <property fmtid="{D5CDD505-2E9C-101B-9397-08002B2CF9AE}" pid="544" name="Mendeley_Bookmark_BSJ397YjYO_10">
    <vt:lpwstr>ping-particle" : "", "family" : "Buuren", "given" : "Stef", "non-dropping-particle" : "van", "parse-names" : false, "suffix" : "" } ], "edition" : "1", "id" : "ITEM-2", "issued" : { "date-parts" : [ [ "2012" ] ] }, "number-of-pages" : "342", "publisher" :</vt:lpwstr>
  </property>
  <property fmtid="{D5CDD505-2E9C-101B-9397-08002B2CF9AE}" pid="545" name="Mendeley_Bookmark_BSJ397YjYO_11">
    <vt:lpwstr> "Chapman and Hall/CRC", "publisher-place" : "Boca Raton, Fl", "title" : "Flexible Imputation of Missing Data", "type" : "book" }, "uris" : [ "http://www.mendeley.com/documents/?uuid=c546fe7c-24b9-4c66-9203-bca5f3a3238b" ] } ], "mendeley" : { "formattedCi</vt:lpwstr>
  </property>
  <property fmtid="{D5CDD505-2E9C-101B-9397-08002B2CF9AE}" pid="546" name="Mendeley_Bookmark_BSJ397YjYO_12">
    <vt:lpwstr>tation" : "(Enders, 2010; van Buuren, 2012)", "plainTextFormattedCitation" : "(Enders, 2010; van Buuren, 2012)", "previouslyFormattedCitation" : "(Enders, 2010; van Buuren, 2012)" }, "properties" : { "noteIndex" : 0 }, "schema" : "https://github.com/citat</vt:lpwstr>
  </property>
  <property fmtid="{D5CDD505-2E9C-101B-9397-08002B2CF9AE}" pid="547" name="Mendeley_Bookmark_BSJ397YjYO_13">
    <vt:lpwstr>ion-style-language/schema/raw/master/csl-citation.json" }</vt:lpwstr>
  </property>
  <property fmtid="{D5CDD505-2E9C-101B-9397-08002B2CF9AE}" pid="548" name="Mendeley_Bookmark_BSJ397YjYO_2">
    <vt:lpwstr>, "edition" : "1", "id" : "ITEM-1", "issued" : { "date-parts" : [ [ "2010" ] ] }, "number-of-pages" : "377", "publisher-place" : "New York, NY", "title" : "Applied Missing Data Analysis", "type" : "book" }, "uris" : [ "http://www.mendeley.com/documents/?u</vt:lpwstr>
  </property>
  <property fmtid="{D5CDD505-2E9C-101B-9397-08002B2CF9AE}" pid="549" name="Mendeley_Bookmark_BSJ397YjYO_3">
    <vt:lpwstr>uid=5d1bb767-c2ae-4cf1-b842-1128f38d8b00" ] }, { "id" : "ITEM-2", "itemData" : { "DOI" : "10.1201/b11826", "ISBN" : "9781439868249", "abstract" : "Missing data form a problem in every scientific discipline, yet the techniques required to handle them are c</vt:lpwstr>
  </property>
  <property fmtid="{D5CDD505-2E9C-101B-9397-08002B2CF9AE}" pid="550" name="Mendeley_Bookmark_BSJ397YjYO_4">
    <vt:lpwstr>omplicated and often lacking. One of the great ideas in statistical science\u2014multiple imputation\u2014fills gaps in the data with plausible values, the uncertainty of which is coded in the data itself. It also solves other problems, many of which are </vt:lpwstr>
  </property>
  <property fmtid="{D5CDD505-2E9C-101B-9397-08002B2CF9AE}" pid="551" name="Mendeley_Bookmark_BSJ397YjYO_5">
    <vt:lpwstr>missing data problems in disguise. Flexible Imputation of Missing Data is supported by many examples using real data taken from the author's vast experience of collaborative research, and presents a practical guide for handling missing data under the fram</vt:lpwstr>
  </property>
  <property fmtid="{D5CDD505-2E9C-101B-9397-08002B2CF9AE}" pid="552" name="Mendeley_Bookmark_BSJ397YjYO_6">
    <vt:lpwstr>ework of multiple imputation. Furthermore, detailed guidance of implementation in R using the author\u2019s package {MICE} is included throughout the book. Assuming familiarity with basic statistical concepts and multivariate methods, Flexible Imputation </vt:lpwstr>
  </property>
  <property fmtid="{D5CDD505-2E9C-101B-9397-08002B2CF9AE}" pid="553" name="Mendeley_Bookmark_BSJ397YjYO_7">
    <vt:lpwstr>of Missing Data is intended for two audiences: (Bio)statisticians, epidemiologists, and methodologists in the social and health sciences Substantive researchers who do not call themselves statisticians, but who possess the necessary skills to understand t</vt:lpwstr>
  </property>
  <property fmtid="{D5CDD505-2E9C-101B-9397-08002B2CF9AE}" pid="554" name="Mendeley_Bookmark_BSJ397YjYO_8">
    <vt:lpwstr>he principles and to follow the recipes This graduate-tested book avoids mathematical and technical details as much as possible: formulas are accompanied by a verbal statement that explains the formula in layperson terms. Readers less concerned with the t</vt:lpwstr>
  </property>
  <property fmtid="{D5CDD505-2E9C-101B-9397-08002B2CF9AE}" pid="555" name="Mendeley_Bookmark_BSJ397YjYO_9">
    <vt:lpwstr>heoretical underpinnings will be able to pick up the general idea, and technical material is available for those who desire deeper understanding. The analyses can be replicated in R using a dedicated package developed by the author.", "author" : [ { "drop</vt:lpwstr>
  </property>
  <property fmtid="{D5CDD505-2E9C-101B-9397-08002B2CF9AE}" pid="556" name="Mendeley_Bookmark_C2Qtie6Z5a_1">
    <vt:lpwstr>ADDIN CSL_CITATION {"citationItems": [{"id": "ITEM-1", "itemData": {"DOI": "10.1146/annurev-ecolsys-112414-054400", "ISSN": "1543-592X", "author": [{"dropping-particle": "", "family": "Hortal", "given": "Joaqu\u00edn", "non-dropping-particle": "", "parse-</vt:lpwstr>
  </property>
  <property fmtid="{D5CDD505-2E9C-101B-9397-08002B2CF9AE}" pid="557" name="Mendeley_Bookmark_C2Qtie6Z5a_2">
    <vt:lpwstr>names": false, "suffix": ""}, {"dropping-particle": "", "family": "Bello", "given": "Francesco", "non-dropping-particle": "de", "parse-names": false, "suffix": ""}, {"dropping-particle": "", "family": "Diniz-Filho", "given": "Jos\u00e9 Alexandre F.", "non</vt:lpwstr>
  </property>
  <property fmtid="{D5CDD505-2E9C-101B-9397-08002B2CF9AE}" pid="558" name="Mendeley_Bookmark_C2Qtie6Z5a_3">
    <vt:lpwstr>-dropping-particle": "", "parse-names": false, "suffix": ""}, {"dropping-particle": "", "family": "Lewinsohn", "given": "Thomas M.", "non-dropping-particle": "", "parse-names": false, "suffix": ""}, {"dropping-particle": "", "family": "Lobo", "given": "Jo</vt:lpwstr>
  </property>
  <property fmtid="{D5CDD505-2E9C-101B-9397-08002B2CF9AE}" pid="559" name="Mendeley_Bookmark_C2Qtie6Z5a_4">
    <vt:lpwstr>rge M.", "non-dropping-particle": "", "parse-names": false, "suffix": ""}, {"dropping-particle": "", "family": "Ladle", "given": "Richard J.", "non-dropping-particle": "", "parse-names": false, "suffix": ""}], "container-title": "Annual Review of Ecology,</vt:lpwstr>
  </property>
  <property fmtid="{D5CDD505-2E9C-101B-9397-08002B2CF9AE}" pid="560" name="Mendeley_Bookmark_C2Qtie6Z5a_5">
    <vt:lpwstr> Evolution, and Systematics", "id": "ITEM-1", "issued": {"date-parts": [["2015"]]}, "page": "523-549", "title": "Seven shortfalls that beset large-scale knowledge of biodiversity", "type": "article-journal", "volume": "46"}, "uris": ["http://www.mendeley.</vt:lpwstr>
  </property>
  <property fmtid="{D5CDD505-2E9C-101B-9397-08002B2CF9AE}" pid="561" name="Mendeley_Bookmark_C2Qtie6Z5a_6">
    <vt:lpwstr>com/documents/?uuid=24d9922e-2eaf-44a6-846f-b3999a0119fb"]}], "mendeley": {"formattedCitation": "(Hortal et al. 2015)", "plainTextFormattedCitation": "(Hortal et al. 2015)", "previouslyFormattedCitation": "(Hortal et al. 2015)"}, "properties": {"noteIndex</vt:lpwstr>
  </property>
  <property fmtid="{D5CDD505-2E9C-101B-9397-08002B2CF9AE}" pid="562" name="Mendeley_Bookmark_C2Qtie6Z5a_7">
    <vt:lpwstr>": 0}, "schema": "https://github.com/citation-style-language/schema/raw/master/csl-citation.json"}</vt:lpwstr>
  </property>
  <property fmtid="{D5CDD505-2E9C-101B-9397-08002B2CF9AE}" pid="563" name="Mendeley_Bookmark_CQToQqUFgo_1">
    <vt:lpwstr>ADDIN CSL_CITATION {"citationItems": [{"id": "ITEM-1", "itemData": {"author": [{"dropping-particle": "", "family": "Felsenstein", "given": "Joseph", "non-dropping-particle": "", "parse-names": false, "suffix": ""}], "container-title": "The American Natura</vt:lpwstr>
  </property>
  <property fmtid="{D5CDD505-2E9C-101B-9397-08002B2CF9AE}" pid="564" name="Mendeley_Bookmark_CQToQqUFgo_10">
    <vt:lpwstr>m J", "non-dropping-particle": "", "parse-names": false, "suffix": ""}, {"dropping-particle": "", "family": "Harmon", "given": "Luke J", "non-dropping-particle": "", "parse-names": false, "suffix": ""}, {"dropping-particle": "", "family": "Collar", "given</vt:lpwstr>
  </property>
  <property fmtid="{D5CDD505-2E9C-101B-9397-08002B2CF9AE}" pid="565" name="Mendeley_Bookmark_CQToQqUFgo_11">
    <vt:lpwstr>": "David C", "non-dropping-particle": "", "parse-names": false, "suffix": ""}], "container-title": "Systematic biology", "id": "ITEM-2", "issue": "4", "issued": {"date-parts": [["2008", "8"]]}, "page": "591-601", "title": "Phylogenetic signal, evolutiona</vt:lpwstr>
  </property>
  <property fmtid="{D5CDD505-2E9C-101B-9397-08002B2CF9AE}" pid="566" name="Mendeley_Bookmark_CQToQqUFgo_12">
    <vt:lpwstr>ry process, and rate.", "type": "article-journal", "volume": "57"}, "uris": ["http://www.mendeley.com/documents/?uuid=710a4375-bf00-4827-bde7-0293d771e3af"]}], "mendeley": {"formattedCitation": "(Felsenstein 1985; Revell et al. 2008)", "plainTextFormatted</vt:lpwstr>
  </property>
  <property fmtid="{D5CDD505-2E9C-101B-9397-08002B2CF9AE}" pid="567" name="Mendeley_Bookmark_CQToQqUFgo_13">
    <vt:lpwstr>Citation": "(Felsenstein 1985; Revell et al. 2008)", "previouslyFormattedCitation": "(Felsenstein 1985; Revell et al. 2008)"}, "properties": {"noteIndex": 0}, "schema": "https://github.com/citation-style-language/schema/raw/master/csl-citation.json"}</vt:lpwstr>
  </property>
  <property fmtid="{D5CDD505-2E9C-101B-9397-08002B2CF9AE}" pid="568" name="Mendeley_Bookmark_CQToQqUFgo_2">
    <vt:lpwstr>list", "id": "ITEM-1", "issue": "1", "issued": {"date-parts": [["1985"]]}, "page": "1-15", "title": "Phylogenies and the comparative method", "type": "article-journal", "volume": "125"}, "uris": ["http://www.mendeley.com/documents/?uuid=2b05970b-da9c-4409</vt:lpwstr>
  </property>
  <property fmtid="{D5CDD505-2E9C-101B-9397-08002B2CF9AE}" pid="569" name="Mendeley_Bookmark_CQToQqUFgo_3">
    <vt:lpwstr>-b21b-228abd835f8d"]}, {"id": "ITEM-2", "itemData": {"DOI": "10.1080/10635150802302427", "ISSN": "1076-836X", "PMID": "18709597", "abstract": "A recent advance in the phylogenetic comparative analysis of continuous traits has been explicit, model-based me</vt:lpwstr>
  </property>
  <property fmtid="{D5CDD505-2E9C-101B-9397-08002B2CF9AE}" pid="570" name="Mendeley_Bookmark_CQToQqUFgo_4">
    <vt:lpwstr>asurement of \"phylogenetic signal\" in data sets composed of observations collected from species related by a phylogenetic tree. Phylogenetic signal is a measure of the statistical dependence among species' trait values due to their phylogenetic relation</vt:lpwstr>
  </property>
  <property fmtid="{D5CDD505-2E9C-101B-9397-08002B2CF9AE}" pid="571" name="Mendeley_Bookmark_CQToQqUFgo_5">
    <vt:lpwstr>ships. Although phylogenetic signal is a measure of pattern (statistical dependence), there has nonetheless been a widespread propensity in the literature to attribute this pattern to aspects of the evolutionary process or rate. This may be due, in part, </vt:lpwstr>
  </property>
  <property fmtid="{D5CDD505-2E9C-101B-9397-08002B2CF9AE}" pid="572" name="Mendeley_Bookmark_CQToQqUFgo_6">
    <vt:lpwstr>to the perception that high evolutionary rate necessarily results in low phylogenetic signal; and, conversely, that low evolutionary rate or stabilizing selection results in high phylogenetic signal (due to the resulting high resemblance between related s</vt:lpwstr>
  </property>
  <property fmtid="{D5CDD505-2E9C-101B-9397-08002B2CF9AE}" pid="573" name="Mendeley_Bookmark_CQToQqUFgo_7">
    <vt:lpwstr>pecies). In this study, we use individual-based numerical simulations on stochastic phylogenetic trees to clarify the relationship between phylogenetic signal, rate, and evolutionary process. Under the simplest model for quantitative trait evolution, homo</vt:lpwstr>
  </property>
  <property fmtid="{D5CDD505-2E9C-101B-9397-08002B2CF9AE}" pid="574" name="Mendeley_Bookmark_CQToQqUFgo_8">
    <vt:lpwstr>geneous rate genetic drift, there is no relation between evolutionary rate and phylogenetic signal. For other circumstances, such as functional constraint, fluctuating selection, niche conservatism, and evolutionary heterogeneity, the relationship between</vt:lpwstr>
  </property>
  <property fmtid="{D5CDD505-2E9C-101B-9397-08002B2CF9AE}" pid="575" name="Mendeley_Bookmark_CQToQqUFgo_9">
    <vt:lpwstr> process, rate, and phylogenetic signal is complex. For these reasons, we recommend against interpretations of evolutionary process or rate based on estimates of phylogenetic signal.", "author": [{"dropping-particle": "", "family": "Revell", "given": "Lia</vt:lpwstr>
  </property>
  <property fmtid="{D5CDD505-2E9C-101B-9397-08002B2CF9AE}" pid="576" name="Mendeley_Bookmark_CUXqK4W54S_1">
    <vt:lpwstr>ADDIN CSL_CITATION {"citationItems": [{"id": "ITEM-1", "itemData": {"author": [{"dropping-particle": "", "family": "Therneau", "given": "Terry", "non-dropping-particle": "", "parse-names": false, "suffix": ""}, {"dropping-particle": "", "family": "Atkinso</vt:lpwstr>
  </property>
  <property fmtid="{D5CDD505-2E9C-101B-9397-08002B2CF9AE}" pid="577" name="Mendeley_Bookmark_CUXqK4W54S_2">
    <vt:lpwstr>n", "given": "Beth", "non-dropping-particle": "", "parse-names": false, "suffix": ""}], "id": "ITEM-1", "issued": {"date-parts": [["2019"]]}, "note": "R package version 4.1-15", "title": "rpart: Recursive Partitioning and Regression Trees", "type": "artic</vt:lpwstr>
  </property>
  <property fmtid="{D5CDD505-2E9C-101B-9397-08002B2CF9AE}" pid="578" name="Mendeley_Bookmark_CUXqK4W54S_3">
    <vt:lpwstr>le"}, "uris": ["http://www.mendeley.com/documents/?uuid=6ff0e9ef-76f3-4bd0-839d-ea57397df215"]}], "mendeley": {"formattedCitation": "(Therneau and Atkinson 2019)", "plainTextFormattedCitation": "(Therneau and Atkinson 2019)", "previouslyFormattedCitation"</vt:lpwstr>
  </property>
  <property fmtid="{D5CDD505-2E9C-101B-9397-08002B2CF9AE}" pid="579" name="Mendeley_Bookmark_CUXqK4W54S_4">
    <vt:lpwstr>: "(Therneau and Atkinson 2019)"}, "properties": {"noteIndex": 0}, "schema": "https://github.com/citation-style-language/schema/raw/master/csl-citation.json"}</vt:lpwstr>
  </property>
  <property fmtid="{D5CDD505-2E9C-101B-9397-08002B2CF9AE}" pid="580" name="Mendeley_Bookmark_CXRofgddIs_1">
    <vt:lpwstr>ADDIN CSL_CITATION { "citationItems" : [ { "id" : "ITEM-1", "itemData" : { "DOI" : "10.1111/ecog.01678", "ISSN" : "09067590", "author" : [ { "dropping-particle" : "", "family" : "Rosado", "given" : "Bruno H. P.", "non-dropping-particle" : "", "parse-names</vt:lpwstr>
  </property>
  <property fmtid="{D5CDD505-2E9C-101B-9397-08002B2CF9AE}" pid="581" name="Mendeley_Bookmark_CXRofgddIs_2">
    <vt:lpwstr>" : false, "suffix" : "" }, { "dropping-particle" : "", "family" : "S. L. Figueiredo", "given" : "Marcos", "non-dropping-particle" : "de", "parse-names" : false, "suffix" : "" }, { "dropping-particle" : "", "family" : "Mattos", "given" : "Eduardo A.", "no</vt:lpwstr>
  </property>
  <property fmtid="{D5CDD505-2E9C-101B-9397-08002B2CF9AE}" pid="582" name="Mendeley_Bookmark_CXRofgddIs_3">
    <vt:lpwstr>n-dropping-particle" : "de", "parse-names" : false, "suffix" : "" }, { "dropping-particle" : "V.", "family" : "Grelle", "given" : "Carlos E.", "non-dropping-particle" : "", "parse-names" : false, "suffix" : "" } ], "container-title" : "Ecography", "id" : </vt:lpwstr>
  </property>
  <property fmtid="{D5CDD505-2E9C-101B-9397-08002B2CF9AE}" pid="583" name="Mendeley_Bookmark_CXRofgddIs_4">
    <vt:lpwstr>"ITEM-1", "issue" : "11", "issued" : { "date-parts" : [ [ "2015", "11" ] ] }, "page" : "1034-1041", "title" : "Eltonian shortfall due to the Grinnellian view: functional ecology between the mismatch of niche concepts", "type" : "article-journal", "volume"</vt:lpwstr>
  </property>
  <property fmtid="{D5CDD505-2E9C-101B-9397-08002B2CF9AE}" pid="584" name="Mendeley_Bookmark_CXRofgddIs_5">
    <vt:lpwstr> : "39" }, "uris" : [ "http://www.mendeley.com/documents/?uuid=ba0855ef-ab6b-4152-9c0a-3c0134260da9" ] } ], "mendeley" : { "formattedCitation" : "(Rosado &lt;i&gt;et al.&lt;/i&gt;, 2015)", "plainTextFormattedCitation" : "(Rosado et al., 2015)", "previouslyFormattedCi</vt:lpwstr>
  </property>
  <property fmtid="{D5CDD505-2E9C-101B-9397-08002B2CF9AE}" pid="585" name="Mendeley_Bookmark_CXRofgddIs_6">
    <vt:lpwstr>tation" : "(Rosado &lt;i&gt;et al.&lt;/i&gt;, 2015)" }, "properties" : { "noteIndex" : 0 }, "schema" : "https://github.com/citation-style-language/schema/raw/master/csl-citation.json" }</vt:lpwstr>
  </property>
  <property fmtid="{D5CDD505-2E9C-101B-9397-08002B2CF9AE}" pid="586" name="Mendeley_Bookmark_CmP9ROIaK0_1">
    <vt:lpwstr>ADDIN CSL_CITATION {"citationItems": [{"id": "ITEM-1", "itemData": {"DOI": "10.1098/rspb.2008.0905", "ISSN": "0962-8452", "PMID": "18796398", "abstract": "Variation in traits across species or populations is the outcome of both environmental and historica</vt:lpwstr>
  </property>
  <property fmtid="{D5CDD505-2E9C-101B-9397-08002B2CF9AE}" pid="587" name="Mendeley_Bookmark_CmP9ROIaK0_10">
    <vt:lpwstr> 2009)", "plainTextFormattedCitation": "(Robert P Freckleton and Jetz 2009)", "previouslyFormattedCitation": "(Robert P Freckleton and Jetz 2009)"}, "properties": {"noteIndex": 0}, "schema": "https://github.com/citation-style-language/schema/raw/master/cs</vt:lpwstr>
  </property>
  <property fmtid="{D5CDD505-2E9C-101B-9397-08002B2CF9AE}" pid="588" name="Mendeley_Bookmark_CmP9ROIaK0_11">
    <vt:lpwstr>l-citation.json"}</vt:lpwstr>
  </property>
  <property fmtid="{D5CDD505-2E9C-101B-9397-08002B2CF9AE}" pid="589" name="Mendeley_Bookmark_CmP9ROIaK0_2">
    <vt:lpwstr>l factors. Trait variation is therefore a function of both the phylogenetic and spatial context of species. Here we introduce a method that, within a single framework, estimates the relative roles of spatial and phylogenetic variations in comparative data</vt:lpwstr>
  </property>
  <property fmtid="{D5CDD505-2E9C-101B-9397-08002B2CF9AE}" pid="590" name="Mendeley_Bookmark_CmP9ROIaK0_3">
    <vt:lpwstr>. The approach requires traits measured across phylogenetic units, e.g. species, the spatial occurrences of those units and a phylogeny connecting them. The method modifies the expected variance of phylogenetically independent contrasts to include both sp</vt:lpwstr>
  </property>
  <property fmtid="{D5CDD505-2E9C-101B-9397-08002B2CF9AE}" pid="591" name="Mendeley_Bookmark_CmP9ROIaK0_4">
    <vt:lpwstr>atial and phylogenetic effects. We illustrate this approach by analysing cross-species variation in body mass, geographical range size and species-typical environmental temperature in three orders of mammals (carnivores, artiodactyls and primates). These </vt:lpwstr>
  </property>
  <property fmtid="{D5CDD505-2E9C-101B-9397-08002B2CF9AE}" pid="592" name="Mendeley_Bookmark_CmP9ROIaK0_5">
    <vt:lpwstr>species attributes contain highly disparate levels of phylogenetic and spatial signals, with the strongest phylogenetic autocorrelation in body size and spatial dependence in environmental temperatures and geographical range size showing mixed effects. Th</vt:lpwstr>
  </property>
  <property fmtid="{D5CDD505-2E9C-101B-9397-08002B2CF9AE}" pid="593" name="Mendeley_Bookmark_CmP9ROIaK0_6">
    <vt:lpwstr>e proposed method successfully captures these differences and in its simplest form estimates a single parameter that quantifies the relative effects of space and phylogeny. We discuss how the method may be extended to explore a range of models of evolutio</vt:lpwstr>
  </property>
  <property fmtid="{D5CDD505-2E9C-101B-9397-08002B2CF9AE}" pid="594" name="Mendeley_Bookmark_CmP9ROIaK0_7">
    <vt:lpwstr>n and spatial dependence.", "author": [{"dropping-particle": "", "family": "Freckleton", "given": "Robert P", "non-dropping-particle": "", "parse-names": false, "suffix": ""}, {"dropping-particle": "", "family": "Jetz", "given": "Walter", "non-dropping-pa</vt:lpwstr>
  </property>
  <property fmtid="{D5CDD505-2E9C-101B-9397-08002B2CF9AE}" pid="595" name="Mendeley_Bookmark_CmP9ROIaK0_8">
    <vt:lpwstr>rticle": "", "parse-names": false, "suffix": ""}], "container-title": "Proceedings of the Royal Society B", "id": "ITEM-1", "issue": "1654", "issued": {"date-parts": [["2009", "1", "7"]]}, "page": "21-30", "title": "Space versus phylogeny: disentangling p</vt:lpwstr>
  </property>
  <property fmtid="{D5CDD505-2E9C-101B-9397-08002B2CF9AE}" pid="596" name="Mendeley_Bookmark_CmP9ROIaK0_9">
    <vt:lpwstr>hylogenetic and spatial signals in comparative data", "type": "article-journal", "volume": "276"}, "uris": ["http://www.mendeley.com/documents/?uuid=64494a7b-afa6-4202-b03c-115f9a95626d"]}], "mendeley": {"formattedCitation": "(Robert P Freckleton and Jetz</vt:lpwstr>
  </property>
  <property fmtid="{D5CDD505-2E9C-101B-9397-08002B2CF9AE}" pid="597" name="Mendeley_Bookmark_D4nmbC52Ne_1">
    <vt:lpwstr>ADDIN CSL_CITATION {"citationItems": [{"id": "ITEM-1", "itemData": {"DOI": "10.1111/2041-210X.12111", "ISSN": "2041210X", "author": [{"dropping-particle": "", "family": "Gu\u00e9nard", "given": "Guillaume", "non-dropping-particle": "", "parse-names": fals</vt:lpwstr>
  </property>
  <property fmtid="{D5CDD505-2E9C-101B-9397-08002B2CF9AE}" pid="598" name="Mendeley_Bookmark_D4nmbC52Ne_2">
    <vt:lpwstr>e, "suffix": ""}, {"dropping-particle": "", "family": "Legendre", "given": "Pierre", "non-dropping-particle": "", "parse-names": false, "suffix": ""}, {"dropping-particle": "", "family": "Peres-Neto", "given": "Pedro", "non-dropping-particle": "", "parse-</vt:lpwstr>
  </property>
  <property fmtid="{D5CDD505-2E9C-101B-9397-08002B2CF9AE}" pid="599" name="Mendeley_Bookmark_D4nmbC52Ne_3">
    <vt:lpwstr>names": false, "suffix": ""}], "container-title": "Methods in Ecology and Evolution", "id": "ITEM-1", "issue": "12", "issued": {"date-parts": [["2013", "12", "23"]]}, "page": "1120-1131", "title": "Phylogenetic eigenvector maps: a framework to model and p</vt:lpwstr>
  </property>
  <property fmtid="{D5CDD505-2E9C-101B-9397-08002B2CF9AE}" pid="600" name="Mendeley_Bookmark_D4nmbC52Ne_4">
    <vt:lpwstr>redict species traits", "type": "article-journal", "volume": "4"}, "uris": ["http://www.mendeley.com/documents/?uuid=2d1a424b-47af-4b2d-a862-70b27aa18dcd"]}], "mendeley": {"formattedCitation": "(Gu\u00e9nard et al. 2013)", "plainTextFormattedCitation": "(</vt:lpwstr>
  </property>
  <property fmtid="{D5CDD505-2E9C-101B-9397-08002B2CF9AE}" pid="601" name="Mendeley_Bookmark_D4nmbC52Ne_5">
    <vt:lpwstr>Gu\u00e9nard et al. 2013)", "previouslyFormattedCitation": "(Gu\u00e9nard et al. 2013)"}, "properties": {"noteIndex": 0}, "schema": "https://github.com/citation-style-language/schema/raw/master/csl-citation.json"}</vt:lpwstr>
  </property>
  <property fmtid="{D5CDD505-2E9C-101B-9397-08002B2CF9AE}" pid="602" name="Mendeley_Bookmark_DuQZBw9icl_1">
    <vt:lpwstr>ADDIN CSL_CITATION {"citationItems": [{"id": "ITEM-1", "itemData": {"DOI": "10.1093/bioinformatics/btg412", "ISSN": "1367-4803", "author": [{"dropping-particle": "", "family": "Paradis", "given": "E.", "non-dropping-particle": "", "parse-names": false, "s</vt:lpwstr>
  </property>
  <property fmtid="{D5CDD505-2E9C-101B-9397-08002B2CF9AE}" pid="603" name="Mendeley_Bookmark_DuQZBw9icl_2">
    <vt:lpwstr>uffix": ""}, {"dropping-particle": "", "family": "Claude", "given": "J.", "non-dropping-particle": "", "parse-names": false, "suffix": ""}, {"dropping-particle": "", "family": "Strimmer", "given": "K.", "non-dropping-particle": "", "parse-names": false, "</vt:lpwstr>
  </property>
  <property fmtid="{D5CDD505-2E9C-101B-9397-08002B2CF9AE}" pid="604" name="Mendeley_Bookmark_DuQZBw9icl_3">
    <vt:lpwstr>suffix": ""}], "container-title": "Bioinformatics", "id": "ITEM-1", "issue": "2", "issued": {"date-parts": [["2004"]]}, "page": "289-290", "title": "APE: Analyses of phylogenetics and evolution in R language", "type": "article-journal", "volume": "20"}, "</vt:lpwstr>
  </property>
  <property fmtid="{D5CDD505-2E9C-101B-9397-08002B2CF9AE}" pid="605" name="Mendeley_Bookmark_DuQZBw9icl_4">
    <vt:lpwstr>uris": ["http://www.mendeley.com/documents/?uuid=79363b3c-ba6b-4162-8740-4d6e2df79a1f"]}], "mendeley": {"formattedCitation": "(Paradis et al. 2004)", "plainTextFormattedCitation": "(Paradis et al. 2004)", "previouslyFormattedCitation": "(Paradis et al. 20</vt:lpwstr>
  </property>
  <property fmtid="{D5CDD505-2E9C-101B-9397-08002B2CF9AE}" pid="606" name="Mendeley_Bookmark_DuQZBw9icl_5">
    <vt:lpwstr>04)"}, "properties": {"noteIndex": 0}, "schema": "https://github.com/citation-style-language/schema/raw/master/csl-citation.json"}</vt:lpwstr>
  </property>
  <property fmtid="{D5CDD505-2E9C-101B-9397-08002B2CF9AE}" pid="607" name="Mendeley_Bookmark_EEIuvdt9p1_1">
    <vt:lpwstr>ADDIN CSL_CITATION {"citationItems": [{"id": "ITEM-1", "itemData": {"author": [{"dropping-particle": "", "family": "Diniz-Filho", "given": "Jose Alexandre Felizola", "non-dropping-particle": "", "parse-names": false, "suffix": ""}], "container-title": "Ev</vt:lpwstr>
  </property>
  <property fmtid="{D5CDD505-2E9C-101B-9397-08002B2CF9AE}" pid="608" name="Mendeley_Bookmark_EEIuvdt9p1_2">
    <vt:lpwstr>olution", "id": "ITEM-1", "issue": "6", "issued": {"date-parts": [["2001"]]}, "page": "1104-1109", "title": "Phylogenetic autocorrelation under distinct evolutionary process", "type": "article-journal", "volume": "55"}, "uris": ["http://www.mendeley.com/d</vt:lpwstr>
  </property>
  <property fmtid="{D5CDD505-2E9C-101B-9397-08002B2CF9AE}" pid="609" name="Mendeley_Bookmark_EEIuvdt9p1_3">
    <vt:lpwstr>ocuments/?uuid=512b4106-cba8-4ea4-a2e4-7125957b17e2"]}], "mendeley": {"formattedCitation": "(Diniz-Filho 2001)", "plainTextFormattedCitation": "(Diniz-Filho 2001)", "previouslyFormattedCitation": "(Diniz-Filho 2001)"}, "properties": {"noteIndex": 0}, "sch</vt:lpwstr>
  </property>
  <property fmtid="{D5CDD505-2E9C-101B-9397-08002B2CF9AE}" pid="610" name="Mendeley_Bookmark_EEIuvdt9p1_4">
    <vt:lpwstr>ema": "https://github.com/citation-style-language/schema/raw/master/csl-citation.json"}</vt:lpwstr>
  </property>
  <property fmtid="{D5CDD505-2E9C-101B-9397-08002B2CF9AE}" pid="611" name="Mendeley_Bookmark_EHXaqCz3T0_1">
    <vt:lpwstr>ADDIN CSL_CITATION {"citationItems": [{"id": "ITEM-1", "itemData": {"DOI": "10.1111/j.1558-5646.2012.01619.x", "ISBN": "1558-5646", "ISSN": "00143820", "PMID": "22834738", "abstract": "Comparative methods used to study patterns of evolutionary change in a</vt:lpwstr>
  </property>
  <property fmtid="{D5CDD505-2E9C-101B-9397-08002B2CF9AE}" pid="612" name="Mendeley_Bookmark_EHXaqCz3T0_10">
    <vt:lpwstr>mendeley": {"formattedCitation": "(Beaulieu et al. 2012b)", "plainTextFormattedCitation": "(Beaulieu et al. 2012b)", "previouslyFormattedCitation": "(Beaulieu et al. 2012b)"}, "properties": {"noteIndex": 0}, "schema": "https://github.com/citation-style-la</vt:lpwstr>
  </property>
  <property fmtid="{D5CDD505-2E9C-101B-9397-08002B2CF9AE}" pid="613" name="Mendeley_Bookmark_EHXaqCz3T0_11">
    <vt:lpwstr>nguage/schema/raw/master/csl-citation.json"}</vt:lpwstr>
  </property>
  <property fmtid="{D5CDD505-2E9C-101B-9397-08002B2CF9AE}" pid="614" name="Mendeley_Bookmark_EHXaqCz3T0_2">
    <vt:lpwstr> continuous trait on a phylogeny range from Brownian motion processes to models where the trait is assumed to evolve according to an Ornstein-Uhlenbeck (OU) process. Although these models have proved useful in a variety of contexts, they still do not cove</vt:lpwstr>
  </property>
  <property fmtid="{D5CDD505-2E9C-101B-9397-08002B2CF9AE}" pid="615" name="Mendeley_Bookmark_EHXaqCz3T0_3">
    <vt:lpwstr>r all the scenarios biologists want to examine. For models based on the OU process, model complexity is restricted in current implementations by assuming that the rate of stochastic motion and the strength of selection do not vary among selective regimes.</vt:lpwstr>
  </property>
  <property fmtid="{D5CDD505-2E9C-101B-9397-08002B2CF9AE}" pid="616" name="Mendeley_Bookmark_EHXaqCz3T0_4">
    <vt:lpwstr> Here, we expand the OU model of adaptive evolution to include models that variously relax the assumption of a constant rate and strength of selection. In its most general form, the methods described here can assign each selective regime a separate trait </vt:lpwstr>
  </property>
  <property fmtid="{D5CDD505-2E9C-101B-9397-08002B2CF9AE}" pid="617" name="Mendeley_Bookmark_EHXaqCz3T0_5">
    <vt:lpwstr>optimum, a rate of stochastic motion parameter, and a parameter for the strength of selection. We use simulations to show that our models can detect meaningful differences in the evolutionary process, especially with larger sample sizes. We also illustrat</vt:lpwstr>
  </property>
  <property fmtid="{D5CDD505-2E9C-101B-9397-08002B2CF9AE}" pid="618" name="Mendeley_Bookmark_EHXaqCz3T0_6">
    <vt:lpwstr>e our method using an empirical example of genome size evolution within a large flowering plant clade.", "author": [{"dropping-particle": "", "family": "Beaulieu", "given": "Jeremy M.", "non-dropping-particle": "", "parse-names": false, "suffix": ""}, {"d</vt:lpwstr>
  </property>
  <property fmtid="{D5CDD505-2E9C-101B-9397-08002B2CF9AE}" pid="619" name="Mendeley_Bookmark_EHXaqCz3T0_7">
    <vt:lpwstr>ropping-particle": "", "family": "Jhwueng", "given": "Dwueng Chwuan", "non-dropping-particle": "", "parse-names": false, "suffix": ""}, {"dropping-particle": "", "family": "Boettiger", "given": "Carl", "non-dropping-particle": "", "parse-names": false, "s</vt:lpwstr>
  </property>
  <property fmtid="{D5CDD505-2E9C-101B-9397-08002B2CF9AE}" pid="620" name="Mendeley_Bookmark_EHXaqCz3T0_8">
    <vt:lpwstr>uffix": ""}, {"dropping-particle": "", "family": "O'Meara", "given": "Brian C", "non-dropping-particle": "", "parse-names": false, "suffix": ""}], "container-title": "Evolution", "id": "ITEM-1", "issue": "8", "issued": {"date-parts": [["2012"]]}, "page": </vt:lpwstr>
  </property>
  <property fmtid="{D5CDD505-2E9C-101B-9397-08002B2CF9AE}" pid="621" name="Mendeley_Bookmark_EHXaqCz3T0_9">
    <vt:lpwstr>"2369-2383", "title": "Modeling stabilizing selection: Expanding the Ornstein-Uhlenbeck model of adaptive evolution", "type": "article-journal", "volume": "66"}, "uris": ["http://www.mendeley.com/documents/?uuid=804ba398-feb2-4653-91d5-6c9141531cc4"]}], "</vt:lpwstr>
  </property>
  <property fmtid="{D5CDD505-2E9C-101B-9397-08002B2CF9AE}" pid="622" name="Mendeley_Bookmark_EbA4bGLe8q_1">
    <vt:lpwstr>ADDIN CSL_CITATION { "citationItems" : [ { "id" : "ITEM-1", "itemData" : { "DOI" : "10.1111/j.1600-0587.2013.00528.x", "ISBN" : "1600-0587", "ISSN" : "09067590", "abstract" : "Continental-scale maps of plant functional diversity are a fundamental piece of</vt:lpwstr>
  </property>
  <property fmtid="{D5CDD505-2E9C-101B-9397-08002B2CF9AE}" pid="623" name="Mendeley_Bookmark_EbA4bGLe8q_10">
    <vt:lpwstr>", "non-dropping-particle" : "", "parse-names" : false, "suffix" : "" }, { "dropping-particle" : "", "family" : "Fazayeli", "given" : "Farideh", "non-dropping-particle" : "", "parse-names" : false, "suffix" : "" }, { "dropping-particle" : "", "family" : "</vt:lpwstr>
  </property>
  <property fmtid="{D5CDD505-2E9C-101B-9397-08002B2CF9AE}" pid="624" name="Mendeley_Bookmark_EbA4bGLe8q_11">
    <vt:lpwstr>Joswig", "given" : "Julia", "non-dropping-particle" : "", "parse-names" : false, "suffix" : "" }, { "dropping-particle" : "", "family" : "Banerjee", "given" : "Arindam", "non-dropping-particle" : "", "parse-names" : false, "suffix" : "" }, { "dropping-par</vt:lpwstr>
  </property>
  <property fmtid="{D5CDD505-2E9C-101B-9397-08002B2CF9AE}" pid="625" name="Mendeley_Bookmark_EbA4bGLe8q_12">
    <vt:lpwstr>ticle" : "", "family" : "Reichstein", "given" : "Markus", "non-dropping-particle" : "", "parse-names" : false, "suffix" : "" }, { "dropping-particle" : "", "family" : "B\u00f6nisch", "given" : "Gerhard", "non-dropping-particle" : "", "parse-names" : false</vt:lpwstr>
  </property>
  <property fmtid="{D5CDD505-2E9C-101B-9397-08002B2CF9AE}" pid="626" name="Mendeley_Bookmark_EbA4bGLe8q_13">
    <vt:lpwstr>, "suffix" : "" }, { "dropping-particle" : "", "family" : "D\u00edaz", "given" : "Sandra", "non-dropping-particle" : "", "parse-names" : false, "suffix" : "" }, { "dropping-particle" : "", "family" : "Dickie", "given" : "John", "non-dropping-particle" : "</vt:lpwstr>
  </property>
  <property fmtid="{D5CDD505-2E9C-101B-9397-08002B2CF9AE}" pid="627" name="Mendeley_Bookmark_EbA4bGLe8q_14">
    <vt:lpwstr>", "parse-names" : false, "suffix" : "" }, { "dropping-particle" : "", "family" : "Gillison", "given" : "Andy", "non-dropping-particle" : "", "parse-names" : false, "suffix" : "" }, { "dropping-particle" : "", "family" : "Karpatne", "given" : "Anuj", "non</vt:lpwstr>
  </property>
  <property fmtid="{D5CDD505-2E9C-101B-9397-08002B2CF9AE}" pid="628" name="Mendeley_Bookmark_EbA4bGLe8q_15">
    <vt:lpwstr>-dropping-particle" : "", "parse-names" : false, "suffix" : "" }, { "dropping-particle" : "", "family" : "Lavorel", "given" : "Sandra", "non-dropping-particle" : "", "parse-names" : false, "suffix" : "" }, { "dropping-particle" : "", "family" : "Leadley",</vt:lpwstr>
  </property>
  <property fmtid="{D5CDD505-2E9C-101B-9397-08002B2CF9AE}" pid="629" name="Mendeley_Bookmark_EbA4bGLe8q_16">
    <vt:lpwstr> "given" : "Paul", "non-dropping-particle" : "", "parse-names" : false, "suffix" : "" }, { "dropping-particle" : "", "family" : "Wirth", "given" : "Christian B.", "non-dropping-particle" : "", "parse-names" : false, "suffix" : "" }, { "dropping-particle" </vt:lpwstr>
  </property>
  <property fmtid="{D5CDD505-2E9C-101B-9397-08002B2CF9AE}" pid="630" name="Mendeley_Bookmark_EbA4bGLe8q_17">
    <vt:lpwstr>: "", "family" : "Wright", "given" : "Ian J.", "non-dropping-particle" : "", "parse-names" : false, "suffix" : "" }, { "dropping-particle" : "", "family" : "Wright", "given" : "S. Joseph", "non-dropping-particle" : "", "parse-names" : false, "suffix" : ""</vt:lpwstr>
  </property>
  <property fmtid="{D5CDD505-2E9C-101B-9397-08002B2CF9AE}" pid="631" name="Mendeley_Bookmark_EbA4bGLe8q_18">
    <vt:lpwstr> }, { "dropping-particle" : "", "family" : "Reich", "given" : "Peter B.", "non-dropping-particle" : "", "parse-names" : false, "suffix" : "" } ], "container-title" : "Global Ecology and Biogeography", "id" : "ITEM-2", "issue" : "12", "issued" : { "date-pa</vt:lpwstr>
  </property>
  <property fmtid="{D5CDD505-2E9C-101B-9397-08002B2CF9AE}" pid="632" name="Mendeley_Bookmark_EbA4bGLe8q_19">
    <vt:lpwstr>rts" : [ [ "2015" ] ] }, "page" : "1510-1521", "title" : "BHPMF - a hierarchical Bayesian approach to gap-filling and trait prediction for macroecology and functional biogeography", "type" : "article-journal", "volume" : "24" }, "uris" : [ "http://www.men</vt:lpwstr>
  </property>
  <property fmtid="{D5CDD505-2E9C-101B-9397-08002B2CF9AE}" pid="633" name="Mendeley_Bookmark_EbA4bGLe8q_2">
    <vt:lpwstr> data of interest to ecosystem modelers and ecologists, yet such maps have been exceedingly hard to generate. Th e large eff ort to compile global plant functional trait databases largely for the purpose of mapping and analyzing the spatial distribution o</vt:lpwstr>
  </property>
  <property fmtid="{D5CDD505-2E9C-101B-9397-08002B2CF9AE}" pid="634" name="Mendeley_Bookmark_EbA4bGLe8q_20">
    <vt:lpwstr>deley.com/documents/?uuid=3ecb8f2d-af85-4565-a710-60fd36a13760" ] } ], "mendeley" : { "formattedCitation" : "(Swenson, 2014; Schrodt &lt;i&gt;et al.&lt;/i&gt;, 2015)", "plainTextFormattedCitation" : "(Swenson, 2014; Schrodt et al., 2015)", "previouslyFormattedCitatio</vt:lpwstr>
  </property>
  <property fmtid="{D5CDD505-2E9C-101B-9397-08002B2CF9AE}" pid="635" name="Mendeley_Bookmark_EbA4bGLe8q_21">
    <vt:lpwstr>n" : "(Swenson, 2014; Schrodt &lt;i&gt;et al.&lt;/i&gt;, 2015)" }, "properties" : { "noteIndex" : 0 }, "schema" : "https://github.com/citation-style-language/schema/raw/master/csl-citation.json" }</vt:lpwstr>
  </property>
  <property fmtid="{D5CDD505-2E9C-101B-9397-08002B2CF9AE}" pid="636" name="Mendeley_Bookmark_EbA4bGLe8q_3">
    <vt:lpwstr>f function has resulted in very sparse data matrices thereby limiting progress. Identifying robust methodologies to gap fi ll or impute trait values in these databases is an important objective. Here I argue that existing statistical tools from phylogenet</vt:lpwstr>
  </property>
  <property fmtid="{D5CDD505-2E9C-101B-9397-08002B2CF9AE}" pid="637" name="Mendeley_Bookmark_EbA4bGLe8q_4">
    <vt:lpwstr>ic comparative methods can be used to rapidly impute values into global plant functional trait databases due to the large amount of phylogenetic signal often in trait data. In particular, statistical models of phylogenetic signal in traits can be generate</vt:lpwstr>
  </property>
  <property fmtid="{D5CDD505-2E9C-101B-9397-08002B2CF9AE}" pid="638" name="Mendeley_Bookmark_EbA4bGLe8q_5">
    <vt:lpwstr>d from existing data and used to predict missing values of closely related species often with a high degree of accuracy thereby facilitating the continental-scale mapping of plant function. Despite the promise of this approach, I also discuss potential pi</vt:lpwstr>
  </property>
  <property fmtid="{D5CDD505-2E9C-101B-9397-08002B2CF9AE}" pid="639" name="Mendeley_Bookmark_EbA4bGLe8q_6">
    <vt:lpwstr>tfalls and future challenges that will need to be addressed. Th", "author" : [ { "dropping-particle" : "", "family" : "Swenson", "given" : "Nathan G.", "non-dropping-particle" : "", "parse-names" : false, "suffix" : "" } ], "container-title" : "Ecography"</vt:lpwstr>
  </property>
  <property fmtid="{D5CDD505-2E9C-101B-9397-08002B2CF9AE}" pid="640" name="Mendeley_Bookmark_EbA4bGLe8q_7">
    <vt:lpwstr>, "id" : "ITEM-1", "issue" : "July 2013", "issued" : { "date-parts" : [ [ "2014" ] ] }, "page" : "105-110", "title" : "Phylogenetic imputation of plant functional trait databases", "type" : "article-journal", "volume" : "37" }, "uris" : [ "http://www.mend</vt:lpwstr>
  </property>
  <property fmtid="{D5CDD505-2E9C-101B-9397-08002B2CF9AE}" pid="641" name="Mendeley_Bookmark_EbA4bGLe8q_8">
    <vt:lpwstr>eley.com/documents/?uuid=0675ab2d-f8cc-48da-b84c-cab0790a1bd7" ] }, { "id" : "ITEM-2", "itemData" : { "DOI" : "10.1111/geb.12335", "ISSN" : "1466822X", "author" : [ { "dropping-particle" : "", "family" : "Schrodt", "given" : "Franziska", "non-dropping-par</vt:lpwstr>
  </property>
  <property fmtid="{D5CDD505-2E9C-101B-9397-08002B2CF9AE}" pid="642" name="Mendeley_Bookmark_EbA4bGLe8q_9">
    <vt:lpwstr>ticle" : "", "parse-names" : false, "suffix" : "" }, { "dropping-particle" : "", "family" : "Kattge", "given" : "Jens", "non-dropping-particle" : "", "parse-names" : false, "suffix" : "" }, { "dropping-particle" : "", "family" : "Shan", "given" : "Hanhuai</vt:lpwstr>
  </property>
  <property fmtid="{D5CDD505-2E9C-101B-9397-08002B2CF9AE}" pid="643" name="Mendeley_Bookmark_Ec0Tm89VTn_1">
    <vt:lpwstr>ADDIN CSL_CITATION {"citationItems": [{"id": "ITEM-1", "itemData": {"author": [{"dropping-particle": "", "family": "Freckleton", "given": "R. P.", "non-dropping-particle": "", "parse-names": false, "suffix": ""}, {"dropping-particle": "", "family": "Harve</vt:lpwstr>
  </property>
  <property fmtid="{D5CDD505-2E9C-101B-9397-08002B2CF9AE}" pid="644" name="Mendeley_Bookmark_Ec0Tm89VTn_10">
    <vt:lpwstr>P. Freckleton et al. 2002; Hansen and Martins 1996)"}, "properties": {"noteIndex": 0}, "schema": "https://github.com/citation-style-language/schema/raw/master/csl-citation.json"}</vt:lpwstr>
  </property>
  <property fmtid="{D5CDD505-2E9C-101B-9397-08002B2CF9AE}" pid="645" name="Mendeley_Bookmark_Ec0Tm89VTn_2">
    <vt:lpwstr>y", "given": "P. H.", "non-dropping-particle": "", "parse-names": false, "suffix": ""}, {"dropping-particle": "", "family": "Pagel", "given": "M.", "non-dropping-particle": "", "parse-names": false, "suffix": ""}], "container-title": "The American natural</vt:lpwstr>
  </property>
  <property fmtid="{D5CDD505-2E9C-101B-9397-08002B2CF9AE}" pid="646" name="Mendeley_Bookmark_Ec0Tm89VTn_3">
    <vt:lpwstr>ist", "id": "ITEM-1", "issue": "6", "issued": {"date-parts": [["2002"]]}, "page": "712-726", "title": "Phylogenetic analysis and comparative data : a test and review of evidence", "type": "article-journal", "volume": "160"}, "uris": ["http://www.mendeley.</vt:lpwstr>
  </property>
  <property fmtid="{D5CDD505-2E9C-101B-9397-08002B2CF9AE}" pid="647" name="Mendeley_Bookmark_Ec0Tm89VTn_4">
    <vt:lpwstr>com/documents/?uuid=ea5b8722-d7b1-4767-a0aa-156306197f61"]}, {"id": "ITEM-2", "itemData": {"author": [{"dropping-particle": "", "family": "Felsenstein", "given": "Joseph", "non-dropping-particle": "", "parse-names": false, "suffix": ""}], "container-title</vt:lpwstr>
  </property>
  <property fmtid="{D5CDD505-2E9C-101B-9397-08002B2CF9AE}" pid="648" name="Mendeley_Bookmark_Ec0Tm89VTn_5">
    <vt:lpwstr>": "The American Naturalist", "id": "ITEM-2", "issue": "1", "issued": {"date-parts": [["1985"]]}, "page": "1-15", "title": "Phylogenies and the comparative method", "type": "article-journal", "volume": "125"}, "uris": ["http://www.mendeley.com/documents/?</vt:lpwstr>
  </property>
  <property fmtid="{D5CDD505-2E9C-101B-9397-08002B2CF9AE}" pid="649" name="Mendeley_Bookmark_Ec0Tm89VTn_6">
    <vt:lpwstr>uuid=2b05970b-da9c-4409-b21b-228abd835f8d"]}, {"id": "ITEM-3", "itemData": {"author": [{"dropping-particle": "", "family": "Hansen", "given": "Thomas F.", "non-dropping-particle": "", "parse-names": false, "suffix": ""}, {"dropping-particle": "", "family"</vt:lpwstr>
  </property>
  <property fmtid="{D5CDD505-2E9C-101B-9397-08002B2CF9AE}" pid="650" name="Mendeley_Bookmark_Ec0Tm89VTn_7">
    <vt:lpwstr>: "Martins", "given": "Emilia P.", "non-dropping-particle": "", "parse-names": false, "suffix": ""}], "container-title": "Evolution", "id": "ITEM-3", "issue": "4", "issued": {"date-parts": [["1996"]]}, "page": "1404-1417", "title": "Translating between mi</vt:lpwstr>
  </property>
  <property fmtid="{D5CDD505-2E9C-101B-9397-08002B2CF9AE}" pid="651" name="Mendeley_Bookmark_Ec0Tm89VTn_8">
    <vt:lpwstr>croevolutionary process and macroevolutionary patterns: correlation structure of interspecific data", "type": "article-journal", "volume": "50"}, "uris": ["http://www.mendeley.com/documents/?uuid=7583e339-3ac5-4b2c-a7da-c5cee093993b"]}], "mendeley": {"for</vt:lpwstr>
  </property>
  <property fmtid="{D5CDD505-2E9C-101B-9397-08002B2CF9AE}" pid="652" name="Mendeley_Bookmark_Ec0Tm89VTn_9">
    <vt:lpwstr>mattedCitation": "(Felsenstein 1985; R. P. Freckleton et al. 2002; Hansen and Martins 1996)", "plainTextFormattedCitation": "(Felsenstein 1985; R. P. Freckleton et al. 2002; Hansen and Martins 1996)", "previouslyFormattedCitation": "(Felsenstein 1985; R. </vt:lpwstr>
  </property>
  <property fmtid="{D5CDD505-2E9C-101B-9397-08002B2CF9AE}" pid="653" name="Mendeley_Bookmark_EcrqzguI5L_1">
    <vt:lpwstr>ADDIN CSL_CITATION { "citationItems" : [ { "id" : "ITEM-1", "itemData" : { "DOI" : "10.1111/geb.12335", "ISSN" : "1466822X", "author" : [ { "dropping-particle" : "", "family" : "Schrodt", "given" : "Franziska", "non-dropping-particle" : "", "parse-names" </vt:lpwstr>
  </property>
  <property fmtid="{D5CDD505-2E9C-101B-9397-08002B2CF9AE}" pid="654" name="Mendeley_Bookmark_EcrqzguI5L_10">
    <vt:lpwstr>"given" : "Ian J.", "non-dropping-particle" : "", "parse-names" : false, "suffix" : "" }, { "dropping-particle" : "", "family" : "Wright", "given" : "S. Joseph", "non-dropping-particle" : "", "parse-names" : false, "suffix" : "" }, { "dropping-particle" :</vt:lpwstr>
  </property>
  <property fmtid="{D5CDD505-2E9C-101B-9397-08002B2CF9AE}" pid="655" name="Mendeley_Bookmark_EcrqzguI5L_11">
    <vt:lpwstr> "", "family" : "Reich", "given" : "Peter B.", "non-dropping-particle" : "", "parse-names" : false, "suffix" : "" } ], "container-title" : "Global Ecology and Biogeography", "id" : "ITEM-1", "issue" : "12", "issued" : { "date-parts" : [ [ "2015" ] ] }, "p</vt:lpwstr>
  </property>
  <property fmtid="{D5CDD505-2E9C-101B-9397-08002B2CF9AE}" pid="656" name="Mendeley_Bookmark_EcrqzguI5L_12">
    <vt:lpwstr>age" : "1510-1521", "title" : "BHPMF - a hierarchical Bayesian approach to gap-filling and trait prediction for macroecology and functional biogeography", "type" : "article-journal", "volume" : "24" }, "uris" : [ "http://www.mendeley.com/documents/?uuid=3</vt:lpwstr>
  </property>
  <property fmtid="{D5CDD505-2E9C-101B-9397-08002B2CF9AE}" pid="657" name="Mendeley_Bookmark_EcrqzguI5L_13">
    <vt:lpwstr>ecb8f2d-af85-4565-a710-60fd36a13760" ] }, { "id" : "ITEM-2", "itemData" : { "DOI" : "10.1111/2041-210X.12111", "ISSN" : "2041210X", "author" : [ { "dropping-particle" : "", "family" : "Gu\u00e9nard", "given" : "Guillaume", "non-dropping-particle" : "", "p</vt:lpwstr>
  </property>
  <property fmtid="{D5CDD505-2E9C-101B-9397-08002B2CF9AE}" pid="658" name="Mendeley_Bookmark_EcrqzguI5L_14">
    <vt:lpwstr>arse-names" : false, "suffix" : "" }, { "dropping-particle" : "", "family" : "Legendre", "given" : "Pierre", "non-dropping-particle" : "", "parse-names" : false, "suffix" : "" }, { "dropping-particle" : "", "family" : "Peres-Neto", "given" : "Pedro", "non</vt:lpwstr>
  </property>
  <property fmtid="{D5CDD505-2E9C-101B-9397-08002B2CF9AE}" pid="659" name="Mendeley_Bookmark_EcrqzguI5L_15">
    <vt:lpwstr>-dropping-particle" : "", "parse-names" : false, "suffix" : "" } ], "container-title" : "Methods in Ecology and Evolution", "id" : "ITEM-2", "issue" : "12", "issued" : { "date-parts" : [ [ "2013", "12", "23" ] ] }, "page" : "1120-1131", "title" : "Phyloge</vt:lpwstr>
  </property>
  <property fmtid="{D5CDD505-2E9C-101B-9397-08002B2CF9AE}" pid="660" name="Mendeley_Bookmark_EcrqzguI5L_16">
    <vt:lpwstr>netic eigenvector maps: a framework to model and predict species traits", "type" : "article-journal", "volume" : "4" }, "uris" : [ "http://www.mendeley.com/documents/?uuid=2d1a424b-47af-4b2d-a862-70b27aa18dcd" ] }, { "id" : "ITEM-3", "itemData" : { "DOI" </vt:lpwstr>
  </property>
  <property fmtid="{D5CDD505-2E9C-101B-9397-08002B2CF9AE}" pid="661" name="Mendeley_Bookmark_EcrqzguI5L_17">
    <vt:lpwstr>: "10.1111/j.1600-0587.2013.00528.x", "ISBN" : "1600-0587", "ISSN" : "09067590", "abstract" : "Continental-scale maps of plant functional diversity are a fundamental piece of data of interest to ecosystem modelers and ecologists, yet such maps have been e</vt:lpwstr>
  </property>
  <property fmtid="{D5CDD505-2E9C-101B-9397-08002B2CF9AE}" pid="662" name="Mendeley_Bookmark_EcrqzguI5L_18">
    <vt:lpwstr>xceedingly hard to generate. Th e large eff ort to compile global plant functional trait databases largely for the purpose of mapping and analyzing the spatial distribution of function has resulted in very sparse data matrices thereby limiting progress. I</vt:lpwstr>
  </property>
  <property fmtid="{D5CDD505-2E9C-101B-9397-08002B2CF9AE}" pid="663" name="Mendeley_Bookmark_EcrqzguI5L_19">
    <vt:lpwstr>dentifying robust methodologies to gap fi ll or impute trait values in these databases is an important objective. Here I argue that existing statistical tools from phylogenetic comparative methods can be used to rapidly impute values into global plant fun</vt:lpwstr>
  </property>
  <property fmtid="{D5CDD505-2E9C-101B-9397-08002B2CF9AE}" pid="664" name="Mendeley_Bookmark_EcrqzguI5L_2">
    <vt:lpwstr>: false, "suffix" : "" }, { "dropping-particle" : "", "family" : "Kattge", "given" : "Jens", "non-dropping-particle" : "", "parse-names" : false, "suffix" : "" }, { "dropping-particle" : "", "family" : "Shan", "given" : "Hanhuai", "non-dropping-particle" </vt:lpwstr>
  </property>
  <property fmtid="{D5CDD505-2E9C-101B-9397-08002B2CF9AE}" pid="665" name="Mendeley_Bookmark_EcrqzguI5L_20">
    <vt:lpwstr>ctional trait databases due to the large amount of phylogenetic signal often in trait data. In particular, statistical models of phylogenetic signal in traits can be generated from existing data and used to predict missing values of closely related specie</vt:lpwstr>
  </property>
  <property fmtid="{D5CDD505-2E9C-101B-9397-08002B2CF9AE}" pid="666" name="Mendeley_Bookmark_EcrqzguI5L_21">
    <vt:lpwstr>s often with a high degree of accuracy thereby facilitating the continental-scale mapping of plant function. Despite the promise of this approach, I also discuss potential pitfalls and future challenges that will need to be addressed. Th", "author" : [ { </vt:lpwstr>
  </property>
  <property fmtid="{D5CDD505-2E9C-101B-9397-08002B2CF9AE}" pid="667" name="Mendeley_Bookmark_EcrqzguI5L_22">
    <vt:lpwstr>"dropping-particle" : "", "family" : "Swenson", "given" : "Nathan G.", "non-dropping-particle" : "", "parse-names" : false, "suffix" : "" } ], "container-title" : "Ecography", "id" : "ITEM-3", "issue" : "July 2013", "issued" : { "date-parts" : [ [ "2014" </vt:lpwstr>
  </property>
  <property fmtid="{D5CDD505-2E9C-101B-9397-08002B2CF9AE}" pid="668" name="Mendeley_Bookmark_EcrqzguI5L_23">
    <vt:lpwstr>] ] }, "page" : "105-110", "title" : "Phylogenetic imputation of plant functional trait databases", "type" : "article-journal", "volume" : "37" }, "uris" : [ "http://www.mendeley.com/documents/?uuid=0675ab2d-f8cc-48da-b84c-cab0790a1bd7" ] } ], "mendeley" </vt:lpwstr>
  </property>
  <property fmtid="{D5CDD505-2E9C-101B-9397-08002B2CF9AE}" pid="669" name="Mendeley_Bookmark_EcrqzguI5L_24">
    <vt:lpwstr>: { "formattedCitation" : "(Gu\u00e9nard &lt;i&gt;et al.&lt;/i&gt;, 2013; Swenson, 2014; Schrodt &lt;i&gt;et al.&lt;/i&gt;, 2015)", "plainTextFormattedCitation" : "(Gu\u00e9nard et al., 2013; Swenson, 2014; Schrodt et al., 2015)", "previouslyFormattedCitation" : "(Gu\u00e9nard &lt;</vt:lpwstr>
  </property>
  <property fmtid="{D5CDD505-2E9C-101B-9397-08002B2CF9AE}" pid="670" name="Mendeley_Bookmark_EcrqzguI5L_25">
    <vt:lpwstr>i&gt;et al.&lt;/i&gt;, 2013; Swenson, 2014; Schrodt &lt;i&gt;et al.&lt;/i&gt;, 2015)" }, "properties" : { "noteIndex" : 0 }, "schema" : "https://github.com/citation-style-language/schema/raw/master/csl-citation.json" }</vt:lpwstr>
  </property>
  <property fmtid="{D5CDD505-2E9C-101B-9397-08002B2CF9AE}" pid="671" name="Mendeley_Bookmark_EcrqzguI5L_3">
    <vt:lpwstr>: "", "parse-names" : false, "suffix" : "" }, { "dropping-particle" : "", "family" : "Fazayeli", "given" : "Farideh", "non-dropping-particle" : "", "parse-names" : false, "suffix" : "" }, { "dropping-particle" : "", "family" : "Joswig", "given" : "Julia",</vt:lpwstr>
  </property>
  <property fmtid="{D5CDD505-2E9C-101B-9397-08002B2CF9AE}" pid="672" name="Mendeley_Bookmark_EcrqzguI5L_4">
    <vt:lpwstr> "non-dropping-particle" : "", "parse-names" : false, "suffix" : "" }, { "dropping-particle" : "", "family" : "Banerjee", "given" : "Arindam", "non-dropping-particle" : "", "parse-names" : false, "suffix" : "" }, { "dropping-particle" : "", "family" : "Re</vt:lpwstr>
  </property>
  <property fmtid="{D5CDD505-2E9C-101B-9397-08002B2CF9AE}" pid="673" name="Mendeley_Bookmark_EcrqzguI5L_5">
    <vt:lpwstr>ichstein", "given" : "Markus", "non-dropping-particle" : "", "parse-names" : false, "suffix" : "" }, { "dropping-particle" : "", "family" : "B\u00f6nisch", "given" : "Gerhard", "non-dropping-particle" : "", "parse-names" : false, "suffix" : "" }, { "dropp</vt:lpwstr>
  </property>
  <property fmtid="{D5CDD505-2E9C-101B-9397-08002B2CF9AE}" pid="674" name="Mendeley_Bookmark_EcrqzguI5L_6">
    <vt:lpwstr>ing-particle" : "", "family" : "D\u00edaz", "given" : "Sandra", "non-dropping-particle" : "", "parse-names" : false, "suffix" : "" }, { "dropping-particle" : "", "family" : "Dickie", "given" : "John", "non-dropping-particle" : "", "parse-names" : false, "</vt:lpwstr>
  </property>
  <property fmtid="{D5CDD505-2E9C-101B-9397-08002B2CF9AE}" pid="675" name="Mendeley_Bookmark_EcrqzguI5L_7">
    <vt:lpwstr>suffix" : "" }, { "dropping-particle" : "", "family" : "Gillison", "given" : "Andy", "non-dropping-particle" : "", "parse-names" : false, "suffix" : "" }, { "dropping-particle" : "", "family" : "Karpatne", "given" : "Anuj", "non-dropping-particle" : "", "</vt:lpwstr>
  </property>
  <property fmtid="{D5CDD505-2E9C-101B-9397-08002B2CF9AE}" pid="676" name="Mendeley_Bookmark_EcrqzguI5L_8">
    <vt:lpwstr>parse-names" : false, "suffix" : "" }, { "dropping-particle" : "", "family" : "Lavorel", "given" : "Sandra", "non-dropping-particle" : "", "parse-names" : false, "suffix" : "" }, { "dropping-particle" : "", "family" : "Leadley", "given" : "Paul", "non-dro</vt:lpwstr>
  </property>
  <property fmtid="{D5CDD505-2E9C-101B-9397-08002B2CF9AE}" pid="677" name="Mendeley_Bookmark_EcrqzguI5L_9">
    <vt:lpwstr>pping-particle" : "", "parse-names" : false, "suffix" : "" }, { "dropping-particle" : "", "family" : "Wirth", "given" : "Christian B.", "non-dropping-particle" : "", "parse-names" : false, "suffix" : "" }, { "dropping-particle" : "", "family" : "Wright", </vt:lpwstr>
  </property>
  <property fmtid="{D5CDD505-2E9C-101B-9397-08002B2CF9AE}" pid="678" name="Mendeley_Bookmark_EeVFBuEjaB_1">
    <vt:lpwstr>ADDIN CSL_CITATION {"citationItems": [{"id": "ITEM-1", "itemData": {"DOI": "10.1111/2041-210X.12232", "ISSN": "2041210X", "PMID": "18823677", "author": [{"dropping-particle": "", "family": "Penone", "given": "Caterina", "non-dropping-particle": "", "parse</vt:lpwstr>
  </property>
  <property fmtid="{D5CDD505-2E9C-101B-9397-08002B2CF9AE}" pid="679" name="Mendeley_Bookmark_EeVFBuEjaB_10">
    <vt:lpwstr>bust methodologies to gap fi ll or impute trait values in these databases is an important objective. Here I argue that existing statistical tools from phylogenetic comparative methods can be used to rapidly impute values into global plant functional trait</vt:lpwstr>
  </property>
  <property fmtid="{D5CDD505-2E9C-101B-9397-08002B2CF9AE}" pid="680" name="Mendeley_Bookmark_EeVFBuEjaB_11">
    <vt:lpwstr> databases due to the large amount of phylogenetic signal often in trait data. In particular, statistical models of phylogenetic signal in traits can be generated from existing data and used to predict missing values of closely related species often with </vt:lpwstr>
  </property>
  <property fmtid="{D5CDD505-2E9C-101B-9397-08002B2CF9AE}" pid="681" name="Mendeley_Bookmark_EeVFBuEjaB_12">
    <vt:lpwstr>a high degree of accuracy thereby facilitating the continental-scale mapping of plant function. Despite the promise of this approach, I also discuss potential pitfalls and future challenges that will need to be addressed. Th", "author": [{"dropping-partic</vt:lpwstr>
  </property>
  <property fmtid="{D5CDD505-2E9C-101B-9397-08002B2CF9AE}" pid="682" name="Mendeley_Bookmark_EeVFBuEjaB_13">
    <vt:lpwstr>le": "", "family": "Swenson", "given": "Nathan G.", "non-dropping-particle": "", "parse-names": false, "suffix": ""}], "container-title": "Ecography", "id": "ITEM-2", "issue": "July 2013", "issued": {"date-parts": [["2014"]]}, "page": "105-110", "title": </vt:lpwstr>
  </property>
  <property fmtid="{D5CDD505-2E9C-101B-9397-08002B2CF9AE}" pid="683" name="Mendeley_Bookmark_EeVFBuEjaB_14">
    <vt:lpwstr>"Phylogenetic imputation of plant functional trait databases", "type": "article-journal", "volume": "37"}, "uris": ["http://www.mendeley.com/documents/?uuid=0675ab2d-f8cc-48da-b84c-cab0790a1bd7"]}, {"id": "ITEM-3", "itemData": {"DOI": "10.1111/2041-210X.1</vt:lpwstr>
  </property>
  <property fmtid="{D5CDD505-2E9C-101B-9397-08002B2CF9AE}" pid="684" name="Mendeley_Bookmark_EeVFBuEjaB_15">
    <vt:lpwstr>2111", "ISSN": "2041210X", "author": [{"dropping-particle": "", "family": "Gu\u00e9nard", "given": "Guillaume", "non-dropping-particle": "", "parse-names": false, "suffix": ""}, {"dropping-particle": "", "family": "Legendre", "given": "Pierre", "non-dropp</vt:lpwstr>
  </property>
  <property fmtid="{D5CDD505-2E9C-101B-9397-08002B2CF9AE}" pid="685" name="Mendeley_Bookmark_EeVFBuEjaB_16">
    <vt:lpwstr>ing-particle": "", "parse-names": false, "suffix": ""}, {"dropping-particle": "", "family": "Peres-Neto", "given": "Pedro", "non-dropping-particle": "", "parse-names": false, "suffix": ""}], "container-title": "Methods in Ecology and Evolution", "id": "IT</vt:lpwstr>
  </property>
  <property fmtid="{D5CDD505-2E9C-101B-9397-08002B2CF9AE}" pid="686" name="Mendeley_Bookmark_EeVFBuEjaB_17">
    <vt:lpwstr>EM-3", "issue": "12", "issued": {"date-parts": [["2013", "12", "23"]]}, "page": "1120-1131", "title": "Phylogenetic eigenvector maps: a framework to model and predict species traits", "type": "article-journal", "volume": "4"}, "uris": ["http://www.mendele</vt:lpwstr>
  </property>
  <property fmtid="{D5CDD505-2E9C-101B-9397-08002B2CF9AE}" pid="687" name="Mendeley_Bookmark_EeVFBuEjaB_18">
    <vt:lpwstr>y.com/documents/?uuid=2d1a424b-47af-4b2d-a862-70b27aa18dcd"]}, {"id": "ITEM-4", "itemData": {"DOI": "10.1111/geb.12559", "ISSN": "1466822X", "author": [{"dropping-particle": "", "family": "Swenson", "given": "Nathan G", "non-dropping-particle": "", "parse</vt:lpwstr>
  </property>
  <property fmtid="{D5CDD505-2E9C-101B-9397-08002B2CF9AE}" pid="688" name="Mendeley_Bookmark_EeVFBuEjaB_19">
    <vt:lpwstr>-names": false, "suffix": ""}, {"dropping-particle": "", "family": "Weiser", "given": "Michael D", "non-dropping-particle": "", "parse-names": false, "suffix": ""}, {"dropping-particle": "", "family": "Mao", "given": "Lingfeng", "non-dropping-particle": "</vt:lpwstr>
  </property>
  <property fmtid="{D5CDD505-2E9C-101B-9397-08002B2CF9AE}" pid="689" name="Mendeley_Bookmark_EeVFBuEjaB_2">
    <vt:lpwstr>-names": false, "suffix": ""}, {"dropping-particle": "", "family": "Davidson", "given": "Ana D.", "non-dropping-particle": "", "parse-names": false, "suffix": ""}, {"dropping-particle": "", "family": "Shoemaker", "given": "Kevin T.", "non-dropping-particl</vt:lpwstr>
  </property>
  <property fmtid="{D5CDD505-2E9C-101B-9397-08002B2CF9AE}" pid="690" name="Mendeley_Bookmark_EeVFBuEjaB_20">
    <vt:lpwstr>", "parse-names": false, "suffix": ""}, {"dropping-particle": "", "family": "Ara\u00fajo", "given": "Miguel B.", "non-dropping-particle": "", "parse-names": false, "suffix": ""}, {"dropping-particle": "", "family": "Diniz-Filho", "given": "Jos\u00e9 Alexa</vt:lpwstr>
  </property>
  <property fmtid="{D5CDD505-2E9C-101B-9397-08002B2CF9AE}" pid="691" name="Mendeley_Bookmark_EeVFBuEjaB_21">
    <vt:lpwstr>ndre F.", "non-dropping-particle": "", "parse-names": false, "suffix": ""}, {"dropping-particle": "", "family": "Kollmann", "given": "Johannes", "non-dropping-particle": "", "parse-names": false, "suffix": ""}, {"dropping-particle": "", "family": "Nogu\u0</vt:lpwstr>
  </property>
  <property fmtid="{D5CDD505-2E9C-101B-9397-08002B2CF9AE}" pid="692" name="Mendeley_Bookmark_EeVFBuEjaB_22">
    <vt:lpwstr>0e9s-Bravo", "given": "David", "non-dropping-particle": "", "parse-names": false, "suffix": ""}, {"dropping-particle": "", "family": "Normand", "given": "Signe", "non-dropping-particle": "", "parse-names": false, "suffix": ""}, {"dropping-particle": "", "</vt:lpwstr>
  </property>
  <property fmtid="{D5CDD505-2E9C-101B-9397-08002B2CF9AE}" pid="693" name="Mendeley_Bookmark_EeVFBuEjaB_23">
    <vt:lpwstr>family": "Rodr\u00edguez", "given": "Miguel A.", "non-dropping-particle": "", "parse-names": false, "suffix": ""}, {"dropping-particle": "", "family": "Garc\u00eda-Vald\u00e9s", "given": "Ra\u00fal", "non-dropping-particle": "", "parse-names": false, "suf</vt:lpwstr>
  </property>
  <property fmtid="{D5CDD505-2E9C-101B-9397-08002B2CF9AE}" pid="694" name="Mendeley_Bookmark_EeVFBuEjaB_24">
    <vt:lpwstr>fix": ""}, {"dropping-particle": "", "family": "Valladares", "given": "Fernando", "non-dropping-particle": "", "parse-names": false, "suffix": ""}, {"dropping-particle": "", "family": "Zavala", "given": "Miguel A.", "non-dropping-particle": "", "parse-nam</vt:lpwstr>
  </property>
  <property fmtid="{D5CDD505-2E9C-101B-9397-08002B2CF9AE}" pid="695" name="Mendeley_Bookmark_EeVFBuEjaB_25">
    <vt:lpwstr>es": false, "suffix": ""}, {"dropping-particle": "", "family": "Svenning", "given": "Jens-Christian", "non-dropping-particle": "", "parse-names": false, "suffix": ""}], "container-title": "Global Ecology and Biogeography", "id": "ITEM-4", "issue": "5", "i</vt:lpwstr>
  </property>
  <property fmtid="{D5CDD505-2E9C-101B-9397-08002B2CF9AE}" pid="696" name="Mendeley_Bookmark_EeVFBuEjaB_26">
    <vt:lpwstr>ssued": {"date-parts": [["2017", "5"]]}, "page": "553-562", "title": "Phylogeny and the prediction of tree functional diversity across novel continental settings", "type": "article-journal", "volume": "26"}, "uris": ["http://www.mendeley.com/documents/?uu</vt:lpwstr>
  </property>
  <property fmtid="{D5CDD505-2E9C-101B-9397-08002B2CF9AE}" pid="697" name="Mendeley_Bookmark_EeVFBuEjaB_27">
    <vt:lpwstr>id=ef2e587e-00eb-499f-b3b3-64d7bab68fec"]}, {"id": "ITEM-5", "itemData": {"author": [{"dropping-particle": "", "family": "Diniz-Filho", "given": "Jose Alexandre Felizola", "non-dropping-particle": "", "parse-names": false, "suffix": ""}, {"dropping-partic</vt:lpwstr>
  </property>
  <property fmtid="{D5CDD505-2E9C-101B-9397-08002B2CF9AE}" pid="698" name="Mendeley_Bookmark_EeVFBuEjaB_28">
    <vt:lpwstr>le": "", "family": "Villalobos", "given": "Fabricio", "non-dropping-particle": "", "parse-names": false, "suffix": ""}, {"dropping-particle": "", "family": "Bini", "given": "Luis Mauricio", "non-dropping-particle": "", "parse-names": false, "suffix": ""}]</vt:lpwstr>
  </property>
  <property fmtid="{D5CDD505-2E9C-101B-9397-08002B2CF9AE}" pid="699" name="Mendeley_Bookmark_EeVFBuEjaB_29">
    <vt:lpwstr>, "container-title": "Genetics and Molecular Biology", "id": "ITEM-5", "issue": "3", "issued": {"date-parts": [["2015"]]}, "page": "396-400", "title": "The best of both worlds : Phylogenetic eigenvector regression and mapping", "type": "article-journal", </vt:lpwstr>
  </property>
  <property fmtid="{D5CDD505-2E9C-101B-9397-08002B2CF9AE}" pid="700" name="Mendeley_Bookmark_EeVFBuEjaB_3">
    <vt:lpwstr>e": "", "parse-names": false, "suffix": ""}, {"dropping-particle": "Di", "family": "Marco", "given": "Moreno", "non-dropping-particle": "", "parse-names": false, "suffix": ""}, {"dropping-particle": "", "family": "Rondinini", "given": "Carlo", "non-droppi</vt:lpwstr>
  </property>
  <property fmtid="{D5CDD505-2E9C-101B-9397-08002B2CF9AE}" pid="701" name="Mendeley_Bookmark_EeVFBuEjaB_30">
    <vt:lpwstr>"volume": "38"}, "uris": ["http://www.mendeley.com/documents/?uuid=7b915f2a-3fe9-4149-a278-8a3c6d065c05"]}], "mendeley": {"formattedCitation": "(Diniz-Filho et al. 2015; Gu\u00e9nard et al. 2013; Penone et al. 2014; Swenson 2014; Swenson et al. 2017)", "p</vt:lpwstr>
  </property>
  <property fmtid="{D5CDD505-2E9C-101B-9397-08002B2CF9AE}" pid="702" name="Mendeley_Bookmark_EeVFBuEjaB_31">
    <vt:lpwstr>lainTextFormattedCitation": "(Diniz-Filho et al. 2015; Gu\u00e9nard et al. 2013; Penone et al. 2014; Swenson 2014; Swenson et al. 2017)", "previouslyFormattedCitation": "(Diniz-Filho et al. 2015; Gu\u00e9nard et al. 2013; Penone et al. 2014; Swenson 2014;</vt:lpwstr>
  </property>
  <property fmtid="{D5CDD505-2E9C-101B-9397-08002B2CF9AE}" pid="703" name="Mendeley_Bookmark_EeVFBuEjaB_32">
    <vt:lpwstr> Swenson et al. 2017)"}, "properties": {"noteIndex": 0}, "schema": "https://github.com/citation-style-language/schema/raw/master/csl-citation.json"}</vt:lpwstr>
  </property>
  <property fmtid="{D5CDD505-2E9C-101B-9397-08002B2CF9AE}" pid="704" name="Mendeley_Bookmark_EeVFBuEjaB_4">
    <vt:lpwstr>ng-particle": "", "parse-names": false, "suffix": ""}, {"dropping-particle": "", "family": "Brooks", "given": "Thomas M.", "non-dropping-particle": "", "parse-names": false, "suffix": ""}, {"dropping-particle": "", "family": "Young", "given": "Bruce E.", </vt:lpwstr>
  </property>
  <property fmtid="{D5CDD505-2E9C-101B-9397-08002B2CF9AE}" pid="705" name="Mendeley_Bookmark_EeVFBuEjaB_5">
    <vt:lpwstr>"non-dropping-particle": "", "parse-names": false, "suffix": ""}, {"dropping-particle": "", "family": "Graham", "given": "Catherine H.", "non-dropping-particle": "", "parse-names": false, "suffix": ""}, {"dropping-particle": "", "family": "Costa", "given"</vt:lpwstr>
  </property>
  <property fmtid="{D5CDD505-2E9C-101B-9397-08002B2CF9AE}" pid="706" name="Mendeley_Bookmark_EeVFBuEjaB_6">
    <vt:lpwstr>: "Gabriel C.", "non-dropping-particle": "", "parse-names": false, "suffix": ""}], "container-title": "Methods in Ecology and Evolution", "id": "ITEM-1", "issue": "9", "issued": {"date-parts": [["2014"]]}, "page": "961-970", "title": "Imputation of missin</vt:lpwstr>
  </property>
  <property fmtid="{D5CDD505-2E9C-101B-9397-08002B2CF9AE}" pid="707" name="Mendeley_Bookmark_EeVFBuEjaB_7">
    <vt:lpwstr>g data in life-history traits datasets: which approach performs the best?", "type": "article-journal", "volume": "5"}, "uris": ["http://www.mendeley.com/documents/?uuid=504b4fc7-2d5b-48c1-b3f3-b39f05c8ec9e"]}, {"id": "ITEM-2", "itemData": {"DOI": "10.1111</vt:lpwstr>
  </property>
  <property fmtid="{D5CDD505-2E9C-101B-9397-08002B2CF9AE}" pid="708" name="Mendeley_Bookmark_EeVFBuEjaB_8">
    <vt:lpwstr>/j.1600-0587.2013.00528.x", "ISBN": "1600-0587", "ISSN": "09067590", "abstract": "Continental-scale maps of plant functional diversity are a fundamental piece of data of interest to ecosystem modelers and ecologists, yet such maps have been exceedingly ha</vt:lpwstr>
  </property>
  <property fmtid="{D5CDD505-2E9C-101B-9397-08002B2CF9AE}" pid="709" name="Mendeley_Bookmark_EeVFBuEjaB_9">
    <vt:lpwstr>rd to generate. Th e large eff ort to compile global plant functional trait databases largely for the purpose of mapping and analyzing the spatial distribution of function has resulted in very sparse data matrices thereby limiting progress. Identifying ro</vt:lpwstr>
  </property>
  <property fmtid="{D5CDD505-2E9C-101B-9397-08002B2CF9AE}" pid="710" name="Mendeley_Bookmark_ErCRZO6u1o_1">
    <vt:lpwstr>ADDIN CSL_CITATION { "citationItems" : [ { "id" : "ITEM-1", "itemData" : { "author" : [ { "dropping-particle" : "", "family" : "Freckleton", "given" : "R. P.", "non-dropping-particle" : "", "parse-names" : false, "suffix" : "" }, { "dropping-particle" : "</vt:lpwstr>
  </property>
  <property fmtid="{D5CDD505-2E9C-101B-9397-08002B2CF9AE}" pid="711" name="Mendeley_Bookmark_ErCRZO6u1o_10">
    <vt:lpwstr>tion" : "(Felsenstein, 1985; Hansen &amp; Martins, 1996; Freckleton et al., 2002)", "previouslyFormattedCitation" : "(Felsenstein, 1985; Hansen &amp; Martins, 1996; Freckleton &lt;i&gt;et al.&lt;/i&gt;, 2002)" }, "properties" : { "noteIndex" : 0 }, "schema" : "https://github</vt:lpwstr>
  </property>
  <property fmtid="{D5CDD505-2E9C-101B-9397-08002B2CF9AE}" pid="712" name="Mendeley_Bookmark_ErCRZO6u1o_11">
    <vt:lpwstr>.com/citation-style-language/schema/raw/master/csl-citation.json" }</vt:lpwstr>
  </property>
  <property fmtid="{D5CDD505-2E9C-101B-9397-08002B2CF9AE}" pid="713" name="Mendeley_Bookmark_ErCRZO6u1o_2">
    <vt:lpwstr>", "family" : "Harvey", "given" : "P. H.", "non-dropping-particle" : "", "parse-names" : false, "suffix" : "" }, { "dropping-particle" : "", "family" : "Pagel", "given" : "M.", "non-dropping-particle" : "", "parse-names" : false, "suffix" : "" } ], "conta</vt:lpwstr>
  </property>
  <property fmtid="{D5CDD505-2E9C-101B-9397-08002B2CF9AE}" pid="714" name="Mendeley_Bookmark_ErCRZO6u1o_3">
    <vt:lpwstr>iner-title" : "The American naturalist", "id" : "ITEM-1", "issue" : "6", "issued" : { "date-parts" : [ [ "2002" ] ] }, "page" : "712-726", "title" : "Phylogenetic analysis and comparative data : a test and review of evidence", "type" : "article-journal", </vt:lpwstr>
  </property>
  <property fmtid="{D5CDD505-2E9C-101B-9397-08002B2CF9AE}" pid="715" name="Mendeley_Bookmark_ErCRZO6u1o_4">
    <vt:lpwstr>"volume" : "160" }, "uris" : [ "http://www.mendeley.com/documents/?uuid=ea5b8722-d7b1-4767-a0aa-156306197f61" ] }, { "id" : "ITEM-2", "itemData" : { "author" : [ { "dropping-particle" : "", "family" : "Felsenstein", "given" : "Joseph", "non-dropping-parti</vt:lpwstr>
  </property>
  <property fmtid="{D5CDD505-2E9C-101B-9397-08002B2CF9AE}" pid="716" name="Mendeley_Bookmark_ErCRZO6u1o_5">
    <vt:lpwstr>cle" : "", "parse-names" : false, "suffix" : "" } ], "container-title" : "The American Naturalist", "id" : "ITEM-2", "issue" : "1", "issued" : { "date-parts" : [ [ "1985" ] ] }, "page" : "1-15", "title" : "Phylogenies and the comparative method", "type" :</vt:lpwstr>
  </property>
  <property fmtid="{D5CDD505-2E9C-101B-9397-08002B2CF9AE}" pid="717" name="Mendeley_Bookmark_ErCRZO6u1o_6">
    <vt:lpwstr> "article-journal", "volume" : "125" }, "uris" : [ "http://www.mendeley.com/documents/?uuid=2b05970b-da9c-4409-b21b-228abd835f8d" ] }, { "id" : "ITEM-3", "itemData" : { "author" : [ { "dropping-particle" : "", "family" : "Hansen", "given" : "Thomas F.", "</vt:lpwstr>
  </property>
  <property fmtid="{D5CDD505-2E9C-101B-9397-08002B2CF9AE}" pid="718" name="Mendeley_Bookmark_ErCRZO6u1o_7">
    <vt:lpwstr>non-dropping-particle" : "", "parse-names" : false, "suffix" : "" }, { "dropping-particle" : "", "family" : "Martins", "given" : "Emilia P.", "non-dropping-particle" : "", "parse-names" : false, "suffix" : "" } ], "container-title" : "Evolution", "id" : "</vt:lpwstr>
  </property>
  <property fmtid="{D5CDD505-2E9C-101B-9397-08002B2CF9AE}" pid="719" name="Mendeley_Bookmark_ErCRZO6u1o_8">
    <vt:lpwstr>ITEM-3", "issue" : "4", "issued" : { "date-parts" : [ [ "1996" ] ] }, "page" : "1404-1417", "title" : "Translating between microevolutionary process and macroevolutionary patterns: correlation structure of interspecific data", "type" : "article-journal", </vt:lpwstr>
  </property>
  <property fmtid="{D5CDD505-2E9C-101B-9397-08002B2CF9AE}" pid="720" name="Mendeley_Bookmark_ErCRZO6u1o_9">
    <vt:lpwstr>"volume" : "50" }, "uris" : [ "http://www.mendeley.com/documents/?uuid=7583e339-3ac5-4b2c-a7da-c5cee093993b" ] } ], "mendeley" : { "formattedCitation" : "(Felsenstein, 1985; Hansen &amp; Martins, 1996; Freckleton &lt;i&gt;et al.&lt;/i&gt;, 2002)", "plainTextFormattedCita</vt:lpwstr>
  </property>
  <property fmtid="{D5CDD505-2E9C-101B-9397-08002B2CF9AE}" pid="721" name="Mendeley_Bookmark_F1nbTsrpo5_1">
    <vt:lpwstr>ADDIN CSL_CITATION { "citationItems" : [ { "id" : "ITEM-1", "itemData" : { "author" : [ { "dropping-particle" : "", "family" : "Wilman", "given" : "Hamish", "non-dropping-particle" : "", "parse-names" : false, "suffix" : "" }, { "dropping-particle" : "", </vt:lpwstr>
  </property>
  <property fmtid="{D5CDD505-2E9C-101B-9397-08002B2CF9AE}" pid="722" name="Mendeley_Bookmark_F1nbTsrpo5_10">
    <vt:lpwstr> of biological data for extant and recently extinct mammalian species, collected over a period of three years by 20 individuals. PanTHERIA also includes spatial databases o...", "author" : [ { "dropping-particle" : "", "family" : "Jones", "given" : "Kate </vt:lpwstr>
  </property>
  <property fmtid="{D5CDD505-2E9C-101B-9397-08002B2CF9AE}" pid="723" name="Mendeley_Bookmark_F1nbTsrpo5_11">
    <vt:lpwstr>E.", "non-dropping-particle" : "", "parse-names" : false, "suffix" : "" }, { "dropping-particle" : "", "family" : "Bielby", "given" : "Jon", "non-dropping-particle" : "", "parse-names" : false, "suffix" : "" }, { "dropping-particle" : "", "family" : "Card</vt:lpwstr>
  </property>
  <property fmtid="{D5CDD505-2E9C-101B-9397-08002B2CF9AE}" pid="724" name="Mendeley_Bookmark_F1nbTsrpo5_12">
    <vt:lpwstr>illo", "given" : "Marcel", "non-dropping-particle" : "", "parse-names" : false, "suffix" : "" }, { "dropping-particle" : "", "family" : "Fritz", "given" : "Susanne a.", "non-dropping-particle" : "", "parse-names" : false, "suffix" : "" }, { "dropping-part</vt:lpwstr>
  </property>
  <property fmtid="{D5CDD505-2E9C-101B-9397-08002B2CF9AE}" pid="725" name="Mendeley_Bookmark_F1nbTsrpo5_13">
    <vt:lpwstr>icle" : "", "family" : "O'Dell", "given" : "Justin", "non-dropping-particle" : "", "parse-names" : false, "suffix" : "" }, { "dropping-particle" : "", "family" : "Orme", "given" : "C. David L.", "non-dropping-particle" : "", "parse-names" : false, "suffix</vt:lpwstr>
  </property>
  <property fmtid="{D5CDD505-2E9C-101B-9397-08002B2CF9AE}" pid="726" name="Mendeley_Bookmark_F1nbTsrpo5_14">
    <vt:lpwstr>" : "" }, { "dropping-particle" : "", "family" : "Safi", "given" : "Kamran", "non-dropping-particle" : "", "parse-names" : false, "suffix" : "" }, { "dropping-particle" : "", "family" : "Sechrest", "given" : "Wes", "non-dropping-particle" : "", "parse-nam</vt:lpwstr>
  </property>
  <property fmtid="{D5CDD505-2E9C-101B-9397-08002B2CF9AE}" pid="727" name="Mendeley_Bookmark_F1nbTsrpo5_15">
    <vt:lpwstr>es" : false, "suffix" : "" }, { "dropping-particle" : "", "family" : "Boakes", "given" : "Elizabeth H.", "non-dropping-particle" : "", "parse-names" : false, "suffix" : "" }, { "dropping-particle" : "", "family" : "Carbone", "given" : "Chris", "non-droppi</vt:lpwstr>
  </property>
  <property fmtid="{D5CDD505-2E9C-101B-9397-08002B2CF9AE}" pid="728" name="Mendeley_Bookmark_F1nbTsrpo5_16">
    <vt:lpwstr>ng-particle" : "", "parse-names" : false, "suffix" : "" }, { "dropping-particle" : "", "family" : "Connolly", "given" : "Christina", "non-dropping-particle" : "", "parse-names" : false, "suffix" : "" }, { "dropping-particle" : "", "family" : "Cutts", "giv</vt:lpwstr>
  </property>
  <property fmtid="{D5CDD505-2E9C-101B-9397-08002B2CF9AE}" pid="729" name="Mendeley_Bookmark_F1nbTsrpo5_17">
    <vt:lpwstr>en" : "Michael J.", "non-dropping-particle" : "", "parse-names" : false, "suffix" : "" }, { "dropping-particle" : "", "family" : "Foster", "given" : "Janine K.", "non-dropping-particle" : "", "parse-names" : false, "suffix" : "" }, { "dropping-particle" :</vt:lpwstr>
  </property>
  <property fmtid="{D5CDD505-2E9C-101B-9397-08002B2CF9AE}" pid="730" name="Mendeley_Bookmark_F1nbTsrpo5_18">
    <vt:lpwstr> "", "family" : "Grenyer", "given" : "Richard", "non-dropping-particle" : "", "parse-names" : false, "suffix" : "" }, { "dropping-particle" : "", "family" : "Habib", "given" : "Michael", "non-dropping-particle" : "", "parse-names" : false, "suffix" : "" }</vt:lpwstr>
  </property>
  <property fmtid="{D5CDD505-2E9C-101B-9397-08002B2CF9AE}" pid="731" name="Mendeley_Bookmark_F1nbTsrpo5_19">
    <vt:lpwstr>, { "dropping-particle" : "", "family" : "Plaster", "given" : "Christopher a.", "non-dropping-particle" : "", "parse-names" : false, "suffix" : "" }, { "dropping-particle" : "", "family" : "Price", "given" : "Samantha a.", "non-dropping-particle" : "", "p</vt:lpwstr>
  </property>
  <property fmtid="{D5CDD505-2E9C-101B-9397-08002B2CF9AE}" pid="732" name="Mendeley_Bookmark_F1nbTsrpo5_2">
    <vt:lpwstr>"family" : "Belmaker", "given" : "Jonathan", "non-dropping-particle" : "", "parse-names" : false, "suffix" : "" }, { "dropping-particle" : "", "family" : "Simpson", "given" : "Jennifer", "non-dropping-particle" : "", "parse-names" : false, "suffix" : "" }</vt:lpwstr>
  </property>
  <property fmtid="{D5CDD505-2E9C-101B-9397-08002B2CF9AE}" pid="733" name="Mendeley_Bookmark_F1nbTsrpo5_20">
    <vt:lpwstr>arse-names" : false, "suffix" : "" }, { "dropping-particle" : "", "family" : "Rigby", "given" : "Elizabeth a.", "non-dropping-particle" : "", "parse-names" : false, "suffix" : "" }, { "dropping-particle" : "", "family" : "Rist", "given" : "Janna", "non-dr</vt:lpwstr>
  </property>
  <property fmtid="{D5CDD505-2E9C-101B-9397-08002B2CF9AE}" pid="734" name="Mendeley_Bookmark_F1nbTsrpo5_21">
    <vt:lpwstr>opping-particle" : "", "parse-names" : false, "suffix" : "" }, { "dropping-particle" : "", "family" : "Teacher", "given" : "Amber", "non-dropping-particle" : "", "parse-names" : false, "suffix" : "" }, { "dropping-particle" : "", "family" : "Bininda-Emond</vt:lpwstr>
  </property>
  <property fmtid="{D5CDD505-2E9C-101B-9397-08002B2CF9AE}" pid="735" name="Mendeley_Bookmark_F1nbTsrpo5_22">
    <vt:lpwstr>s", "given" : "Olaf R. P.", "non-dropping-particle" : "", "parse-names" : false, "suffix" : "" }, { "dropping-particle" : "", "family" : "Gittleman", "given" : "John L.", "non-dropping-particle" : "", "parse-names" : false, "suffix" : "" }, { "dropping-pa</vt:lpwstr>
  </property>
  <property fmtid="{D5CDD505-2E9C-101B-9397-08002B2CF9AE}" pid="736" name="Mendeley_Bookmark_F1nbTsrpo5_23">
    <vt:lpwstr>rticle" : "", "family" : "Mace", "given" : "Georgina M.", "non-dropping-particle" : "", "parse-names" : false, "suffix" : "" }, { "dropping-particle" : "", "family" : "Purvis", "given" : "Andy", "non-dropping-particle" : "", "parse-names" : false, "suffix</vt:lpwstr>
  </property>
  <property fmtid="{D5CDD505-2E9C-101B-9397-08002B2CF9AE}" pid="737" name="Mendeley_Bookmark_F1nbTsrpo5_24">
    <vt:lpwstr>" : "" } ], "container-title" : "Ecology", "id" : "ITEM-2", "issue" : "9", "issued" : { "date-parts" : [ [ "2009" ] ] }, "page" : "2648-2648", "title" : "PanTHERIA: a species-level database of life history, ecology, and geography of extant and recently ex</vt:lpwstr>
  </property>
  <property fmtid="{D5CDD505-2E9C-101B-9397-08002B2CF9AE}" pid="738" name="Mendeley_Bookmark_F1nbTsrpo5_25">
    <vt:lpwstr>tinct mammals", "type" : "article-journal", "volume" : "90" }, "uris" : [ "http://www.mendeley.com/documents/?uuid=64f435d8-7db6-4a3f-b159-23888726beed" ] } ], "mendeley" : { "formattedCitation" : "(Jones &lt;i&gt;et al.&lt;/i&gt;, 2009; Wilman &lt;i&gt;et al.&lt;/i&gt;, 2014)",</vt:lpwstr>
  </property>
  <property fmtid="{D5CDD505-2E9C-101B-9397-08002B2CF9AE}" pid="739" name="Mendeley_Bookmark_F1nbTsrpo5_26">
    <vt:lpwstr> "plainTextFormattedCitation" : "(Jones et al., 2009; Wilman et al., 2014)", "previouslyFormattedCitation" : "(Jones &lt;i&gt;et al.&lt;/i&gt;, 2009; Wilman &lt;i&gt;et al.&lt;/i&gt;, 2014)" }, "properties" : { "noteIndex" : 0 }, "schema" : "https://github.com/citation-style-lan</vt:lpwstr>
  </property>
  <property fmtid="{D5CDD505-2E9C-101B-9397-08002B2CF9AE}" pid="740" name="Mendeley_Bookmark_F1nbTsrpo5_27">
    <vt:lpwstr>guage/schema/raw/master/csl-citation.json" }</vt:lpwstr>
  </property>
  <property fmtid="{D5CDD505-2E9C-101B-9397-08002B2CF9AE}" pid="741" name="Mendeley_Bookmark_F1nbTsrpo5_3">
    <vt:lpwstr>, { "dropping-particle" : "", "family" : "la Rosa", "given" : "Carolina", "non-dropping-particle" : "de", "parse-names" : false, "suffix" : "" }, { "dropping-particle" : "", "family" : "Rivadeneira", "given" : "Marcelo M.", "non-dropping-particle" : "", "</vt:lpwstr>
  </property>
  <property fmtid="{D5CDD505-2E9C-101B-9397-08002B2CF9AE}" pid="742" name="Mendeley_Bookmark_F1nbTsrpo5_4">
    <vt:lpwstr>parse-names" : false, "suffix" : "" }, { "dropping-particle" : "", "family" : "Jetz", "given" : "Walter", "non-dropping-particle" : "", "parse-names" : false, "suffix" : "" } ], "container-title" : "Ecology", "id" : "ITEM-1", "issue" : "October 2013", "is</vt:lpwstr>
  </property>
  <property fmtid="{D5CDD505-2E9C-101B-9397-08002B2CF9AE}" pid="743" name="Mendeley_Bookmark_F1nbTsrpo5_5">
    <vt:lpwstr>sued" : { "date-parts" : [ [ "2014" ] ] }, "page" : "2027", "title" : "EltonTraits 1.0 : Species-level foraging attributes of the world \u2019s birds and mammals", "type" : "article-journal", "volume" : "95" }, "uris" : [ "http://www.mendeley.com/document</vt:lpwstr>
  </property>
  <property fmtid="{D5CDD505-2E9C-101B-9397-08002B2CF9AE}" pid="744" name="Mendeley_Bookmark_F1nbTsrpo5_6">
    <vt:lpwstr>s/?uuid=7977faa0-1ef7-4509-aa60-df06b8b8a916" ] }, { "id" : "ITEM-2", "itemData" : { "DOI" : "10.1890/08-1494.1", "ISBN" : "0012-9658", "ISSN" : "0012-9658", "abstract" : "Analyses of life-history, ecological, and geographic trait differences among specie</vt:lpwstr>
  </property>
  <property fmtid="{D5CDD505-2E9C-101B-9397-08002B2CF9AE}" pid="745" name="Mendeley_Bookmark_F1nbTsrpo5_7">
    <vt:lpwstr>s, their causes, correlates, and likely consequences are increasingly important for understanding and conserving biodiversity in the face of rapid global change. Assembling multispecies trait data from diverse literature sources into a single comprehensiv</vt:lpwstr>
  </property>
  <property fmtid="{D5CDD505-2E9C-101B-9397-08002B2CF9AE}" pid="746" name="Mendeley_Bookmark_F1nbTsrpo5_8">
    <vt:lpwstr>e data set requires detailed consideration of methods to reliably compile data for particular species, and to derive single estimates from multiple sources based on different techniques and definitions. Here we describe PanTHERIA, a species-level data set</vt:lpwstr>
  </property>
  <property fmtid="{D5CDD505-2E9C-101B-9397-08002B2CF9AE}" pid="747" name="Mendeley_Bookmark_F1nbTsrpo5_9">
    <vt:lpwstr> compiled for analysis of life history, ecology, and geography of all known extant and recently extinct mammals. PanTHERIA is derived from a database capable of holding multiple geo-referenced values for variables within a species containing 100 740 lines</vt:lpwstr>
  </property>
  <property fmtid="{D5CDD505-2E9C-101B-9397-08002B2CF9AE}" pid="748" name="Mendeley_Bookmark_F3EqNpHZjb_1">
    <vt:lpwstr>ADDIN CSL_CITATION {"citationItems": [{"id": "ITEM-1", "itemData": {"ISBN": "9781606236390", "author": [{"dropping-particle": "", "family": "Enders", "given": "Craig K.", "non-dropping-particle": "", "parse-names": false, "suffix": ""}], "edition": "1", "</vt:lpwstr>
  </property>
  <property fmtid="{D5CDD505-2E9C-101B-9397-08002B2CF9AE}" pid="749" name="Mendeley_Bookmark_F3EqNpHZjb_10">
    <vt:lpwstr> "Stef", "non-dropping-particle": "van", "parse-names": false, "suffix": ""}], "edition": "1", "id": "ITEM-2", "issued": {"date-parts": [["2012"]]}, "number-of-pages": "342", "publisher": "Chapman and Hall/CRC", "publisher-place": "Boca Raton, Fl", "title</vt:lpwstr>
  </property>
  <property fmtid="{D5CDD505-2E9C-101B-9397-08002B2CF9AE}" pid="750" name="Mendeley_Bookmark_F3EqNpHZjb_11">
    <vt:lpwstr>": "Flexible Imputation of Missing Data", "type": "book"}, "uris": ["http://www.mendeley.com/documents/?uuid=c546fe7c-24b9-4c66-9203-bca5f3a3238b"]}, {"id": "ITEM-3", "itemData": {"author": [{"dropping-particle": "", "family": "Rubin", "given": "D.B", "no</vt:lpwstr>
  </property>
  <property fmtid="{D5CDD505-2E9C-101B-9397-08002B2CF9AE}" pid="751" name="Mendeley_Bookmark_F3EqNpHZjb_12">
    <vt:lpwstr>n-dropping-particle": "", "parse-names": false, "suffix": ""}], "container-title": "Biometrika", "id": "ITEM-3", "issue": "3", "issued": {"date-parts": [["1976"]]}, "page": "581-592", "title": "Inference and missing data", "type": "article-journal", "volu</vt:lpwstr>
  </property>
  <property fmtid="{D5CDD505-2E9C-101B-9397-08002B2CF9AE}" pid="752" name="Mendeley_Bookmark_F3EqNpHZjb_13">
    <vt:lpwstr>me": "63"}, "uris": ["http://www.mendeley.com/documents/?uuid=a43dc241-f035-41f4-9a0d-d0a4e08d0898"]}], "mendeley": {"formattedCitation": "(Enders 2010; Rubin 1976; van Buuren 2012)", "plainTextFormattedCitation": "(Enders 2010; Rubin 1976; van Buuren 201</vt:lpwstr>
  </property>
  <property fmtid="{D5CDD505-2E9C-101B-9397-08002B2CF9AE}" pid="753" name="Mendeley_Bookmark_F3EqNpHZjb_14">
    <vt:lpwstr>2)", "previouslyFormattedCitation": "(Enders 2010; Rubin 1976; van Buuren 2012)"}, "properties": {"noteIndex": 0}, "schema": "https://github.com/citation-style-language/schema/raw/master/csl-citation.json"}</vt:lpwstr>
  </property>
  <property fmtid="{D5CDD505-2E9C-101B-9397-08002B2CF9AE}" pid="754" name="Mendeley_Bookmark_F3EqNpHZjb_2">
    <vt:lpwstr>id": "ITEM-1", "issued": {"date-parts": [["2010"]]}, "number-of-pages": "377", "publisher-place": "New York, NY", "title": "Applied Missing Data Analysis", "type": "book"}, "uris": ["http://www.mendeley.com/documents/?uuid=5d1bb767-c2ae-4cf1-b842-1128f38d</vt:lpwstr>
  </property>
  <property fmtid="{D5CDD505-2E9C-101B-9397-08002B2CF9AE}" pid="755" name="Mendeley_Bookmark_F3EqNpHZjb_3">
    <vt:lpwstr>8b00"]}, {"id": "ITEM-2", "itemData": {"DOI": "10.1201/b11826", "ISBN": "9781439868249", "abstract": "Missing data form a problem in every scientific discipline, yet the techniques required to handle them are complicated and often lacking. One of the grea</vt:lpwstr>
  </property>
  <property fmtid="{D5CDD505-2E9C-101B-9397-08002B2CF9AE}" pid="756" name="Mendeley_Bookmark_F3EqNpHZjb_4">
    <vt:lpwstr>t ideas in statistical science\u2014multiple imputation\u2014fills gaps in the data with plausible values, the uncertainty of which is coded in the data itself. It also solves other problems, many of which are missing data problems in disguise. Flexible I</vt:lpwstr>
  </property>
  <property fmtid="{D5CDD505-2E9C-101B-9397-08002B2CF9AE}" pid="757" name="Mendeley_Bookmark_F3EqNpHZjb_5">
    <vt:lpwstr>mputation of Missing Data is supported by many examples using real data taken from the author's vast experience of collaborative research, and presents a practical guide for handling missing data under the framework of multiple imputation. Furthermore, de</vt:lpwstr>
  </property>
  <property fmtid="{D5CDD505-2E9C-101B-9397-08002B2CF9AE}" pid="758" name="Mendeley_Bookmark_F3EqNpHZjb_6">
    <vt:lpwstr>tailed guidance of implementation in R using the author\u2019s package {MICE} is included throughout the book. Assuming familiarity with basic statistical concepts and multivariate methods, Flexible Imputation of Missing Data is intended for two audiences</vt:lpwstr>
  </property>
  <property fmtid="{D5CDD505-2E9C-101B-9397-08002B2CF9AE}" pid="759" name="Mendeley_Bookmark_F3EqNpHZjb_7">
    <vt:lpwstr>: (Bio)statisticians, epidemiologists, and methodologists in the social and health sciences Substantive researchers who do not call themselves statisticians, but who possess the necessary skills to understand the principles and to follow the recipes This </vt:lpwstr>
  </property>
  <property fmtid="{D5CDD505-2E9C-101B-9397-08002B2CF9AE}" pid="760" name="Mendeley_Bookmark_F3EqNpHZjb_8">
    <vt:lpwstr>graduate-tested book avoids mathematical and technical details as much as possible: formulas are accompanied by a verbal statement that explains the formula in layperson terms. Readers less concerned with the theoretical underpinnings will be able to pick</vt:lpwstr>
  </property>
  <property fmtid="{D5CDD505-2E9C-101B-9397-08002B2CF9AE}" pid="761" name="Mendeley_Bookmark_F3EqNpHZjb_9">
    <vt:lpwstr> up the general idea, and technical material is available for those who desire deeper understanding. The analyses can be replicated in R using a dedicated package developed by the author.", "author": [{"dropping-particle": "", "family": "Buuren", "given":</vt:lpwstr>
  </property>
  <property fmtid="{D5CDD505-2E9C-101B-9397-08002B2CF9AE}" pid="762" name="Mendeley_Bookmark_FBWcvQqMhQ_1">
    <vt:lpwstr>ADDIN CSL_CITATION {"citationItems": [{"id": "ITEM-1", "itemData": {"ISBN": "9781606236390", "author": [{"dropping-particle": "", "family": "Enders", "given": "Craig K.", "non-dropping-particle": "", "parse-names": false, "suffix": ""}], "edition": "1", "</vt:lpwstr>
  </property>
  <property fmtid="{D5CDD505-2E9C-101B-9397-08002B2CF9AE}" pid="763" name="Mendeley_Bookmark_FBWcvQqMhQ_10">
    <vt:lpwstr>hemselves statisticians, but who possess the necessary skills to understand the principles and to follow the recipes This graduate-tested book avoids mathematical and technical details as much as possible: formulas are accompanied by a verbal statement th</vt:lpwstr>
  </property>
  <property fmtid="{D5CDD505-2E9C-101B-9397-08002B2CF9AE}" pid="764" name="Mendeley_Bookmark_FBWcvQqMhQ_11">
    <vt:lpwstr>at explains the formula in layperson terms. Readers less concerned with the theoretical underpinnings will be able to pick up the general idea, and technical material is available for those who desire deeper understanding. The analyses can be replicated i</vt:lpwstr>
  </property>
  <property fmtid="{D5CDD505-2E9C-101B-9397-08002B2CF9AE}" pid="765" name="Mendeley_Bookmark_FBWcvQqMhQ_12">
    <vt:lpwstr>n R using a dedicated package developed by the author.", "author": [{"dropping-particle": "", "family": "Buuren", "given": "Stef", "non-dropping-particle": "van", "parse-names": false, "suffix": ""}], "edition": "1", "id": "ITEM-3", "issued": {"date-parts</vt:lpwstr>
  </property>
  <property fmtid="{D5CDD505-2E9C-101B-9397-08002B2CF9AE}" pid="766" name="Mendeley_Bookmark_FBWcvQqMhQ_13">
    <vt:lpwstr>": [["2012"]]}, "number-of-pages": "342", "publisher": "Chapman and Hall/CRC", "publisher-place": "Boca Raton, Fl", "title": "Flexible Imputation of Missing Data", "type": "book"}, "uris": ["http://www.mendeley.com/documents/?uuid=c546fe7c-24b9-4c66-9203-</vt:lpwstr>
  </property>
  <property fmtid="{D5CDD505-2E9C-101B-9397-08002B2CF9AE}" pid="767" name="Mendeley_Bookmark_FBWcvQqMhQ_14">
    <vt:lpwstr>bca5f3a3238b"]}], "mendeley": {"formattedCitation": "(Enders 2010; Schafer and Graham 2002; van Buuren 2012)", "plainTextFormattedCitation": "(Enders 2010; Schafer and Graham 2002; van Buuren 2012)", "previouslyFormattedCitation": "(Enders 2010; Schafer a</vt:lpwstr>
  </property>
  <property fmtid="{D5CDD505-2E9C-101B-9397-08002B2CF9AE}" pid="768" name="Mendeley_Bookmark_FBWcvQqMhQ_15">
    <vt:lpwstr>nd Graham 2002; van Buuren 2012)"}, "properties": {"noteIndex": 0}, "schema": "https://github.com/citation-style-language/schema/raw/master/csl-citation.json"}</vt:lpwstr>
  </property>
  <property fmtid="{D5CDD505-2E9C-101B-9397-08002B2CF9AE}" pid="769" name="Mendeley_Bookmark_FBWcvQqMhQ_2">
    <vt:lpwstr>id": "ITEM-1", "issued": {"date-parts": [["2010"]]}, "number-of-pages": "377", "publisher-place": "New York, NY", "title": "Applied Missing Data Analysis", "type": "book"}, "uris": ["http://www.mendeley.com/documents/?uuid=5d1bb767-c2ae-4cf1-b842-1128f38d</vt:lpwstr>
  </property>
  <property fmtid="{D5CDD505-2E9C-101B-9397-08002B2CF9AE}" pid="770" name="Mendeley_Bookmark_FBWcvQqMhQ_3">
    <vt:lpwstr>8b00"]}, {"id": "ITEM-2", "itemData": {"author": [{"dropping-particle": "", "family": "Schafer", "given": "Joseph L.", "non-dropping-particle": "", "parse-names": false, "suffix": ""}, {"dropping-particle": "", "family": "Graham", "given": "John W", "non-</vt:lpwstr>
  </property>
  <property fmtid="{D5CDD505-2E9C-101B-9397-08002B2CF9AE}" pid="771" name="Mendeley_Bookmark_FBWcvQqMhQ_4">
    <vt:lpwstr>dropping-particle": "", "parse-names": false, "suffix": ""}], "container-title": "Psychological Methods", "id": "ITEM-2", "issue": "2", "issued": {"date-parts": [["2002"]]}, "page": "147-177", "title": "Missing Data: our view of the state of the art", "ty</vt:lpwstr>
  </property>
  <property fmtid="{D5CDD505-2E9C-101B-9397-08002B2CF9AE}" pid="772" name="Mendeley_Bookmark_FBWcvQqMhQ_5">
    <vt:lpwstr>pe": "article-journal", "volume": "7"}, "uris": ["http://www.mendeley.com/documents/?uuid=1524181d-fa55-4cec-ade9-22ffb23eb775"]}, {"id": "ITEM-3", "itemData": {"DOI": "10.1201/b11826", "ISBN": "9781439868249", "abstract": "Missing data form a problem in </vt:lpwstr>
  </property>
  <property fmtid="{D5CDD505-2E9C-101B-9397-08002B2CF9AE}" pid="773" name="Mendeley_Bookmark_FBWcvQqMhQ_6">
    <vt:lpwstr>every scientific discipline, yet the techniques required to handle them are complicated and often lacking. One of the great ideas in statistical science\u2014multiple imputation\u2014fills gaps in the data with plausible values, the uncertainty of which i</vt:lpwstr>
  </property>
  <property fmtid="{D5CDD505-2E9C-101B-9397-08002B2CF9AE}" pid="774" name="Mendeley_Bookmark_FBWcvQqMhQ_7">
    <vt:lpwstr>s coded in the data itself. It also solves other problems, many of which are missing data problems in disguise. Flexible Imputation of Missing Data is supported by many examples using real data taken from the author's vast experience of collaborative rese</vt:lpwstr>
  </property>
  <property fmtid="{D5CDD505-2E9C-101B-9397-08002B2CF9AE}" pid="775" name="Mendeley_Bookmark_FBWcvQqMhQ_8">
    <vt:lpwstr>arch, and presents a practical guide for handling missing data under the framework of multiple imputation. Furthermore, detailed guidance of implementation in R using the author\u2019s package {MICE} is included throughout the book. Assuming familiarity w</vt:lpwstr>
  </property>
  <property fmtid="{D5CDD505-2E9C-101B-9397-08002B2CF9AE}" pid="776" name="Mendeley_Bookmark_FBWcvQqMhQ_9">
    <vt:lpwstr>ith basic statistical concepts and multivariate methods, Flexible Imputation of Missing Data is intended for two audiences: (Bio)statisticians, epidemiologists, and methodologists in the social and health sciences Substantive researchers who do not call t</vt:lpwstr>
  </property>
  <property fmtid="{D5CDD505-2E9C-101B-9397-08002B2CF9AE}" pid="777" name="Mendeley_Bookmark_FCBRoV5a4C_1">
    <vt:lpwstr>ADDIN CSL_CITATION {"citationItems": [{"id": "ITEM-1", "itemData": {"DOI": "10.1093/bioinformatics/btg412", "ISSN": "1367-4803", "author": [{"dropping-particle": "", "family": "Paradis", "given": "E.", "non-dropping-particle": "", "parse-names": false, "s</vt:lpwstr>
  </property>
  <property fmtid="{D5CDD505-2E9C-101B-9397-08002B2CF9AE}" pid="778" name="Mendeley_Bookmark_FCBRoV5a4C_2">
    <vt:lpwstr>uffix": ""}, {"dropping-particle": "", "family": "Claude", "given": "J.", "non-dropping-particle": "", "parse-names": false, "suffix": ""}, {"dropping-particle": "", "family": "Strimmer", "given": "K.", "non-dropping-particle": "", "parse-names": false, "</vt:lpwstr>
  </property>
  <property fmtid="{D5CDD505-2E9C-101B-9397-08002B2CF9AE}" pid="779" name="Mendeley_Bookmark_FCBRoV5a4C_3">
    <vt:lpwstr>suffix": ""}], "container-title": "Bioinformatics", "id": "ITEM-1", "issue": "2", "issued": {"date-parts": [["2004"]]}, "page": "289-290", "title": "APE: Analyses of phylogenetics and evolution in R language", "type": "article-journal", "volume": "20"}, "</vt:lpwstr>
  </property>
  <property fmtid="{D5CDD505-2E9C-101B-9397-08002B2CF9AE}" pid="780" name="Mendeley_Bookmark_FCBRoV5a4C_4">
    <vt:lpwstr>uris": ["http://www.mendeley.com/documents/?uuid=79363b3c-ba6b-4162-8740-4d6e2df79a1f"]}], "mendeley": {"formattedCitation": "(Paradis et al. 2004)", "plainTextFormattedCitation": "(Paradis et al. 2004)", "previouslyFormattedCitation": "(Paradis et al. 20</vt:lpwstr>
  </property>
  <property fmtid="{D5CDD505-2E9C-101B-9397-08002B2CF9AE}" pid="781" name="Mendeley_Bookmark_FCBRoV5a4C_5">
    <vt:lpwstr>04)"}, "properties": {"noteIndex": 0}, "schema": "https://github.com/citation-style-language/schema/raw/master/csl-citation.json"}</vt:lpwstr>
  </property>
  <property fmtid="{D5CDD505-2E9C-101B-9397-08002B2CF9AE}" pid="782" name="Mendeley_Bookmark_FHItzvOBqY_1">
    <vt:lpwstr>ADDIN CSL_CITATION {"citationItems": [{"id": "ITEM-1", "itemData": {"DOI": "10.1111/j.1600-0587.2013.00528.x", "ISBN": "1600-0587", "ISSN": "09067590", "abstract": "Continental-scale maps of plant functional diversity are a fundamental piece of data of in</vt:lpwstr>
  </property>
  <property fmtid="{D5CDD505-2E9C-101B-9397-08002B2CF9AE}" pid="783" name="Mendeley_Bookmark_FHItzvOBqY_10">
    <vt:lpwstr>"dropping-particle": "", "family": "Fazayeli", "given": "Farideh", "non-dropping-particle": "", "parse-names": false, "suffix": ""}, {"dropping-particle": "", "family": "Joswig", "given": "Julia", "non-dropping-particle": "", "parse-names": false, "suffix</vt:lpwstr>
  </property>
  <property fmtid="{D5CDD505-2E9C-101B-9397-08002B2CF9AE}" pid="784" name="Mendeley_Bookmark_FHItzvOBqY_11">
    <vt:lpwstr>": ""}, {"dropping-particle": "", "family": "Banerjee", "given": "Arindam", "non-dropping-particle": "", "parse-names": false, "suffix": ""}, {"dropping-particle": "", "family": "Reichstein", "given": "Markus", "non-dropping-particle": "", "parse-names": </vt:lpwstr>
  </property>
  <property fmtid="{D5CDD505-2E9C-101B-9397-08002B2CF9AE}" pid="785" name="Mendeley_Bookmark_FHItzvOBqY_12">
    <vt:lpwstr>false, "suffix": ""}, {"dropping-particle": "", "family": "B\u00f6nisch", "given": "Gerhard", "non-dropping-particle": "", "parse-names": false, "suffix": ""}, {"dropping-particle": "", "family": "D\u00edaz", "given": "Sandra", "non-dropping-particle": ""</vt:lpwstr>
  </property>
  <property fmtid="{D5CDD505-2E9C-101B-9397-08002B2CF9AE}" pid="786" name="Mendeley_Bookmark_FHItzvOBqY_13">
    <vt:lpwstr>, "parse-names": false, "suffix": ""}, {"dropping-particle": "", "family": "Dickie", "given": "John", "non-dropping-particle": "", "parse-names": false, "suffix": ""}, {"dropping-particle": "", "family": "Gillison", "given": "Andy", "non-dropping-particle</vt:lpwstr>
  </property>
  <property fmtid="{D5CDD505-2E9C-101B-9397-08002B2CF9AE}" pid="787" name="Mendeley_Bookmark_FHItzvOBqY_14">
    <vt:lpwstr>": "", "parse-names": false, "suffix": ""}, {"dropping-particle": "", "family": "Karpatne", "given": "Anuj", "non-dropping-particle": "", "parse-names": false, "suffix": ""}, {"dropping-particle": "", "family": "Lavorel", "given": "Sandra", "non-dropping-</vt:lpwstr>
  </property>
  <property fmtid="{D5CDD505-2E9C-101B-9397-08002B2CF9AE}" pid="788" name="Mendeley_Bookmark_FHItzvOBqY_15">
    <vt:lpwstr>particle": "", "parse-names": false, "suffix": ""}, {"dropping-particle": "", "family": "Leadley", "given": "Paul", "non-dropping-particle": "", "parse-names": false, "suffix": ""}, {"dropping-particle": "", "family": "Wirth", "given": "Christian B.", "no</vt:lpwstr>
  </property>
  <property fmtid="{D5CDD505-2E9C-101B-9397-08002B2CF9AE}" pid="789" name="Mendeley_Bookmark_FHItzvOBqY_16">
    <vt:lpwstr>n-dropping-particle": "", "parse-names": false, "suffix": ""}, {"dropping-particle": "", "family": "Wright", "given": "Ian J.", "non-dropping-particle": "", "parse-names": false, "suffix": ""}, {"dropping-particle": "", "family": "Wright", "given": "S. Jo</vt:lpwstr>
  </property>
  <property fmtid="{D5CDD505-2E9C-101B-9397-08002B2CF9AE}" pid="790" name="Mendeley_Bookmark_FHItzvOBqY_17">
    <vt:lpwstr>seph", "non-dropping-particle": "", "parse-names": false, "suffix": ""}, {"dropping-particle": "", "family": "Reich", "given": "Peter B.", "non-dropping-particle": "", "parse-names": false, "suffix": ""}], "container-title": "Global Ecology and Biogeograp</vt:lpwstr>
  </property>
  <property fmtid="{D5CDD505-2E9C-101B-9397-08002B2CF9AE}" pid="791" name="Mendeley_Bookmark_FHItzvOBqY_18">
    <vt:lpwstr>hy", "id": "ITEM-2", "issue": "12", "issued": {"date-parts": [["2015"]]}, "page": "1510-1521", "title": "BHPMF - a hierarchical Bayesian approach to gap-filling and trait prediction for macroecology and functional biogeography", "type": "article-journal",</vt:lpwstr>
  </property>
  <property fmtid="{D5CDD505-2E9C-101B-9397-08002B2CF9AE}" pid="792" name="Mendeley_Bookmark_FHItzvOBqY_19">
    <vt:lpwstr> "volume": "24"}, "uris": ["http://www.mendeley.com/documents/?uuid=3ecb8f2d-af85-4565-a710-60fd36a13760"]}], "mendeley": {"formattedCitation": "(Schrodt et al. 2015; Swenson 2014)", "plainTextFormattedCitation": "(Schrodt et al. 2015; Swenson 2014)", "pr</vt:lpwstr>
  </property>
  <property fmtid="{D5CDD505-2E9C-101B-9397-08002B2CF9AE}" pid="793" name="Mendeley_Bookmark_FHItzvOBqY_2">
    <vt:lpwstr>terest to ecosystem modelers and ecologists, yet such maps have been exceedingly hard to generate. Th e large eff ort to compile global plant functional trait databases largely for the purpose of mapping and analyzing the spatial distribution of function </vt:lpwstr>
  </property>
  <property fmtid="{D5CDD505-2E9C-101B-9397-08002B2CF9AE}" pid="794" name="Mendeley_Bookmark_FHItzvOBqY_20">
    <vt:lpwstr>eviouslyFormattedCitation": "(Schrodt et al. 2015; Swenson 2014)"}, "properties": {"noteIndex": 0}, "schema": "https://github.com/citation-style-language/schema/raw/master/csl-citation.json"}</vt:lpwstr>
  </property>
  <property fmtid="{D5CDD505-2E9C-101B-9397-08002B2CF9AE}" pid="795" name="Mendeley_Bookmark_FHItzvOBqY_3">
    <vt:lpwstr>has resulted in very sparse data matrices thereby limiting progress. Identifying robust methodologies to gap fi ll or impute trait values in these databases is an important objective. Here I argue that existing statistical tools from phylogenetic comparat</vt:lpwstr>
  </property>
  <property fmtid="{D5CDD505-2E9C-101B-9397-08002B2CF9AE}" pid="796" name="Mendeley_Bookmark_FHItzvOBqY_4">
    <vt:lpwstr>ive methods can be used to rapidly impute values into global plant functional trait databases due to the large amount of phylogenetic signal often in trait data. In particular, statistical models of phylogenetic signal in traits can be generated from exis</vt:lpwstr>
  </property>
  <property fmtid="{D5CDD505-2E9C-101B-9397-08002B2CF9AE}" pid="797" name="Mendeley_Bookmark_FHItzvOBqY_5">
    <vt:lpwstr>ting data and used to predict missing values of closely related species often with a high degree of accuracy thereby facilitating the continental-scale mapping of plant function. Despite the promise of this approach, I also discuss potential pitfalls and </vt:lpwstr>
  </property>
  <property fmtid="{D5CDD505-2E9C-101B-9397-08002B2CF9AE}" pid="798" name="Mendeley_Bookmark_FHItzvOBqY_6">
    <vt:lpwstr>future challenges that will need to be addressed. Th", "author": [{"dropping-particle": "", "family": "Swenson", "given": "Nathan G.", "non-dropping-particle": "", "parse-names": false, "suffix": ""}], "container-title": "Ecography", "id": "ITEM-1", "issu</vt:lpwstr>
  </property>
  <property fmtid="{D5CDD505-2E9C-101B-9397-08002B2CF9AE}" pid="799" name="Mendeley_Bookmark_FHItzvOBqY_7">
    <vt:lpwstr>e": "July 2013", "issued": {"date-parts": [["2014"]]}, "page": "105-110", "title": "Phylogenetic imputation of plant functional trait databases", "type": "article-journal", "volume": "37"}, "uris": ["http://www.mendeley.com/documents/?uuid=0675ab2d-f8cc-4</vt:lpwstr>
  </property>
  <property fmtid="{D5CDD505-2E9C-101B-9397-08002B2CF9AE}" pid="800" name="Mendeley_Bookmark_FHItzvOBqY_8">
    <vt:lpwstr>8da-b84c-cab0790a1bd7"]}, {"id": "ITEM-2", "itemData": {"DOI": "10.1111/geb.12335", "ISSN": "1466822X", "author": [{"dropping-particle": "", "family": "Schrodt", "given": "Franziska", "non-dropping-particle": "", "parse-names": false, "suffix": ""}, {"dro</vt:lpwstr>
  </property>
  <property fmtid="{D5CDD505-2E9C-101B-9397-08002B2CF9AE}" pid="801" name="Mendeley_Bookmark_FHItzvOBqY_9">
    <vt:lpwstr>pping-particle": "", "family": "Kattge", "given": "Jens", "non-dropping-particle": "", "parse-names": false, "suffix": ""}, {"dropping-particle": "", "family": "Shan", "given": "Hanhuai", "non-dropping-particle": "", "parse-names": false, "suffix": ""}, {</vt:lpwstr>
  </property>
  <property fmtid="{D5CDD505-2E9C-101B-9397-08002B2CF9AE}" pid="802" name="Mendeley_Bookmark_FKOs32xbaP_1">
    <vt:lpwstr>ADDIN CSL_CITATION {"citationItems": [{"id": "ITEM-1", "itemData": {"author": [{"dropping-particle": "", "family": "Gittleman", "given": "John L.", "non-dropping-particle": "", "parse-names": false, "suffix": ""}, {"dropping-particle": "", "family": "Kot"</vt:lpwstr>
  </property>
  <property fmtid="{D5CDD505-2E9C-101B-9397-08002B2CF9AE}" pid="803" name="Mendeley_Bookmark_FKOs32xbaP_2">
    <vt:lpwstr>, "given": "Mark", "non-dropping-particle": "", "parse-names": false, "suffix": ""}], "container-title": "Systematic Zoology", "id": "ITEM-1", "issue": "3", "issued": {"date-parts": [["1990"]]}, "page": "227-241", "title": "Adaptation: statistics and a nu</vt:lpwstr>
  </property>
  <property fmtid="{D5CDD505-2E9C-101B-9397-08002B2CF9AE}" pid="804" name="Mendeley_Bookmark_FKOs32xbaP_3">
    <vt:lpwstr>ll model for estimating phylogenetic effects", "type": "article-journal", "volume": "39"}, "uris": ["http://www.mendeley.com/documents/?uuid=e370b985-ec08-44e4-a171-f68602ab665d"]}], "mendeley": {"formattedCitation": "(Gittleman and Kot 1990)", "plainText</vt:lpwstr>
  </property>
  <property fmtid="{D5CDD505-2E9C-101B-9397-08002B2CF9AE}" pid="805" name="Mendeley_Bookmark_FKOs32xbaP_4">
    <vt:lpwstr>FormattedCitation": "(Gittleman and Kot 1990)", "previouslyFormattedCitation": "(Gittleman and Kot 1990)"}, "properties": {"noteIndex": 0}, "schema": "https://github.com/citation-style-language/schema/raw/master/csl-citation.json"}</vt:lpwstr>
  </property>
  <property fmtid="{D5CDD505-2E9C-101B-9397-08002B2CF9AE}" pid="806" name="Mendeley_Bookmark_Fnyfr5BlQR_1">
    <vt:lpwstr>ADDIN CSL_CITATION { "citationItems" : [ { "id" : "ITEM-1", "itemData" : { "DOI" : "10.1111/geb.12335", "ISSN" : "1466822X", "author" : [ { "dropping-particle" : "", "family" : "Schrodt", "given" : "Franziska", "non-dropping-particle" : "", "parse-names" </vt:lpwstr>
  </property>
  <property fmtid="{D5CDD505-2E9C-101B-9397-08002B2CF9AE}" pid="807" name="Mendeley_Bookmark_Fnyfr5BlQR_10">
    <vt:lpwstr>"given" : "Ian J.", "non-dropping-particle" : "", "parse-names" : false, "suffix" : "" }, { "dropping-particle" : "", "family" : "Wright", "given" : "S. Joseph", "non-dropping-particle" : "", "parse-names" : false, "suffix" : "" }, { "dropping-particle" :</vt:lpwstr>
  </property>
  <property fmtid="{D5CDD505-2E9C-101B-9397-08002B2CF9AE}" pid="808" name="Mendeley_Bookmark_Fnyfr5BlQR_11">
    <vt:lpwstr> "", "family" : "Reich", "given" : "Peter B.", "non-dropping-particle" : "", "parse-names" : false, "suffix" : "" } ], "container-title" : "Global Ecology and Biogeography", "id" : "ITEM-1", "issue" : "12", "issued" : { "date-parts" : [ [ "2015" ] ] }, "p</vt:lpwstr>
  </property>
  <property fmtid="{D5CDD505-2E9C-101B-9397-08002B2CF9AE}" pid="809" name="Mendeley_Bookmark_Fnyfr5BlQR_12">
    <vt:lpwstr>age" : "1510-1521", "title" : "BHPMF - a hierarchical Bayesian approach to gap-filling and trait prediction for macroecology and functional biogeography", "type" : "article-journal", "volume" : "24" }, "uris" : [ "http://www.mendeley.com/documents/?uuid=3</vt:lpwstr>
  </property>
  <property fmtid="{D5CDD505-2E9C-101B-9397-08002B2CF9AE}" pid="810" name="Mendeley_Bookmark_Fnyfr5BlQR_13">
    <vt:lpwstr>ecb8f2d-af85-4565-a710-60fd36a13760" ] }, { "id" : "ITEM-2", "itemData" : { "DOI" : "10.1111/2041-210X.12111", "ISSN" : "2041210X", "author" : [ { "dropping-particle" : "", "family" : "Gu\u00e9nard", "given" : "Guillaume", "non-dropping-particle" : "", "p</vt:lpwstr>
  </property>
  <property fmtid="{D5CDD505-2E9C-101B-9397-08002B2CF9AE}" pid="811" name="Mendeley_Bookmark_Fnyfr5BlQR_14">
    <vt:lpwstr>arse-names" : false, "suffix" : "" }, { "dropping-particle" : "", "family" : "Legendre", "given" : "Pierre", "non-dropping-particle" : "", "parse-names" : false, "suffix" : "" }, { "dropping-particle" : "", "family" : "Peres-Neto", "given" : "Pedro", "non</vt:lpwstr>
  </property>
  <property fmtid="{D5CDD505-2E9C-101B-9397-08002B2CF9AE}" pid="812" name="Mendeley_Bookmark_Fnyfr5BlQR_15">
    <vt:lpwstr>-dropping-particle" : "", "parse-names" : false, "suffix" : "" } ], "container-title" : "Methods in Ecology and Evolution", "id" : "ITEM-2", "issue" : "12", "issued" : { "date-parts" : [ [ "2013", "12", "23" ] ] }, "page" : "1120-1131", "title" : "Phyloge</vt:lpwstr>
  </property>
  <property fmtid="{D5CDD505-2E9C-101B-9397-08002B2CF9AE}" pid="813" name="Mendeley_Bookmark_Fnyfr5BlQR_16">
    <vt:lpwstr>netic eigenvector maps: a framework to model and predict species traits", "type" : "article-journal", "volume" : "4" }, "uris" : [ "http://www.mendeley.com/documents/?uuid=2d1a424b-47af-4b2d-a862-70b27aa18dcd" ] }, { "id" : "ITEM-3", "itemData" : { "DOI" </vt:lpwstr>
  </property>
  <property fmtid="{D5CDD505-2E9C-101B-9397-08002B2CF9AE}" pid="814" name="Mendeley_Bookmark_Fnyfr5BlQR_17">
    <vt:lpwstr>: "10.1111/j.1600-0587.2013.00528.x", "ISBN" : "1600-0587", "ISSN" : "09067590", "abstract" : "Continental-scale maps of plant functional diversity are a fundamental piece of data of interest to ecosystem modelers and ecologists, yet such maps have been e</vt:lpwstr>
  </property>
  <property fmtid="{D5CDD505-2E9C-101B-9397-08002B2CF9AE}" pid="815" name="Mendeley_Bookmark_Fnyfr5BlQR_18">
    <vt:lpwstr>xceedingly hard to generate. Th e large eff ort to compile global plant functional trait databases largely for the purpose of mapping and analyzing the spatial distribution of function has resulted in very sparse data matrices thereby limiting progress. I</vt:lpwstr>
  </property>
  <property fmtid="{D5CDD505-2E9C-101B-9397-08002B2CF9AE}" pid="816" name="Mendeley_Bookmark_Fnyfr5BlQR_19">
    <vt:lpwstr>dentifying robust methodologies to gap fi ll or impute trait values in these databases is an important objective. Here I argue that existing statistical tools from phylogenetic comparative methods can be used to rapidly impute values into global plant fun</vt:lpwstr>
  </property>
  <property fmtid="{D5CDD505-2E9C-101B-9397-08002B2CF9AE}" pid="817" name="Mendeley_Bookmark_Fnyfr5BlQR_2">
    <vt:lpwstr>: false, "suffix" : "" }, { "dropping-particle" : "", "family" : "Kattge", "given" : "Jens", "non-dropping-particle" : "", "parse-names" : false, "suffix" : "" }, { "dropping-particle" : "", "family" : "Shan", "given" : "Hanhuai", "non-dropping-particle" </vt:lpwstr>
  </property>
  <property fmtid="{D5CDD505-2E9C-101B-9397-08002B2CF9AE}" pid="818" name="Mendeley_Bookmark_Fnyfr5BlQR_20">
    <vt:lpwstr>ctional trait databases due to the large amount of phylogenetic signal often in trait data. In particular, statistical models of phylogenetic signal in traits can be generated from existing data and used to predict missing values of closely related specie</vt:lpwstr>
  </property>
  <property fmtid="{D5CDD505-2E9C-101B-9397-08002B2CF9AE}" pid="819" name="Mendeley_Bookmark_Fnyfr5BlQR_21">
    <vt:lpwstr>s often with a high degree of accuracy thereby facilitating the continental-scale mapping of plant function. Despite the promise of this approach, I also discuss potential pitfalls and future challenges that will need to be addressed. Th", "author" : [ { </vt:lpwstr>
  </property>
  <property fmtid="{D5CDD505-2E9C-101B-9397-08002B2CF9AE}" pid="820" name="Mendeley_Bookmark_Fnyfr5BlQR_22">
    <vt:lpwstr>"dropping-particle" : "", "family" : "Swenson", "given" : "Nathan G.", "non-dropping-particle" : "", "parse-names" : false, "suffix" : "" } ], "container-title" : "Ecography", "id" : "ITEM-3", "issue" : "July 2013", "issued" : { "date-parts" : [ [ "2014" </vt:lpwstr>
  </property>
  <property fmtid="{D5CDD505-2E9C-101B-9397-08002B2CF9AE}" pid="821" name="Mendeley_Bookmark_Fnyfr5BlQR_23">
    <vt:lpwstr>] ] }, "page" : "105-110", "title" : "Phylogenetic imputation of plant functional trait databases", "type" : "article-journal", "volume" : "37" }, "uris" : [ "http://www.mendeley.com/documents/?uuid=0675ab2d-f8cc-48da-b84c-cab0790a1bd7" ] } ], "mendeley" </vt:lpwstr>
  </property>
  <property fmtid="{D5CDD505-2E9C-101B-9397-08002B2CF9AE}" pid="822" name="Mendeley_Bookmark_Fnyfr5BlQR_24">
    <vt:lpwstr>: { "formattedCitation" : "(Gu\u00e9nard &lt;i&gt;et al.&lt;/i&gt;, 2013; Swenson, 2014; Schrodt &lt;i&gt;et al.&lt;/i&gt;, 2015)", "plainTextFormattedCitation" : "(Gu\u00e9nard et al., 2013; Swenson, 2014; Schrodt et al., 2015)", "previouslyFormattedCitation" : "(Gu\u00e9nard &lt;</vt:lpwstr>
  </property>
  <property fmtid="{D5CDD505-2E9C-101B-9397-08002B2CF9AE}" pid="823" name="Mendeley_Bookmark_Fnyfr5BlQR_25">
    <vt:lpwstr>i&gt;et al.&lt;/i&gt;, 2013; Swenson, 2014; Schrodt &lt;i&gt;et al.&lt;/i&gt;, 2015)" }, "properties" : { "noteIndex" : 0 }, "schema" : "https://github.com/citation-style-language/schema/raw/master/csl-citation.json" }</vt:lpwstr>
  </property>
  <property fmtid="{D5CDD505-2E9C-101B-9397-08002B2CF9AE}" pid="824" name="Mendeley_Bookmark_Fnyfr5BlQR_3">
    <vt:lpwstr>: "", "parse-names" : false, "suffix" : "" }, { "dropping-particle" : "", "family" : "Fazayeli", "given" : "Farideh", "non-dropping-particle" : "", "parse-names" : false, "suffix" : "" }, { "dropping-particle" : "", "family" : "Joswig", "given" : "Julia",</vt:lpwstr>
  </property>
  <property fmtid="{D5CDD505-2E9C-101B-9397-08002B2CF9AE}" pid="825" name="Mendeley_Bookmark_Fnyfr5BlQR_4">
    <vt:lpwstr> "non-dropping-particle" : "", "parse-names" : false, "suffix" : "" }, { "dropping-particle" : "", "family" : "Banerjee", "given" : "Arindam", "non-dropping-particle" : "", "parse-names" : false, "suffix" : "" }, { "dropping-particle" : "", "family" : "Re</vt:lpwstr>
  </property>
  <property fmtid="{D5CDD505-2E9C-101B-9397-08002B2CF9AE}" pid="826" name="Mendeley_Bookmark_Fnyfr5BlQR_5">
    <vt:lpwstr>ichstein", "given" : "Markus", "non-dropping-particle" : "", "parse-names" : false, "suffix" : "" }, { "dropping-particle" : "", "family" : "B\u00f6nisch", "given" : "Gerhard", "non-dropping-particle" : "", "parse-names" : false, "suffix" : "" }, { "dropp</vt:lpwstr>
  </property>
  <property fmtid="{D5CDD505-2E9C-101B-9397-08002B2CF9AE}" pid="827" name="Mendeley_Bookmark_Fnyfr5BlQR_6">
    <vt:lpwstr>ing-particle" : "", "family" : "D\u00edaz", "given" : "Sandra", "non-dropping-particle" : "", "parse-names" : false, "suffix" : "" }, { "dropping-particle" : "", "family" : "Dickie", "given" : "John", "non-dropping-particle" : "", "parse-names" : false, "</vt:lpwstr>
  </property>
  <property fmtid="{D5CDD505-2E9C-101B-9397-08002B2CF9AE}" pid="828" name="Mendeley_Bookmark_Fnyfr5BlQR_7">
    <vt:lpwstr>suffix" : "" }, { "dropping-particle" : "", "family" : "Gillison", "given" : "Andy", "non-dropping-particle" : "", "parse-names" : false, "suffix" : "" }, { "dropping-particle" : "", "family" : "Karpatne", "given" : "Anuj", "non-dropping-particle" : "", "</vt:lpwstr>
  </property>
  <property fmtid="{D5CDD505-2E9C-101B-9397-08002B2CF9AE}" pid="829" name="Mendeley_Bookmark_Fnyfr5BlQR_8">
    <vt:lpwstr>parse-names" : false, "suffix" : "" }, { "dropping-particle" : "", "family" : "Lavorel", "given" : "Sandra", "non-dropping-particle" : "", "parse-names" : false, "suffix" : "" }, { "dropping-particle" : "", "family" : "Leadley", "given" : "Paul", "non-dro</vt:lpwstr>
  </property>
  <property fmtid="{D5CDD505-2E9C-101B-9397-08002B2CF9AE}" pid="830" name="Mendeley_Bookmark_Fnyfr5BlQR_9">
    <vt:lpwstr>pping-particle" : "", "parse-names" : false, "suffix" : "" }, { "dropping-particle" : "", "family" : "Wirth", "given" : "Christian B.", "non-dropping-particle" : "", "parse-names" : false, "suffix" : "" }, { "dropping-particle" : "", "family" : "Wright", </vt:lpwstr>
  </property>
  <property fmtid="{D5CDD505-2E9C-101B-9397-08002B2CF9AE}" pid="831" name="Mendeley_Bookmark_Fv8o5qwtTd_1">
    <vt:lpwstr>ADDIN CSL_CITATION { "citationItems" : [ { "id" : "ITEM-1", "itemData" : { "DOI" : "10.1146/annurev-ecolsys-112414-054400", "ISSN" : "1543-592X", "author" : [ { "dropping-particle" : "", "family" : "Hortal", "given" : "Joaqu\u00edn", "non-dropping-particl</vt:lpwstr>
  </property>
  <property fmtid="{D5CDD505-2E9C-101B-9397-08002B2CF9AE}" pid="832" name="Mendeley_Bookmark_Fv8o5qwtTd_2">
    <vt:lpwstr>e" : "", "parse-names" : false, "suffix" : "" }, { "dropping-particle" : "", "family" : "Bello", "given" : "Francesco", "non-dropping-particle" : "de", "parse-names" : false, "suffix" : "" }, { "dropping-particle" : "", "family" : "Diniz-Filho", "given" :</vt:lpwstr>
  </property>
  <property fmtid="{D5CDD505-2E9C-101B-9397-08002B2CF9AE}" pid="833" name="Mendeley_Bookmark_Fv8o5qwtTd_3">
    <vt:lpwstr> "Jos\u00e9 Alexandre F.", "non-dropping-particle" : "", "parse-names" : false, "suffix" : "" }, { "dropping-particle" : "", "family" : "Lewinsohn", "given" : "Thomas M.", "non-dropping-particle" : "", "parse-names" : false, "suffix" : "" }, { "dropping-p</vt:lpwstr>
  </property>
  <property fmtid="{D5CDD505-2E9C-101B-9397-08002B2CF9AE}" pid="834" name="Mendeley_Bookmark_Fv8o5qwtTd_4">
    <vt:lpwstr>article" : "", "family" : "Lobo", "given" : "Jorge M.", "non-dropping-particle" : "", "parse-names" : false, "suffix" : "" }, { "dropping-particle" : "", "family" : "Ladle", "given" : "Richard J.", "non-dropping-particle" : "", "parse-names" : false, "suf</vt:lpwstr>
  </property>
  <property fmtid="{D5CDD505-2E9C-101B-9397-08002B2CF9AE}" pid="835" name="Mendeley_Bookmark_Fv8o5qwtTd_5">
    <vt:lpwstr>fix" : "" } ], "container-title" : "Annual Review of Ecology, Evolution, and Systematics", "id" : "ITEM-1", "issued" : { "date-parts" : [ [ "2015" ] ] }, "page" : "523-549", "title" : "Seven shortfalls that beset large-scale knowledge of biodiversity", "t</vt:lpwstr>
  </property>
  <property fmtid="{D5CDD505-2E9C-101B-9397-08002B2CF9AE}" pid="836" name="Mendeley_Bookmark_Fv8o5qwtTd_6">
    <vt:lpwstr>ype" : "article-journal", "volume" : "46" }, "uris" : [ "http://www.mendeley.com/documents/?uuid=24d9922e-2eaf-44a6-846f-b3999a0119fb" ] } ], "mendeley" : { "formattedCitation" : "(Hortal &lt;i&gt;et al.&lt;/i&gt;, 2015)", "plainTextFormattedCitation" : "(Hortal et a</vt:lpwstr>
  </property>
  <property fmtid="{D5CDD505-2E9C-101B-9397-08002B2CF9AE}" pid="837" name="Mendeley_Bookmark_Fv8o5qwtTd_7">
    <vt:lpwstr>l., 2015)", "previouslyFormattedCitation" : "(Hortal &lt;i&gt;et al.&lt;/i&gt;, 2015)" }, "properties" : { "noteIndex" : 0 }, "schema" : "https://github.com/citation-style-language/schema/raw/master/csl-citation.json" }</vt:lpwstr>
  </property>
  <property fmtid="{D5CDD505-2E9C-101B-9397-08002B2CF9AE}" pid="838" name="Mendeley_Bookmark_G0KglWzDu9_1">
    <vt:lpwstr>ADDIN CSL_CITATION { "citationItems" : [ { "id" : "ITEM-1", "itemData" : { "author" : [ { "dropping-particle" : "", "family" : "Felsenstein", "given" : "Joseph", "non-dropping-particle" : "", "parse-names" : false, "suffix" : "" } ], "container-title" : "</vt:lpwstr>
  </property>
  <property fmtid="{D5CDD505-2E9C-101B-9397-08002B2CF9AE}" pid="839" name="Mendeley_Bookmark_G0KglWzDu9_10">
    <vt:lpwstr>-particle" : "", "family" : "Revell", "given" : "Liam J", "non-dropping-particle" : "", "parse-names" : false, "suffix" : "" }, { "dropping-particle" : "", "family" : "Harmon", "given" : "Luke J", "non-dropping-particle" : "", "parse-names" : false, "suff</vt:lpwstr>
  </property>
  <property fmtid="{D5CDD505-2E9C-101B-9397-08002B2CF9AE}" pid="840" name="Mendeley_Bookmark_G0KglWzDu9_11">
    <vt:lpwstr>ix" : "" }, { "dropping-particle" : "", "family" : "Collar", "given" : "David C", "non-dropping-particle" : "", "parse-names" : false, "suffix" : "" } ], "container-title" : "Systematic biology", "id" : "ITEM-2", "issue" : "4", "issued" : { "date-parts" :</vt:lpwstr>
  </property>
  <property fmtid="{D5CDD505-2E9C-101B-9397-08002B2CF9AE}" pid="841" name="Mendeley_Bookmark_G0KglWzDu9_12">
    <vt:lpwstr> [ [ "2008", "8" ] ] }, "page" : "591-601", "title" : "Phylogenetic signal, evolutionary process, and rate.", "type" : "article-journal", "volume" : "57" }, "uris" : [ "http://www.mendeley.com/documents/?uuid=710a4375-bf00-4827-bde7-0293d771e3af" ] } ], "</vt:lpwstr>
  </property>
  <property fmtid="{D5CDD505-2E9C-101B-9397-08002B2CF9AE}" pid="842" name="Mendeley_Bookmark_G0KglWzDu9_13">
    <vt:lpwstr>mendeley" : { "formattedCitation" : "(Felsenstein, 1985; Revell &lt;i&gt;et al.&lt;/i&gt;, 2008)", "plainTextFormattedCitation" : "(Felsenstein, 1985; Revell et al., 2008)", "previouslyFormattedCitation" : "(Felsenstein, 1985; Revell &lt;i&gt;et al.&lt;/i&gt;, 2008)" }, "propert</vt:lpwstr>
  </property>
  <property fmtid="{D5CDD505-2E9C-101B-9397-08002B2CF9AE}" pid="843" name="Mendeley_Bookmark_G0KglWzDu9_14">
    <vt:lpwstr>ies" : { "noteIndex" : 0 }, "schema" : "https://github.com/citation-style-language/schema/raw/master/csl-citation.json" }</vt:lpwstr>
  </property>
  <property fmtid="{D5CDD505-2E9C-101B-9397-08002B2CF9AE}" pid="844" name="Mendeley_Bookmark_G0KglWzDu9_2">
    <vt:lpwstr>The American Naturalist", "id" : "ITEM-1", "issue" : "1", "issued" : { "date-parts" : [ [ "1985" ] ] }, "page" : "1-15", "title" : "Phylogenies and the comparative method", "type" : "article-journal", "volume" : "125" }, "uris" : [ "http://www.mendeley.co</vt:lpwstr>
  </property>
  <property fmtid="{D5CDD505-2E9C-101B-9397-08002B2CF9AE}" pid="845" name="Mendeley_Bookmark_G0KglWzDu9_3">
    <vt:lpwstr>m/documents/?uuid=2b05970b-da9c-4409-b21b-228abd835f8d" ] }, { "id" : "ITEM-2", "itemData" : { "DOI" : "10.1080/10635150802302427", "ISSN" : "1076-836X", "PMID" : "18709597", "abstract" : "A recent advance in the phylogenetic comparative analysis of conti</vt:lpwstr>
  </property>
  <property fmtid="{D5CDD505-2E9C-101B-9397-08002B2CF9AE}" pid="846" name="Mendeley_Bookmark_G0KglWzDu9_4">
    <vt:lpwstr>nuous traits has been explicit, model-based measurement of \"phylogenetic signal\" in data sets composed of observations collected from species related by a phylogenetic tree. Phylogenetic signal is a measure of the statistical dependence among species' t</vt:lpwstr>
  </property>
  <property fmtid="{D5CDD505-2E9C-101B-9397-08002B2CF9AE}" pid="847" name="Mendeley_Bookmark_G0KglWzDu9_5">
    <vt:lpwstr>rait values due to their phylogenetic relationships. Although phylogenetic signal is a measure of pattern (statistical dependence), there has nonetheless been a widespread propensity in the literature to attribute this pattern to aspects of the evolutiona</vt:lpwstr>
  </property>
  <property fmtid="{D5CDD505-2E9C-101B-9397-08002B2CF9AE}" pid="848" name="Mendeley_Bookmark_G0KglWzDu9_6">
    <vt:lpwstr>ry process or rate. This may be due, in part, to the perception that high evolutionary rate necessarily results in low phylogenetic signal; and, conversely, that low evolutionary rate or stabilizing selection results in high phylogenetic signal (due to th</vt:lpwstr>
  </property>
  <property fmtid="{D5CDD505-2E9C-101B-9397-08002B2CF9AE}" pid="849" name="Mendeley_Bookmark_G0KglWzDu9_7">
    <vt:lpwstr>e resulting high resemblance between related species). In this study, we use individual-based numerical simulations on stochastic phylogenetic trees to clarify the relationship between phylogenetic signal, rate, and evolutionary process. Under the simples</vt:lpwstr>
  </property>
  <property fmtid="{D5CDD505-2E9C-101B-9397-08002B2CF9AE}" pid="850" name="Mendeley_Bookmark_G0KglWzDu9_8">
    <vt:lpwstr>t model for quantitative trait evolution, homogeneous rate genetic drift, there is no relation between evolutionary rate and phylogenetic signal. For other circumstances, such as functional constraint, fluctuating selection, niche conservatism, and evolut</vt:lpwstr>
  </property>
  <property fmtid="{D5CDD505-2E9C-101B-9397-08002B2CF9AE}" pid="851" name="Mendeley_Bookmark_G0KglWzDu9_9">
    <vt:lpwstr>ionary heterogeneity, the relationship between process, rate, and phylogenetic signal is complex. For these reasons, we recommend against interpretations of evolutionary process or rate based on estimates of phylogenetic signal.", "author" : [ { "dropping</vt:lpwstr>
  </property>
  <property fmtid="{D5CDD505-2E9C-101B-9397-08002B2CF9AE}" pid="852" name="Mendeley_Bookmark_GMDdP0RBDo_1">
    <vt:lpwstr>ADDIN CSL_CITATION {"citationItems": [{"id": "ITEM-1", "itemData": {"author": [{"dropping-particle": "", "family": "Wilman", "given": "Hamish", "non-dropping-particle": "", "parse-names": false, "suffix": ""}, {"dropping-particle": "", "family": "Belmaker</vt:lpwstr>
  </property>
  <property fmtid="{D5CDD505-2E9C-101B-9397-08002B2CF9AE}" pid="853" name="Mendeley_Bookmark_GMDdP0RBDo_10">
    <vt:lpwstr>a period of three years by 20 individuals. PanTHERIA also includes spatial databases o...", "author": [{"dropping-particle": "", "family": "Jones", "given": "Kate E.", "non-dropping-particle": "", "parse-names": false, "suffix": ""}, {"dropping-particle":</vt:lpwstr>
  </property>
  <property fmtid="{D5CDD505-2E9C-101B-9397-08002B2CF9AE}" pid="854" name="Mendeley_Bookmark_GMDdP0RBDo_11">
    <vt:lpwstr> "", "family": "Bielby", "given": "Jon", "non-dropping-particle": "", "parse-names": false, "suffix": ""}, {"dropping-particle": "", "family": "Cardillo", "given": "Marcel", "non-dropping-particle": "", "parse-names": false, "suffix": ""}, {"dropping-part</vt:lpwstr>
  </property>
  <property fmtid="{D5CDD505-2E9C-101B-9397-08002B2CF9AE}" pid="855" name="Mendeley_Bookmark_GMDdP0RBDo_12">
    <vt:lpwstr>icle": "", "family": "Fritz", "given": "Susanne a.", "non-dropping-particle": "", "parse-names": false, "suffix": ""}, {"dropping-particle": "", "family": "O'Dell", "given": "Justin", "non-dropping-particle": "", "parse-names": false, "suffix": ""}, {"dro</vt:lpwstr>
  </property>
  <property fmtid="{D5CDD505-2E9C-101B-9397-08002B2CF9AE}" pid="856" name="Mendeley_Bookmark_GMDdP0RBDo_13">
    <vt:lpwstr>pping-particle": "", "family": "Orme", "given": "C. David L.", "non-dropping-particle": "", "parse-names": false, "suffix": ""}, {"dropping-particle": "", "family": "Safi", "given": "Kamran", "non-dropping-particle": "", "parse-names": false, "suffix": ""</vt:lpwstr>
  </property>
  <property fmtid="{D5CDD505-2E9C-101B-9397-08002B2CF9AE}" pid="857" name="Mendeley_Bookmark_GMDdP0RBDo_14">
    <vt:lpwstr>}, {"dropping-particle": "", "family": "Sechrest", "given": "Wes", "non-dropping-particle": "", "parse-names": false, "suffix": ""}, {"dropping-particle": "", "family": "Boakes", "given": "Elizabeth H.", "non-dropping-particle": "", "parse-names": false, </vt:lpwstr>
  </property>
  <property fmtid="{D5CDD505-2E9C-101B-9397-08002B2CF9AE}" pid="858" name="Mendeley_Bookmark_GMDdP0RBDo_15">
    <vt:lpwstr>"suffix": ""}, {"dropping-particle": "", "family": "Carbone", "given": "Chris", "non-dropping-particle": "", "parse-names": false, "suffix": ""}, {"dropping-particle": "", "family": "Connolly", "given": "Christina", "non-dropping-particle": "", "parse-nam</vt:lpwstr>
  </property>
  <property fmtid="{D5CDD505-2E9C-101B-9397-08002B2CF9AE}" pid="859" name="Mendeley_Bookmark_GMDdP0RBDo_16">
    <vt:lpwstr>es": false, "suffix": ""}, {"dropping-particle": "", "family": "Cutts", "given": "Michael J.", "non-dropping-particle": "", "parse-names": false, "suffix": ""}, {"dropping-particle": "", "family": "Foster", "given": "Janine K.", "non-dropping-particle": "</vt:lpwstr>
  </property>
  <property fmtid="{D5CDD505-2E9C-101B-9397-08002B2CF9AE}" pid="860" name="Mendeley_Bookmark_GMDdP0RBDo_17">
    <vt:lpwstr>", "parse-names": false, "suffix": ""}, {"dropping-particle": "", "family": "Grenyer", "given": "Richard", "non-dropping-particle": "", "parse-names": false, "suffix": ""}, {"dropping-particle": "", "family": "Habib", "given": "Michael", "non-dropping-par</vt:lpwstr>
  </property>
  <property fmtid="{D5CDD505-2E9C-101B-9397-08002B2CF9AE}" pid="861" name="Mendeley_Bookmark_GMDdP0RBDo_18">
    <vt:lpwstr>ticle": "", "parse-names": false, "suffix": ""}, {"dropping-particle": "", "family": "Plaster", "given": "Christopher a.", "non-dropping-particle": "", "parse-names": false, "suffix": ""}, {"dropping-particle": "", "family": "Price", "given": "Samantha a.</vt:lpwstr>
  </property>
  <property fmtid="{D5CDD505-2E9C-101B-9397-08002B2CF9AE}" pid="862" name="Mendeley_Bookmark_GMDdP0RBDo_19">
    <vt:lpwstr>", "non-dropping-particle": "", "parse-names": false, "suffix": ""}, {"dropping-particle": "", "family": "Rigby", "given": "Elizabeth a.", "non-dropping-particle": "", "parse-names": false, "suffix": ""}, {"dropping-particle": "", "family": "Rist", "given</vt:lpwstr>
  </property>
  <property fmtid="{D5CDD505-2E9C-101B-9397-08002B2CF9AE}" pid="863" name="Mendeley_Bookmark_GMDdP0RBDo_2">
    <vt:lpwstr>", "given": "Jonathan", "non-dropping-particle": "", "parse-names": false, "suffix": ""}, {"dropping-particle": "", "family": "Simpson", "given": "Jennifer", "non-dropping-particle": "", "parse-names": false, "suffix": ""}, {"dropping-particle": "", "fami</vt:lpwstr>
  </property>
  <property fmtid="{D5CDD505-2E9C-101B-9397-08002B2CF9AE}" pid="864" name="Mendeley_Bookmark_GMDdP0RBDo_20">
    <vt:lpwstr>": "Janna", "non-dropping-particle": "", "parse-names": false, "suffix": ""}, {"dropping-particle": "", "family": "Teacher", "given": "Amber", "non-dropping-particle": "", "parse-names": false, "suffix": ""}, {"dropping-particle": "", "family": "Bininda-E</vt:lpwstr>
  </property>
  <property fmtid="{D5CDD505-2E9C-101B-9397-08002B2CF9AE}" pid="865" name="Mendeley_Bookmark_GMDdP0RBDo_21">
    <vt:lpwstr>monds", "given": "Olaf R. P.", "non-dropping-particle": "", "parse-names": false, "suffix": ""}, {"dropping-particle": "", "family": "Gittleman", "given": "John L.", "non-dropping-particle": "", "parse-names": false, "suffix": ""}, {"dropping-particle": "</vt:lpwstr>
  </property>
  <property fmtid="{D5CDD505-2E9C-101B-9397-08002B2CF9AE}" pid="866" name="Mendeley_Bookmark_GMDdP0RBDo_22">
    <vt:lpwstr>", "family": "Mace", "given": "Georgina M.", "non-dropping-particle": "", "parse-names": false, "suffix": ""}, {"dropping-particle": "", "family": "Purvis", "given": "Andy", "non-dropping-particle": "", "parse-names": false, "suffix": ""}], "container-tit</vt:lpwstr>
  </property>
  <property fmtid="{D5CDD505-2E9C-101B-9397-08002B2CF9AE}" pid="867" name="Mendeley_Bookmark_GMDdP0RBDo_23">
    <vt:lpwstr>le": "Ecology", "id": "ITEM-2", "issue": "9", "issued": {"date-parts": [["2009"]]}, "page": "2648-2648", "title": "PanTHERIA: a species-level database of life history, ecology, and geography of extant and recently extinct mammals", "type": "article-journa</vt:lpwstr>
  </property>
  <property fmtid="{D5CDD505-2E9C-101B-9397-08002B2CF9AE}" pid="868" name="Mendeley_Bookmark_GMDdP0RBDo_24">
    <vt:lpwstr>l", "volume": "90"}, "uris": ["http://www.mendeley.com/documents/?uuid=64f435d8-7db6-4a3f-b159-23888726beed"]}], "mendeley": {"formattedCitation": "(Jones et al. 2009; Wilman et al. 2014)", "plainTextFormattedCitation": "(Jones et al. 2009; Wilman et al. </vt:lpwstr>
  </property>
  <property fmtid="{D5CDD505-2E9C-101B-9397-08002B2CF9AE}" pid="869" name="Mendeley_Bookmark_GMDdP0RBDo_25">
    <vt:lpwstr>2014)", "previouslyFormattedCitation": "(Jones et al. 2009; Wilman et al. 2014)"}, "properties": {"noteIndex": 0}, "schema": "https://github.com/citation-style-language/schema/raw/master/csl-citation.json"}</vt:lpwstr>
  </property>
  <property fmtid="{D5CDD505-2E9C-101B-9397-08002B2CF9AE}" pid="870" name="Mendeley_Bookmark_GMDdP0RBDo_3">
    <vt:lpwstr>ly": "la Rosa", "given": "Carolina", "non-dropping-particle": "de", "parse-names": false, "suffix": ""}, {"dropping-particle": "", "family": "Rivadeneira", "given": "Marcelo M.", "non-dropping-particle": "", "parse-names": false, "suffix": ""}, {"dropping</vt:lpwstr>
  </property>
  <property fmtid="{D5CDD505-2E9C-101B-9397-08002B2CF9AE}" pid="871" name="Mendeley_Bookmark_GMDdP0RBDo_4">
    <vt:lpwstr>-particle": "", "family": "Jetz", "given": "Walter", "non-dropping-particle": "", "parse-names": false, "suffix": ""}], "container-title": "Ecology", "id": "ITEM-1", "issue": "October 2013", "issued": {"date-parts": [["2014"]]}, "page": "2027", "title": "</vt:lpwstr>
  </property>
  <property fmtid="{D5CDD505-2E9C-101B-9397-08002B2CF9AE}" pid="872" name="Mendeley_Bookmark_GMDdP0RBDo_5">
    <vt:lpwstr>EltonTraits 1.0 : Species-level foraging attributes of the world \u2019s birds and mammals", "type": "article-journal", "volume": "95"}, "uris": ["http://www.mendeley.com/documents/?uuid=7977faa0-1ef7-4509-aa60-df06b8b8a916"]}, {"id": "ITEM-2", "itemData"</vt:lpwstr>
  </property>
  <property fmtid="{D5CDD505-2E9C-101B-9397-08002B2CF9AE}" pid="873" name="Mendeley_Bookmark_GMDdP0RBDo_6">
    <vt:lpwstr>: {"DOI": "10.1890/08-1494.1", "ISBN": "0012-9658", "ISSN": "0012-9658", "abstract": "Analyses of life-history, ecological, and geographic trait differences among species, their causes, correlates, and likely consequences are increasingly important for un</vt:lpwstr>
  </property>
  <property fmtid="{D5CDD505-2E9C-101B-9397-08002B2CF9AE}" pid="874" name="Mendeley_Bookmark_GMDdP0RBDo_7">
    <vt:lpwstr>derstanding and conserving biodiversity in the face of rapid global change. Assembling multispecies trait data from diverse literature sources into a single comprehensive data set requires detailed consideration of methods to reliably compile data for par</vt:lpwstr>
  </property>
  <property fmtid="{D5CDD505-2E9C-101B-9397-08002B2CF9AE}" pid="875" name="Mendeley_Bookmark_GMDdP0RBDo_8">
    <vt:lpwstr>ticular species, and to derive single estimates from multiple sources based on different techniques and definitions. Here we describe PanTHERIA, a species-level data set compiled for analysis of life history, ecology, and geography of all known extant and</vt:lpwstr>
  </property>
  <property fmtid="{D5CDD505-2E9C-101B-9397-08002B2CF9AE}" pid="876" name="Mendeley_Bookmark_GMDdP0RBDo_9">
    <vt:lpwstr> recently extinct mammals. PanTHERIA is derived from a database capable of holding multiple geo-referenced values for variables within a species containing 100 740 lines of biological data for extant and recently extinct mammalian species, collected over </vt:lpwstr>
  </property>
  <property fmtid="{D5CDD505-2E9C-101B-9397-08002B2CF9AE}" pid="877" name="Mendeley_Bookmark_GRdxmfoaIt_1">
    <vt:lpwstr>ADDIN CSL_CITATION { "citationItems" : [ { "id" : "ITEM-1", "itemData" : { "DOI" : "10.1103/PhysRevE.54.2084", "ISBN" : "1063-651X (Print)", "ISSN" : "1063-651X", "PMID" : "9965289", "abstract" : "A numerical simulation algorithm that is exact for any tim</vt:lpwstr>
  </property>
  <property fmtid="{D5CDD505-2E9C-101B-9397-08002B2CF9AE}" pid="878" name="Mendeley_Bookmark_GRdxmfoaIt_2">
    <vt:lpwstr>e step \u0394t&gt;0 is derived for the Ornstein-Uhlenbeck process X(t) and its time integral Y(t). The algorithm allows one to make efficient, unapproximated simulations of, for instance, the velocity and position components of a particle undergoing Brownian</vt:lpwstr>
  </property>
  <property fmtid="{D5CDD505-2E9C-101B-9397-08002B2CF9AE}" pid="879" name="Mendeley_Bookmark_GRdxmfoaIt_3">
    <vt:lpwstr> motion, and the electric current and transported charge in a simple R-L circuit, provided appropriate values are assigned to the Ornstein-Uhlenbeck relaxation time \u03c4 and diffusion constant c. A simple Taylor expansion in \u0394t of the exact simulat</vt:lpwstr>
  </property>
  <property fmtid="{D5CDD505-2E9C-101B-9397-08002B2CF9AE}" pid="880" name="Mendeley_Bookmark_GRdxmfoaIt_4">
    <vt:lpwstr>ion formulas shows how the first-order simulation formulas, which are implicit in the Langevin equation for X(t) and the defining equation for Y(t), are modified in second order. The exact simulation algorithm is used here to illustrate the zero-\u03c4 li</vt:lpwstr>
  </property>
  <property fmtid="{D5CDD505-2E9C-101B-9397-08002B2CF9AE}" pid="881" name="Mendeley_Bookmark_GRdxmfoaIt_5">
    <vt:lpwstr>mit theorem. \u00a9 1996 The American Physical Society.", "author" : [ { "dropping-particle" : "", "family" : "Gillespie", "given" : "Daniel", "non-dropping-particle" : "", "parse-names" : false, "suffix" : "" } ], "container-title" : "Physical Review E",</vt:lpwstr>
  </property>
  <property fmtid="{D5CDD505-2E9C-101B-9397-08002B2CF9AE}" pid="882" name="Mendeley_Bookmark_GRdxmfoaIt_6">
    <vt:lpwstr> "id" : "ITEM-1", "issue" : "2", "issued" : { "date-parts" : [ [ "1996" ] ] }, "page" : "2084-2091", "title" : "Exact numerical simulation of the Ornstein-Uhlenbeck process and its integral", "type" : "article-journal", "volume" : "54" }, "uris" : [ "http</vt:lpwstr>
  </property>
  <property fmtid="{D5CDD505-2E9C-101B-9397-08002B2CF9AE}" pid="883" name="Mendeley_Bookmark_GRdxmfoaIt_7">
    <vt:lpwstr>://www.mendeley.com/documents/?uuid=f6d6b43f-1a41-461b-9dbc-7297946183f9" ] } ], "mendeley" : { "formattedCitation" : "(Gillespie, 1996)", "plainTextFormattedCitation" : "(Gillespie, 1996)", "previouslyFormattedCitation" : "(Gillespie, 1996)" }, "properti</vt:lpwstr>
  </property>
  <property fmtid="{D5CDD505-2E9C-101B-9397-08002B2CF9AE}" pid="884" name="Mendeley_Bookmark_GRdxmfoaIt_8">
    <vt:lpwstr>es" : { "noteIndex" : 0 }, "schema" : "https://github.com/citation-style-language/schema/raw/master/csl-citation.json" }</vt:lpwstr>
  </property>
  <property fmtid="{D5CDD505-2E9C-101B-9397-08002B2CF9AE}" pid="885" name="Mendeley_Bookmark_GcxQrOv0Fy_1">
    <vt:lpwstr>ADDIN CSL_CITATION {"citationItems": [{"id": "ITEM-1", "itemData": {"DOI": "10.1111/j.2041-210X.2011.00169.x", "ISSN": "2041210X", "author": [{"dropping-particle": "", "family": "Revell", "given": "Liam J.", "non-dropping-particle": "", "parse-names": fal</vt:lpwstr>
  </property>
  <property fmtid="{D5CDD505-2E9C-101B-9397-08002B2CF9AE}" pid="886" name="Mendeley_Bookmark_GcxQrOv0Fy_2">
    <vt:lpwstr>se, "suffix": ""}], "container-title": "Methods in Ecology and Evolution", "id": "ITEM-1", "issue": "2", "issued": {"date-parts": [["2012", "4", "15"]]}, "page": "217-223", "title": "phytools: an R package for phylogenetic comparative biology (and other t</vt:lpwstr>
  </property>
  <property fmtid="{D5CDD505-2E9C-101B-9397-08002B2CF9AE}" pid="887" name="Mendeley_Bookmark_GcxQrOv0Fy_3">
    <vt:lpwstr>hings)", "type": "article-journal", "volume": "3"}, "uris": ["http://www.mendeley.com/documents/?uuid=f484187b-3fd8-4051-9924-95a3dc6b2413"]}], "mendeley": {"formattedCitation": "(Revell 2012)", "plainTextFormattedCitation": "(Revell 2012)", "previouslyFo</vt:lpwstr>
  </property>
  <property fmtid="{D5CDD505-2E9C-101B-9397-08002B2CF9AE}" pid="888" name="Mendeley_Bookmark_GcxQrOv0Fy_4">
    <vt:lpwstr>rmattedCitation": "(Revell 2012)"}, "properties": {"noteIndex": 0}, "schema": "https://github.com/citation-style-language/schema/raw/master/csl-citation.json"}</vt:lpwstr>
  </property>
  <property fmtid="{D5CDD505-2E9C-101B-9397-08002B2CF9AE}" pid="889" name="Mendeley_Bookmark_H9m8VYdZQK_1">
    <vt:lpwstr>ADDIN CSL_CITATION { "citationItems" : [ { "id" : "ITEM-1", "itemData" : { "DOI" : "10.1890/08-1494.1", "ISBN" : "0012-9658", "ISSN" : "0012-9658", "abstract" : "Analyses of life-history, ecological, and geographic trait differences among species, their c</vt:lpwstr>
  </property>
  <property fmtid="{D5CDD505-2E9C-101B-9397-08002B2CF9AE}" pid="890" name="Mendeley_Bookmark_H9m8VYdZQK_10">
    <vt:lpwstr>e, "suffix" : "" }, { "dropping-particle" : "", "family" : "Boakes", "given" : "Elizabeth H.", "non-dropping-particle" : "", "parse-names" : false, "suffix" : "" }, { "dropping-particle" : "", "family" : "Carbone", "given" : "Chris", "non-dropping-particl</vt:lpwstr>
  </property>
  <property fmtid="{D5CDD505-2E9C-101B-9397-08002B2CF9AE}" pid="891" name="Mendeley_Bookmark_H9m8VYdZQK_11">
    <vt:lpwstr>e" : "", "parse-names" : false, "suffix" : "" }, { "dropping-particle" : "", "family" : "Connolly", "given" : "Christina", "non-dropping-particle" : "", "parse-names" : false, "suffix" : "" }, { "dropping-particle" : "", "family" : "Cutts", "given" : "Mic</vt:lpwstr>
  </property>
  <property fmtid="{D5CDD505-2E9C-101B-9397-08002B2CF9AE}" pid="892" name="Mendeley_Bookmark_H9m8VYdZQK_12">
    <vt:lpwstr>hael J.", "non-dropping-particle" : "", "parse-names" : false, "suffix" : "" }, { "dropping-particle" : "", "family" : "Foster", "given" : "Janine K.", "non-dropping-particle" : "", "parse-names" : false, "suffix" : "" }, { "dropping-particle" : "", "fami</vt:lpwstr>
  </property>
  <property fmtid="{D5CDD505-2E9C-101B-9397-08002B2CF9AE}" pid="893" name="Mendeley_Bookmark_H9m8VYdZQK_13">
    <vt:lpwstr>ly" : "Grenyer", "given" : "Richard", "non-dropping-particle" : "", "parse-names" : false, "suffix" : "" }, { "dropping-particle" : "", "family" : "Habib", "given" : "Michael", "non-dropping-particle" : "", "parse-names" : false, "suffix" : "" }, { "dropp</vt:lpwstr>
  </property>
  <property fmtid="{D5CDD505-2E9C-101B-9397-08002B2CF9AE}" pid="894" name="Mendeley_Bookmark_H9m8VYdZQK_14">
    <vt:lpwstr>ing-particle" : "", "family" : "Plaster", "given" : "Christopher a.", "non-dropping-particle" : "", "parse-names" : false, "suffix" : "" }, { "dropping-particle" : "", "family" : "Price", "given" : "Samantha a.", "non-dropping-particle" : "", "parse-names</vt:lpwstr>
  </property>
  <property fmtid="{D5CDD505-2E9C-101B-9397-08002B2CF9AE}" pid="895" name="Mendeley_Bookmark_H9m8VYdZQK_15">
    <vt:lpwstr>" : false, "suffix" : "" }, { "dropping-particle" : "", "family" : "Rigby", "given" : "Elizabeth a.", "non-dropping-particle" : "", "parse-names" : false, "suffix" : "" }, { "dropping-particle" : "", "family" : "Rist", "given" : "Janna", "non-dropping-par</vt:lpwstr>
  </property>
  <property fmtid="{D5CDD505-2E9C-101B-9397-08002B2CF9AE}" pid="896" name="Mendeley_Bookmark_H9m8VYdZQK_16">
    <vt:lpwstr>ticle" : "", "parse-names" : false, "suffix" : "" }, { "dropping-particle" : "", "family" : "Teacher", "given" : "Amber", "non-dropping-particle" : "", "parse-names" : false, "suffix" : "" }, { "dropping-particle" : "", "family" : "Bininda-Emonds", "given</vt:lpwstr>
  </property>
  <property fmtid="{D5CDD505-2E9C-101B-9397-08002B2CF9AE}" pid="897" name="Mendeley_Bookmark_H9m8VYdZQK_17">
    <vt:lpwstr>" : "Olaf R. P.", "non-dropping-particle" : "", "parse-names" : false, "suffix" : "" }, { "dropping-particle" : "", "family" : "Gittleman", "given" : "John L.", "non-dropping-particle" : "", "parse-names" : false, "suffix" : "" }, { "dropping-particle" : </vt:lpwstr>
  </property>
  <property fmtid="{D5CDD505-2E9C-101B-9397-08002B2CF9AE}" pid="898" name="Mendeley_Bookmark_H9m8VYdZQK_18">
    <vt:lpwstr>"", "family" : "Mace", "given" : "Georgina M.", "non-dropping-particle" : "", "parse-names" : false, "suffix" : "" }, { "dropping-particle" : "", "family" : "Purvis", "given" : "Andy", "non-dropping-particle" : "", "parse-names" : false, "suffix" : "" } ]</vt:lpwstr>
  </property>
  <property fmtid="{D5CDD505-2E9C-101B-9397-08002B2CF9AE}" pid="899" name="Mendeley_Bookmark_H9m8VYdZQK_19">
    <vt:lpwstr>, "container-title" : "Ecology", "id" : "ITEM-1", "issue" : "9", "issued" : { "date-parts" : [ [ "2009" ] ] }, "page" : "2648-2648", "title" : "PanTHERIA: a species-level database of life history, ecology, and geography of extant and recently extinct mamm</vt:lpwstr>
  </property>
  <property fmtid="{D5CDD505-2E9C-101B-9397-08002B2CF9AE}" pid="900" name="Mendeley_Bookmark_H9m8VYdZQK_2">
    <vt:lpwstr>auses, correlates, and likely consequences are increasingly important for understanding and conserving biodiversity in the face of rapid global change. Assembling multispecies trait data from diverse literature sources into a single comprehensive data set</vt:lpwstr>
  </property>
  <property fmtid="{D5CDD505-2E9C-101B-9397-08002B2CF9AE}" pid="901" name="Mendeley_Bookmark_H9m8VYdZQK_20">
    <vt:lpwstr>als", "type" : "article-journal", "volume" : "90" }, "uris" : [ "http://www.mendeley.com/documents/?uuid=64f435d8-7db6-4a3f-b159-23888726beed" ] }, { "id" : "ITEM-2", "itemData" : { "author" : [ { "dropping-particle" : "", "family" : "Wilman", "given" : "</vt:lpwstr>
  </property>
  <property fmtid="{D5CDD505-2E9C-101B-9397-08002B2CF9AE}" pid="902" name="Mendeley_Bookmark_H9m8VYdZQK_21">
    <vt:lpwstr>Hamish", "non-dropping-particle" : "", "parse-names" : false, "suffix" : "" }, { "dropping-particle" : "", "family" : "Belmaker", "given" : "Jonathan", "non-dropping-particle" : "", "parse-names" : false, "suffix" : "" }, { "dropping-particle" : "", "fami</vt:lpwstr>
  </property>
  <property fmtid="{D5CDD505-2E9C-101B-9397-08002B2CF9AE}" pid="903" name="Mendeley_Bookmark_H9m8VYdZQK_22">
    <vt:lpwstr>ly" : "Simpson", "given" : "Jennifer", "non-dropping-particle" : "", "parse-names" : false, "suffix" : "" }, { "dropping-particle" : "", "family" : "la Rosa", "given" : "Carolina", "non-dropping-particle" : "de", "parse-names" : false, "suffix" : "" }, { </vt:lpwstr>
  </property>
  <property fmtid="{D5CDD505-2E9C-101B-9397-08002B2CF9AE}" pid="904" name="Mendeley_Bookmark_H9m8VYdZQK_23">
    <vt:lpwstr>"dropping-particle" : "", "family" : "Rivadeneira", "given" : "Marcelo M.", "non-dropping-particle" : "", "parse-names" : false, "suffix" : "" }, { "dropping-particle" : "", "family" : "Jetz", "given" : "Walter", "non-dropping-particle" : "", "parse-names</vt:lpwstr>
  </property>
  <property fmtid="{D5CDD505-2E9C-101B-9397-08002B2CF9AE}" pid="905" name="Mendeley_Bookmark_H9m8VYdZQK_24">
    <vt:lpwstr>" : false, "suffix" : "" } ], "container-title" : "Ecology", "id" : "ITEM-2", "issue" : "October 2013", "issued" : { "date-parts" : [ [ "2014" ] ] }, "page" : "2027", "title" : "EltonTraits 1.0 : Species-level foraging attributes of the world \u2019s bird</vt:lpwstr>
  </property>
  <property fmtid="{D5CDD505-2E9C-101B-9397-08002B2CF9AE}" pid="906" name="Mendeley_Bookmark_H9m8VYdZQK_25">
    <vt:lpwstr>s and mammals", "type" : "article-journal", "volume" : "95" }, "uris" : [ "http://www.mendeley.com/documents/?uuid=7977faa0-1ef7-4509-aa60-df06b8b8a916" ] }, { "id" : "ITEM-3", "itemData" : { "DOI" : "10.1111/j.2041-210X.2010.00067.x", "ISSN" : "2041210X"</vt:lpwstr>
  </property>
  <property fmtid="{D5CDD505-2E9C-101B-9397-08002B2CF9AE}" pid="907" name="Mendeley_Bookmark_H9m8VYdZQK_26">
    <vt:lpwstr>, "author" : [ { "dropping-particle" : "", "family" : "Kattge", "given" : "Jens", "non-dropping-particle" : "", "parse-names" : false, "suffix" : "" }, { "dropping-particle" : "", "family" : "Ogle", "given" : "Kiona", "non-dropping-particle" : "", "parse-</vt:lpwstr>
  </property>
  <property fmtid="{D5CDD505-2E9C-101B-9397-08002B2CF9AE}" pid="908" name="Mendeley_Bookmark_H9m8VYdZQK_27">
    <vt:lpwstr>names" : false, "suffix" : "" }, { "dropping-particle" : "", "family" : "B\u00f6nisch", "given" : "Gerhard", "non-dropping-particle" : "", "parse-names" : false, "suffix" : "" }, { "dropping-particle" : "", "family" : "D\u00edaz", "given" : "Sandra", "non</vt:lpwstr>
  </property>
  <property fmtid="{D5CDD505-2E9C-101B-9397-08002B2CF9AE}" pid="909" name="Mendeley_Bookmark_H9m8VYdZQK_28">
    <vt:lpwstr>-dropping-particle" : "", "parse-names" : false, "suffix" : "" }, { "dropping-particle" : "", "family" : "Lavorel", "given" : "Sandra", "non-dropping-particle" : "", "parse-names" : false, "suffix" : "" }, { "dropping-particle" : "", "family" : "Madin", "</vt:lpwstr>
  </property>
  <property fmtid="{D5CDD505-2E9C-101B-9397-08002B2CF9AE}" pid="910" name="Mendeley_Bookmark_H9m8VYdZQK_29">
    <vt:lpwstr>given" : "Joshua", "non-dropping-particle" : "", "parse-names" : false, "suffix" : "" }, { "dropping-particle" : "", "family" : "Nadrowski", "given" : "Karin", "non-dropping-particle" : "", "parse-names" : false, "suffix" : "" }, { "dropping-particle" : "</vt:lpwstr>
  </property>
  <property fmtid="{D5CDD505-2E9C-101B-9397-08002B2CF9AE}" pid="911" name="Mendeley_Bookmark_H9m8VYdZQK_3">
    <vt:lpwstr> requires detailed consideration of methods to reliably compile data for particular species, and to derive single estimates from multiple sources based on different techniques and definitions. Here we describe PanTHERIA, a species-level data set compiled </vt:lpwstr>
  </property>
  <property fmtid="{D5CDD505-2E9C-101B-9397-08002B2CF9AE}" pid="912" name="Mendeley_Bookmark_H9m8VYdZQK_30">
    <vt:lpwstr>", "family" : "N\u00f6llert", "given" : "Stephanie", "non-dropping-particle" : "", "parse-names" : false, "suffix" : "" }, { "dropping-particle" : "", "family" : "Sartor", "given" : "Karla", "non-dropping-particle" : "", "parse-names" : false, "suffix" : </vt:lpwstr>
  </property>
  <property fmtid="{D5CDD505-2E9C-101B-9397-08002B2CF9AE}" pid="913" name="Mendeley_Bookmark_H9m8VYdZQK_31">
    <vt:lpwstr>"" }, { "dropping-particle" : "", "family" : "Wirth", "given" : "Christian", "non-dropping-particle" : "", "parse-names" : false, "suffix" : "" } ], "container-title" : "Methods in Ecology and Evolution", "id" : "ITEM-3", "issued" : { "date-parts" : [ [ "</vt:lpwstr>
  </property>
  <property fmtid="{D5CDD505-2E9C-101B-9397-08002B2CF9AE}" pid="914" name="Mendeley_Bookmark_H9m8VYdZQK_32">
    <vt:lpwstr>2011" ] ] }, "page" : "202-213", "title" : "A generic structure for plant trait databases", "type" : "article-journal", "volume" : "2" }, "uris" : [ "http://www.mendeley.com/documents/?uuid=592067fa-74e7-4459-b513-70d1571dda39" ] } ], "mendeley" : { "form</vt:lpwstr>
  </property>
  <property fmtid="{D5CDD505-2E9C-101B-9397-08002B2CF9AE}" pid="915" name="Mendeley_Bookmark_H9m8VYdZQK_33">
    <vt:lpwstr>attedCitation" : "(Jones &lt;i&gt;et al.&lt;/i&gt;, 2009; Kattge &lt;i&gt;et al.&lt;/i&gt;, 2011; Wilman &lt;i&gt;et al.&lt;/i&gt;, 2014)", "plainTextFormattedCitation" : "(Jones et al., 2009; Kattge et al., 2011; Wilman et al., 2014)", "previouslyFormattedCitation" : "(Jones &lt;i&gt;et al.&lt;/i&gt;,</vt:lpwstr>
  </property>
  <property fmtid="{D5CDD505-2E9C-101B-9397-08002B2CF9AE}" pid="916" name="Mendeley_Bookmark_H9m8VYdZQK_34">
    <vt:lpwstr> 2009; Kattge &lt;i&gt;et al.&lt;/i&gt;, 2011; Wilman &lt;i&gt;et al.&lt;/i&gt;, 2014)" }, "properties" : { "noteIndex" : 0 }, "schema" : "https://github.com/citation-style-language/schema/raw/master/csl-citation.json" }</vt:lpwstr>
  </property>
  <property fmtid="{D5CDD505-2E9C-101B-9397-08002B2CF9AE}" pid="917" name="Mendeley_Bookmark_H9m8VYdZQK_4">
    <vt:lpwstr>for analysis of life history, ecology, and geography of all known extant and recently extinct mammals. PanTHERIA is derived from a database capable of holding multiple geo-referenced values for variables within a species containing 100 740 lines of biolog</vt:lpwstr>
  </property>
  <property fmtid="{D5CDD505-2E9C-101B-9397-08002B2CF9AE}" pid="918" name="Mendeley_Bookmark_H9m8VYdZQK_5">
    <vt:lpwstr>ical data for extant and recently extinct mammalian species, collected over a period of three years by 20 individuals. PanTHERIA also includes spatial databases o...", "author" : [ { "dropping-particle" : "", "family" : "Jones", "given" : "Kate E.", "non-</vt:lpwstr>
  </property>
  <property fmtid="{D5CDD505-2E9C-101B-9397-08002B2CF9AE}" pid="919" name="Mendeley_Bookmark_H9m8VYdZQK_6">
    <vt:lpwstr>dropping-particle" : "", "parse-names" : false, "suffix" : "" }, { "dropping-particle" : "", "family" : "Bielby", "given" : "Jon", "non-dropping-particle" : "", "parse-names" : false, "suffix" : "" }, { "dropping-particle" : "", "family" : "Cardillo", "gi</vt:lpwstr>
  </property>
  <property fmtid="{D5CDD505-2E9C-101B-9397-08002B2CF9AE}" pid="920" name="Mendeley_Bookmark_H9m8VYdZQK_7">
    <vt:lpwstr>ven" : "Marcel", "non-dropping-particle" : "", "parse-names" : false, "suffix" : "" }, { "dropping-particle" : "", "family" : "Fritz", "given" : "Susanne a.", "non-dropping-particle" : "", "parse-names" : false, "suffix" : "" }, { "dropping-particle" : ""</vt:lpwstr>
  </property>
  <property fmtid="{D5CDD505-2E9C-101B-9397-08002B2CF9AE}" pid="921" name="Mendeley_Bookmark_H9m8VYdZQK_8">
    <vt:lpwstr>, "family" : "O'Dell", "given" : "Justin", "non-dropping-particle" : "", "parse-names" : false, "suffix" : "" }, { "dropping-particle" : "", "family" : "Orme", "given" : "C. David L.", "non-dropping-particle" : "", "parse-names" : false, "suffix" : "" }, </vt:lpwstr>
  </property>
  <property fmtid="{D5CDD505-2E9C-101B-9397-08002B2CF9AE}" pid="922" name="Mendeley_Bookmark_H9m8VYdZQK_9">
    <vt:lpwstr>{ "dropping-particle" : "", "family" : "Safi", "given" : "Kamran", "non-dropping-particle" : "", "parse-names" : false, "suffix" : "" }, { "dropping-particle" : "", "family" : "Sechrest", "given" : "Wes", "non-dropping-particle" : "", "parse-names" : fals</vt:lpwstr>
  </property>
  <property fmtid="{D5CDD505-2E9C-101B-9397-08002B2CF9AE}" pid="923" name="Mendeley_Bookmark_HK9AJCkxVE_1">
    <vt:lpwstr>ADDIN CSL_CITATION { "citationItems" : [ { "id" : "ITEM-1", "itemData" : { "DOI" : "10.1016/j.biocon.2011.07.024", "ISSN" : "00063207", "author" : [ { "dropping-particle" : "", "family" : "Cardoso", "given" : "Pedro", "non-dropping-particle" : "", "parse-</vt:lpwstr>
  </property>
  <property fmtid="{D5CDD505-2E9C-101B-9397-08002B2CF9AE}" pid="924" name="Mendeley_Bookmark_HK9AJCkxVE_10">
    <vt:lpwstr>alls that beset large-scale knowledge of biodiversity", "type" : "article-journal", "volume" : "46" }, "uris" : [ "http://www.mendeley.com/documents/?uuid=24d9922e-2eaf-44a6-846f-b3999a0119fb" ] } ], "mendeley" : { "formattedCitation" : "(Cardoso &lt;i&gt;et al</vt:lpwstr>
  </property>
  <property fmtid="{D5CDD505-2E9C-101B-9397-08002B2CF9AE}" pid="925" name="Mendeley_Bookmark_HK9AJCkxVE_11">
    <vt:lpwstr>.&lt;/i&gt;, 2011; Hortal &lt;i&gt;et al.&lt;/i&gt;, 2015)", "plainTextFormattedCitation" : "(Cardoso et al., 2011; Hortal et al., 2015)", "previouslyFormattedCitation" : "(Cardoso &lt;i&gt;et al.&lt;/i&gt;, 2011; Hortal &lt;i&gt;et al.&lt;/i&gt;, 2015)" }, "properties" : { "noteIndex" : 0 }, "sc</vt:lpwstr>
  </property>
  <property fmtid="{D5CDD505-2E9C-101B-9397-08002B2CF9AE}" pid="926" name="Mendeley_Bookmark_HK9AJCkxVE_12">
    <vt:lpwstr>hema" : "https://github.com/citation-style-language/schema/raw/master/csl-citation.json" }</vt:lpwstr>
  </property>
  <property fmtid="{D5CDD505-2E9C-101B-9397-08002B2CF9AE}" pid="927" name="Mendeley_Bookmark_HK9AJCkxVE_2">
    <vt:lpwstr>names" : false, "suffix" : "" }, { "dropping-particle" : "", "family" : "Erwin", "given" : "Terry L.", "non-dropping-particle" : "", "parse-names" : false, "suffix" : "" }, { "dropping-particle" : "", "family" : "Borges", "given" : "Paulo a.V.", "non-drop</vt:lpwstr>
  </property>
  <property fmtid="{D5CDD505-2E9C-101B-9397-08002B2CF9AE}" pid="928" name="Mendeley_Bookmark_HK9AJCkxVE_3">
    <vt:lpwstr>ping-particle" : "", "parse-names" : false, "suffix" : "" }, { "dropping-particle" : "", "family" : "New", "given" : "Tim R.", "non-dropping-particle" : "", "parse-names" : false, "suffix" : "" } ], "container-title" : "Biological Conservation", "id" : "I</vt:lpwstr>
  </property>
  <property fmtid="{D5CDD505-2E9C-101B-9397-08002B2CF9AE}" pid="929" name="Mendeley_Bookmark_HK9AJCkxVE_4">
    <vt:lpwstr>TEM-1", "issue" : "11", "issued" : { "date-parts" : [ [ "2011" ] ] }, "page" : "2647-2655", "publisher" : "Elsevier Ltd", "title" : "The seven impediments in invertebrate conservation and how to overcome them", "type" : "article-journal", "volume" : "144"</vt:lpwstr>
  </property>
  <property fmtid="{D5CDD505-2E9C-101B-9397-08002B2CF9AE}" pid="930" name="Mendeley_Bookmark_HK9AJCkxVE_5">
    <vt:lpwstr> }, "uris" : [ "http://www.mendeley.com/documents/?uuid=f9af37d3-5a72-4185-9219-a84f0fc18682" ] }, { "id" : "ITEM-2", "itemData" : { "DOI" : "10.1146/annurev-ecolsys-112414-054400", "ISSN" : "1543-592X", "author" : [ { "dropping-particle" : "", "family" :</vt:lpwstr>
  </property>
  <property fmtid="{D5CDD505-2E9C-101B-9397-08002B2CF9AE}" pid="931" name="Mendeley_Bookmark_HK9AJCkxVE_6">
    <vt:lpwstr> "Hortal", "given" : "Joaqu\u00edn", "non-dropping-particle" : "", "parse-names" : false, "suffix" : "" }, { "dropping-particle" : "", "family" : "Bello", "given" : "Francesco", "non-dropping-particle" : "de", "parse-names" : false, "suffix" : "" }, { "dr</vt:lpwstr>
  </property>
  <property fmtid="{D5CDD505-2E9C-101B-9397-08002B2CF9AE}" pid="932" name="Mendeley_Bookmark_HK9AJCkxVE_7">
    <vt:lpwstr>opping-particle" : "", "family" : "Diniz-Filho", "given" : "Jos\u00e9 Alexandre F.", "non-dropping-particle" : "", "parse-names" : false, "suffix" : "" }, { "dropping-particle" : "", "family" : "Lewinsohn", "given" : "Thomas M.", "non-dropping-particle" :</vt:lpwstr>
  </property>
  <property fmtid="{D5CDD505-2E9C-101B-9397-08002B2CF9AE}" pid="933" name="Mendeley_Bookmark_HK9AJCkxVE_8">
    <vt:lpwstr> "", "parse-names" : false, "suffix" : "" }, { "dropping-particle" : "", "family" : "Lobo", "given" : "Jorge M.", "non-dropping-particle" : "", "parse-names" : false, "suffix" : "" }, { "dropping-particle" : "", "family" : "Ladle", "given" : "Richard J.",</vt:lpwstr>
  </property>
  <property fmtid="{D5CDD505-2E9C-101B-9397-08002B2CF9AE}" pid="934" name="Mendeley_Bookmark_HK9AJCkxVE_9">
    <vt:lpwstr> "non-dropping-particle" : "", "parse-names" : false, "suffix" : "" } ], "container-title" : "Annual Review of Ecology, Evolution, and Systematics", "id" : "ITEM-2", "issued" : { "date-parts" : [ [ "2015" ] ] }, "page" : "523-549", "title" : "Seven shortf</vt:lpwstr>
  </property>
  <property fmtid="{D5CDD505-2E9C-101B-9397-08002B2CF9AE}" pid="935" name="Mendeley_Bookmark_HMe6wDgSjS_1">
    <vt:lpwstr>ADDIN CSL_CITATION { "citationItems" : [ { "id" : "ITEM-1", "itemData" : { "DOI" : "10.1111/j.0014-3820.2003.tb00285.x", "ISBN" : "1558-5646", "ISSN" : "0014-3820", "PMID" : "12778543", "abstract" : "Abstract The primary rationale for the use of phylogene</vt:lpwstr>
  </property>
  <property fmtid="{D5CDD505-2E9C-101B-9397-08002B2CF9AE}" pid="936" name="Mendeley_Bookmark_HMe6wDgSjS_10">
    <vt:lpwstr> (nongenetic) effects or high levels of measurement error. Irrespective of sample size, most traits (but not body size, on average) showed less signal than expected given the topology, branch lengths, and a Brownian motion model of evolution (i.e., K was </vt:lpwstr>
  </property>
  <property fmtid="{D5CDD505-2E9C-101B-9397-08002B2CF9AE}" pid="937" name="Mendeley_Bookmark_HMe6wDgSjS_11">
    <vt:lpwstr>less than one), which may be attributed to adaptation and/or measurement error in the broad sense (including errors in estimates of phenotypes, branch l\u2026", "author" : [ { "dropping-particle" : "", "family" : "Blomberg", "given" : "Simon P.", "non-dro</vt:lpwstr>
  </property>
  <property fmtid="{D5CDD505-2E9C-101B-9397-08002B2CF9AE}" pid="938" name="Mendeley_Bookmark_HMe6wDgSjS_12">
    <vt:lpwstr>pping-particle" : "", "parse-names" : false, "suffix" : "" }, { "dropping-particle" : "", "family" : "Garland", "given" : "Theodore", "non-dropping-particle" : "", "parse-names" : false, "suffix" : "" }, { "dropping-particle" : "", "family" : "Ives", "giv</vt:lpwstr>
  </property>
  <property fmtid="{D5CDD505-2E9C-101B-9397-08002B2CF9AE}" pid="939" name="Mendeley_Bookmark_HMe6wDgSjS_13">
    <vt:lpwstr>en" : "Anthony R.", "non-dropping-particle" : "", "parse-names" : false, "suffix" : "" } ], "container-title" : "Evolution", "id" : "ITEM-1", "issue" : "4", "issued" : { "date-parts" : [ [ "2003", "4" ] ] }, "page" : "717-745", "title" : "Testing for phyl</vt:lpwstr>
  </property>
  <property fmtid="{D5CDD505-2E9C-101B-9397-08002B2CF9AE}" pid="940" name="Mendeley_Bookmark_HMe6wDgSjS_14">
    <vt:lpwstr>ogenetic signal in comparative data: behavioral traits are more labile", "type" : "article-journal", "volume" : "57" }, "uris" : [ "http://www.mendeley.com/documents/?uuid=8055a310-dae0-49ec-9ca1-9d692502057a" ] }, { "id" : "ITEM-2", "itemData" : { "DOI" </vt:lpwstr>
  </property>
  <property fmtid="{D5CDD505-2E9C-101B-9397-08002B2CF9AE}" pid="941" name="Mendeley_Bookmark_HMe6wDgSjS_15">
    <vt:lpwstr>: "10.1111/j.1558-5646.2010.01025.x", "ISBN" : "0014-3820", "ISSN" : "00143820", "PMID" : "20455932", "abstract" : "George Gaylord Simpson famously postulated that much of life's diversity originated as adaptive radiations-more or less simultaneous diverg</vt:lpwstr>
  </property>
  <property fmtid="{D5CDD505-2E9C-101B-9397-08002B2CF9AE}" pid="942" name="Mendeley_Bookmark_HMe6wDgSjS_16">
    <vt:lpwstr>ences of numerous lines from a single ancestral adaptive type. However, identifying adaptive radiations has proven difficult due to a lack of broad-scale comparative datasets. Here, we use phylogenetic comparative data on body size and shape in a diversit</vt:lpwstr>
  </property>
  <property fmtid="{D5CDD505-2E9C-101B-9397-08002B2CF9AE}" pid="943" name="Mendeley_Bookmark_HMe6wDgSjS_17">
    <vt:lpwstr>y of animal clades to test a key model of adaptive radiation, in which initially rapid morphological evolution is followed by relative stasis. We compared the fit of this model to both single selective peak and random walk models. We found little support </vt:lpwstr>
  </property>
  <property fmtid="{D5CDD505-2E9C-101B-9397-08002B2CF9AE}" pid="944" name="Mendeley_Bookmark_HMe6wDgSjS_18">
    <vt:lpwstr>for the early-burst model of adaptive radiation, whereas both other models, particularly that of selective peaks, were commonly supported. In addition, we found that the net rate of morphological evolution varied inversely with clade age. The youngest cla</vt:lpwstr>
  </property>
  <property fmtid="{D5CDD505-2E9C-101B-9397-08002B2CF9AE}" pid="945" name="Mendeley_Bookmark_HMe6wDgSjS_19">
    <vt:lpwstr>des appear to evolve most rapidly because long-term change typically does not attain the amount of divergence predicted from rates measured over short time scales. Across our entire analysis, the dominant pattern was one of constraints shaping evolution c</vt:lpwstr>
  </property>
  <property fmtid="{D5CDD505-2E9C-101B-9397-08002B2CF9AE}" pid="946" name="Mendeley_Bookmark_HMe6wDgSjS_2">
    <vt:lpwstr>tically based statistical methods is that phylogenetic signal, the tendency for related species to resemble each other, is ubiquitous. Whether this assertion is true for a given trait in a given lineage is an empirical question, but general tools for dete</vt:lpwstr>
  </property>
  <property fmtid="{D5CDD505-2E9C-101B-9397-08002B2CF9AE}" pid="947" name="Mendeley_Bookmark_HMe6wDgSjS_20">
    <vt:lpwstr>ontinually through time rather than rapid evolution followed by stasis. We suggest that the classical model of adaptive radiation, where morphological evolution is initially rapid and slows through time, may be rare in comparative data.", "author" : [ { "</vt:lpwstr>
  </property>
  <property fmtid="{D5CDD505-2E9C-101B-9397-08002B2CF9AE}" pid="948" name="Mendeley_Bookmark_HMe6wDgSjS_21">
    <vt:lpwstr>dropping-particle" : "", "family" : "Harmon", "given" : "Luke J.", "non-dropping-particle" : "", "parse-names" : false, "suffix" : "" }, { "dropping-particle" : "", "family" : "Losos", "given" : "Jonathan B.", "non-dropping-particle" : "", "parse-names" :</vt:lpwstr>
  </property>
  <property fmtid="{D5CDD505-2E9C-101B-9397-08002B2CF9AE}" pid="949" name="Mendeley_Bookmark_HMe6wDgSjS_22">
    <vt:lpwstr> false, "suffix" : "" }, { "dropping-particle" : "", "family" : "Jonathan Davies", "given" : "T.", "non-dropping-particle" : "", "parse-names" : false, "suffix" : "" }, { "dropping-particle" : "", "family" : "Gillespie", "given" : "Rosemary G.", "non-drop</vt:lpwstr>
  </property>
  <property fmtid="{D5CDD505-2E9C-101B-9397-08002B2CF9AE}" pid="950" name="Mendeley_Bookmark_HMe6wDgSjS_23">
    <vt:lpwstr>ping-particle" : "", "parse-names" : false, "suffix" : "" }, { "dropping-particle" : "", "family" : "Gittleman", "given" : "John L.", "non-dropping-particle" : "", "parse-names" : false, "suffix" : "" }, { "dropping-particle" : "", "family" : "Bryan Jenni</vt:lpwstr>
  </property>
  <property fmtid="{D5CDD505-2E9C-101B-9397-08002B2CF9AE}" pid="951" name="Mendeley_Bookmark_HMe6wDgSjS_24">
    <vt:lpwstr>ngs", "given" : "W.", "non-dropping-particle" : "", "parse-names" : false, "suffix" : "" }, { "dropping-particle" : "", "family" : "Kozak", "given" : "Kenneth H.", "non-dropping-particle" : "", "parse-names" : false, "suffix" : "" }, { "dropping-particle"</vt:lpwstr>
  </property>
  <property fmtid="{D5CDD505-2E9C-101B-9397-08002B2CF9AE}" pid="952" name="Mendeley_Bookmark_HMe6wDgSjS_25">
    <vt:lpwstr> : "", "family" : "McPeek", "given" : "Mark A.", "non-dropping-particle" : "", "parse-names" : false, "suffix" : "" }, { "dropping-particle" : "", "family" : "Moreno-Roark", "given" : "Franck", "non-dropping-particle" : "", "parse-names" : false, "suffix"</vt:lpwstr>
  </property>
  <property fmtid="{D5CDD505-2E9C-101B-9397-08002B2CF9AE}" pid="953" name="Mendeley_Bookmark_HMe6wDgSjS_26">
    <vt:lpwstr> : "" }, { "dropping-particle" : "", "family" : "Near", "given" : "Thomas J.", "non-dropping-particle" : "", "parse-names" : false, "suffix" : "" }, { "dropping-particle" : "", "family" : "Purvis", "given" : "Andy", "non-dropping-particle" : "", "parse-na</vt:lpwstr>
  </property>
  <property fmtid="{D5CDD505-2E9C-101B-9397-08002B2CF9AE}" pid="954" name="Mendeley_Bookmark_HMe6wDgSjS_27">
    <vt:lpwstr>mes" : false, "suffix" : "" }, { "dropping-particle" : "", "family" : "Ricklefs", "given" : "Robert E.", "non-dropping-particle" : "", "parse-names" : false, "suffix" : "" }, { "dropping-particle" : "", "family" : "Schluter", "given" : "Dolph", "non-dropp</vt:lpwstr>
  </property>
  <property fmtid="{D5CDD505-2E9C-101B-9397-08002B2CF9AE}" pid="955" name="Mendeley_Bookmark_HMe6wDgSjS_28">
    <vt:lpwstr>ing-particle" : "", "parse-names" : false, "suffix" : "" }, { "dropping-particle" : "", "family" : "Schulte", "given" : "James A.", "non-dropping-particle" : "", "parse-names" : false, "suffix" : "" }, { "dropping-particle" : "", "family" : "Seehausen", "</vt:lpwstr>
  </property>
  <property fmtid="{D5CDD505-2E9C-101B-9397-08002B2CF9AE}" pid="956" name="Mendeley_Bookmark_HMe6wDgSjS_29">
    <vt:lpwstr>given" : "Ole", "non-dropping-particle" : "", "parse-names" : false, "suffix" : "" }, { "dropping-particle" : "", "family" : "Sidlauskas", "given" : "Brian L.", "non-dropping-particle" : "", "parse-names" : false, "suffix" : "" }, { "dropping-particle" : </vt:lpwstr>
  </property>
  <property fmtid="{D5CDD505-2E9C-101B-9397-08002B2CF9AE}" pid="957" name="Mendeley_Bookmark_HMe6wDgSjS_3">
    <vt:lpwstr>cting and quantifying phylogenetic signal are inadequately developed. We present new methods for continuous-valued characters that can be implemented with either phylogenetically independent contrasts or generalized least-squares models. First, a simple r</vt:lpwstr>
  </property>
  <property fmtid="{D5CDD505-2E9C-101B-9397-08002B2CF9AE}" pid="958" name="Mendeley_Bookmark_HMe6wDgSjS_30">
    <vt:lpwstr>"", "family" : "Torres-Carvajal", "given" : "Omar", "non-dropping-particle" : "", "parse-names" : false, "suffix" : "" }, { "dropping-particle" : "", "family" : "Weir", "given" : "Jason T.", "non-dropping-particle" : "", "parse-names" : false, "suffix" : </vt:lpwstr>
  </property>
  <property fmtid="{D5CDD505-2E9C-101B-9397-08002B2CF9AE}" pid="959" name="Mendeley_Bookmark_HMe6wDgSjS_31">
    <vt:lpwstr>"" }, { "dropping-particle" : "", "family" : "Mooers", "given" : "Arne T.", "non-dropping-particle" : "", "parse-names" : false, "suffix" : "" } ], "container-title" : "Evolution", "id" : "ITEM-2", "issue" : "8", "issued" : { "date-parts" : [ [ "2010" ] ]</vt:lpwstr>
  </property>
  <property fmtid="{D5CDD505-2E9C-101B-9397-08002B2CF9AE}" pid="960" name="Mendeley_Bookmark_HMe6wDgSjS_32">
    <vt:lpwstr> }, "page" : "2385-2396", "title" : "Early bursts of body size and shape evolution are rare in comparative data", "type" : "article-journal", "volume" : "64" }, "uris" : [ "http://www.mendeley.com/documents/?uuid=700f9c7f-135a-4771-9de6-93c82fe7e83a" ] } </vt:lpwstr>
  </property>
  <property fmtid="{D5CDD505-2E9C-101B-9397-08002B2CF9AE}" pid="961" name="Mendeley_Bookmark_HMe6wDgSjS_33">
    <vt:lpwstr>], "mendeley" : { "formattedCitation" : "(Blomberg &lt;i&gt;et al.&lt;/i&gt;, 2003; Harmon &lt;i&gt;et al.&lt;/i&gt;, 2010)", "plainTextFormattedCitation" : "(Blomberg et al., 2003; Harmon et al., 2010)", "previouslyFormattedCitation" : "(Blomberg &lt;i&gt;et al.&lt;/i&gt;, 2003; Harmon &lt;i&gt;</vt:lpwstr>
  </property>
  <property fmtid="{D5CDD505-2E9C-101B-9397-08002B2CF9AE}" pid="962" name="Mendeley_Bookmark_HMe6wDgSjS_34">
    <vt:lpwstr>et al.&lt;/i&gt;, 2010)" }, "properties" : { "noteIndex" : 0 }, "schema" : "https://github.com/citation-style-language/schema/raw/master/csl-citation.json" }</vt:lpwstr>
  </property>
  <property fmtid="{D5CDD505-2E9C-101B-9397-08002B2CF9AE}" pid="963" name="Mendeley_Bookmark_HMe6wDgSjS_4">
    <vt:lpwstr>andomization procedure allows one to test the null hypothesis of no pattern of similarity among relatives. The test demonstrates correct Type I error rate at a nominal \u03b1= 0.05 and good power (0.8) for simulated datasets with 20 or more species. Secon</vt:lpwstr>
  </property>
  <property fmtid="{D5CDD505-2E9C-101B-9397-08002B2CF9AE}" pid="964" name="Mendeley_Bookmark_HMe6wDgSjS_5">
    <vt:lpwstr>d, we derive a descriptive statistic, K, which allows valid comparisons of the amount of phylogenetic signal across traits and trees. Third, we provide two biologically motivated branch-length transformations, one based on the Ornstein-Uhlenbeck (OU) mode</vt:lpwstr>
  </property>
  <property fmtid="{D5CDD505-2E9C-101B-9397-08002B2CF9AE}" pid="965" name="Mendeley_Bookmark_HMe6wDgSjS_6">
    <vt:lpwstr>l of stabilizing selection, the other based on a new model in which character evolution can accelerate or decelerate (ACDC) in rate (e.g., as may occur during or after an adaptive radiation). Maximum likelihood estimation of the OU (d) and ACDC (g) parame</vt:lpwstr>
  </property>
  <property fmtid="{D5CDD505-2E9C-101B-9397-08002B2CF9AE}" pid="966" name="Mendeley_Bookmark_HMe6wDgSjS_7">
    <vt:lpwstr>ters can serve as tests for phylogenetic signal because an estimate of d or g near zero implies that a phylogeny with little hierarchical structure (a star) offers a good fit to the data. Transformations that improve the fit of a tree to comparative data </vt:lpwstr>
  </property>
  <property fmtid="{D5CDD505-2E9C-101B-9397-08002B2CF9AE}" pid="967" name="Mendeley_Bookmark_HMe6wDgSjS_8">
    <vt:lpwstr>will increase power to detect phylogenetic signal and may also be preferable for further comparative analyses, such as of correlated character evolution. Application of the methods to data from the literature revealed that, for trees with 20 or more speci</vt:lpwstr>
  </property>
  <property fmtid="{D5CDD505-2E9C-101B-9397-08002B2CF9AE}" pid="968" name="Mendeley_Bookmark_HMe6wDgSjS_9">
    <vt:lpwstr>es, 92% of traits exhibited significant phylogenetic signal (randomization test), including behavioral and ecological ones that are thought to be relatively evolutionarily malleable (e.g., highly adaptive) and/or subject to relatively strong environmental</vt:lpwstr>
  </property>
  <property fmtid="{D5CDD505-2E9C-101B-9397-08002B2CF9AE}" pid="969" name="Mendeley_Bookmark_HXN2nkrUwy_1">
    <vt:lpwstr>ADDIN CSL_CITATION { "citationItems" : [ { "id" : "ITEM-1", "itemData" : { "DOI" : "10.1186/1471-2148-13-38", "ISBN" : "1471-2148", "ISSN" : "1471-2148", "PMID" : "23398853", "abstract" : "BACKGROUND: There has been a considerable increase in studies inve</vt:lpwstr>
  </property>
  <property fmtid="{D5CDD505-2E9C-101B-9397-08002B2CF9AE}" pid="970" name="Mendeley_Bookmark_HXN2nkrUwy_10">
    <vt:lpwstr>e" : "13" }, "uris" : [ "http://www.mendeley.com/documents/?uuid=77c42d66-d225-45df-af3c-e7e09d2faaf5" ] }, { "id" : "ITEM-2", "itemData" : { "DOI" : "10.1111/bij.12701", "ISSN" : "00244066", "author" : [ { "dropping-particle" : "", "family" : "Cooper", "</vt:lpwstr>
  </property>
  <property fmtid="{D5CDD505-2E9C-101B-9397-08002B2CF9AE}" pid="971" name="Mendeley_Bookmark_HXN2nkrUwy_11">
    <vt:lpwstr>given" : "Natalie", "non-dropping-particle" : "", "parse-names" : false, "suffix" : "" }, { "dropping-particle" : "", "family" : "Thomas", "given" : "Gavin H", "non-dropping-particle" : "", "parse-names" : false, "suffix" : "" }, { "dropping-particle" : "</vt:lpwstr>
  </property>
  <property fmtid="{D5CDD505-2E9C-101B-9397-08002B2CF9AE}" pid="972" name="Mendeley_Bookmark_HXN2nkrUwy_12">
    <vt:lpwstr>", "family" : "Venditti", "given" : "Chris", "non-dropping-particle" : "", "parse-names" : false, "suffix" : "" }, { "dropping-particle" : "", "family" : "Meade", "given" : "Andrew", "non-dropping-particle" : "", "parse-names" : false, "suffix" : "" }, { </vt:lpwstr>
  </property>
  <property fmtid="{D5CDD505-2E9C-101B-9397-08002B2CF9AE}" pid="973" name="Mendeley_Bookmark_HXN2nkrUwy_13">
    <vt:lpwstr>"dropping-particle" : "", "family" : "Freckleton", "given" : "Rob P", "non-dropping-particle" : "", "parse-names" : false, "suffix" : "" } ], "container-title" : "Biological Journal of the Linnean Society", "id" : "ITEM-2", "issue" : "1", "issued" : { "da</vt:lpwstr>
  </property>
  <property fmtid="{D5CDD505-2E9C-101B-9397-08002B2CF9AE}" pid="974" name="Mendeley_Bookmark_HXN2nkrUwy_14">
    <vt:lpwstr>te-parts" : [ [ "2016", "5" ] ] }, "page" : "64-77", "title" : "A cautionary note on the use of Ornstein Uhlenbeck models in macroevolutionary studies", "type" : "article-journal", "volume" : "118" }, "uris" : [ "http://www.mendeley.com/documents/?uuid=89</vt:lpwstr>
  </property>
  <property fmtid="{D5CDD505-2E9C-101B-9397-08002B2CF9AE}" pid="975" name="Mendeley_Bookmark_HXN2nkrUwy_15">
    <vt:lpwstr>99ab07-e1c8-40aa-a96d-0192183957dc" ] } ], "mendeley" : { "formattedCitation" : "(Davis &lt;i&gt;et al.&lt;/i&gt;, 2013; Cooper &lt;i&gt;et al.&lt;/i&gt;, 2016)", "plainTextFormattedCitation" : "(Davis et al., 2013; Cooper et al., 2016)", "previouslyFormattedCitation" : "(Davis </vt:lpwstr>
  </property>
  <property fmtid="{D5CDD505-2E9C-101B-9397-08002B2CF9AE}" pid="976" name="Mendeley_Bookmark_HXN2nkrUwy_16">
    <vt:lpwstr>&lt;i&gt;et al.&lt;/i&gt;, 2013; Cooper &lt;i&gt;et al.&lt;/i&gt;, 2016)" }, "properties" : { "noteIndex" : 0 }, "schema" : "https://github.com/citation-style-language/schema/raw/master/csl-citation.json" }</vt:lpwstr>
  </property>
  <property fmtid="{D5CDD505-2E9C-101B-9397-08002B2CF9AE}" pid="977" name="Mendeley_Bookmark_HXN2nkrUwy_2">
    <vt:lpwstr>stigating rates of diversification and character evolution, with one of the promising techniques being the BiSSE method (binary state speciation and extinction). This study uses simulations under a variety of different sample sizes (number of tips) and as</vt:lpwstr>
  </property>
  <property fmtid="{D5CDD505-2E9C-101B-9397-08002B2CF9AE}" pid="978" name="Mendeley_Bookmark_HXN2nkrUwy_3">
    <vt:lpwstr>ymmetries of rate (speciation, extinction, character change) to determine BiSSE's ability to test hypotheses, and investigate whether the method is susceptible to confounding effects.\\n\\nRESULTS: We found that the power of the BiSSE method is severely a</vt:lpwstr>
  </property>
  <property fmtid="{D5CDD505-2E9C-101B-9397-08002B2CF9AE}" pid="979" name="Mendeley_Bookmark_HXN2nkrUwy_4">
    <vt:lpwstr>ffected by both sample size and high tip ratio bias (one character state dominates among observed tips). Sample size and high tip ratio bias also reduced accuracy and precision of parameter estimation, and resulted in the inability to infer which rate asy</vt:lpwstr>
  </property>
  <property fmtid="{D5CDD505-2E9C-101B-9397-08002B2CF9AE}" pid="980" name="Mendeley_Bookmark_HXN2nkrUwy_5">
    <vt:lpwstr>mmetry caused the excess of a character state. In low tip ratio bias scenarios with appropriate tip sample size, BiSSE accurately estimated the rate asymmetry causing character state excess, avoiding the issue of confounding effects.\\n\\nCONCLUSIONS: Bas</vt:lpwstr>
  </property>
  <property fmtid="{D5CDD505-2E9C-101B-9397-08002B2CF9AE}" pid="981" name="Mendeley_Bookmark_HXN2nkrUwy_6">
    <vt:lpwstr>ed on our findings, we recommend that future studies utilizing BiSSE that have fewer than 300 terminals and/or have datasets where high tip ratio bias is observed (i.e., fewer than 10% of species are of one character state) should be extremely cautious wi</vt:lpwstr>
  </property>
  <property fmtid="{D5CDD505-2E9C-101B-9397-08002B2CF9AE}" pid="982" name="Mendeley_Bookmark_HXN2nkrUwy_7">
    <vt:lpwstr>th the interpretation of hypothesis testing results.", "author" : [ { "dropping-particle" : "", "family" : "Davis", "given" : "Matthew P", "non-dropping-particle" : "", "parse-names" : false, "suffix" : "" }, { "dropping-particle" : "", "family" : "Midfor</vt:lpwstr>
  </property>
  <property fmtid="{D5CDD505-2E9C-101B-9397-08002B2CF9AE}" pid="983" name="Mendeley_Bookmark_HXN2nkrUwy_8">
    <vt:lpwstr>d", "given" : "Peter E", "non-dropping-particle" : "", "parse-names" : false, "suffix" : "" }, { "dropping-particle" : "", "family" : "Maddison", "given" : "Wayne", "non-dropping-particle" : "", "parse-names" : false, "suffix" : "" } ], "container-title" </vt:lpwstr>
  </property>
  <property fmtid="{D5CDD505-2E9C-101B-9397-08002B2CF9AE}" pid="984" name="Mendeley_Bookmark_HXN2nkrUwy_9">
    <vt:lpwstr>: "BMC evolutionary biology", "id" : "ITEM-1", "issued" : { "date-parts" : [ [ "2013" ] ] }, "page" : "38", "title" : "Exploring power and parameter estimation of the BiSSE method for analyzing species diversification.", "type" : "article-journal", "volum</vt:lpwstr>
  </property>
  <property fmtid="{D5CDD505-2E9C-101B-9397-08002B2CF9AE}" pid="985" name="Mendeley_Bookmark_Hfe9PiJkwC_1">
    <vt:lpwstr>ADDIN CSL_CITATION {"citationItems": [{"id": "ITEM-1", "itemData": {"author": [{"dropping-particle": "", "family": "Gittleman", "given": "John L.", "non-dropping-particle": "", "parse-names": false, "suffix": ""}, {"dropping-particle": "", "family": "Kot"</vt:lpwstr>
  </property>
  <property fmtid="{D5CDD505-2E9C-101B-9397-08002B2CF9AE}" pid="986" name="Mendeley_Bookmark_Hfe9PiJkwC_2">
    <vt:lpwstr>, "given": "Mark", "non-dropping-particle": "", "parse-names": false, "suffix": ""}], "container-title": "Systematic Zoology", "id": "ITEM-1", "issue": "3", "issued": {"date-parts": [["1990"]]}, "page": "227-241", "title": "Adaptation: statistics and a nu</vt:lpwstr>
  </property>
  <property fmtid="{D5CDD505-2E9C-101B-9397-08002B2CF9AE}" pid="987" name="Mendeley_Bookmark_Hfe9PiJkwC_3">
    <vt:lpwstr>ll model for estimating phylogenetic effects", "type": "article-journal", "volume": "39"}, "uris": ["http://www.mendeley.com/documents/?uuid=e370b985-ec08-44e4-a171-f68602ab665d"]}], "mendeley": {"formattedCitation": "(Gittleman and Kot 1990)", "plainText</vt:lpwstr>
  </property>
  <property fmtid="{D5CDD505-2E9C-101B-9397-08002B2CF9AE}" pid="988" name="Mendeley_Bookmark_Hfe9PiJkwC_4">
    <vt:lpwstr>FormattedCitation": "(Gittleman and Kot 1990)", "previouslyFormattedCitation": "(Gittleman and Kot 1990)"}, "properties": {"noteIndex": 0}, "schema": "https://github.com/citation-style-language/schema/raw/master/csl-citation.json"}</vt:lpwstr>
  </property>
  <property fmtid="{D5CDD505-2E9C-101B-9397-08002B2CF9AE}" pid="989" name="Mendeley_Bookmark_HrRkZ8Qyqm_1">
    <vt:lpwstr>ADDIN CSL_CITATION { "citationItems" : [ { "id" : "ITEM-1", "itemData" : { "DOI" : "http://dx.doi.org/10.1098/rstb.2014.0016", "author" : [ { "dropping-particle" : "", "family" : "Jetz", "given" : "Walter", "non-dropping-particle" : "", "parse-names" : fa</vt:lpwstr>
  </property>
  <property fmtid="{D5CDD505-2E9C-101B-9397-08002B2CF9AE}" pid="990" name="Mendeley_Bookmark_HrRkZ8Qyqm_10">
    <vt:lpwstr>amily" : "Mace", "given" : "Georgina M", "non-dropping-particle" : "", "parse-names" : false, "suffix" : "" } ], "container-title" : "Proceeding of the Royal Society B", "id" : "ITEM-2", "issued" : { "date-parts" : [ [ "2000" ] ] }, "page" : "1947-1952", </vt:lpwstr>
  </property>
  <property fmtid="{D5CDD505-2E9C-101B-9397-08002B2CF9AE}" pid="991" name="Mendeley_Bookmark_HrRkZ8Qyqm_11">
    <vt:lpwstr>"title" : "Predicting extinction risk in declining species.", "type" : "article-journal", "volume" : "267" }, "uris" : [ "http://www.mendeley.com/documents/?uuid=0d3b10ef-ea37-4537-96d5-1c3553581a0f" ] }, { "id" : "ITEM-3", "itemData" : { "DOI" : "10.1111</vt:lpwstr>
  </property>
  <property fmtid="{D5CDD505-2E9C-101B-9397-08002B2CF9AE}" pid="992" name="Mendeley_Bookmark_HrRkZ8Qyqm_12">
    <vt:lpwstr>/j.1365-2699.2007.01772.x", "ISSN" : "0305-0270", "author" : [ { "dropping-particle" : "", "family" : "Gaston", "given" : "Kevin J.", "non-dropping-particle" : "", "parse-names" : false, "suffix" : "" }, { "dropping-particle" : "", "family" : "Chown", "gi</vt:lpwstr>
  </property>
  <property fmtid="{D5CDD505-2E9C-101B-9397-08002B2CF9AE}" pid="993" name="Mendeley_Bookmark_HrRkZ8Qyqm_13">
    <vt:lpwstr>ven" : "Steven L.", "non-dropping-particle" : "", "parse-names" : false, "suffix" : "" }, { "dropping-particle" : "", "family" : "Evans", "given" : "Karl L.", "non-dropping-particle" : "", "parse-names" : false, "suffix" : "" } ], "container-title" : "Jou</vt:lpwstr>
  </property>
  <property fmtid="{D5CDD505-2E9C-101B-9397-08002B2CF9AE}" pid="994" name="Mendeley_Bookmark_HrRkZ8Qyqm_14">
    <vt:lpwstr>rnal of Biogeography", "id" : "ITEM-3", "issued" : { "date-parts" : [ [ "2008" ] ] }, "page" : "483-500", "title" : "Ecogeographical rules: elements of a synthesis", "type" : "article-journal", "volume" : "35" }, "uris" : [ "http://www.mendeley.com/docume</vt:lpwstr>
  </property>
  <property fmtid="{D5CDD505-2E9C-101B-9397-08002B2CF9AE}" pid="995" name="Mendeley_Bookmark_HrRkZ8Qyqm_15">
    <vt:lpwstr>nts/?uuid=6466543f-5b1d-492b-91d6-6f8cf9083c0e" ] }, { "id" : "ITEM-4", "itemData" : { "DOI" : "10.1146/annurev.ecolsys.33.010802.150448", "author" : [ { "dropping-particle" : "", "family" : "Webb", "given" : "Campbell O.", "non-dropping-particle" : "", "</vt:lpwstr>
  </property>
  <property fmtid="{D5CDD505-2E9C-101B-9397-08002B2CF9AE}" pid="996" name="Mendeley_Bookmark_HrRkZ8Qyqm_16">
    <vt:lpwstr>parse-names" : false, "suffix" : "" }, { "dropping-particle" : "", "family" : "Ackerly", "given" : "David D.", "non-dropping-particle" : "", "parse-names" : false, "suffix" : "" }, { "dropping-particle" : "", "family" : "Mcpeek", "given" : "Mark A.", "non</vt:lpwstr>
  </property>
  <property fmtid="{D5CDD505-2E9C-101B-9397-08002B2CF9AE}" pid="997" name="Mendeley_Bookmark_HrRkZ8Qyqm_17">
    <vt:lpwstr>-dropping-particle" : "", "parse-names" : false, "suffix" : "" }, { "dropping-particle" : "", "family" : "Donoghue", "given" : "Michael J.", "non-dropping-particle" : "", "parse-names" : false, "suffix" : "" } ], "container-title" : "Annual Review of Ecol</vt:lpwstr>
  </property>
  <property fmtid="{D5CDD505-2E9C-101B-9397-08002B2CF9AE}" pid="998" name="Mendeley_Bookmark_HrRkZ8Qyqm_18">
    <vt:lpwstr>ogy, Evolution, and Systematics", "id" : "ITEM-4", "issued" : { "date-parts" : [ [ "2002" ] ] }, "page" : "475-505", "title" : "Phylogenies and community ecology", "type" : "article-journal", "volume" : "33" }, "uris" : [ "http://www.mendeley.com/document</vt:lpwstr>
  </property>
  <property fmtid="{D5CDD505-2E9C-101B-9397-08002B2CF9AE}" pid="999" name="Mendeley_Bookmark_HrRkZ8Qyqm_19">
    <vt:lpwstr>s/?uuid=1f80bbc2-163f-4125-9fdb-0a1450497383" ] }, { "id" : "ITEM-5", "itemData" : { "DOI" : "10.1126/science.1194513", "ISSN" : "0036-8075", "author" : [ { "dropping-particle" : "", "family" : "Goldberg", "given" : "E. E.", "non-dropping-particle" : "", </vt:lpwstr>
  </property>
  <property fmtid="{D5CDD505-2E9C-101B-9397-08002B2CF9AE}" pid="1000" name="Mendeley_Bookmark_HrRkZ8Qyqm_2">
    <vt:lpwstr>lse, "suffix" : "" }, { "dropping-particle" : "", "family" : "Freckleton", "given" : "Robert P", "non-dropping-particle" : "", "parse-names" : false, "suffix" : "" } ], "container-title" : "Philosophical transactions of the Royal Society of London. Series</vt:lpwstr>
  </property>
  <property fmtid="{D5CDD505-2E9C-101B-9397-08002B2CF9AE}" pid="1001" name="Mendeley_Bookmark_HrRkZ8Qyqm_20">
    <vt:lpwstr>"parse-names" : false, "suffix" : "" }, { "dropping-particle" : "", "family" : "Kohn", "given" : "J. R.", "non-dropping-particle" : "", "parse-names" : false, "suffix" : "" }, { "dropping-particle" : "", "family" : "Lande", "given" : "R.", "non-dropping-p</vt:lpwstr>
  </property>
  <property fmtid="{D5CDD505-2E9C-101B-9397-08002B2CF9AE}" pid="1002" name="Mendeley_Bookmark_HrRkZ8Qyqm_21">
    <vt:lpwstr>article" : "", "parse-names" : false, "suffix" : "" }, { "dropping-particle" : "", "family" : "Robertson", "given" : "K. a.", "non-dropping-particle" : "", "parse-names" : false, "suffix" : "" }, { "dropping-particle" : "", "family" : "Smith", "given" : "</vt:lpwstr>
  </property>
  <property fmtid="{D5CDD505-2E9C-101B-9397-08002B2CF9AE}" pid="1003" name="Mendeley_Bookmark_HrRkZ8Qyqm_22">
    <vt:lpwstr>S. a.", "non-dropping-particle" : "", "parse-names" : false, "suffix" : "" }, { "dropping-particle" : "", "family" : "Igic", "given" : "B.", "non-dropping-particle" : "", "parse-names" : false, "suffix" : "" } ], "container-title" : "Science", "id" : "ITE</vt:lpwstr>
  </property>
  <property fmtid="{D5CDD505-2E9C-101B-9397-08002B2CF9AE}" pid="1004" name="Mendeley_Bookmark_HrRkZ8Qyqm_23">
    <vt:lpwstr>M-5", "issue" : "493", "issued" : { "date-parts" : [ [ "2010" ] ] }, "page" : "493-495", "title" : "Species selection maintains self-incompatibility", "type" : "article-journal", "volume" : "330" }, "uris" : [ "http://www.mendeley.com/documents/?uuid=8aa7</vt:lpwstr>
  </property>
  <property fmtid="{D5CDD505-2E9C-101B-9397-08002B2CF9AE}" pid="1005" name="Mendeley_Bookmark_HrRkZ8Qyqm_24">
    <vt:lpwstr>8591-8582-4a96-bef6-449304c30263" ] }, { "id" : "ITEM-6", "itemData" : { "DOI" : "10.1126/science.1238677", "ISBN" : "1095-9203 (Electronic)\\r0036-8075 (Linking)", "ISSN" : "1095-9203", "PMID" : "23896459", "abstract" : "The evolution of social monogamy </vt:lpwstr>
  </property>
  <property fmtid="{D5CDD505-2E9C-101B-9397-08002B2CF9AE}" pid="1006" name="Mendeley_Bookmark_HrRkZ8Qyqm_25">
    <vt:lpwstr>has intrigued biologists for over a century. Here, we show that the ancestral condition for all mammalian groups is of solitary individuals and that social monogamy is derived almost exclusively from this social system. The evolution of social monogamy do</vt:lpwstr>
  </property>
  <property fmtid="{D5CDD505-2E9C-101B-9397-08002B2CF9AE}" pid="1007" name="Mendeley_Bookmark_HrRkZ8Qyqm_26">
    <vt:lpwstr>es not appear to have been associated with a high risk of male infanticide, and paternal care is a consequence rather than a cause of social monogamy. Social monogamy has evolved in nonhuman mammals where breeding females are intolerant of each other and </vt:lpwstr>
  </property>
  <property fmtid="{D5CDD505-2E9C-101B-9397-08002B2CF9AE}" pid="1008" name="Mendeley_Bookmark_HrRkZ8Qyqm_27">
    <vt:lpwstr>female density is low, suggesting that it represents a mating strategy that has developed where males are unable to defend access to multiple females.", "author" : [ { "dropping-particle" : "", "family" : "Lukas", "given" : "D", "non-dropping-particle" : </vt:lpwstr>
  </property>
  <property fmtid="{D5CDD505-2E9C-101B-9397-08002B2CF9AE}" pid="1009" name="Mendeley_Bookmark_HrRkZ8Qyqm_28">
    <vt:lpwstr>"", "parse-names" : false, "suffix" : "" }, { "dropping-particle" : "", "family" : "Clutton-Brock", "given" : "T H", "non-dropping-particle" : "", "parse-names" : false, "suffix" : "" } ], "container-title" : "Science", "id" : "ITEM-6", "issued" : { "date</vt:lpwstr>
  </property>
  <property fmtid="{D5CDD505-2E9C-101B-9397-08002B2CF9AE}" pid="1010" name="Mendeley_Bookmark_HrRkZ8Qyqm_29">
    <vt:lpwstr>-parts" : [ [ "2013" ] ] }, "page" : "526-30", "title" : "The evolution of social monogamy in mammals.", "type" : "article-journal", "volume" : "341" }, "uris" : [ "http://www.mendeley.com/documents/?uuid=5ccbe4b0-8045-4165-90ee-46a8278c7735" ] } ], "mend</vt:lpwstr>
  </property>
  <property fmtid="{D5CDD505-2E9C-101B-9397-08002B2CF9AE}" pid="1011" name="Mendeley_Bookmark_HrRkZ8Qyqm_3">
    <vt:lpwstr> B, Biological sciences", "id" : "ITEM-1", "issued" : { "date-parts" : [ [ "2015" ] ] }, "page" : "20140016", "title" : "Towards a general framework for predicting threat status of data-deficient species from phylogenetic, spatial and environmental inform</vt:lpwstr>
  </property>
  <property fmtid="{D5CDD505-2E9C-101B-9397-08002B2CF9AE}" pid="1012" name="Mendeley_Bookmark_HrRkZ8Qyqm_30">
    <vt:lpwstr>eley" : { "formattedCitation" : "(Purvis &lt;i&gt;et al.&lt;/i&gt;, 2000; Webb &lt;i&gt;et al.&lt;/i&gt;, 2002; Gaston &lt;i&gt;et al.&lt;/i&gt;, 2008; Goldberg &lt;i&gt;et al.&lt;/i&gt;, 2010; Lukas &amp; Clutton-Brock, 2013; Jetz &amp; Freckleton, 2015)", "plainTextFormattedCitation" : "(Purvis et al., 2000;</vt:lpwstr>
  </property>
  <property fmtid="{D5CDD505-2E9C-101B-9397-08002B2CF9AE}" pid="1013" name="Mendeley_Bookmark_HrRkZ8Qyqm_31">
    <vt:lpwstr> Webb et al., 2002; Gaston et al., 2008; Goldberg et al., 2010; Lukas &amp; Clutton-Brock, 2013; Jetz &amp; Freckleton, 2015)", "previouslyFormattedCitation" : "(Purvis &lt;i&gt;et al.&lt;/i&gt;, 2000; Webb &lt;i&gt;et al.&lt;/i&gt;, 2002; Gaston &lt;i&gt;et al.&lt;/i&gt;, 2008; Goldberg &lt;i&gt;et al.&lt;</vt:lpwstr>
  </property>
  <property fmtid="{D5CDD505-2E9C-101B-9397-08002B2CF9AE}" pid="1014" name="Mendeley_Bookmark_HrRkZ8Qyqm_32">
    <vt:lpwstr>/i&gt;, 2010; Lukas &amp; Clutton-Brock, 2013; Jetz &amp; Freckleton, 2015)" }, "properties" : { "noteIndex" : 0 }, "schema" : "https://github.com/citation-style-language/schema/raw/master/csl-citation.json" }</vt:lpwstr>
  </property>
  <property fmtid="{D5CDD505-2E9C-101B-9397-08002B2CF9AE}" pid="1015" name="Mendeley_Bookmark_HrRkZ8Qyqm_4">
    <vt:lpwstr>ation", "type" : "article-journal", "volume" : "370" }, "uris" : [ "http://www.mendeley.com/documents/?uuid=0c7057c5-b72b-401c-af12-f72afd18dc73" ] }, { "id" : "ITEM-2", "itemData" : { "DOI" : "10.1098/rspb.2000.1234", "ISBN" : "0962-8452", "ISSN" : "0962</vt:lpwstr>
  </property>
  <property fmtid="{D5CDD505-2E9C-101B-9397-08002B2CF9AE}" pid="1016" name="Mendeley_Bookmark_HrRkZ8Qyqm_5">
    <vt:lpwstr>-8452", "PMID" : "11075706", "abstract" : "What biological attributes predispose species to the risk of extinction? There are many hypotheses but so far there has been no systematic analysis for discriminating between them. Using complete phylogenies of c</vt:lpwstr>
  </property>
  <property fmtid="{D5CDD505-2E9C-101B-9397-08002B2CF9AE}" pid="1017" name="Mendeley_Bookmark_HrRkZ8Qyqm_6">
    <vt:lpwstr>ontemporary carnivores and primates, we present, to our knowledge, the first comparative test showing that high trophic level, low population density slow life history and, in particular, small geographical range size are all significantly and independent</vt:lpwstr>
  </property>
  <property fmtid="{D5CDD505-2E9C-101B-9397-08002B2CF9AE}" pid="1018" name="Mendeley_Bookmark_HrRkZ8Qyqm_7">
    <vt:lpwstr>ly associated with a high extinction risk in declining species. These traits together explain nearly 50% of the total between-species variation in extinction risk. Much of the remaining variation can be accounted for by external anthropogenic factors that</vt:lpwstr>
  </property>
  <property fmtid="{D5CDD505-2E9C-101B-9397-08002B2CF9AE}" pid="1019" name="Mendeley_Bookmark_HrRkZ8Qyqm_8">
    <vt:lpwstr> affect species irrespective of their biology.", "author" : [ { "dropping-particle" : "", "family" : "Purvis", "given" : "Andy", "non-dropping-particle" : "", "parse-names" : false, "suffix" : "" }, { "dropping-particle" : "", "family" : "Gittleman", "giv</vt:lpwstr>
  </property>
  <property fmtid="{D5CDD505-2E9C-101B-9397-08002B2CF9AE}" pid="1020" name="Mendeley_Bookmark_HrRkZ8Qyqm_9">
    <vt:lpwstr>en" : "John L", "non-dropping-particle" : "", "parse-names" : false, "suffix" : "" }, { "dropping-particle" : "", "family" : "Cowlishaw", "given" : "Guy", "non-dropping-particle" : "", "parse-names" : false, "suffix" : "" }, { "dropping-particle" : "", "f</vt:lpwstr>
  </property>
  <property fmtid="{D5CDD505-2E9C-101B-9397-08002B2CF9AE}" pid="1021" name="Mendeley_Bookmark_I5Wddwd13b_1">
    <vt:lpwstr>ADDIN CSL_CITATION {"citationItems": [{"id": "ITEM-1", "itemData": {"author": [{"dropping-particle": "", "family": "Therneau", "given": "Terry", "non-dropping-particle": "", "parse-names": false, "suffix": ""}, {"dropping-particle": "", "family": "Atkinso</vt:lpwstr>
  </property>
  <property fmtid="{D5CDD505-2E9C-101B-9397-08002B2CF9AE}" pid="1022" name="Mendeley_Bookmark_I5Wddwd13b_2">
    <vt:lpwstr>n", "given": "Beth", "non-dropping-particle": "", "parse-names": false, "suffix": ""}], "id": "ITEM-1", "issued": {"date-parts": [["2019"]]}, "note": "R package version 4.1-15", "title": "rpart: Recursive Partitioning and Regression Trees", "type": "artic</vt:lpwstr>
  </property>
  <property fmtid="{D5CDD505-2E9C-101B-9397-08002B2CF9AE}" pid="1023" name="Mendeley_Bookmark_I5Wddwd13b_3">
    <vt:lpwstr>le"}, "uris": ["http://www.mendeley.com/documents/?uuid=6ff0e9ef-76f3-4bd0-839d-ea57397df215"]}], "mendeley": {"formattedCitation": "(Therneau and Atkinson 2019)", "plainTextFormattedCitation": "(Therneau and Atkinson 2019)", "previouslyFormattedCitation"</vt:lpwstr>
  </property>
  <property fmtid="{D5CDD505-2E9C-101B-9397-08002B2CF9AE}" pid="1024" name="Mendeley_Bookmark_I5Wddwd13b_4">
    <vt:lpwstr>: "(Therneau and Atkinson 2019)"}, "properties": {"noteIndex": 0}, "schema": "https://github.com/citation-style-language/schema/raw/master/csl-citation.json"}</vt:lpwstr>
  </property>
  <property fmtid="{D5CDD505-2E9C-101B-9397-08002B2CF9AE}" pid="1025" name="Mendeley_Bookmark_IDkeLcXycb_1">
    <vt:lpwstr>ADDIN CSL_CITATION {"citationItems": [{"id": "ITEM-1", "itemData": {"ISBN": "9781606236390", "author": [{"dropping-particle": "", "family": "Enders", "given": "Craig K.", "non-dropping-particle": "", "parse-names": false, "suffix": ""}], "edition": "1", "</vt:lpwstr>
  </property>
  <property fmtid="{D5CDD505-2E9C-101B-9397-08002B2CF9AE}" pid="1026" name="Mendeley_Bookmark_IDkeLcXycb_2">
    <vt:lpwstr>id": "ITEM-1", "issued": {"date-parts": [["2010"]]}, "number-of-pages": "377", "publisher-place": "New York, NY", "title": "Applied Missing Data Analysis", "type": "book"}, "uris": ["http://www.mendeley.com/documents/?uuid=5d1bb767-c2ae-4cf1-b842-1128f38d</vt:lpwstr>
  </property>
  <property fmtid="{D5CDD505-2E9C-101B-9397-08002B2CF9AE}" pid="1027" name="Mendeley_Bookmark_IDkeLcXycb_3">
    <vt:lpwstr>8b00"]}], "mendeley": {"formattedCitation": "(Enders 2010)", "plainTextFormattedCitation": "(Enders 2010)", "previouslyFormattedCitation": "(Enders 2010)"}, "properties": {"noteIndex": 0}, "schema": "https://github.com/citation-style-language/schema/raw/m</vt:lpwstr>
  </property>
  <property fmtid="{D5CDD505-2E9C-101B-9397-08002B2CF9AE}" pid="1028" name="Mendeley_Bookmark_IDkeLcXycb_4">
    <vt:lpwstr>aster/csl-citation.json"}</vt:lpwstr>
  </property>
  <property fmtid="{D5CDD505-2E9C-101B-9397-08002B2CF9AE}" pid="1029" name="Mendeley_Bookmark_IcMqwLNOuz_1">
    <vt:lpwstr>ADDIN CSL_CITATION {"citationItems": [{"id": "ITEM-1", "itemData": {"DOI": "http://dx.doi.org/10.1098/rstb.2014.0016", "author": [{"dropping-particle": "", "family": "Jetz", "given": "Walter", "non-dropping-particle": "", "parse-names": false, "suffix": "</vt:lpwstr>
  </property>
  <property fmtid="{D5CDD505-2E9C-101B-9397-08002B2CF9AE}" pid="1030" name="Mendeley_Bookmark_IcMqwLNOuz_10">
    <vt:lpwstr>false, "suffix": ""}], "container-title": "Proceeding of the Royal Society B", "id": "ITEM-2", "issued": {"date-parts": [["2000"]]}, "page": "1947-1952", "title": "Predicting extinction risk in declining species.", "type": "article-journal", "volume": "26</vt:lpwstr>
  </property>
  <property fmtid="{D5CDD505-2E9C-101B-9397-08002B2CF9AE}" pid="1031" name="Mendeley_Bookmark_IcMqwLNOuz_11">
    <vt:lpwstr>7"}, "uris": ["http://www.mendeley.com/documents/?uuid=0d3b10ef-ea37-4537-96d5-1c3553581a0f"]}, {"id": "ITEM-3", "itemData": {"DOI": "10.1111/j.1365-2699.2007.01772.x", "ISSN": "0305-0270", "author": [{"dropping-particle": "", "family": "Gaston", "given":</vt:lpwstr>
  </property>
  <property fmtid="{D5CDD505-2E9C-101B-9397-08002B2CF9AE}" pid="1032" name="Mendeley_Bookmark_IcMqwLNOuz_12">
    <vt:lpwstr> "Kevin J.", "non-dropping-particle": "", "parse-names": false, "suffix": ""}, {"dropping-particle": "", "family": "Chown", "given": "Steven L.", "non-dropping-particle": "", "parse-names": false, "suffix": ""}, {"dropping-particle": "", "family": "Evans"</vt:lpwstr>
  </property>
  <property fmtid="{D5CDD505-2E9C-101B-9397-08002B2CF9AE}" pid="1033" name="Mendeley_Bookmark_IcMqwLNOuz_13">
    <vt:lpwstr>, "given": "Karl L.", "non-dropping-particle": "", "parse-names": false, "suffix": ""}], "container-title": "Journal of Biogeography", "id": "ITEM-3", "issued": {"date-parts": [["2008"]]}, "page": "483-500", "title": "Ecogeographical rules: elements of a </vt:lpwstr>
  </property>
  <property fmtid="{D5CDD505-2E9C-101B-9397-08002B2CF9AE}" pid="1034" name="Mendeley_Bookmark_IcMqwLNOuz_14">
    <vt:lpwstr>synthesis", "type": "article-journal", "volume": "35"}, "uris": ["http://www.mendeley.com/documents/?uuid=6466543f-5b1d-492b-91d6-6f8cf9083c0e"]}, {"id": "ITEM-4", "itemData": {"DOI": "10.1146/annurev.ecolsys.33.010802.150448", "author": [{"dropping-parti</vt:lpwstr>
  </property>
  <property fmtid="{D5CDD505-2E9C-101B-9397-08002B2CF9AE}" pid="1035" name="Mendeley_Bookmark_IcMqwLNOuz_15">
    <vt:lpwstr>cle": "", "family": "Webb", "given": "Campbell O.", "non-dropping-particle": "", "parse-names": false, "suffix": ""}, {"dropping-particle": "", "family": "Ackerly", "given": "David D.", "non-dropping-particle": "", "parse-names": false, "suffix": ""}, {"d</vt:lpwstr>
  </property>
  <property fmtid="{D5CDD505-2E9C-101B-9397-08002B2CF9AE}" pid="1036" name="Mendeley_Bookmark_IcMqwLNOuz_16">
    <vt:lpwstr>ropping-particle": "", "family": "Mcpeek", "given": "Mark A.", "non-dropping-particle": "", "parse-names": false, "suffix": ""}, {"dropping-particle": "", "family": "Donoghue", "given": "Michael J.", "non-dropping-particle": "", "parse-names": false, "suf</vt:lpwstr>
  </property>
  <property fmtid="{D5CDD505-2E9C-101B-9397-08002B2CF9AE}" pid="1037" name="Mendeley_Bookmark_IcMqwLNOuz_17">
    <vt:lpwstr>fix": ""}], "container-title": "Annual Review of Ecology, Evolution, and Systematics", "id": "ITEM-4", "issued": {"date-parts": [["2002"]]}, "page": "475-505", "title": "Phylogenies and community ecology", "type": "article-journal", "volume": "33"}, "uris</vt:lpwstr>
  </property>
  <property fmtid="{D5CDD505-2E9C-101B-9397-08002B2CF9AE}" pid="1038" name="Mendeley_Bookmark_IcMqwLNOuz_18">
    <vt:lpwstr>": ["http://www.mendeley.com/documents/?uuid=1f80bbc2-163f-4125-9fdb-0a1450497383"]}, {"id": "ITEM-5", "itemData": {"DOI": "10.1126/science.1194513", "ISSN": "0036-8075", "author": [{"dropping-particle": "", "family": "Goldberg", "given": "E. E.", "non-dr</vt:lpwstr>
  </property>
  <property fmtid="{D5CDD505-2E9C-101B-9397-08002B2CF9AE}" pid="1039" name="Mendeley_Bookmark_IcMqwLNOuz_19">
    <vt:lpwstr>opping-particle": "", "parse-names": false, "suffix": ""}, {"dropping-particle": "", "family": "Kohn", "given": "J. R.", "non-dropping-particle": "", "parse-names": false, "suffix": ""}, {"dropping-particle": "", "family": "Lande", "given": "R.", "non-dro</vt:lpwstr>
  </property>
  <property fmtid="{D5CDD505-2E9C-101B-9397-08002B2CF9AE}" pid="1040" name="Mendeley_Bookmark_IcMqwLNOuz_2">
    <vt:lpwstr>"}, {"dropping-particle": "", "family": "Freckleton", "given": "Robert P", "non-dropping-particle": "", "parse-names": false, "suffix": ""}], "container-title": "Philosophical transactions of the Royal Society of London. Series B, Biological sciences", "i</vt:lpwstr>
  </property>
  <property fmtid="{D5CDD505-2E9C-101B-9397-08002B2CF9AE}" pid="1041" name="Mendeley_Bookmark_IcMqwLNOuz_20">
    <vt:lpwstr>pping-particle": "", "parse-names": false, "suffix": ""}, {"dropping-particle": "", "family": "Robertson", "given": "K. a.", "non-dropping-particle": "", "parse-names": false, "suffix": ""}, {"dropping-particle": "", "family": "Smith", "given": "S. a.", "</vt:lpwstr>
  </property>
  <property fmtid="{D5CDD505-2E9C-101B-9397-08002B2CF9AE}" pid="1042" name="Mendeley_Bookmark_IcMqwLNOuz_21">
    <vt:lpwstr>non-dropping-particle": "", "parse-names": false, "suffix": ""}, {"dropping-particle": "", "family": "Igic", "given": "B.", "non-dropping-particle": "", "parse-names": false, "suffix": ""}], "container-title": "Science", "id": "ITEM-5", "issue": "493", "i</vt:lpwstr>
  </property>
  <property fmtid="{D5CDD505-2E9C-101B-9397-08002B2CF9AE}" pid="1043" name="Mendeley_Bookmark_IcMqwLNOuz_22">
    <vt:lpwstr>ssued": {"date-parts": [["2010"]]}, "page": "493-495", "title": "Species selection maintains self-incompatibility", "type": "article-journal", "volume": "330"}, "uris": ["http://www.mendeley.com/documents/?uuid=8aa78591-8582-4a96-bef6-449304c30263"]}, {"i</vt:lpwstr>
  </property>
  <property fmtid="{D5CDD505-2E9C-101B-9397-08002B2CF9AE}" pid="1044" name="Mendeley_Bookmark_IcMqwLNOuz_23">
    <vt:lpwstr>d": "ITEM-6", "itemData": {"DOI": "10.1126/science.1238677", "ISBN": "1095-9203 (Electronic)\\r0036-8075 (Linking)", "ISSN": "1095-9203", "PMID": "23896459", "abstract": "The evolution of social monogamy has intrigued biologists for over a century. Here, </vt:lpwstr>
  </property>
  <property fmtid="{D5CDD505-2E9C-101B-9397-08002B2CF9AE}" pid="1045" name="Mendeley_Bookmark_IcMqwLNOuz_24">
    <vt:lpwstr>we show that the ancestral condition for all mammalian groups is of solitary individuals and that social monogamy is derived almost exclusively from this social system. The evolution of social monogamy does not appear to have been associated with a high r</vt:lpwstr>
  </property>
  <property fmtid="{D5CDD505-2E9C-101B-9397-08002B2CF9AE}" pid="1046" name="Mendeley_Bookmark_IcMqwLNOuz_25">
    <vt:lpwstr>isk of male infanticide, and paternal care is a consequence rather than a cause of social monogamy. Social monogamy has evolved in nonhuman mammals where breeding females are intolerant of each other and female density is low, suggesting that it represent</vt:lpwstr>
  </property>
  <property fmtid="{D5CDD505-2E9C-101B-9397-08002B2CF9AE}" pid="1047" name="Mendeley_Bookmark_IcMqwLNOuz_26">
    <vt:lpwstr>s a mating strategy that has developed where males are unable to defend access to multiple females.", "author": [{"dropping-particle": "", "family": "Lukas", "given": "D", "non-dropping-particle": "", "parse-names": false, "suffix": ""}, {"dropping-partic</vt:lpwstr>
  </property>
  <property fmtid="{D5CDD505-2E9C-101B-9397-08002B2CF9AE}" pid="1048" name="Mendeley_Bookmark_IcMqwLNOuz_27">
    <vt:lpwstr>le": "", "family": "Clutton-Brock", "given": "T H", "non-dropping-particle": "", "parse-names": false, "suffix": ""}], "container-title": "Science", "id": "ITEM-6", "issued": {"date-parts": [["2013"]]}, "page": "526-30", "title": "The evolution of social </vt:lpwstr>
  </property>
  <property fmtid="{D5CDD505-2E9C-101B-9397-08002B2CF9AE}" pid="1049" name="Mendeley_Bookmark_IcMqwLNOuz_28">
    <vt:lpwstr>monogamy in mammals.", "type": "article-journal", "volume": "341"}, "uris": ["http://www.mendeley.com/documents/?uuid=5ccbe4b0-8045-4165-90ee-46a8278c7735"]}], "mendeley": {"formattedCitation": "(Gaston et al. 2008; Goldberg et al. 2010; Jetz and Frecklet</vt:lpwstr>
  </property>
  <property fmtid="{D5CDD505-2E9C-101B-9397-08002B2CF9AE}" pid="1050" name="Mendeley_Bookmark_IcMqwLNOuz_29">
    <vt:lpwstr>on 2015; Lukas and Clutton-Brock 2013; Purvis et al. 2000; Webb et al. 2002)", "plainTextFormattedCitation": "(Gaston et al. 2008; Goldberg et al. 2010; Jetz and Freckleton 2015; Lukas and Clutton-Brock 2013; Purvis et al. 2000; Webb et al. 2002)", "previ</vt:lpwstr>
  </property>
  <property fmtid="{D5CDD505-2E9C-101B-9397-08002B2CF9AE}" pid="1051" name="Mendeley_Bookmark_IcMqwLNOuz_3">
    <vt:lpwstr>d": "ITEM-1", "issued": {"date-parts": [["2015"]]}, "page": "20140016", "title": "Towards a general framework for predicting threat status of data-deficient species from phylogenetic, spatial and environmental information", "type": "article-journal", "vol</vt:lpwstr>
  </property>
  <property fmtid="{D5CDD505-2E9C-101B-9397-08002B2CF9AE}" pid="1052" name="Mendeley_Bookmark_IcMqwLNOuz_30">
    <vt:lpwstr>ouslyFormattedCitation": "(Gaston et al. 2008; Goldberg et al. 2010; Jetz and Freckleton 2015; Lukas and Clutton-Brock 2013; Purvis et al. 2000; Webb et al. 2002)"}, "properties": {"noteIndex": 0}, "schema": "https://github.com/citation-style-language/sch</vt:lpwstr>
  </property>
  <property fmtid="{D5CDD505-2E9C-101B-9397-08002B2CF9AE}" pid="1053" name="Mendeley_Bookmark_IcMqwLNOuz_31">
    <vt:lpwstr>ema/raw/master/csl-citation.json"}</vt:lpwstr>
  </property>
  <property fmtid="{D5CDD505-2E9C-101B-9397-08002B2CF9AE}" pid="1054" name="Mendeley_Bookmark_IcMqwLNOuz_4">
    <vt:lpwstr>ume": "370"}, "uris": ["http://www.mendeley.com/documents/?uuid=0c7057c5-b72b-401c-af12-f72afd18dc73"]}, {"id": "ITEM-2", "itemData": {"DOI": "10.1098/rspb.2000.1234", "ISBN": "0962-8452", "ISSN": "0962-8452", "PMID": "11075706", "abstract": "What biologi</vt:lpwstr>
  </property>
  <property fmtid="{D5CDD505-2E9C-101B-9397-08002B2CF9AE}" pid="1055" name="Mendeley_Bookmark_IcMqwLNOuz_5">
    <vt:lpwstr>cal attributes predispose species to the risk of extinction? There are many hypotheses but so far there has been no systematic analysis for discriminating between them. Using complete phylogenies of contemporary carnivores and primates, we present, to our</vt:lpwstr>
  </property>
  <property fmtid="{D5CDD505-2E9C-101B-9397-08002B2CF9AE}" pid="1056" name="Mendeley_Bookmark_IcMqwLNOuz_6">
    <vt:lpwstr> knowledge, the first comparative test showing that high trophic level, low population density slow life history and, in particular, small geographical range size are all significantly and independently associated with a high extinction risk in declining </vt:lpwstr>
  </property>
  <property fmtid="{D5CDD505-2E9C-101B-9397-08002B2CF9AE}" pid="1057" name="Mendeley_Bookmark_IcMqwLNOuz_7">
    <vt:lpwstr>species. These traits together explain nearly 50% of the total between-species variation in extinction risk. Much of the remaining variation can be accounted for by external anthropogenic factors that affect species irrespective of their biology.", "autho</vt:lpwstr>
  </property>
  <property fmtid="{D5CDD505-2E9C-101B-9397-08002B2CF9AE}" pid="1058" name="Mendeley_Bookmark_IcMqwLNOuz_8">
    <vt:lpwstr>r": [{"dropping-particle": "", "family": "Purvis", "given": "Andy", "non-dropping-particle": "", "parse-names": false, "suffix": ""}, {"dropping-particle": "", "family": "Gittleman", "given": "John L", "non-dropping-particle": "", "parse-names": false, "s</vt:lpwstr>
  </property>
  <property fmtid="{D5CDD505-2E9C-101B-9397-08002B2CF9AE}" pid="1059" name="Mendeley_Bookmark_IcMqwLNOuz_9">
    <vt:lpwstr>uffix": ""}, {"dropping-particle": "", "family": "Cowlishaw", "given": "Guy", "non-dropping-particle": "", "parse-names": false, "suffix": ""}, {"dropping-particle": "", "family": "Mace", "given": "Georgina M", "non-dropping-particle": "", "parse-names": </vt:lpwstr>
  </property>
  <property fmtid="{D5CDD505-2E9C-101B-9397-08002B2CF9AE}" pid="1060" name="Mendeley_Bookmark_JDfhcKS6F3_1">
    <vt:lpwstr>ADDIN CSL_CITATION { "citationItems" : [ { "id" : "ITEM-1", "itemData" : { "DOI" : "10.1111/geb.12158", "ISBN" : "1466-8238", "ISSN" : "14668238", "PMID" : "25071413", "abstract" : "Aim To define biome-scale hotspots of phylogenetic and functional mammali</vt:lpwstr>
  </property>
  <property fmtid="{D5CDD505-2E9C-101B-9397-08002B2CF9AE}" pid="1061" name="Mendeley_Bookmark_JDfhcKS6F3_10">
    <vt:lpwstr> "parse-names" : false, "suffix" : "" }, { "dropping-particle" : "", "family" : "Guilhaumon", "given" : "Fran??ois", "non-dropping-particle" : "", "parse-names" : false, "suffix" : "" }, { "dropping-particle" : "", "family" : "Mouquet", "given" : "Nicolas</vt:lpwstr>
  </property>
  <property fmtid="{D5CDD505-2E9C-101B-9397-08002B2CF9AE}" pid="1062" name="Mendeley_Bookmark_JDfhcKS6F3_11">
    <vt:lpwstr>", "non-dropping-particle" : "", "parse-names" : false, "suffix" : "" }, { "dropping-particle" : "", "family" : "Devictor", "given" : "Vincent", "non-dropping-particle" : "", "parse-names" : false, "suffix" : "" }, { "dropping-particle" : "", "family" : "</vt:lpwstr>
  </property>
  <property fmtid="{D5CDD505-2E9C-101B-9397-08002B2CF9AE}" pid="1063" name="Mendeley_Bookmark_JDfhcKS6F3_12">
    <vt:lpwstr>Gravel", "given" : "Dominique", "non-dropping-particle" : "", "parse-names" : false, "suffix" : "" }, { "dropping-particle" : "", "family" : "Renaud", "given" : "Julien", "non-dropping-particle" : "", "parse-names" : false, "suffix" : "" }, { "dropping-pa</vt:lpwstr>
  </property>
  <property fmtid="{D5CDD505-2E9C-101B-9397-08002B2CF9AE}" pid="1064" name="Mendeley_Bookmark_JDfhcKS6F3_13">
    <vt:lpwstr>rticle" : "", "family" : "Cianciaruso", "given" : "Marcus Vinicius", "non-dropping-particle" : "", "parse-names" : false, "suffix" : "" }, { "dropping-particle" : "", "family" : "Loyola", "given" : "Rafael", "non-dropping-particle" : "", "parse-names" : f</vt:lpwstr>
  </property>
  <property fmtid="{D5CDD505-2E9C-101B-9397-08002B2CF9AE}" pid="1065" name="Mendeley_Bookmark_JDfhcKS6F3_14">
    <vt:lpwstr>alse, "suffix" : "" }, { "dropping-particle" : "", "family" : "Diniz-Filho", "given" : "Jos?? Alexandre Felizola", "non-dropping-particle" : "", "parse-names" : false, "suffix" : "" }, { "dropping-particle" : "", "family" : "Mouillot", "given" : "David", </vt:lpwstr>
  </property>
  <property fmtid="{D5CDD505-2E9C-101B-9397-08002B2CF9AE}" pid="1066" name="Mendeley_Bookmark_JDfhcKS6F3_15">
    <vt:lpwstr>"non-dropping-particle" : "", "parse-names" : false, "suffix" : "" }, { "dropping-particle" : "", "family" : "Thuiller", "given" : "Wilfried", "non-dropping-particle" : "", "parse-names" : false, "suffix" : "" } ], "container-title" : "Global Ecology and </vt:lpwstr>
  </property>
  <property fmtid="{D5CDD505-2E9C-101B-9397-08002B2CF9AE}" pid="1067" name="Mendeley_Bookmark_JDfhcKS6F3_16">
    <vt:lpwstr>Biogeography", "id" : "ITEM-1", "issue" : "8", "issued" : { "date-parts" : [ [ "2014" ] ] }, "page" : "836-847", "title" : "Multifaceted diversity-area relationships reveal global hotspots of mammalian species, trait and lineage diversity", "type" : "arti</vt:lpwstr>
  </property>
  <property fmtid="{D5CDD505-2E9C-101B-9397-08002B2CF9AE}" pid="1068" name="Mendeley_Bookmark_JDfhcKS6F3_17">
    <vt:lpwstr>cle-journal", "volume" : "23" }, "uris" : [ "http://www.mendeley.com/documents/?uuid=829edd13-d61b-4077-80d6-5fa3197755f2" ] }, { "id" : "ITEM-2", "itemData" : { "DOI" : "10.1111/geb.12471", "ISSN" : "1466822X", "author" : [ { "dropping-particle" : "", "f</vt:lpwstr>
  </property>
  <property fmtid="{D5CDD505-2E9C-101B-9397-08002B2CF9AE}" pid="1069" name="Mendeley_Bookmark_JDfhcKS6F3_18">
    <vt:lpwstr>amily" : "Oliveira", "given" : "Brunno F.", "non-dropping-particle" : "", "parse-names" : false, "suffix" : "" }, { "dropping-particle" : "", "family" : "Machac", "given" : "Antonin", "non-dropping-particle" : "", "parse-names" : false, "suffix" : "" }, {</vt:lpwstr>
  </property>
  <property fmtid="{D5CDD505-2E9C-101B-9397-08002B2CF9AE}" pid="1070" name="Mendeley_Bookmark_JDfhcKS6F3_19">
    <vt:lpwstr> "dropping-particle" : "", "family" : "Costa", "given" : "Gabriel C.", "non-dropping-particle" : "", "parse-names" : false, "suffix" : "" }, { "dropping-particle" : "", "family" : "Brooks", "given" : "Thomas M.", "non-dropping-particle" : "", "parse-names</vt:lpwstr>
  </property>
  <property fmtid="{D5CDD505-2E9C-101B-9397-08002B2CF9AE}" pid="1071" name="Mendeley_Bookmark_JDfhcKS6F3_2">
    <vt:lpwstr>an biodiversity (PD and FD, respectively) and compare them with \u2018classical\u2019 hotspots based on species richness (SR) alone. Location Global. Methods SR, PD and FD were computed for 782 terrestrial ecoregions using the distribution ranges of 4616 </vt:lpwstr>
  </property>
  <property fmtid="{D5CDD505-2E9C-101B-9397-08002B2CF9AE}" pid="1072" name="Mendeley_Bookmark_JDfhcKS6F3_20">
    <vt:lpwstr>" : false, "suffix" : "" }, { "dropping-particle" : "", "family" : "Davidson", "given" : "Ana D.", "non-dropping-particle" : "", "parse-names" : false, "suffix" : "" }, { "dropping-particle" : "", "family" : "Rondinini", "given" : "Carlo", "non-dropping-p</vt:lpwstr>
  </property>
  <property fmtid="{D5CDD505-2E9C-101B-9397-08002B2CF9AE}" pid="1073" name="Mendeley_Bookmark_JDfhcKS6F3_21">
    <vt:lpwstr>article" : "", "parse-names" : false, "suffix" : "" }, { "dropping-particle" : "", "family" : "Graham", "given" : "Catherine H.", "non-dropping-particle" : "", "parse-names" : false, "suffix" : "" } ], "container-title" : "Global Ecology and Biogeography"</vt:lpwstr>
  </property>
  <property fmtid="{D5CDD505-2E9C-101B-9397-08002B2CF9AE}" pid="1074" name="Mendeley_Bookmark_JDfhcKS6F3_22">
    <vt:lpwstr>, "id" : "ITEM-2", "issue" : "9", "issued" : { "date-parts" : [ [ "2016", "9" ] ] }, "page" : "1119-1130", "title" : "Species and functional diversity accumulate differently in mammals", "type" : "article-journal", "volume" : "25" }, "uris" : [ "http://ww</vt:lpwstr>
  </property>
  <property fmtid="{D5CDD505-2E9C-101B-9397-08002B2CF9AE}" pid="1075" name="Mendeley_Bookmark_JDfhcKS6F3_23">
    <vt:lpwstr>w.mendeley.com/documents/?uuid=f7220e3d-8aad-43aa-95b9-a5c2374ab96d" ] }, { "id" : "ITEM-3", "itemData" : { "DOI" : "10.1111/j.1461-0248.2009.01307.x", "ISSN" : "1461-0248", "PMID" : "19392714", "abstract" : "Whereas previous studies have investigated cor</vt:lpwstr>
  </property>
  <property fmtid="{D5CDD505-2E9C-101B-9397-08002B2CF9AE}" pid="1076" name="Mendeley_Bookmark_JDfhcKS6F3_24">
    <vt:lpwstr>relates of extinction risk either at global or regional scales, our study explicitly models regional effects of anthropogenic threats and biological traits across the globe. Using phylogenetic comparative methods with a newly-updated supertree of 5020 ext</vt:lpwstr>
  </property>
  <property fmtid="{D5CDD505-2E9C-101B-9397-08002B2CF9AE}" pid="1077" name="Mendeley_Bookmark_JDfhcKS6F3_25">
    <vt:lpwstr>ant mammals, we investigate the impact of species traits on extinction risk within each WWF ecoregion. Our analyses reveal strong geographical variation in the influence of traits on risk: notably, larger species are at higher risk only in tropical region</vt:lpwstr>
  </property>
  <property fmtid="{D5CDD505-2E9C-101B-9397-08002B2CF9AE}" pid="1078" name="Mendeley_Bookmark_JDfhcKS6F3_26">
    <vt:lpwstr>s. We then relate these patterns to current and recent-historical human impacts across ecoregions using spatial modelling. The body-mass results apparently reflect historical declines of large species outside the tropics due to large-scale land conversion</vt:lpwstr>
  </property>
  <property fmtid="{D5CDD505-2E9C-101B-9397-08002B2CF9AE}" pid="1079" name="Mendeley_Bookmark_JDfhcKS6F3_27">
    <vt:lpwstr>. Narrow-ranged and rare species tend to be at high risk in areas of high current human impacts. The interactions we describe between biological traits and anthropogenic threats increase understanding of the processes determining extinction risk.", "autho</vt:lpwstr>
  </property>
  <property fmtid="{D5CDD505-2E9C-101B-9397-08002B2CF9AE}" pid="1080" name="Mendeley_Bookmark_JDfhcKS6F3_28">
    <vt:lpwstr>r" : [ { "dropping-particle" : "", "family" : "Fritz", "given" : "Susanne a", "non-dropping-particle" : "", "parse-names" : false, "suffix" : "" }, { "dropping-particle" : "", "family" : "Bininda-Emonds", "given" : "Olaf R P", "non-dropping-particle" : ""</vt:lpwstr>
  </property>
  <property fmtid="{D5CDD505-2E9C-101B-9397-08002B2CF9AE}" pid="1081" name="Mendeley_Bookmark_JDfhcKS6F3_29">
    <vt:lpwstr>, "parse-names" : false, "suffix" : "" }, { "dropping-particle" : "", "family" : "Purvis", "given" : "Andy", "non-dropping-particle" : "", "parse-names" : false, "suffix" : "" } ], "container-title" : "Ecology letters", "id" : "ITEM-3", "issue" : "6", "is</vt:lpwstr>
  </property>
  <property fmtid="{D5CDD505-2E9C-101B-9397-08002B2CF9AE}" pid="1082" name="Mendeley_Bookmark_JDfhcKS6F3_3">
    <vt:lpwstr>mammalian species. We used a set of comprehensive diversity indices unified by a recent framework incorporating the relative species coverage in each ecoregion. We built large-scale multifaceted diversity\u2013area relationships to rank ecoregions accordi</vt:lpwstr>
  </property>
  <property fmtid="{D5CDD505-2E9C-101B-9397-08002B2CF9AE}" pid="1083" name="Mendeley_Bookmark_JDfhcKS6F3_30">
    <vt:lpwstr>sued" : { "date-parts" : [ [ "2009", "6" ] ] }, "page" : "538-49", "title" : "Geographical variation in predictors of mammalian extinction risk: big is bad, but only in the tropics.", "type" : "article-journal", "volume" : "12" }, "uris" : [ "http://www.m</vt:lpwstr>
  </property>
  <property fmtid="{D5CDD505-2E9C-101B-9397-08002B2CF9AE}" pid="1084" name="Mendeley_Bookmark_JDfhcKS6F3_31">
    <vt:lpwstr>endeley.com/documents/?uuid=8c4257a0-1e6a-4c7b-b15a-bf573e44fb2e" ] }, { "id" : "ITEM-4", "itemData" : { "DOI" : "10.1038/nature11631", "ISSN" : "00280836", "PMID" : "23123857", "abstract" : "Current global patterns of biodiversity result from processes t</vt:lpwstr>
  </property>
  <property fmtid="{D5CDD505-2E9C-101B-9397-08002B2CF9AE}" pid="1085" name="Mendeley_Bookmark_JDfhcKS6F3_32">
    <vt:lpwstr>hat operate over both space and time and thus require an integrated macroecological and macroevolutionary perspective. Molecular time trees have advanced our understanding of the tempo and mode of diversification and have identified remarkable adaptive ra</vt:lpwstr>
  </property>
  <property fmtid="{D5CDD505-2E9C-101B-9397-08002B2CF9AE}" pid="1086" name="Mendeley_Bookmark_JDfhcKS6F3_33">
    <vt:lpwstr>diations across the tree of life. However, incomplete joint phylogenetic and geographic sampling has limited broad-scale inference. Thus, the relative prevalence of rapid radiations and the importance of their geographic settings in shaping global biodive</vt:lpwstr>
  </property>
  <property fmtid="{D5CDD505-2E9C-101B-9397-08002B2CF9AE}" pid="1087" name="Mendeley_Bookmark_JDfhcKS6F3_34">
    <vt:lpwstr>rsity patterns remain unclear. Here we present, analyse and map the first complete dated phylogeny of all 9,993 extant species of birds, a widely studied group showing many unique adaptations. We find that birds have undergone a strong increase in diversi</vt:lpwstr>
  </property>
  <property fmtid="{D5CDD505-2E9C-101B-9397-08002B2CF9AE}" pid="1088" name="Mendeley_Bookmark_JDfhcKS6F3_35">
    <vt:lpwstr>fication rate from about 50 million years ago to the near present. This acceleration is due to a number of significant rate increases, both within songbirds and within other young and mostly temperate radiations including the waterfowl, gulls and woodpeck</vt:lpwstr>
  </property>
  <property fmtid="{D5CDD505-2E9C-101B-9397-08002B2CF9AE}" pid="1089" name="Mendeley_Bookmark_JDfhcKS6F3_36">
    <vt:lpwstr>ers. Importantly, species characterized with very high past diversification rates are interspersed throughout the avian tree and across geographic space. Geographically, the major differences in diversification rates are hemispheric rather than latitudina</vt:lpwstr>
  </property>
  <property fmtid="{D5CDD505-2E9C-101B-9397-08002B2CF9AE}" pid="1090" name="Mendeley_Bookmark_JDfhcKS6F3_37">
    <vt:lpwstr>l, with bird assemblages in Asia, North America and southern South America containing a disproportionate number of species from recent rapid radiations. The contribution of rapidly radiating lineages to both temporal diversification dynamics and spatial d</vt:lpwstr>
  </property>
  <property fmtid="{D5CDD505-2E9C-101B-9397-08002B2CF9AE}" pid="1091" name="Mendeley_Bookmark_JDfhcKS6F3_38">
    <vt:lpwstr>istributions of species diversity illustrates the benefits of an inclusive geographical and taxonomical perspective. Overall, whereas constituent clades may exhibit slowdowns, the adaptive zone into which modern birds have diversified since the Cretaceous</vt:lpwstr>
  </property>
  <property fmtid="{D5CDD505-2E9C-101B-9397-08002B2CF9AE}" pid="1092" name="Mendeley_Bookmark_JDfhcKS6F3_39">
    <vt:lpwstr> may still offer opportunities for diversification.", "author" : [ { "dropping-particle" : "", "family" : "Jetz", "given" : "W. T.", "non-dropping-particle" : "", "parse-names" : false, "suffix" : "" }, { "dropping-particle" : "", "family" : "Joy", "given</vt:lpwstr>
  </property>
  <property fmtid="{D5CDD505-2E9C-101B-9397-08002B2CF9AE}" pid="1093" name="Mendeley_Bookmark_JDfhcKS6F3_4">
    <vt:lpwstr>ng to their levels of biodiversity while accounting for the effect of area on each facet of diversity. Finally we defined hotspots as the top-ranked ecoregions. Results While ignoring relative species coverage led to a fairly good congruence between biome</vt:lpwstr>
  </property>
  <property fmtid="{D5CDD505-2E9C-101B-9397-08002B2CF9AE}" pid="1094" name="Mendeley_Bookmark_JDfhcKS6F3_40">
    <vt:lpwstr>" : "G.H.", "non-dropping-particle" : "", "parse-names" : false, "suffix" : "" }, { "dropping-particle" : "", "family" : "Hartmann", "given" : "J.B.", "non-dropping-particle" : "", "parse-names" : false, "suffix" : "" }, { "dropping-particle" : "", "famil</vt:lpwstr>
  </property>
  <property fmtid="{D5CDD505-2E9C-101B-9397-08002B2CF9AE}" pid="1095" name="Mendeley_Bookmark_JDfhcKS6F3_41">
    <vt:lpwstr>y" : "Mooers", "given" : "K.", "non-dropping-particle" : "", "parse-names" : false, "suffix" : "" }, { "dropping-particle" : "", "family" : "Thomas", "given" : "G H", "non-dropping-particle" : "", "parse-names" : false, "suffix" : "" }, { "dropping-partic</vt:lpwstr>
  </property>
  <property fmtid="{D5CDD505-2E9C-101B-9397-08002B2CF9AE}" pid="1096" name="Mendeley_Bookmark_JDfhcKS6F3_42">
    <vt:lpwstr>le" : "", "family" : "Joy", "given" : "J B", "non-dropping-particle" : "", "parse-names" : false, "suffix" : "" }, { "dropping-particle" : "", "family" : "Hartmann", "given" : "K", "non-dropping-particle" : "", "parse-names" : false, "suffix" : "" }, { "d</vt:lpwstr>
  </property>
  <property fmtid="{D5CDD505-2E9C-101B-9397-08002B2CF9AE}" pid="1097" name="Mendeley_Bookmark_JDfhcKS6F3_43">
    <vt:lpwstr>ropping-particle" : "", "family" : "Mooers", "given" : "a O", "non-dropping-particle" : "", "parse-names" : false, "suffix" : "" } ], "container-title" : "Nature", "id" : "ITEM-4", "issue" : "7424", "issued" : { "date-parts" : [ [ "2012", "11", "15" ] ] }</vt:lpwstr>
  </property>
  <property fmtid="{D5CDD505-2E9C-101B-9397-08002B2CF9AE}" pid="1098" name="Mendeley_Bookmark_JDfhcKS6F3_44">
    <vt:lpwstr>, "page" : "444-8", "title" : "The global diversity of birds in space and time", "type" : "article-journal", "volume" : "491" }, "uris" : [ "http://www.mendeley.com/documents/?uuid=0ee590a1-283d-4fdc-bf80-0b23fa3dad14" ] }, { "id" : "ITEM-5", "itemData" :</vt:lpwstr>
  </property>
  <property fmtid="{D5CDD505-2E9C-101B-9397-08002B2CF9AE}" pid="1099" name="Mendeley_Bookmark_JDfhcKS6F3_45">
    <vt:lpwstr> { "DOI" : "10.1111/jbi.12826", "ISSN" : "03050270", "author" : [ { "dropping-particle" : "", "family" : "Villalobos", "given" : "Fabricio", "non-dropping-particle" : "", "parse-names" : false, "suffix" : "" }, { "dropping-particle" : "", "family" : "Olal</vt:lpwstr>
  </property>
  <property fmtid="{D5CDD505-2E9C-101B-9397-08002B2CF9AE}" pid="1100" name="Mendeley_Bookmark_JDfhcKS6F3_46">
    <vt:lpwstr>la-T\u00e1rraga", "given" : "Miguel \u00c1.", "non-dropping-particle" : "", "parse-names" : false, "suffix" : "" }, { "dropping-particle" : "V.", "family" : "Cianciaruso", "given" : "Marcus", "non-dropping-particle" : "", "parse-names" : false, "suffix" :</vt:lpwstr>
  </property>
  <property fmtid="{D5CDD505-2E9C-101B-9397-08002B2CF9AE}" pid="1101" name="Mendeley_Bookmark_JDfhcKS6F3_47">
    <vt:lpwstr> "" }, { "dropping-particle" : "", "family" : "Rangel", "given" : "Thiago F.", "non-dropping-particle" : "", "parse-names" : false, "suffix" : "" }, { "dropping-particle" : "", "family" : "Diniz-Filho", "given" : "Jos\u00e9 Alexandre F.", "non-dropping-pa</vt:lpwstr>
  </property>
  <property fmtid="{D5CDD505-2E9C-101B-9397-08002B2CF9AE}" pid="1102" name="Mendeley_Bookmark_JDfhcKS6F3_48">
    <vt:lpwstr>rticle" : "", "parse-names" : false, "suffix" : "" } ], "container-title" : "Journal of Biogeography", "id" : "ITEM-5", "issued" : { "date-parts" : [ [ "2016" ] ] }, "page" : "1-11", "title" : "Global patterns of mammalian co-occurrence: phylogenetic and </vt:lpwstr>
  </property>
  <property fmtid="{D5CDD505-2E9C-101B-9397-08002B2CF9AE}" pid="1103" name="Mendeley_Bookmark_JDfhcKS6F3_49">
    <vt:lpwstr>body size structure within species ranges", "type" : "article-journal" }, "uris" : [ "http://www.mendeley.com/documents/?uuid=c002c724-5edb-4fd8-acc2-1ba961167634" ] }, { "id" : "ITEM-6", "itemData" : { "DOI" : "10.1111/j.1365-2699.2009.02163.x", "ISBN" :</vt:lpwstr>
  </property>
  <property fmtid="{D5CDD505-2E9C-101B-9397-08002B2CF9AE}" pid="1104" name="Mendeley_Bookmark_JDfhcKS6F3_5">
    <vt:lpwstr>-scale top ranked SR, PD and FD hotspots, ecoregions harbouring a rich and abundantly represented evolutionary history and FD did not match with the top-ranked ecoregions defined by SR. More importantly PD and FD hotspots showed important spatial mismatch</vt:lpwstr>
  </property>
  <property fmtid="{D5CDD505-2E9C-101B-9397-08002B2CF9AE}" pid="1105" name="Mendeley_Bookmark_JDfhcKS6F3_50">
    <vt:lpwstr> "03050270\\r13652699", "ISSN" : "03050270", "abstract" : "rule. Partial regression revealed that at least 43% of global variation in the mean phylogenetic component is explained by current environmental factors. In contrast, the mean S-component of body </vt:lpwstr>
  </property>
  <property fmtid="{D5CDD505-2E9C-101B-9397-08002B2CF9AE}" pid="1106" name="Mendeley_Bookmark_JDfhcKS6F3_51">
    <vt:lpwstr>size shows large positive deviations from ancestors across the Holarctic, and negative deviations in southern South America, the Sahara Desert, and tropical Asia. There is a moderately strong relationship between the human footprint and body size in glaci</vt:lpwstr>
  </property>
  <property fmtid="{D5CDD505-2E9C-101B-9397-08002B2CF9AE}" pid="1107" name="Mendeley_Bookmark_JDfhcKS6F3_52">
    <vt:lpwstr>ated regions, explaining 19% of the variance of the mean P-component. The relationship with the human footprint and the P-component is much weaker in the rest of the world, and there is no relationship between human footprint and S-component in any region</vt:lpwstr>
  </property>
  <property fmtid="{D5CDD505-2E9C-101B-9397-08002B2CF9AE}" pid="1108" name="Mendeley_Bookmark_JDfhcKS6F3_53">
    <vt:lpwstr>. Main conclusions Bergmannian clines are stronger at higher latitudes in the Northern Hemisphere because of the continuous alternation of glacial\u2013 interglacial cycles throughout the late Pliocene and Pleistocene, which generated increased species tu</vt:lpwstr>
  </property>
  <property fmtid="{D5CDD505-2E9C-101B-9397-08002B2CF9AE}" pid="1109" name="Mendeley_Bookmark_JDfhcKS6F3_54">
    <vt:lpwstr>rnover, differential colonization and more intense adaptive processes soon after glaciated areas became exposed. Our analyses provide a unified explanation for an adaptive Bergmann\u2019s rule within species and for an interspecific trend towards larger b</vt:lpwstr>
  </property>
  <property fmtid="{D5CDD505-2E9C-101B-9397-08002B2CF9AE}" pid="1110" name="Mendeley_Bookmark_JDfhcKS6F3_55">
    <vt:lpwstr>ody sizes in assemblages resulting from historical changes in climate and contemporary human impacts.", "author" : [ { "dropping-particle" : "", "family" : "Diniz-Filho", "given" : "Jos\u00e9 Alexandre Felizola", "non-dropping-particle" : "", "parse-names</vt:lpwstr>
  </property>
  <property fmtid="{D5CDD505-2E9C-101B-9397-08002B2CF9AE}" pid="1111" name="Mendeley_Bookmark_JDfhcKS6F3_56">
    <vt:lpwstr>" : false, "suffix" : "" }, { "dropping-particle" : "", "family" : "Rodr\u00edguez", "given" : "Miguel \u00c1ngel", "non-dropping-particle" : "", "parse-names" : false, "suffix" : "" }, { "dropping-particle" : "", "family" : "Bini", "given" : "Luis Mauric</vt:lpwstr>
  </property>
  <property fmtid="{D5CDD505-2E9C-101B-9397-08002B2CF9AE}" pid="1112" name="Mendeley_Bookmark_JDfhcKS6F3_57">
    <vt:lpwstr>io", "non-dropping-particle" : "", "parse-names" : false, "suffix" : "" }, { "dropping-particle" : "", "family" : "Olalla-Tarraga", "given" : "Miguel \u00c1ngel", "non-dropping-particle" : "", "parse-names" : false, "suffix" : "" }, { "dropping-particle" </vt:lpwstr>
  </property>
  <property fmtid="{D5CDD505-2E9C-101B-9397-08002B2CF9AE}" pid="1113" name="Mendeley_Bookmark_JDfhcKS6F3_58">
    <vt:lpwstr>: "", "family" : "Cardillo", "given" : "Marcel", "non-dropping-particle" : "", "parse-names" : false, "suffix" : "" }, { "dropping-particle" : "", "family" : "Nabout", "given" : "Jo\u00e3o Carlos", "non-dropping-particle" : "", "parse-names" : false, "suf</vt:lpwstr>
  </property>
  <property fmtid="{D5CDD505-2E9C-101B-9397-08002B2CF9AE}" pid="1114" name="Mendeley_Bookmark_JDfhcKS6F3_59">
    <vt:lpwstr>fix" : "" }, { "dropping-particle" : "", "family" : "Hortal", "given" : "Joaqu\u00edn", "non-dropping-particle" : "", "parse-names" : false, "suffix" : "" }, { "dropping-particle" : "", "family" : "Hawkins", "given" : "Bradford a.", "non-dropping-particle</vt:lpwstr>
  </property>
  <property fmtid="{D5CDD505-2E9C-101B-9397-08002B2CF9AE}" pid="1115" name="Mendeley_Bookmark_JDfhcKS6F3_6">
    <vt:lpwstr>es. We also found that FD and PD generally reached their maximum values faster than SR as a function of area. Main conclusions The fact that PD/FD reach their maximum value faster than SR could suggest that the two former facets might be less vulnerable t</vt:lpwstr>
  </property>
  <property fmtid="{D5CDD505-2E9C-101B-9397-08002B2CF9AE}" pid="1116" name="Mendeley_Bookmark_JDfhcKS6F3_60">
    <vt:lpwstr>" : "", "parse-names" : false, "suffix" : "" } ], "container-title" : "Journal of Biogeography", "id" : "ITEM-6", "issued" : { "date-parts" : [ [ "2009" ] ] }, "page" : "2222-2236", "title" : "Climate history, human impacts and global body size of Carnivo</vt:lpwstr>
  </property>
  <property fmtid="{D5CDD505-2E9C-101B-9397-08002B2CF9AE}" pid="1117" name="Mendeley_Bookmark_JDfhcKS6F3_61">
    <vt:lpwstr>ra (Mammalia: Eutheria) at multiple evolutionary scales", "type" : "article-journal", "volume" : "36" }, "uris" : [ "http://www.mendeley.com/documents/?uuid=17e40846-a05b-4364-8096-9063cafe3fd8" ] }, { "id" : "ITEM-7", "itemData" : { "DOI" : "10.1098/rspb</vt:lpwstr>
  </property>
  <property fmtid="{D5CDD505-2E9C-101B-9397-08002B2CF9AE}" pid="1118" name="Mendeley_Bookmark_JDfhcKS6F3_62">
    <vt:lpwstr>.2013.1622", "ISBN" : "0962-8452; 1471-2954", "ISSN" : "1471-2954", "PMID" : "24026818", "abstract" : "Many groups show higher species richness in tropical regions but the underlying causes remain unclear. Despite many competing hypotheses to explain lati</vt:lpwstr>
  </property>
  <property fmtid="{D5CDD505-2E9C-101B-9397-08002B2CF9AE}" pid="1119" name="Mendeley_Bookmark_JDfhcKS6F3_63">
    <vt:lpwstr>tudinal diversity gradients, only three processes can directly change species richness across regions: speciation, extinction and dispersal. These processes can be addressed most powerfully using large-scale phylogenetic approaches, but most previous stud</vt:lpwstr>
  </property>
  <property fmtid="{D5CDD505-2E9C-101B-9397-08002B2CF9AE}" pid="1120" name="Mendeley_Bookmark_JDfhcKS6F3_64">
    <vt:lpwstr>ies have focused on small groups and recent time scales, or did not separate speciation and extinction rates. We investigate the origins of high tropical diversity in amphibians, applying new phylogenetic comparative methods to a tree of 2871 species. Our</vt:lpwstr>
  </property>
  <property fmtid="{D5CDD505-2E9C-101B-9397-08002B2CF9AE}" pid="1121" name="Mendeley_Bookmark_JDfhcKS6F3_65">
    <vt:lpwstr> results show that high tropical diversity is explained by higher speciation in the tropics, higher extinction in temperate regions and limited dispersal out of the tropics compared with colonization of the tropics from temperate regions. These patterns a</vt:lpwstr>
  </property>
  <property fmtid="{D5CDD505-2E9C-101B-9397-08002B2CF9AE}" pid="1122" name="Mendeley_Bookmark_JDfhcKS6F3_66">
    <vt:lpwstr>re strongly associated with climate-related variables such as temperature, precipitation and ecosystem energy. Results from models of diversity dependence in speciation rate suggest that temperate clades may have lower carrying capacities and may be more </vt:lpwstr>
  </property>
  <property fmtid="{D5CDD505-2E9C-101B-9397-08002B2CF9AE}" pid="1123" name="Mendeley_Bookmark_JDfhcKS6F3_67">
    <vt:lpwstr>saturated (closer to carrying capacity) than tropical clades. Furthermore, we estimate strikingly low tropical extinction rates over geological time scales, in stark contrast to the dramatic losses of diversity occurring in tropical regions presently.", "</vt:lpwstr>
  </property>
  <property fmtid="{D5CDD505-2E9C-101B-9397-08002B2CF9AE}" pid="1124" name="Mendeley_Bookmark_JDfhcKS6F3_68">
    <vt:lpwstr>author" : [ { "dropping-particle" : "", "family" : "Pyron", "given" : "R Alexander", "non-dropping-particle" : "", "parse-names" : false, "suffix" : "" }, { "dropping-particle" : "", "family" : "Wiens", "given" : "John J", "non-dropping-particle" : "", "p</vt:lpwstr>
  </property>
  <property fmtid="{D5CDD505-2E9C-101B-9397-08002B2CF9AE}" pid="1125" name="Mendeley_Bookmark_JDfhcKS6F3_69">
    <vt:lpwstr>arse-names" : false, "suffix" : "" } ], "container-title" : "Proceedings. Biological sciences / The Royal Society", "id" : "ITEM-7", "issue" : "September", "issued" : { "date-parts" : [ [ "2013" ] ] }, "page" : "20131622", "title" : "Large-scale phylogene</vt:lpwstr>
  </property>
  <property fmtid="{D5CDD505-2E9C-101B-9397-08002B2CF9AE}" pid="1126" name="Mendeley_Bookmark_JDfhcKS6F3_7">
    <vt:lpwstr>o habitat loss than the latter. While this point is expected, it is the first time that it has been quantified at a global scale and should have important consequences for conservation. Incorporating relative species coverage into the delineation of multi</vt:lpwstr>
  </property>
  <property fmtid="{D5CDD505-2E9C-101B-9397-08002B2CF9AE}" pid="1127" name="Mendeley_Bookmark_JDfhcKS6F3_70">
    <vt:lpwstr>tic analyses reveal the causes of high tropical amphibian diversity.", "type" : "article-journal", "volume" : "280" }, "uris" : [ "http://www.mendeley.com/documents/?uuid=a89f6cc0-52e8-4966-a37f-75b547a16236" ] }, { "id" : "ITEM-8", "itemData" : { "DOI" :</vt:lpwstr>
  </property>
  <property fmtid="{D5CDD505-2E9C-101B-9397-08002B2CF9AE}" pid="1128" name="Mendeley_Bookmark_JDfhcKS6F3_71">
    <vt:lpwstr> "10.1111/j.1365-2656.2010.01672.x", "ISBN" : "1365-2656", "ISSN" : "00218790", "PMID" : "20180875", "abstract" : "1. We present a statistical analysis of the scaling of resting (basal)\\nmetabolic rate,BMR, with body\\n\\nmass, Bm and body temperature, T</vt:lpwstr>
  </property>
  <property fmtid="{D5CDD505-2E9C-101B-9397-08002B2CF9AE}" pid="1129" name="Mendeley_Bookmark_JDfhcKS6F3_72">
    <vt:lpwstr>b, in mammals.\\n\\n2. Whilst the majority of the variance in ln BMR is explained by ln\\nBm, the Tb term is statistically\\n\\nsignificant. The best fit model was quadratic, indicating that the\\nscaling of ln BMR with ln Bm varies\\n\\nwith body size; t</vt:lpwstr>
  </property>
  <property fmtid="{D5CDD505-2E9C-101B-9397-08002B2CF9AE}" pid="1130" name="Mendeley_Bookmark_JDfhcKS6F3_73">
    <vt:lpwstr>he value of any scaling exponent estimated for a\\nsample of mammals will therefore\\n\\ndepend on the size distribution of species in the study. This effect\\ncan account for much of the\\n\\nvariation in scaling exponents reported in the literature for </vt:lpwstr>
  </property>
  <property fmtid="{D5CDD505-2E9C-101B-9397-08002B2CF9AE}" pid="1131" name="Mendeley_Bookmark_JDfhcKS6F3_74">
    <vt:lpwstr>mammals.\\n\\n3. In all models, inclusion of Tb reduced the strength of scaling\\nwith ln Bm. The model including\\n\\nTb suggests that birds and mammals have a similar underlying thermal\\ndependence of BMR,\\n\\nequivalent to a Q10 of 2\u00c69 across th</vt:lpwstr>
  </property>
  <property fmtid="{D5CDD505-2E9C-101B-9397-08002B2CF9AE}" pid="1132" name="Mendeley_Bookmark_JDfhcKS6F3_75">
    <vt:lpwstr>e range of Tb values 32\u201342 C.\\n\\n4. There was significant heterogeneity in both the mass scaling exponent\\nand mean BMR across\\n\\nmammalian orders, with a tendency for orders dominated by larger taxa\\nto have steeper scaling\\n\\nexponents. Thi</vt:lpwstr>
  </property>
  <property fmtid="{D5CDD505-2E9C-101B-9397-08002B2CF9AE}" pid="1133" name="Mendeley_Bookmark_JDfhcKS6F3_76">
    <vt:lpwstr>s heterogeneity was particularly marked across orders\\nwith smaller mean Bm and\\n\\nthe taxonomic composition of the sample will thus also affect the\\nobserved scaling exponent. After\\n\\ncorrecting for the effects of ln Bm and Tb, Soricomorpha, Didel</vt:lpwstr>
  </property>
  <property fmtid="{D5CDD505-2E9C-101B-9397-08002B2CF9AE}" pid="1134" name="Mendeley_Bookmark_JDfhcKS6F3_77">
    <vt:lpwstr>phimorphia\\nand Artiodactyla had\\n\\nthe highestBMR of those orders represented by more than 10 species\\nin the data set.\\n\\n5. Inclusion of Tb in the model removed the effect of diet category\\nevident from a model in ln Bm\\n\\nalone and widely rep</vt:lpwstr>
  </property>
  <property fmtid="{D5CDD505-2E9C-101B-9397-08002B2CF9AE}" pid="1135" name="Mendeley_Bookmark_JDfhcKS6F3_78">
    <vt:lpwstr>orted in the literature; this was caused by a\\nstrong interaction between diet\\n\\ncategory and Tb in mammals.\\n\\n6. Inclusion of mean ambient temperature, Ta, in the model indicated\\na significant inverse relationship\\n\\nbetween ln BMR and Ta, com</vt:lpwstr>
  </property>
  <property fmtid="{D5CDD505-2E9C-101B-9397-08002B2CF9AE}" pid="1136" name="Mendeley_Bookmark_JDfhcKS6F3_79">
    <vt:lpwstr>plicated by an interaction between Ta and\\nTb. All other\\n\\nthings being equal, a polar mammal living at )10 C has a body temperature\\n2\u00c67 C warmer and\\n\\naBMRhigher by40% than a tropical mammal of similar size living at\\n25 C.", "author" : [ </vt:lpwstr>
  </property>
  <property fmtid="{D5CDD505-2E9C-101B-9397-08002B2CF9AE}" pid="1137" name="Mendeley_Bookmark_JDfhcKS6F3_8">
    <vt:lpwstr>faceted hotspots of diversity led to weak congruence between SR, PD and FD hotspots. This means that maximizing species number may fail to preserve those nodes (in the phylogenetic or functional tree) that are relatively abundant in the ecoregion. As a co</vt:lpwstr>
  </property>
  <property fmtid="{D5CDD505-2E9C-101B-9397-08002B2CF9AE}" pid="1138" name="Mendeley_Bookmark_JDfhcKS6F3_80">
    <vt:lpwstr>{ "dropping-particle" : "", "family" : "Clarke", "given" : "Andrew", "non-dropping-particle" : "", "parse-names" : false, "suffix" : "" }, { "dropping-particle" : "", "family" : "Rothery", "given" : "Peter", "non-dropping-particle" : "", "parse-names" : f</vt:lpwstr>
  </property>
  <property fmtid="{D5CDD505-2E9C-101B-9397-08002B2CF9AE}" pid="1139" name="Mendeley_Bookmark_JDfhcKS6F3_81">
    <vt:lpwstr>alse, "suffix" : "" }, { "dropping-particle" : "", "family" : "Isaac", "given" : "Nick J B", "non-dropping-particle" : "", "parse-names" : false, "suffix" : "" } ], "container-title" : "Journal of Animal Ecology", "id" : "ITEM-8", "issue" : "3", "issued" </vt:lpwstr>
  </property>
  <property fmtid="{D5CDD505-2E9C-101B-9397-08002B2CF9AE}" pid="1140" name="Mendeley_Bookmark_JDfhcKS6F3_82">
    <vt:lpwstr>: { "date-parts" : [ [ "2010" ] ] }, "page" : "610-619", "title" : "Scaling of basal metabolic rate with body mass and temperature in mammals", "type" : "article-journal", "volume" : "79" }, "uris" : [ "http://www.mendeley.com/documents/?uuid=57098255-600</vt:lpwstr>
  </property>
  <property fmtid="{D5CDD505-2E9C-101B-9397-08002B2CF9AE}" pid="1141" name="Mendeley_Bookmark_JDfhcKS6F3_83">
    <vt:lpwstr>c-45ef-97a9-938bea575499" ] }, { "id" : "ITEM-9", "itemData" : { "ISBN" : "0226076148", "author" : [ { "dropping-particle" : "", "family" : "Brown", "given" : "James H.", "non-dropping-particle" : "", "parse-names" : false, "suffix" : "" } ], "edition" : </vt:lpwstr>
  </property>
  <property fmtid="{D5CDD505-2E9C-101B-9397-08002B2CF9AE}" pid="1142" name="Mendeley_Bookmark_JDfhcKS6F3_84">
    <vt:lpwstr>"1\u00aa edition", "id" : "ITEM-9", "issued" : { "date-parts" : [ [ "1995" ] ] }, "number-of-pages" : "284", "publisher" : "University of Chicago Press", "publisher-place" : "Chicago", "title" : "Macroecology", "type" : "book" }, "uris" : [ "http://www.me</vt:lpwstr>
  </property>
  <property fmtid="{D5CDD505-2E9C-101B-9397-08002B2CF9AE}" pid="1143" name="Mendeley_Bookmark_JDfhcKS6F3_85">
    <vt:lpwstr>ndeley.com/documents/?uuid=9558d325-80b1-4a6e-8081-555753ba18db" ] }, { "id" : "ITEM-10", "itemData" : { "ISBN" : "9780632056538", "author" : [ { "dropping-particle" : "", "family" : "Gaston", "given" : "Kevin J.", "non-dropping-particle" : "", "parse-nam</vt:lpwstr>
  </property>
  <property fmtid="{D5CDD505-2E9C-101B-9397-08002B2CF9AE}" pid="1144" name="Mendeley_Bookmark_JDfhcKS6F3_86">
    <vt:lpwstr>es" : false, "suffix" : "" }, { "dropping-particle" : "", "family" : "Blackburn", "given" : "Tim M.", "non-dropping-particle" : "", "parse-names" : false, "suffix" : "" } ], "edition" : "1\u00aa edition", "id" : "ITEM-10", "issued" : { "date-parts" : [ [ </vt:lpwstr>
  </property>
  <property fmtid="{D5CDD505-2E9C-101B-9397-08002B2CF9AE}" pid="1145" name="Mendeley_Bookmark_JDfhcKS6F3_87">
    <vt:lpwstr>"2000" ] ] }, "number-of-pages" : "377", "publisher" : "Wiley-Blackwell", "publisher-place" : "Cornwall", "title" : "Pattern and Process in Macroecology", "type" : "book" }, "uris" : [ "http://www.mendeley.com/documents/?uuid=d2f0c6ae-d535-4ada-b163-a1e19</vt:lpwstr>
  </property>
  <property fmtid="{D5CDD505-2E9C-101B-9397-08002B2CF9AE}" pid="1146" name="Mendeley_Bookmark_JDfhcKS6F3_88">
    <vt:lpwstr>33343bd" ] } ], "mendeley" : { "formattedCitation" : "(Brown, 1995; Gaston &amp; Blackburn, 2000; Diniz-Filho &lt;i&gt;et al.&lt;/i&gt;, 2009; Fritz &lt;i&gt;et al.&lt;/i&gt;, 2009; Clarke &lt;i&gt;et al.&lt;/i&gt;, 2010; Jetz &lt;i&gt;et al.&lt;/i&gt;, 2012; Pyron &amp; Wiens, 2013; Mazel &lt;i&gt;et al.&lt;/i&gt;, 2014;</vt:lpwstr>
  </property>
  <property fmtid="{D5CDD505-2E9C-101B-9397-08002B2CF9AE}" pid="1147" name="Mendeley_Bookmark_JDfhcKS6F3_89">
    <vt:lpwstr> Oliveira &lt;i&gt;et al.&lt;/i&gt;, 2016a; Villalobos &lt;i&gt;et al.&lt;/i&gt;, 2016)", "plainTextFormattedCitation" : "(Brown, 1995; Gaston &amp; Blackburn, 2000; Diniz-Filho et al., 2009; Fritz et al., 2009; Clarke et al., 2010; Jetz et al., 2012; Pyron &amp; Wiens, 2013; Mazel et a</vt:lpwstr>
  </property>
  <property fmtid="{D5CDD505-2E9C-101B-9397-08002B2CF9AE}" pid="1148" name="Mendeley_Bookmark_JDfhcKS6F3_9">
    <vt:lpwstr>nsequence it may be of prime importance to adopt a multifaceted biodiversity perspective to inform conservation strategies at a global scale.", "author" : [ { "dropping-particle" : "", "family" : "Mazel", "given" : "Florent", "non-dropping-particle" : "",</vt:lpwstr>
  </property>
  <property fmtid="{D5CDD505-2E9C-101B-9397-08002B2CF9AE}" pid="1149" name="Mendeley_Bookmark_JDfhcKS6F3_90">
    <vt:lpwstr>l., 2014; Oliveira et al., 2016a; Villalobos et al., 2016)", "previouslyFormattedCitation" : "(Brown, 1995; Gaston &amp; Blackburn, 2000; Diniz-Filho &lt;i&gt;et al.&lt;/i&gt;, 2009; Fritz &lt;i&gt;et al.&lt;/i&gt;, 2009; Clarke &lt;i&gt;et al.&lt;/i&gt;, 2010; Jetz &lt;i&gt;et al.&lt;/i&gt;, 2012; Pyron &amp;</vt:lpwstr>
  </property>
  <property fmtid="{D5CDD505-2E9C-101B-9397-08002B2CF9AE}" pid="1150" name="Mendeley_Bookmark_JDfhcKS6F3_91">
    <vt:lpwstr> Wiens, 2013; Mazel &lt;i&gt;et al.&lt;/i&gt;, 2014; Oliveira &lt;i&gt;et al.&lt;/i&gt;, 2016a; Villalobos &lt;i&gt;et al.&lt;/i&gt;, 2016)" }, "properties" : { "noteIndex" : 0 }, "schema" : "https://github.com/citation-style-language/schema/raw/master/csl-citation.json" }</vt:lpwstr>
  </property>
  <property fmtid="{D5CDD505-2E9C-101B-9397-08002B2CF9AE}" pid="1151" name="Mendeley_Bookmark_JhXUf0JlRp_1">
    <vt:lpwstr>ADDIN CSL_CITATION {"citationItems": [{"id": "ITEM-1", "itemData": {"DOI": "10.1111/2041-210X.12232", "ISSN": "2041210X", "PMID": "18823677", "author": [{"dropping-particle": "", "family": "Penone", "given": "Caterina", "non-dropping-particle": "", "parse</vt:lpwstr>
  </property>
  <property fmtid="{D5CDD505-2E9C-101B-9397-08002B2CF9AE}" pid="1152" name="Mendeley_Bookmark_JhXUf0JlRp_2">
    <vt:lpwstr>-names": false, "suffix": ""}, {"dropping-particle": "", "family": "Davidson", "given": "Ana D.", "non-dropping-particle": "", "parse-names": false, "suffix": ""}, {"dropping-particle": "", "family": "Shoemaker", "given": "Kevin T.", "non-dropping-particl</vt:lpwstr>
  </property>
  <property fmtid="{D5CDD505-2E9C-101B-9397-08002B2CF9AE}" pid="1153" name="Mendeley_Bookmark_JhXUf0JlRp_3">
    <vt:lpwstr>e": "", "parse-names": false, "suffix": ""}, {"dropping-particle": "Di", "family": "Marco", "given": "Moreno", "non-dropping-particle": "", "parse-names": false, "suffix": ""}, {"dropping-particle": "", "family": "Rondinini", "given": "Carlo", "non-droppi</vt:lpwstr>
  </property>
  <property fmtid="{D5CDD505-2E9C-101B-9397-08002B2CF9AE}" pid="1154" name="Mendeley_Bookmark_JhXUf0JlRp_4">
    <vt:lpwstr>ng-particle": "", "parse-names": false, "suffix": ""}, {"dropping-particle": "", "family": "Brooks", "given": "Thomas M.", "non-dropping-particle": "", "parse-names": false, "suffix": ""}, {"dropping-particle": "", "family": "Young", "given": "Bruce E.", </vt:lpwstr>
  </property>
  <property fmtid="{D5CDD505-2E9C-101B-9397-08002B2CF9AE}" pid="1155" name="Mendeley_Bookmark_JhXUf0JlRp_5">
    <vt:lpwstr>"non-dropping-particle": "", "parse-names": false, "suffix": ""}, {"dropping-particle": "", "family": "Graham", "given": "Catherine H.", "non-dropping-particle": "", "parse-names": false, "suffix": ""}, {"dropping-particle": "", "family": "Costa", "given"</vt:lpwstr>
  </property>
  <property fmtid="{D5CDD505-2E9C-101B-9397-08002B2CF9AE}" pid="1156" name="Mendeley_Bookmark_JhXUf0JlRp_6">
    <vt:lpwstr>: "Gabriel C.", "non-dropping-particle": "", "parse-names": false, "suffix": ""}], "container-title": "Methods in Ecology and Evolution", "id": "ITEM-1", "issue": "9", "issued": {"date-parts": [["2014"]]}, "page": "961-970", "title": "Imputation of missin</vt:lpwstr>
  </property>
  <property fmtid="{D5CDD505-2E9C-101B-9397-08002B2CF9AE}" pid="1157" name="Mendeley_Bookmark_JhXUf0JlRp_7">
    <vt:lpwstr>g data in life-history traits datasets: which approach performs the best?", "type": "article-journal", "volume": "5"}, "uris": ["http://www.mendeley.com/documents/?uuid=504b4fc7-2d5b-48c1-b3f3-b39f05c8ec9e"]}], "mendeley": {"formattedCitation": "(Penone e</vt:lpwstr>
  </property>
  <property fmtid="{D5CDD505-2E9C-101B-9397-08002B2CF9AE}" pid="1158" name="Mendeley_Bookmark_JhXUf0JlRp_8">
    <vt:lpwstr>t al. 2014)", "plainTextFormattedCitation": "(Penone et al. 2014)", "previouslyFormattedCitation": "(Penone et al. 2014)"}, "properties": {"noteIndex": 0}, "schema": "https://github.com/citation-style-language/schema/raw/master/csl-citation.json"}</vt:lpwstr>
  </property>
  <property fmtid="{D5CDD505-2E9C-101B-9397-08002B2CF9AE}" pid="1159" name="Mendeley_Bookmark_K37dgdaml4_1">
    <vt:lpwstr>ADDIN CSL_CITATION { "citationItems" : [ { "id" : "ITEM-1", "itemData" : { "DOI" : "10.1111/j.0014-3820.2003.tb00285.x", "ISBN" : "1558-5646", "ISSN" : "0014-3820", "PMID" : "12778543", "abstract" : "Abstract The primary rationale for the use of phylogene</vt:lpwstr>
  </property>
  <property fmtid="{D5CDD505-2E9C-101B-9397-08002B2CF9AE}" pid="1160" name="Mendeley_Bookmark_K37dgdaml4_10">
    <vt:lpwstr> (nongenetic) effects or high levels of measurement error. Irrespective of sample size, most traits (but not body size, on average) showed less signal than expected given the topology, branch lengths, and a Brownian motion model of evolution (i.e., K was </vt:lpwstr>
  </property>
  <property fmtid="{D5CDD505-2E9C-101B-9397-08002B2CF9AE}" pid="1161" name="Mendeley_Bookmark_K37dgdaml4_11">
    <vt:lpwstr>less than one), which may be attributed to adaptation and/or measurement error in the broad sense (including errors in estimates of phenotypes, branch l\u2026", "author" : [ { "dropping-particle" : "", "family" : "Blomberg", "given" : "Simon P.", "non-dro</vt:lpwstr>
  </property>
  <property fmtid="{D5CDD505-2E9C-101B-9397-08002B2CF9AE}" pid="1162" name="Mendeley_Bookmark_K37dgdaml4_12">
    <vt:lpwstr>pping-particle" : "", "parse-names" : false, "suffix" : "" }, { "dropping-particle" : "", "family" : "Garland", "given" : "Theodore", "non-dropping-particle" : "", "parse-names" : false, "suffix" : "" }, { "dropping-particle" : "", "family" : "Ives", "giv</vt:lpwstr>
  </property>
  <property fmtid="{D5CDD505-2E9C-101B-9397-08002B2CF9AE}" pid="1163" name="Mendeley_Bookmark_K37dgdaml4_13">
    <vt:lpwstr>en" : "Anthony R.", "non-dropping-particle" : "", "parse-names" : false, "suffix" : "" } ], "container-title" : "Evolution", "id" : "ITEM-1", "issue" : "4", "issued" : { "date-parts" : [ [ "2003", "4" ] ] }, "page" : "717-745", "title" : "Testing for phyl</vt:lpwstr>
  </property>
  <property fmtid="{D5CDD505-2E9C-101B-9397-08002B2CF9AE}" pid="1164" name="Mendeley_Bookmark_K37dgdaml4_14">
    <vt:lpwstr>ogenetic signal in comparative data: behavioral traits are more labile", "type" : "article-journal", "volume" : "57" }, "uris" : [ "http://www.mendeley.com/documents/?uuid=8055a310-dae0-49ec-9ca1-9d692502057a" ] } ], "mendeley" : { "formattedCitation" : "</vt:lpwstr>
  </property>
  <property fmtid="{D5CDD505-2E9C-101B-9397-08002B2CF9AE}" pid="1165" name="Mendeley_Bookmark_K37dgdaml4_15">
    <vt:lpwstr>(Blomberg &lt;i&gt;et al.&lt;/i&gt;, 2003)", "plainTextFormattedCitation" : "(Blomberg et al., 2003)", "previouslyFormattedCitation" : "(Blomberg &lt;i&gt;et al.&lt;/i&gt;, 2003)" }, "properties" : { "noteIndex" : 0 }, "schema" : "https://github.com/citation-style-language/schem</vt:lpwstr>
  </property>
  <property fmtid="{D5CDD505-2E9C-101B-9397-08002B2CF9AE}" pid="1166" name="Mendeley_Bookmark_K37dgdaml4_16">
    <vt:lpwstr>a/raw/master/csl-citation.json" }</vt:lpwstr>
  </property>
  <property fmtid="{D5CDD505-2E9C-101B-9397-08002B2CF9AE}" pid="1167" name="Mendeley_Bookmark_K37dgdaml4_2">
    <vt:lpwstr>tically based statistical methods is that phylogenetic signal, the tendency for related species to resemble each other, is ubiquitous. Whether this assertion is true for a given trait in a given lineage is an empirical question, but general tools for dete</vt:lpwstr>
  </property>
  <property fmtid="{D5CDD505-2E9C-101B-9397-08002B2CF9AE}" pid="1168" name="Mendeley_Bookmark_K37dgdaml4_3">
    <vt:lpwstr>cting and quantifying phylogenetic signal are inadequately developed. We present new methods for continuous-valued characters that can be implemented with either phylogenetically independent contrasts or generalized least-squares models. First, a simple r</vt:lpwstr>
  </property>
  <property fmtid="{D5CDD505-2E9C-101B-9397-08002B2CF9AE}" pid="1169" name="Mendeley_Bookmark_K37dgdaml4_4">
    <vt:lpwstr>andomization procedure allows one to test the null hypothesis of no pattern of similarity among relatives. The test demonstrates correct Type I error rate at a nominal \u03b1= 0.05 and good power (0.8) for simulated datasets with 20 or more species. Secon</vt:lpwstr>
  </property>
  <property fmtid="{D5CDD505-2E9C-101B-9397-08002B2CF9AE}" pid="1170" name="Mendeley_Bookmark_K37dgdaml4_5">
    <vt:lpwstr>d, we derive a descriptive statistic, K, which allows valid comparisons of the amount of phylogenetic signal across traits and trees. Third, we provide two biologically motivated branch-length transformations, one based on the Ornstein-Uhlenbeck (OU) mode</vt:lpwstr>
  </property>
  <property fmtid="{D5CDD505-2E9C-101B-9397-08002B2CF9AE}" pid="1171" name="Mendeley_Bookmark_K37dgdaml4_6">
    <vt:lpwstr>l of stabilizing selection, the other based on a new model in which character evolution can accelerate or decelerate (ACDC) in rate (e.g., as may occur during or after an adaptive radiation). Maximum likelihood estimation of the OU (d) and ACDC (g) parame</vt:lpwstr>
  </property>
  <property fmtid="{D5CDD505-2E9C-101B-9397-08002B2CF9AE}" pid="1172" name="Mendeley_Bookmark_K37dgdaml4_7">
    <vt:lpwstr>ters can serve as tests for phylogenetic signal because an estimate of d or g near zero implies that a phylogeny with little hierarchical structure (a star) offers a good fit to the data. Transformations that improve the fit of a tree to comparative data </vt:lpwstr>
  </property>
  <property fmtid="{D5CDD505-2E9C-101B-9397-08002B2CF9AE}" pid="1173" name="Mendeley_Bookmark_K37dgdaml4_8">
    <vt:lpwstr>will increase power to detect phylogenetic signal and may also be preferable for further comparative analyses, such as of correlated character evolution. Application of the methods to data from the literature revealed that, for trees with 20 or more speci</vt:lpwstr>
  </property>
  <property fmtid="{D5CDD505-2E9C-101B-9397-08002B2CF9AE}" pid="1174" name="Mendeley_Bookmark_K37dgdaml4_9">
    <vt:lpwstr>es, 92% of traits exhibited significant phylogenetic signal (randomization test), including behavioral and ecological ones that are thought to be relatively evolutionarily malleable (e.g., highly adaptive) and/or subject to relatively strong environmental</vt:lpwstr>
  </property>
  <property fmtid="{D5CDD505-2E9C-101B-9397-08002B2CF9AE}" pid="1175" name="Mendeley_Bookmark_KVJnlNZn2j_1">
    <vt:lpwstr>ADDIN CSL_CITATION {"citationItems": [{"id": "ITEM-1", "itemData": {"ISBN": "9781606236390", "author": [{"dropping-particle": "", "family": "Enders", "given": "Craig K.", "non-dropping-particle": "", "parse-names": false, "suffix": ""}], "edition": "1", "</vt:lpwstr>
  </property>
  <property fmtid="{D5CDD505-2E9C-101B-9397-08002B2CF9AE}" pid="1176" name="Mendeley_Bookmark_KVJnlNZn2j_10">
    <vt:lpwstr>hemselves statisticians, but who possess the necessary skills to understand the principles and to follow the recipes This graduate-tested book avoids mathematical and technical details as much as possible: formulas are accompanied by a verbal statement th</vt:lpwstr>
  </property>
  <property fmtid="{D5CDD505-2E9C-101B-9397-08002B2CF9AE}" pid="1177" name="Mendeley_Bookmark_KVJnlNZn2j_11">
    <vt:lpwstr>at explains the formula in layperson terms. Readers less concerned with the theoretical underpinnings will be able to pick up the general idea, and technical material is available for those who desire deeper understanding. The analyses can be replicated i</vt:lpwstr>
  </property>
  <property fmtid="{D5CDD505-2E9C-101B-9397-08002B2CF9AE}" pid="1178" name="Mendeley_Bookmark_KVJnlNZn2j_12">
    <vt:lpwstr>n R using a dedicated package developed by the author.", "author": [{"dropping-particle": "", "family": "Buuren", "given": "Stef", "non-dropping-particle": "van", "parse-names": false, "suffix": ""}], "edition": "1", "id": "ITEM-3", "issued": {"date-parts</vt:lpwstr>
  </property>
  <property fmtid="{D5CDD505-2E9C-101B-9397-08002B2CF9AE}" pid="1179" name="Mendeley_Bookmark_KVJnlNZn2j_13">
    <vt:lpwstr>": [["2012"]]}, "number-of-pages": "342", "publisher": "Chapman and Hall/CRC", "publisher-place": "Boca Raton, Fl", "title": "Flexible Imputation of Missing Data", "type": "book"}, "uris": ["http://www.mendeley.com/documents/?uuid=c546fe7c-24b9-4c66-9203-</vt:lpwstr>
  </property>
  <property fmtid="{D5CDD505-2E9C-101B-9397-08002B2CF9AE}" pid="1180" name="Mendeley_Bookmark_KVJnlNZn2j_14">
    <vt:lpwstr>bca5f3a3238b"]}], "mendeley": {"formattedCitation": "(Enders 2010; Schafer and Graham 2002; van Buuren 2012)", "plainTextFormattedCitation": "(Enders 2010; Schafer and Graham 2002; van Buuren 2012)", "previouslyFormattedCitation": "(Enders 2010; Schafer a</vt:lpwstr>
  </property>
  <property fmtid="{D5CDD505-2E9C-101B-9397-08002B2CF9AE}" pid="1181" name="Mendeley_Bookmark_KVJnlNZn2j_15">
    <vt:lpwstr>nd Graham 2002; van Buuren 2012)"}, "properties": {"noteIndex": 0}, "schema": "https://github.com/citation-style-language/schema/raw/master/csl-citation.json"}</vt:lpwstr>
  </property>
  <property fmtid="{D5CDD505-2E9C-101B-9397-08002B2CF9AE}" pid="1182" name="Mendeley_Bookmark_KVJnlNZn2j_2">
    <vt:lpwstr>id": "ITEM-1", "issued": {"date-parts": [["2010"]]}, "number-of-pages": "377", "publisher-place": "New York, NY", "title": "Applied Missing Data Analysis", "type": "book"}, "uris": ["http://www.mendeley.com/documents/?uuid=5d1bb767-c2ae-4cf1-b842-1128f38d</vt:lpwstr>
  </property>
  <property fmtid="{D5CDD505-2E9C-101B-9397-08002B2CF9AE}" pid="1183" name="Mendeley_Bookmark_KVJnlNZn2j_3">
    <vt:lpwstr>8b00"]}, {"id": "ITEM-2", "itemData": {"author": [{"dropping-particle": "", "family": "Schafer", "given": "Joseph L.", "non-dropping-particle": "", "parse-names": false, "suffix": ""}, {"dropping-particle": "", "family": "Graham", "given": "John W", "non-</vt:lpwstr>
  </property>
  <property fmtid="{D5CDD505-2E9C-101B-9397-08002B2CF9AE}" pid="1184" name="Mendeley_Bookmark_KVJnlNZn2j_4">
    <vt:lpwstr>dropping-particle": "", "parse-names": false, "suffix": ""}], "container-title": "Psychological Methods", "id": "ITEM-2", "issue": "2", "issued": {"date-parts": [["2002"]]}, "page": "147-177", "title": "Missing Data: our view of the state of the art", "ty</vt:lpwstr>
  </property>
  <property fmtid="{D5CDD505-2E9C-101B-9397-08002B2CF9AE}" pid="1185" name="Mendeley_Bookmark_KVJnlNZn2j_5">
    <vt:lpwstr>pe": "article-journal", "volume": "7"}, "uris": ["http://www.mendeley.com/documents/?uuid=1524181d-fa55-4cec-ade9-22ffb23eb775"]}, {"id": "ITEM-3", "itemData": {"DOI": "10.1201/b11826", "ISBN": "9781439868249", "abstract": "Missing data form a problem in </vt:lpwstr>
  </property>
  <property fmtid="{D5CDD505-2E9C-101B-9397-08002B2CF9AE}" pid="1186" name="Mendeley_Bookmark_KVJnlNZn2j_6">
    <vt:lpwstr>every scientific discipline, yet the techniques required to handle them are complicated and often lacking. One of the great ideas in statistical science\u2014multiple imputation\u2014fills gaps in the data with plausible values, the uncertainty of which i</vt:lpwstr>
  </property>
  <property fmtid="{D5CDD505-2E9C-101B-9397-08002B2CF9AE}" pid="1187" name="Mendeley_Bookmark_KVJnlNZn2j_7">
    <vt:lpwstr>s coded in the data itself. It also solves other problems, many of which are missing data problems in disguise. Flexible Imputation of Missing Data is supported by many examples using real data taken from the author's vast experience of collaborative rese</vt:lpwstr>
  </property>
  <property fmtid="{D5CDD505-2E9C-101B-9397-08002B2CF9AE}" pid="1188" name="Mendeley_Bookmark_KVJnlNZn2j_8">
    <vt:lpwstr>arch, and presents a practical guide for handling missing data under the framework of multiple imputation. Furthermore, detailed guidance of implementation in R using the author\u2019s package {MICE} is included throughout the book. Assuming familiarity w</vt:lpwstr>
  </property>
  <property fmtid="{D5CDD505-2E9C-101B-9397-08002B2CF9AE}" pid="1189" name="Mendeley_Bookmark_KVJnlNZn2j_9">
    <vt:lpwstr>ith basic statistical concepts and multivariate methods, Flexible Imputation of Missing Data is intended for two audiences: (Bio)statisticians, epidemiologists, and methodologists in the social and health sciences Substantive researchers who do not call t</vt:lpwstr>
  </property>
  <property fmtid="{D5CDD505-2E9C-101B-9397-08002B2CF9AE}" pid="1190" name="Mendeley_Bookmark_KWEi6Ld95k_1">
    <vt:lpwstr>ADDIN CSL_CITATION { "citationItems" : [ { "id" : "ITEM-1", "itemData" : { "DOI" : "10.1111/j.1461-0248.2009.01314.x", "ISSN" : "1461-0248", "PMID" : "19473217", "abstract" : "The increasing availability of phylogenetic data, computing power and informati</vt:lpwstr>
  </property>
  <property fmtid="{D5CDD505-2E9C-101B-9397-08002B2CF9AE}" pid="1191" name="Mendeley_Bookmark_KWEi6Ld95k_10">
    <vt:lpwstr> ] }, "page" : "693-715", "title" : "The merging of community ecology and phylogenetic biology.", "type" : "article-journal", "volume" : "12" }, "uris" : [ "http://www.mendeley.com/documents/?uuid=a8ac4137-6fe9-44f3-9e1c-a8874a6ec791" ] }, { "id" : "ITEM-</vt:lpwstr>
  </property>
  <property fmtid="{D5CDD505-2E9C-101B-9397-08002B2CF9AE}" pid="1192" name="Mendeley_Bookmark_KWEi6Ld95k_11">
    <vt:lpwstr>2", "itemData" : { "DOI" : "10.1111/j.2041-210X.2012.00196.x", "ISBN" : "2041-210X", "ISSN" : "2041210X", "abstract" : "Phylogenetic signal is the tendency of related species to resemble each other more than species drawn at randomfromthe same tree. This </vt:lpwstr>
  </property>
  <property fmtid="{D5CDD505-2E9C-101B-9397-08002B2CF9AE}" pid="1193" name="Mendeley_Bookmark_KWEi6Ld95k_12">
    <vt:lpwstr>pattern is of considerable interest in a range of ecological and evolutionary research areas, and various indices have been proposed for quantifying it. Unfortunately, these indices often lead to contrasting results, and guidelines for choosing themost ap</vt:lpwstr>
  </property>
  <property fmtid="{D5CDD505-2E9C-101B-9397-08002B2CF9AE}" pid="1194" name="Mendeley_Bookmark_KWEi6Ld95k_13">
    <vt:lpwstr>pro- priate index are lacking. Here, we compare the performance of four commonly used indices using simulated data. Data were generated with numerical simulations of trait evolution along phylogenetic trees under a variety of evolutionary models. Weinvest</vt:lpwstr>
  </property>
  <property fmtid="{D5CDD505-2E9C-101B-9397-08002B2CF9AE}" pid="1195" name="Mendeley_Bookmark_KWEi6Ld95k_14">
    <vt:lpwstr>igated the sensitivity of the approaches to the size of phylogenies, the resolution of tree structure and the availability of branch length information, examining both the response of the selected indices and the power of the associated statistical tests.</vt:lpwstr>
  </property>
  <property fmtid="{D5CDD505-2E9C-101B-9397-08002B2CF9AE}" pid="1196" name="Mendeley_Bookmark_KWEi6Ld95k_15">
    <vt:lpwstr> We found that under a Brownian motion (BM) model of trait evolution, Abouheif\u2019s Cmean and Pagel\u2019s k performed well and substantially better than Moran\u2019s I and Blomberg\u2019s K.Pagel\u2019s k provided a reliable effect size measure and per</vt:lpwstr>
  </property>
  <property fmtid="{D5CDD505-2E9C-101B-9397-08002B2CF9AE}" pid="1197" name="Mendeley_Bookmark_KWEi6Ld95k_16">
    <vt:lpwstr>formed better for discriminating between more complex models of trait evolution, but was computationally more demanding than Abouheif\u2019s Cmean. Blomberg\u2019sKwasmost suitable to capture the effects of changing evolutionary rates in simu- lation expe</vt:lpwstr>
  </property>
  <property fmtid="{D5CDD505-2E9C-101B-9397-08002B2CF9AE}" pid="1198" name="Mendeley_Bookmark_KWEi6Ld95k_17">
    <vt:lpwstr>riments. Interestingly, sample size influenced not only the uncertainty but also the expected values ofmost indices,while polytomies and missing branch length information had only negligible impacts. We propose guidelines for choosing among indices, depen</vt:lpwstr>
  </property>
  <property fmtid="{D5CDD505-2E9C-101B-9397-08002B2CF9AE}" pid="1199" name="Mendeley_Bookmark_KWEi6Ld95k_18">
    <vt:lpwstr>ding on (a) their sensitivity to true underlying patterns of phylogenetic signal, (b) whether a test or a quantitative measure is required and (c) their sensitivities to different topologies of phylogenies. These guidelines aimto better assess phylogeneti</vt:lpwstr>
  </property>
  <property fmtid="{D5CDD505-2E9C-101B-9397-08002B2CF9AE}" pid="1200" name="Mendeley_Bookmark_KWEi6Ld95k_19">
    <vt:lpwstr>c signal and distinguish it fromrandomtrait distributions. They were developed under the assumption of BM, and additional simulations with more complex trait evolution models show that they are to a certain degree generalizable. They are particularly usef</vt:lpwstr>
  </property>
  <property fmtid="{D5CDD505-2E9C-101B-9397-08002B2CF9AE}" pid="1201" name="Mendeley_Bookmark_KWEi6Ld95k_2">
    <vt:lpwstr>cs tools has facilitated a rapid expansion of studies that apply phylogenetic data and methods to community ecology. Several key areas are reviewed in which phylogenetic information helps to resolve long-standing controversies in community ecology, challe</vt:lpwstr>
  </property>
  <property fmtid="{D5CDD505-2E9C-101B-9397-08002B2CF9AE}" pid="1202" name="Mendeley_Bookmark_KWEi6Ld95k_20">
    <vt:lpwstr>ul in comparative analyses, when requiring a proxy for niche similarity, and in con- servation studies that explore phylogenetic loss associated with extinction risks of specific clades.", "author" : [ { "dropping-particle" : "", "family" : "M\u00fcnkem\u</vt:lpwstr>
  </property>
  <property fmtid="{D5CDD505-2E9C-101B-9397-08002B2CF9AE}" pid="1203" name="Mendeley_Bookmark_KWEi6Ld95k_21">
    <vt:lpwstr>00fcller", "given" : "Tamara", "non-dropping-particle" : "", "parse-names" : false, "suffix" : "" }, { "dropping-particle" : "", "family" : "Lavergne", "given" : "S\u00e9bastien", "non-dropping-particle" : "", "parse-names" : false, "suffix" : "" }, { "dr</vt:lpwstr>
  </property>
  <property fmtid="{D5CDD505-2E9C-101B-9397-08002B2CF9AE}" pid="1204" name="Mendeley_Bookmark_KWEi6Ld95k_22">
    <vt:lpwstr>opping-particle" : "", "family" : "Bzeznik", "given" : "Bruno", "non-dropping-particle" : "", "parse-names" : false, "suffix" : "" }, { "dropping-particle" : "", "family" : "Dray", "given" : "St\u00e9phane", "non-dropping-particle" : "", "parse-names" : f</vt:lpwstr>
  </property>
  <property fmtid="{D5CDD505-2E9C-101B-9397-08002B2CF9AE}" pid="1205" name="Mendeley_Bookmark_KWEi6Ld95k_23">
    <vt:lpwstr>alse, "suffix" : "" }, { "dropping-particle" : "", "family" : "Jombart", "given" : "Thibaut", "non-dropping-particle" : "", "parse-names" : false, "suffix" : "" }, { "dropping-particle" : "", "family" : "Schiffers", "given" : "Katja", "non-dropping-partic</vt:lpwstr>
  </property>
  <property fmtid="{D5CDD505-2E9C-101B-9397-08002B2CF9AE}" pid="1206" name="Mendeley_Bookmark_KWEi6Ld95k_24">
    <vt:lpwstr>le" : "", "parse-names" : false, "suffix" : "" }, { "dropping-particle" : "", "family" : "Thuiller", "given" : "Wilfried", "non-dropping-particle" : "", "parse-names" : false, "suffix" : "" } ], "container-title" : "Methods in Ecology and Evolution", "id"</vt:lpwstr>
  </property>
  <property fmtid="{D5CDD505-2E9C-101B-9397-08002B2CF9AE}" pid="1207" name="Mendeley_Bookmark_KWEi6Ld95k_25">
    <vt:lpwstr> : "ITEM-2", "issued" : { "date-parts" : [ [ "2012" ] ] }, "page" : "743-756", "title" : "How to measure and test phylogenetic signal", "type" : "article-journal", "volume" : "3" }, "uris" : [ "http://www.mendeley.com/documents/?uuid=c2a2ed6e-bf71-4206-81</vt:lpwstr>
  </property>
  <property fmtid="{D5CDD505-2E9C-101B-9397-08002B2CF9AE}" pid="1208" name="Mendeley_Bookmark_KWEi6Ld95k_26">
    <vt:lpwstr>58-cb6d16a3a901" ] } ], "mendeley" : { "formattedCitation" : "(Cavender-Bares &lt;i&gt;et al.&lt;/i&gt;, 2009; M\u00fcnkem\u00fcller &lt;i&gt;et al.&lt;/i&gt;, 2012)", "plainTextFormattedCitation" : "(Cavender-Bares et al., 2009; M\u00fcnkem\u00fcller et al., 2012)", "previously</vt:lpwstr>
  </property>
  <property fmtid="{D5CDD505-2E9C-101B-9397-08002B2CF9AE}" pid="1209" name="Mendeley_Bookmark_KWEi6Ld95k_27">
    <vt:lpwstr>FormattedCitation" : "(Cavender-Bares &lt;i&gt;et al.&lt;/i&gt;, 2009; M\u00fcnkem\u00fcller &lt;i&gt;et al.&lt;/i&gt;, 2012)" }, "properties" : { "noteIndex" : 0 }, "schema" : "https://github.com/citation-style-language/schema/raw/master/csl-citation.json" }</vt:lpwstr>
  </property>
  <property fmtid="{D5CDD505-2E9C-101B-9397-08002B2CF9AE}" pid="1210" name="Mendeley_Bookmark_KWEi6Ld95k_3">
    <vt:lpwstr>nges previous assumptions, and opens new areas of investigation. In particular, studies in phylogenetic community ecology have helped to reveal the multitude of processes driving community assembly and have demonstrated the importance of evolution in the </vt:lpwstr>
  </property>
  <property fmtid="{D5CDD505-2E9C-101B-9397-08002B2CF9AE}" pid="1211" name="Mendeley_Bookmark_KWEi6Ld95k_4">
    <vt:lpwstr>assembly process. Phylogenetic approaches have also increased understanding of the consequences of community interactions for speciation, adaptation and extinction. Finally, phylogenetic community structure and composition holds promise for predicting eco</vt:lpwstr>
  </property>
  <property fmtid="{D5CDD505-2E9C-101B-9397-08002B2CF9AE}" pid="1212" name="Mendeley_Bookmark_KWEi6Ld95k_5">
    <vt:lpwstr>system processes and impacts of global change. Major challenges to advancing these areas remain. In particular, determining the extent to which ecologically relevant traits are phylogenetically conserved or convergent, and over what temporal scale, is cri</vt:lpwstr>
  </property>
  <property fmtid="{D5CDD505-2E9C-101B-9397-08002B2CF9AE}" pid="1213" name="Mendeley_Bookmark_KWEi6Ld95k_6">
    <vt:lpwstr>tical to understanding the causes of community phylogenetic structure and its evolutionary and ecosystem consequences. Harnessing phylogenetic information to understand and forecast changes in diversity and dynamics of communities is a critical step in ma</vt:lpwstr>
  </property>
  <property fmtid="{D5CDD505-2E9C-101B-9397-08002B2CF9AE}" pid="1214" name="Mendeley_Bookmark_KWEi6Ld95k_7">
    <vt:lpwstr>naging and restoring the Earth's biota in a time of rapid global change.", "author" : [ { "dropping-particle" : "", "family" : "Cavender-Bares", "given" : "Jeannine", "non-dropping-particle" : "", "parse-names" : false, "suffix" : "" }, { "dropping-partic</vt:lpwstr>
  </property>
  <property fmtid="{D5CDD505-2E9C-101B-9397-08002B2CF9AE}" pid="1215" name="Mendeley_Bookmark_KWEi6Ld95k_8">
    <vt:lpwstr>le" : "", "family" : "Kozak", "given" : "Kenneth H.", "non-dropping-particle" : "", "parse-names" : false, "suffix" : "" }, { "dropping-particle" : "", "family" : "Fine", "given" : "Paul V. A.", "non-dropping-particle" : "", "parse-names" : false, "suffix</vt:lpwstr>
  </property>
  <property fmtid="{D5CDD505-2E9C-101B-9397-08002B2CF9AE}" pid="1216" name="Mendeley_Bookmark_KWEi6Ld95k_9">
    <vt:lpwstr>" : "" }, { "dropping-particle" : "", "family" : "Kembel", "given" : "Steven W.", "non-dropping-particle" : "", "parse-names" : false, "suffix" : "" } ], "container-title" : "Ecology letters", "id" : "ITEM-1", "issued" : { "date-parts" : [ [ "2009", "7" ]</vt:lpwstr>
  </property>
  <property fmtid="{D5CDD505-2E9C-101B-9397-08002B2CF9AE}" pid="1217" name="Mendeley_Bookmark_Klzdl2pfoa_1">
    <vt:lpwstr>ADDIN CSL_CITATION {"citationItems": [{"id": "ITEM-1", "itemData": {"DOI": "10.1086/426002", "ISBN": "0003-0147", "ISSN": "0003-0147", "PMID": "21963949", "abstract": "Biologists employ phylogenetic comparative methods to study adaptive evolution. However</vt:lpwstr>
  </property>
  <property fmtid="{D5CDD505-2E9C-101B-9397-08002B2CF9AE}" pid="1218" name="Mendeley_Bookmark_Klzdl2pfoa_10">
    <vt:lpwstr>homas F", "non-dropping-particle": "", "parse-names": false, "suffix": ""}], "container-title": "Evolution", "id": "ITEM-2", "issue": "5", "issued": {"date-parts": [["1997"]]}, "page": "1341-1351", "title": "Stabilizing selection and the comparative analy</vt:lpwstr>
  </property>
  <property fmtid="{D5CDD505-2E9C-101B-9397-08002B2CF9AE}" pid="1219" name="Mendeley_Bookmark_Klzdl2pfoa_11">
    <vt:lpwstr>sis of adaptation", "type": "article-journal", "volume": "51"}, "uris": ["http://www.mendeley.com/documents/?uuid=cde59c07-efd3-4fda-81ab-559be503a796"]}], "mendeley": {"formattedCitation": "(Butler and King 2004; Hansen 1997b)", "plainTextFormattedCitati</vt:lpwstr>
  </property>
  <property fmtid="{D5CDD505-2E9C-101B-9397-08002B2CF9AE}" pid="1220" name="Mendeley_Bookmark_Klzdl2pfoa_12">
    <vt:lpwstr>on": "(Butler and King 2004; Hansen 1997b)", "previouslyFormattedCitation": "(Butler and King 2004; Hansen 1997b)"}, "properties": {"noteIndex": 0}, "schema": "https://github.com/citation-style-language/schema/raw/master/csl-citation.json"}</vt:lpwstr>
  </property>
  <property fmtid="{D5CDD505-2E9C-101B-9397-08002B2CF9AE}" pid="1221" name="Mendeley_Bookmark_Klzdl2pfoa_2">
    <vt:lpwstr>, none of the popular methods model selection directly.We explain and develop a method based on the Ornstein-Uhlenbeck (OU) process, first proposed by Hansen. Ornstein-Uhlenbeck models incorporate both selection and drift and are thus qualitatively differ</vt:lpwstr>
  </property>
  <property fmtid="{D5CDD505-2E9C-101B-9397-08002B2CF9AE}" pid="1222" name="Mendeley_Bookmark_Klzdl2pfoa_3">
    <vt:lpwstr>ent from, and more general than, pure drift models based on Brownian motion. Most importantly,OU models possess selective optima that formalize the notion of adaptive zone. In this article, we develop the method for one quantitative character, discuss int</vt:lpwstr>
  </property>
  <property fmtid="{D5CDD505-2E9C-101B-9397-08002B2CF9AE}" pid="1223" name="Mendeley_Bookmark_Klzdl2pfoa_4">
    <vt:lpwstr>erpretations of its parameters, and provide code implementing the method. Our approach allows us to translate hypotheses regarding adaptation in different selective regimes into explicit models, to test the models against data using maximum-likelihood-bas</vt:lpwstr>
  </property>
  <property fmtid="{D5CDD505-2E9C-101B-9397-08002B2CF9AE}" pid="1224" name="Mendeley_Bookmark_Klzdl2pfoa_5">
    <vt:lpwstr>ed model selection techniques, and to infer details of the evolutionary process. We illustrate the method using two worked examples. Relative to existing approaches, the direct modeling approach we demonstrate allows one to explore more detailed hypothese</vt:lpwstr>
  </property>
  <property fmtid="{D5CDD505-2E9C-101B-9397-08002B2CF9AE}" pid="1225" name="Mendeley_Bookmark_Klzdl2pfoa_6">
    <vt:lpwstr>s and to utilize more of the information content of comparative data sets than existing methods. Moreover, the use of a model selection framework to simultaneously compare a variety of hypotheses advances our ability to assess alternative evolutionary exp</vt:lpwstr>
  </property>
  <property fmtid="{D5CDD505-2E9C-101B-9397-08002B2CF9AE}" pid="1226" name="Mendeley_Bookmark_Klzdl2pfoa_7">
    <vt:lpwstr>lanations.", "author": [{"dropping-particle": "", "family": "Butler", "given": "Marguerite\u00a0A.", "non-dropping-particle": "", "parse-names": false, "suffix": ""}, {"dropping-particle": "", "family": "King", "given": "Aaron\u00a0A.", "non-dropping-part</vt:lpwstr>
  </property>
  <property fmtid="{D5CDD505-2E9C-101B-9397-08002B2CF9AE}" pid="1227" name="Mendeley_Bookmark_Klzdl2pfoa_8">
    <vt:lpwstr>icle": "", "parse-names": false, "suffix": ""}], "container-title": "The American Naturalist", "id": "ITEM-1", "issue": "6", "issued": {"date-parts": [["2004"]]}, "page": "683-695", "title": "Phylogenetic Comparative Analysis: A Modeling Approach for Adap</vt:lpwstr>
  </property>
  <property fmtid="{D5CDD505-2E9C-101B-9397-08002B2CF9AE}" pid="1228" name="Mendeley_Bookmark_Klzdl2pfoa_9">
    <vt:lpwstr>tive Evolution APP", "type": "article-journal", "volume": "164"}, "uris": ["http://www.mendeley.com/documents/?uuid=ba44feee-1178-4068-8a08-7389944da683"]}, {"id": "ITEM-2", "itemData": {"author": [{"dropping-particle": "", "family": "Hansen", "given": "T</vt:lpwstr>
  </property>
  <property fmtid="{D5CDD505-2E9C-101B-9397-08002B2CF9AE}" pid="1229" name="Mendeley_Bookmark_LKLMKqdB1X_1">
    <vt:lpwstr>ADDIN CSL_CITATION { "citationItems" : [ { "id" : "ITEM-1", "itemData" : { "author" : [ { "dropping-particle" : "", "family" : "Rubin", "given" : "D.B", "non-dropping-particle" : "", "parse-names" : false, "suffix" : "" } ], "container-title" : "Biometrik</vt:lpwstr>
  </property>
  <property fmtid="{D5CDD505-2E9C-101B-9397-08002B2CF9AE}" pid="1230" name="Mendeley_Bookmark_LKLMKqdB1X_10">
    <vt:lpwstr>s and to follow the recipes This graduate-tested book avoids mathematical and technical details as much as possible: formulas are accompanied by a verbal statement that explains the formula in layperson terms. Readers less concerned with the theoretical u</vt:lpwstr>
  </property>
  <property fmtid="{D5CDD505-2E9C-101B-9397-08002B2CF9AE}" pid="1231" name="Mendeley_Bookmark_LKLMKqdB1X_11">
    <vt:lpwstr>nderpinnings will be able to pick up the general idea, and technical material is available for those who desire deeper understanding. The analyses can be replicated in R using a dedicated package developed by the author.", "author" : [ { "dropping-particl</vt:lpwstr>
  </property>
  <property fmtid="{D5CDD505-2E9C-101B-9397-08002B2CF9AE}" pid="1232" name="Mendeley_Bookmark_LKLMKqdB1X_12">
    <vt:lpwstr>e" : "", "family" : "Buuren", "given" : "Stef", "non-dropping-particle" : "van", "parse-names" : false, "suffix" : "" } ], "edition" : "1", "id" : "ITEM-3", "issued" : { "date-parts" : [ [ "2012" ] ] }, "number-of-pages" : "342", "publisher" : "Chapman an</vt:lpwstr>
  </property>
  <property fmtid="{D5CDD505-2E9C-101B-9397-08002B2CF9AE}" pid="1233" name="Mendeley_Bookmark_LKLMKqdB1X_13">
    <vt:lpwstr>d Hall/CRC", "publisher-place" : "Boca Raton, Fl", "title" : "Flexible Imputation of Missing Data", "type" : "book" }, "uris" : [ "http://www.mendeley.com/documents/?uuid=c546fe7c-24b9-4c66-9203-bca5f3a3238b" ] }, { "id" : "ITEM-4", "itemData" : { "DOI" :</vt:lpwstr>
  </property>
  <property fmtid="{D5CDD505-2E9C-101B-9397-08002B2CF9AE}" pid="1234" name="Mendeley_Bookmark_LKLMKqdB1X_14">
    <vt:lpwstr> "10.1016/j.tree.2008.06.014", "ISBN" : "0169-5347", "ISSN" : "01695347", "PMID" : "18823677", "abstract" : "The most common approach to dealing with missing data is to delete cases containing missing observations. However, this approach reduces statistic</vt:lpwstr>
  </property>
  <property fmtid="{D5CDD505-2E9C-101B-9397-08002B2CF9AE}" pid="1235" name="Mendeley_Bookmark_LKLMKqdB1X_15">
    <vt:lpwstr>al power and increases estimation bias. A recent study shows how estimates of heritability and selection can be biased when the 'invisible fraction' (missing data due to mortality) is ignored, thus demonstrating the dangers of neglecting missing data in e</vt:lpwstr>
  </property>
  <property fmtid="{D5CDD505-2E9C-101B-9397-08002B2CF9AE}" pid="1236" name="Mendeley_Bookmark_LKLMKqdB1X_16">
    <vt:lpwstr>cology and evolution. We highlight recent advances in the procedures of handling missing data and their relevance and applicability. \u00a9 2008 Elsevier Ltd. All rights reserved.", "author" : [ { "dropping-particle" : "", "family" : "Nakagawa", "given" :</vt:lpwstr>
  </property>
  <property fmtid="{D5CDD505-2E9C-101B-9397-08002B2CF9AE}" pid="1237" name="Mendeley_Bookmark_LKLMKqdB1X_17">
    <vt:lpwstr> "Shinichi", "non-dropping-particle" : "", "parse-names" : false, "suffix" : "" }, { "dropping-particle" : "", "family" : "Freckleton", "given" : "Robert P.", "non-dropping-particle" : "", "parse-names" : false, "suffix" : "" } ], "container-title" : "Tre</vt:lpwstr>
  </property>
  <property fmtid="{D5CDD505-2E9C-101B-9397-08002B2CF9AE}" pid="1238" name="Mendeley_Bookmark_LKLMKqdB1X_18">
    <vt:lpwstr>nds in Ecology and Evolution", "id" : "ITEM-4", "issued" : { "date-parts" : [ [ "2008" ] ] }, "page" : "592-596", "title" : "Missing inaction: the dangers of ignoring missing data", "type" : "article-journal", "volume" : "23" }, "uris" : [ "http://www.men</vt:lpwstr>
  </property>
  <property fmtid="{D5CDD505-2E9C-101B-9397-08002B2CF9AE}" pid="1239" name="Mendeley_Bookmark_LKLMKqdB1X_19">
    <vt:lpwstr>deley.com/documents/?uuid=3c2ba5a0-0592-46ee-a19e-ae7d1e0d127b" ] } ], "mendeley" : { "formattedCitation" : "(Rubin, 1976; Nakagawa &amp; Freckleton, 2008; Enders, 2010; van Buuren, 2012)", "plainTextFormattedCitation" : "(Rubin, 1976; Nakagawa &amp; Freckleton, </vt:lpwstr>
  </property>
  <property fmtid="{D5CDD505-2E9C-101B-9397-08002B2CF9AE}" pid="1240" name="Mendeley_Bookmark_LKLMKqdB1X_2">
    <vt:lpwstr>a", "id" : "ITEM-1", "issue" : "3", "issued" : { "date-parts" : [ [ "1976" ] ] }, "page" : "581-592", "title" : "Inference and Missing Data", "type" : "article-journal", "volume" : "63" }, "uris" : [ "http://www.mendeley.com/documents/?uuid=a43dc241-f035-</vt:lpwstr>
  </property>
  <property fmtid="{D5CDD505-2E9C-101B-9397-08002B2CF9AE}" pid="1241" name="Mendeley_Bookmark_LKLMKqdB1X_20">
    <vt:lpwstr>2008; Enders, 2010; van Buuren, 2012)", "previouslyFormattedCitation" : "(Rubin, 1976; Nakagawa &amp; Freckleton, 2008; Enders, 2010; van Buuren, 2012)" }, "properties" : { "noteIndex" : 0 }, "schema" : "https://github.com/citation-style-language/schema/raw/m</vt:lpwstr>
  </property>
  <property fmtid="{D5CDD505-2E9C-101B-9397-08002B2CF9AE}" pid="1242" name="Mendeley_Bookmark_LKLMKqdB1X_21">
    <vt:lpwstr>aster/csl-citation.json" }</vt:lpwstr>
  </property>
  <property fmtid="{D5CDD505-2E9C-101B-9397-08002B2CF9AE}" pid="1243" name="Mendeley_Bookmark_LKLMKqdB1X_3">
    <vt:lpwstr>41f4-9a0d-d0a4e08d0898" ] }, { "id" : "ITEM-2", "itemData" : { "ISBN" : "9781606236390", "author" : [ { "dropping-particle" : "", "family" : "Enders", "given" : "Craig K.", "non-dropping-particle" : "", "parse-names" : false, "suffix" : "" } ], "edition" </vt:lpwstr>
  </property>
  <property fmtid="{D5CDD505-2E9C-101B-9397-08002B2CF9AE}" pid="1244" name="Mendeley_Bookmark_LKLMKqdB1X_4">
    <vt:lpwstr>: "1", "id" : "ITEM-2", "issued" : { "date-parts" : [ [ "2010" ] ] }, "number-of-pages" : "377", "publisher-place" : "New York, NY", "title" : "Applied Missing Data Analysis", "type" : "book" }, "uris" : [ "http://www.mendeley.com/documents/?uuid=5d1bb767</vt:lpwstr>
  </property>
  <property fmtid="{D5CDD505-2E9C-101B-9397-08002B2CF9AE}" pid="1245" name="Mendeley_Bookmark_LKLMKqdB1X_5">
    <vt:lpwstr>-c2ae-4cf1-b842-1128f38d8b00" ] }, { "id" : "ITEM-3", "itemData" : { "DOI" : "10.1201/b11826", "ISBN" : "9781439868249", "abstract" : "Missing data form a problem in every scientific discipline, yet the techniques required to handle them are complicated a</vt:lpwstr>
  </property>
  <property fmtid="{D5CDD505-2E9C-101B-9397-08002B2CF9AE}" pid="1246" name="Mendeley_Bookmark_LKLMKqdB1X_6">
    <vt:lpwstr>nd often lacking. One of the great ideas in statistical science\u2014multiple imputation\u2014fills gaps in the data with plausible values, the uncertainty of which is coded in the data itself. It also solves other problems, many of which are missing data</vt:lpwstr>
  </property>
  <property fmtid="{D5CDD505-2E9C-101B-9397-08002B2CF9AE}" pid="1247" name="Mendeley_Bookmark_LKLMKqdB1X_7">
    <vt:lpwstr> problems in disguise. Flexible Imputation of Missing Data is supported by many examples using real data taken from the author's vast experience of collaborative research, and presents a practical guide for handling missing data under the framework of mul</vt:lpwstr>
  </property>
  <property fmtid="{D5CDD505-2E9C-101B-9397-08002B2CF9AE}" pid="1248" name="Mendeley_Bookmark_LKLMKqdB1X_8">
    <vt:lpwstr>tiple imputation. Furthermore, detailed guidance of implementation in R using the author\u2019s package {MICE} is included throughout the book. Assuming familiarity with basic statistical concepts and multivariate methods, Flexible Imputation of Missing D</vt:lpwstr>
  </property>
  <property fmtid="{D5CDD505-2E9C-101B-9397-08002B2CF9AE}" pid="1249" name="Mendeley_Bookmark_LKLMKqdB1X_9">
    <vt:lpwstr>ata is intended for two audiences: (Bio)statisticians, epidemiologists, and methodologists in the social and health sciences Substantive researchers who do not call themselves statisticians, but who possess the necessary skills to understand the principle</vt:lpwstr>
  </property>
  <property fmtid="{D5CDD505-2E9C-101B-9397-08002B2CF9AE}" pid="1250" name="Mendeley_Bookmark_Ls6NFP2z3a_1">
    <vt:lpwstr>ADDIN CSL_CITATION {"citationItems": [{"id": "ITEM-1", "itemData": {"author": [{"dropping-particle": "", "family": "Rubin", "given": "D.B", "non-dropping-particle": "", "parse-names": false, "suffix": ""}], "container-title": "Biometrika", "id": "ITEM-1",</vt:lpwstr>
  </property>
  <property fmtid="{D5CDD505-2E9C-101B-9397-08002B2CF9AE}" pid="1251" name="Mendeley_Bookmark_Ls6NFP2z3a_10">
    <vt:lpwstr>chnical details as much as possible: formulas are accompanied by a verbal statement that explains the formula in layperson terms. Readers less concerned with the theoretical underpinnings will be able to pick up the general idea, and technical material is</vt:lpwstr>
  </property>
  <property fmtid="{D5CDD505-2E9C-101B-9397-08002B2CF9AE}" pid="1252" name="Mendeley_Bookmark_Ls6NFP2z3a_11">
    <vt:lpwstr> available for those who desire deeper understanding. The analyses can be replicated in R using a dedicated package developed by the author.", "author": [{"dropping-particle": "", "family": "Buuren", "given": "Stef", "non-dropping-particle": "van", "parse</vt:lpwstr>
  </property>
  <property fmtid="{D5CDD505-2E9C-101B-9397-08002B2CF9AE}" pid="1253" name="Mendeley_Bookmark_Ls6NFP2z3a_12">
    <vt:lpwstr>-names": false, "suffix": ""}], "edition": "1", "id": "ITEM-3", "issued": {"date-parts": [["2012"]]}, "number-of-pages": "342", "publisher": "Chapman and Hall/CRC", "publisher-place": "Boca Raton, Fl", "title": "Flexible Imputation of Missing Data", "type</vt:lpwstr>
  </property>
  <property fmtid="{D5CDD505-2E9C-101B-9397-08002B2CF9AE}" pid="1254" name="Mendeley_Bookmark_Ls6NFP2z3a_13">
    <vt:lpwstr>": "book"}, "uris": ["http://www.mendeley.com/documents/?uuid=c546fe7c-24b9-4c66-9203-bca5f3a3238b"]}, {"id": "ITEM-4", "itemData": {"DOI": "10.1016/j.tree.2008.06.014", "ISBN": "0169-5347", "ISSN": "01695347", "PMID": "18823677", "abstract": "The most co</vt:lpwstr>
  </property>
  <property fmtid="{D5CDD505-2E9C-101B-9397-08002B2CF9AE}" pid="1255" name="Mendeley_Bookmark_Ls6NFP2z3a_14">
    <vt:lpwstr>mmon approach to dealing with missing data is to delete cases containing missing observations. However, this approach reduces statistical power and increases estimation bias. A recent study shows how estimates of heritability and selection can be biased w</vt:lpwstr>
  </property>
  <property fmtid="{D5CDD505-2E9C-101B-9397-08002B2CF9AE}" pid="1256" name="Mendeley_Bookmark_Ls6NFP2z3a_15">
    <vt:lpwstr>hen the 'invisible fraction' (missing data due to mortality) is ignored, thus demonstrating the dangers of neglecting missing data in ecology and evolution. We highlight recent advances in the procedures of handling missing data and their relevance and ap</vt:lpwstr>
  </property>
  <property fmtid="{D5CDD505-2E9C-101B-9397-08002B2CF9AE}" pid="1257" name="Mendeley_Bookmark_Ls6NFP2z3a_16">
    <vt:lpwstr>plicability. \u00a9 2008 Elsevier Ltd. All rights reserved.", "author": [{"dropping-particle": "", "family": "Nakagawa", "given": "Shinichi", "non-dropping-particle": "", "parse-names": false, "suffix": ""}, {"dropping-particle": "", "family": "Freckleton</vt:lpwstr>
  </property>
  <property fmtid="{D5CDD505-2E9C-101B-9397-08002B2CF9AE}" pid="1258" name="Mendeley_Bookmark_Ls6NFP2z3a_17">
    <vt:lpwstr>", "given": "Robert P.", "non-dropping-particle": "", "parse-names": false, "suffix": ""}], "container-title": "Trends in Ecology &amp; Evolution", "id": "ITEM-4", "issue": "11", "issued": {"date-parts": [["2008", "11"]]}, "page": "592-596", "title": "Missing</vt:lpwstr>
  </property>
  <property fmtid="{D5CDD505-2E9C-101B-9397-08002B2CF9AE}" pid="1259" name="Mendeley_Bookmark_Ls6NFP2z3a_18">
    <vt:lpwstr> inaction: the dangers of ignoring missing data", "type": "article-journal", "volume": "23"}, "uris": ["http://www.mendeley.com/documents/?uuid=3c2ba5a0-0592-46ee-a19e-ae7d1e0d127b"]}], "mendeley": {"formattedCitation": "(Enders 2010; Nakagawa and Freckle</vt:lpwstr>
  </property>
  <property fmtid="{D5CDD505-2E9C-101B-9397-08002B2CF9AE}" pid="1260" name="Mendeley_Bookmark_Ls6NFP2z3a_19">
    <vt:lpwstr>ton 2008; Rubin 1976; van Buuren 2012)", "plainTextFormattedCitation": "(Enders 2010; Nakagawa and Freckleton 2008; Rubin 1976; van Buuren 2012)", "previouslyFormattedCitation": "(Enders 2010; Nakagawa and Freckleton 2008; Rubin 1976; van Buuren 2012)"}, </vt:lpwstr>
  </property>
  <property fmtid="{D5CDD505-2E9C-101B-9397-08002B2CF9AE}" pid="1261" name="Mendeley_Bookmark_Ls6NFP2z3a_2">
    <vt:lpwstr> "issue": "3", "issued": {"date-parts": [["1976"]]}, "page": "581-592", "title": "Inference and missing data", "type": "article-journal", "volume": "63"}, "uris": ["http://www.mendeley.com/documents/?uuid=a43dc241-f035-41f4-9a0d-d0a4e08d0898"]}, {"id": "I</vt:lpwstr>
  </property>
  <property fmtid="{D5CDD505-2E9C-101B-9397-08002B2CF9AE}" pid="1262" name="Mendeley_Bookmark_Ls6NFP2z3a_20">
    <vt:lpwstr>"properties": {"noteIndex": 0}, "schema": "https://github.com/citation-style-language/schema/raw/master/csl-citation.json"}</vt:lpwstr>
  </property>
  <property fmtid="{D5CDD505-2E9C-101B-9397-08002B2CF9AE}" pid="1263" name="Mendeley_Bookmark_Ls6NFP2z3a_3">
    <vt:lpwstr>TEM-2", "itemData": {"ISBN": "9781606236390", "author": [{"dropping-particle": "", "family": "Enders", "given": "Craig K.", "non-dropping-particle": "", "parse-names": false, "suffix": ""}], "edition": "1", "id": "ITEM-2", "issued": {"date-parts": [["2010</vt:lpwstr>
  </property>
  <property fmtid="{D5CDD505-2E9C-101B-9397-08002B2CF9AE}" pid="1264" name="Mendeley_Bookmark_Ls6NFP2z3a_4">
    <vt:lpwstr>"]]}, "number-of-pages": "377", "publisher-place": "New York, NY", "title": "Applied Missing Data Analysis", "type": "book"}, "uris": ["http://www.mendeley.com/documents/?uuid=5d1bb767-c2ae-4cf1-b842-1128f38d8b00"]}, {"id": "ITEM-3", "itemData": {"DOI": "</vt:lpwstr>
  </property>
  <property fmtid="{D5CDD505-2E9C-101B-9397-08002B2CF9AE}" pid="1265" name="Mendeley_Bookmark_Ls6NFP2z3a_5">
    <vt:lpwstr>10.1201/b11826", "ISBN": "9781439868249", "abstract": "Missing data form a problem in every scientific discipline, yet the techniques required to handle them are complicated and often lacking. One of the great ideas in statistical science\u2014multiple im</vt:lpwstr>
  </property>
  <property fmtid="{D5CDD505-2E9C-101B-9397-08002B2CF9AE}" pid="1266" name="Mendeley_Bookmark_Ls6NFP2z3a_6">
    <vt:lpwstr>putation\u2014fills gaps in the data with plausible values, the uncertainty of which is coded in the data itself. It also solves other problems, many of which are missing data problems in disguise. Flexible Imputation of Missing Data is supported by many </vt:lpwstr>
  </property>
  <property fmtid="{D5CDD505-2E9C-101B-9397-08002B2CF9AE}" pid="1267" name="Mendeley_Bookmark_Ls6NFP2z3a_7">
    <vt:lpwstr>examples using real data taken from the author's vast experience of collaborative research, and presents a practical guide for handling missing data under the framework of multiple imputation. Furthermore, detailed guidance of implementation in R using th</vt:lpwstr>
  </property>
  <property fmtid="{D5CDD505-2E9C-101B-9397-08002B2CF9AE}" pid="1268" name="Mendeley_Bookmark_Ls6NFP2z3a_8">
    <vt:lpwstr>e author\u2019s package {MICE} is included throughout the book. Assuming familiarity with basic statistical concepts and multivariate methods, Flexible Imputation of Missing Data is intended for two audiences: (Bio)statisticians, epidemiologists, and meth</vt:lpwstr>
  </property>
  <property fmtid="{D5CDD505-2E9C-101B-9397-08002B2CF9AE}" pid="1269" name="Mendeley_Bookmark_Ls6NFP2z3a_9">
    <vt:lpwstr>odologists in the social and health sciences Substantive researchers who do not call themselves statisticians, but who possess the necessary skills to understand the principles and to follow the recipes This graduate-tested book avoids mathematical and te</vt:lpwstr>
  </property>
  <property fmtid="{D5CDD505-2E9C-101B-9397-08002B2CF9AE}" pid="1270" name="Mendeley_Bookmark_MOKp41MEe9_1">
    <vt:lpwstr>ADDIN CSL_CITATION { "citationItems" : [ { "id" : "ITEM-1", "itemData" : { "author" : [ { "dropping-particle" : "", "family" : "Freckleton", "given" : "R. P.", "non-dropping-particle" : "", "parse-names" : false, "suffix" : "" }, { "dropping-particle" : "</vt:lpwstr>
  </property>
  <property fmtid="{D5CDD505-2E9C-101B-9397-08002B2CF9AE}" pid="1271" name="Mendeley_Bookmark_MOKp41MEe9_10">
    <vt:lpwstr>tion" : "(Felsenstein, 1985; Hansen &amp; Martins, 1996; Freckleton et al., 2002)", "previouslyFormattedCitation" : "(Felsenstein, 1985; Hansen &amp; Martins, 1996; Freckleton &lt;i&gt;et al.&lt;/i&gt;, 2002)" }, "properties" : { "noteIndex" : 0 }, "schema" : "https://github</vt:lpwstr>
  </property>
  <property fmtid="{D5CDD505-2E9C-101B-9397-08002B2CF9AE}" pid="1272" name="Mendeley_Bookmark_MOKp41MEe9_11">
    <vt:lpwstr>.com/citation-style-language/schema/raw/master/csl-citation.json" }</vt:lpwstr>
  </property>
  <property fmtid="{D5CDD505-2E9C-101B-9397-08002B2CF9AE}" pid="1273" name="Mendeley_Bookmark_MOKp41MEe9_2">
    <vt:lpwstr>", "family" : "Harvey", "given" : "P. H.", "non-dropping-particle" : "", "parse-names" : false, "suffix" : "" }, { "dropping-particle" : "", "family" : "Pagel", "given" : "M.", "non-dropping-particle" : "", "parse-names" : false, "suffix" : "" } ], "conta</vt:lpwstr>
  </property>
  <property fmtid="{D5CDD505-2E9C-101B-9397-08002B2CF9AE}" pid="1274" name="Mendeley_Bookmark_MOKp41MEe9_3">
    <vt:lpwstr>iner-title" : "The American naturalist", "id" : "ITEM-1", "issue" : "6", "issued" : { "date-parts" : [ [ "2002" ] ] }, "page" : "712-726", "title" : "Phylogenetic analysis and comparative data : a test and review of evidence", "type" : "article-journal", </vt:lpwstr>
  </property>
  <property fmtid="{D5CDD505-2E9C-101B-9397-08002B2CF9AE}" pid="1275" name="Mendeley_Bookmark_MOKp41MEe9_4">
    <vt:lpwstr>"volume" : "160" }, "uris" : [ "http://www.mendeley.com/documents/?uuid=ea5b8722-d7b1-4767-a0aa-156306197f61" ] }, { "id" : "ITEM-2", "itemData" : { "author" : [ { "dropping-particle" : "", "family" : "Felsenstein", "given" : "Joseph", "non-dropping-parti</vt:lpwstr>
  </property>
  <property fmtid="{D5CDD505-2E9C-101B-9397-08002B2CF9AE}" pid="1276" name="Mendeley_Bookmark_MOKp41MEe9_5">
    <vt:lpwstr>cle" : "", "parse-names" : false, "suffix" : "" } ], "container-title" : "The American Naturalist", "id" : "ITEM-2", "issue" : "1", "issued" : { "date-parts" : [ [ "1985" ] ] }, "page" : "1-15", "title" : "Phylogenies and the comparative method", "type" :</vt:lpwstr>
  </property>
  <property fmtid="{D5CDD505-2E9C-101B-9397-08002B2CF9AE}" pid="1277" name="Mendeley_Bookmark_MOKp41MEe9_6">
    <vt:lpwstr> "article-journal", "volume" : "125" }, "uris" : [ "http://www.mendeley.com/documents/?uuid=2b05970b-da9c-4409-b21b-228abd835f8d" ] }, { "id" : "ITEM-3", "itemData" : { "author" : [ { "dropping-particle" : "", "family" : "Hansen", "given" : "Thomas F.", "</vt:lpwstr>
  </property>
  <property fmtid="{D5CDD505-2E9C-101B-9397-08002B2CF9AE}" pid="1278" name="Mendeley_Bookmark_MOKp41MEe9_7">
    <vt:lpwstr>non-dropping-particle" : "", "parse-names" : false, "suffix" : "" }, { "dropping-particle" : "", "family" : "Martins", "given" : "Emilia P.", "non-dropping-particle" : "", "parse-names" : false, "suffix" : "" } ], "container-title" : "Evolution", "id" : "</vt:lpwstr>
  </property>
  <property fmtid="{D5CDD505-2E9C-101B-9397-08002B2CF9AE}" pid="1279" name="Mendeley_Bookmark_MOKp41MEe9_8">
    <vt:lpwstr>ITEM-3", "issue" : "4", "issued" : { "date-parts" : [ [ "1996" ] ] }, "page" : "1404-1417", "title" : "Translating between microevolutionary process and macroevolutionary patterns: correlation structure of interspecific data", "type" : "article-journal", </vt:lpwstr>
  </property>
  <property fmtid="{D5CDD505-2E9C-101B-9397-08002B2CF9AE}" pid="1280" name="Mendeley_Bookmark_MOKp41MEe9_9">
    <vt:lpwstr>"volume" : "50" }, "uris" : [ "http://www.mendeley.com/documents/?uuid=7583e339-3ac5-4b2c-a7da-c5cee093993b" ] } ], "mendeley" : { "formattedCitation" : "(Felsenstein, 1985; Hansen &amp; Martins, 1996; Freckleton &lt;i&gt;et al.&lt;/i&gt;, 2002)", "plainTextFormattedCita</vt:lpwstr>
  </property>
  <property fmtid="{D5CDD505-2E9C-101B-9397-08002B2CF9AE}" pid="1281" name="Mendeley_Bookmark_MYdR4ShNte_1">
    <vt:lpwstr>ADDIN CSL_CITATION {"citationItems": [{"id": "ITEM-1", "itemData": {"author": [{"dropping-particle": "", "family": "Rubin", "given": "D.B", "non-dropping-particle": "", "parse-names": false, "suffix": ""}], "container-title": "Biometrika", "id": "ITEM-1",</vt:lpwstr>
  </property>
  <property fmtid="{D5CDD505-2E9C-101B-9397-08002B2CF9AE}" pid="1282" name="Mendeley_Bookmark_MYdR4ShNte_2">
    <vt:lpwstr> "issue": "3", "issued": {"date-parts": [["1976"]]}, "page": "581-592", "title": "Inference and missing data", "type": "article-journal", "volume": "63"}, "uris": ["http://www.mendeley.com/documents/?uuid=a43dc241-f035-41f4-9a0d-d0a4e08d0898"]}], "mendele</vt:lpwstr>
  </property>
  <property fmtid="{D5CDD505-2E9C-101B-9397-08002B2CF9AE}" pid="1283" name="Mendeley_Bookmark_MYdR4ShNte_3">
    <vt:lpwstr>y": {"formattedCitation": "(Rubin 1976)", "plainTextFormattedCitation": "(Rubin 1976)", "previouslyFormattedCitation": "(Rubin 1976)"}, "properties": {"noteIndex": 0}, "schema": "https://github.com/citation-style-language/schema/raw/master/csl-citation.js</vt:lpwstr>
  </property>
  <property fmtid="{D5CDD505-2E9C-101B-9397-08002B2CF9AE}" pid="1284" name="Mendeley_Bookmark_MYdR4ShNte_4">
    <vt:lpwstr>on"}</vt:lpwstr>
  </property>
  <property fmtid="{D5CDD505-2E9C-101B-9397-08002B2CF9AE}" pid="1285" name="Mendeley_Bookmark_NBZOhV2k5h_1">
    <vt:lpwstr>ADDIN CSL_CITATION {"citationItems": [{"id": "ITEM-1", "itemData": {"DOI": "10.1086/426002", "ISBN": "0003-0147", "ISSN": "0003-0147", "PMID": "21963949", "abstract": "Biologists employ phylogenetic comparative methods to study adaptive evolution. However</vt:lpwstr>
  </property>
  <property fmtid="{D5CDD505-2E9C-101B-9397-08002B2CF9AE}" pid="1286" name="Mendeley_Bookmark_NBZOhV2k5h_10">
    <vt:lpwstr>homas F", "non-dropping-particle": "", "parse-names": false, "suffix": ""}], "container-title": "Evolution", "id": "ITEM-2", "issue": "5", "issued": {"date-parts": [["1997"]]}, "page": "1341-1351", "title": "Stabilizing selection and the comparative analy</vt:lpwstr>
  </property>
  <property fmtid="{D5CDD505-2E9C-101B-9397-08002B2CF9AE}" pid="1287" name="Mendeley_Bookmark_NBZOhV2k5h_11">
    <vt:lpwstr>sis of adaptation", "type": "article-journal", "volume": "51"}, "uris": ["http://www.mendeley.com/documents/?uuid=cde59c07-efd3-4fda-81ab-559be503a796"]}], "mendeley": {"formattedCitation": "(Butler and King 2004; Hansen 1997b)", "plainTextFormattedCitati</vt:lpwstr>
  </property>
  <property fmtid="{D5CDD505-2E9C-101B-9397-08002B2CF9AE}" pid="1288" name="Mendeley_Bookmark_NBZOhV2k5h_12">
    <vt:lpwstr>on": "(Butler and King 2004; Hansen 1997b)", "previouslyFormattedCitation": "(Butler and King 2004; Hansen 1997b)"}, "properties": {"noteIndex": 0}, "schema": "https://github.com/citation-style-language/schema/raw/master/csl-citation.json"}</vt:lpwstr>
  </property>
  <property fmtid="{D5CDD505-2E9C-101B-9397-08002B2CF9AE}" pid="1289" name="Mendeley_Bookmark_NBZOhV2k5h_2">
    <vt:lpwstr>, none of the popular methods model selection directly.We explain and develop a method based on the Ornstein-Uhlenbeck (OU) process, first proposed by Hansen. Ornstein-Uhlenbeck models incorporate both selection and drift and are thus qualitatively differ</vt:lpwstr>
  </property>
  <property fmtid="{D5CDD505-2E9C-101B-9397-08002B2CF9AE}" pid="1290" name="Mendeley_Bookmark_NBZOhV2k5h_3">
    <vt:lpwstr>ent from, and more general than, pure drift models based on Brownian motion. Most importantly,OU models possess selective optima that formalize the notion of adaptive zone. In this article, we develop the method for one quantitative character, discuss int</vt:lpwstr>
  </property>
  <property fmtid="{D5CDD505-2E9C-101B-9397-08002B2CF9AE}" pid="1291" name="Mendeley_Bookmark_NBZOhV2k5h_4">
    <vt:lpwstr>erpretations of its parameters, and provide code implementing the method. Our approach allows us to translate hypotheses regarding adaptation in different selective regimes into explicit models, to test the models against data using maximum-likelihood-bas</vt:lpwstr>
  </property>
  <property fmtid="{D5CDD505-2E9C-101B-9397-08002B2CF9AE}" pid="1292" name="Mendeley_Bookmark_NBZOhV2k5h_5">
    <vt:lpwstr>ed model selection techniques, and to infer details of the evolutionary process. We illustrate the method using two worked examples. Relative to existing approaches, the direct modeling approach we demonstrate allows one to explore more detailed hypothese</vt:lpwstr>
  </property>
  <property fmtid="{D5CDD505-2E9C-101B-9397-08002B2CF9AE}" pid="1293" name="Mendeley_Bookmark_NBZOhV2k5h_6">
    <vt:lpwstr>s and to utilize more of the information content of comparative data sets than existing methods. Moreover, the use of a model selection framework to simultaneously compare a variety of hypotheses advances our ability to assess alternative evolutionary exp</vt:lpwstr>
  </property>
  <property fmtid="{D5CDD505-2E9C-101B-9397-08002B2CF9AE}" pid="1294" name="Mendeley_Bookmark_NBZOhV2k5h_7">
    <vt:lpwstr>lanations.", "author": [{"dropping-particle": "", "family": "Butler", "given": "Marguerite\u00a0A.", "non-dropping-particle": "", "parse-names": false, "suffix": ""}, {"dropping-particle": "", "family": "King", "given": "Aaron\u00a0A.", "non-dropping-part</vt:lpwstr>
  </property>
  <property fmtid="{D5CDD505-2E9C-101B-9397-08002B2CF9AE}" pid="1295" name="Mendeley_Bookmark_NBZOhV2k5h_8">
    <vt:lpwstr>icle": "", "parse-names": false, "suffix": ""}], "container-title": "The American Naturalist", "id": "ITEM-1", "issue": "6", "issued": {"date-parts": [["2004"]]}, "page": "683-695", "title": "Phylogenetic Comparative Analysis: A Modeling Approach for Adap</vt:lpwstr>
  </property>
  <property fmtid="{D5CDD505-2E9C-101B-9397-08002B2CF9AE}" pid="1296" name="Mendeley_Bookmark_NBZOhV2k5h_9">
    <vt:lpwstr>tive Evolution APP", "type": "article-journal", "volume": "164"}, "uris": ["http://www.mendeley.com/documents/?uuid=ba44feee-1178-4068-8a08-7389944da683"]}, {"id": "ITEM-2", "itemData": {"author": [{"dropping-particle": "", "family": "Hansen", "given": "T</vt:lpwstr>
  </property>
  <property fmtid="{D5CDD505-2E9C-101B-9397-08002B2CF9AE}" pid="1297" name="Mendeley_Bookmark_O1JxDkkul6_1">
    <vt:lpwstr>ADDIN CSL_CITATION {"citationItems": [{"id": "ITEM-1", "itemData": {"author": [{"dropping-particle": "", "family": "Hansen", "given": "Thomas F.", "non-dropping-particle": "", "parse-names": false, "suffix": ""}, {"dropping-particle": "", "family": "Marti</vt:lpwstr>
  </property>
  <property fmtid="{D5CDD505-2E9C-101B-9397-08002B2CF9AE}" pid="1298" name="Mendeley_Bookmark_O1JxDkkul6_10">
    <vt:lpwstr>uan", "non-dropping-particle": "", "parse-names": false, "suffix": ""}, {"dropping-particle": "", "family": "Boettiger", "given": "Carl", "non-dropping-particle": "", "parse-names": false, "suffix": ""}, {"dropping-particle": "", "family": "O'Meara", "giv</vt:lpwstr>
  </property>
  <property fmtid="{D5CDD505-2E9C-101B-9397-08002B2CF9AE}" pid="1299" name="Mendeley_Bookmark_O1JxDkkul6_11">
    <vt:lpwstr>en": "Brian C.", "non-dropping-particle": "", "parse-names": false, "suffix": ""}], "container-title": "Evolution", "id": "ITEM-2", "issue": "8", "issued": {"date-parts": [["2012"]]}, "page": "2369-2383", "title": "Modeling stabilizing selection: Expandin</vt:lpwstr>
  </property>
  <property fmtid="{D5CDD505-2E9C-101B-9397-08002B2CF9AE}" pid="1300" name="Mendeley_Bookmark_O1JxDkkul6_12">
    <vt:lpwstr>g the Ornstein-Uhlenbeck model of adaptive evolution", "type": "article-journal", "volume": "66"}, "uris": ["http://www.mendeley.com/documents/?uuid=57fbecc5-56cb-4f6c-84fe-9aadd7336e5a"]}], "mendeley": {"formattedCitation": "(Beaulieu et al. 2012a; Hanse</vt:lpwstr>
  </property>
  <property fmtid="{D5CDD505-2E9C-101B-9397-08002B2CF9AE}" pid="1301" name="Mendeley_Bookmark_O1JxDkkul6_13">
    <vt:lpwstr>n and Martins 1996)", "plainTextFormattedCitation": "(Beaulieu et al. 2012a; Hansen and Martins 1996)", "previouslyFormattedCitation": "(Beaulieu et al. 2012a; Hansen and Martins 1996)"}, "properties": {"noteIndex": 0}, "schema": "https://github.com/citat</vt:lpwstr>
  </property>
  <property fmtid="{D5CDD505-2E9C-101B-9397-08002B2CF9AE}" pid="1302" name="Mendeley_Bookmark_O1JxDkkul6_14">
    <vt:lpwstr>ion-style-language/schema/raw/master/csl-citation.json"}</vt:lpwstr>
  </property>
  <property fmtid="{D5CDD505-2E9C-101B-9397-08002B2CF9AE}" pid="1303" name="Mendeley_Bookmark_O1JxDkkul6_2">
    <vt:lpwstr>ns", "given": "Emilia P.", "non-dropping-particle": "", "parse-names": false, "suffix": ""}], "container-title": "Evolution", "id": "ITEM-1", "issue": "4", "issued": {"date-parts": [["1996"]]}, "page": "1404-1417", "title": "Translating between microevolu</vt:lpwstr>
  </property>
  <property fmtid="{D5CDD505-2E9C-101B-9397-08002B2CF9AE}" pid="1304" name="Mendeley_Bookmark_O1JxDkkul6_3">
    <vt:lpwstr>tionary process and macroevolutionary patterns: correlation structure of interspecific data", "type": "article-journal", "volume": "50"}, "uris": ["http://www.mendeley.com/documents/?uuid=7583e339-3ac5-4b2c-a7da-c5cee093993b"]}, {"id": "ITEM-2", "itemData</vt:lpwstr>
  </property>
  <property fmtid="{D5CDD505-2E9C-101B-9397-08002B2CF9AE}" pid="1305" name="Mendeley_Bookmark_O1JxDkkul6_4">
    <vt:lpwstr>": {"DOI": "10.1111/j.1558-5646.2012.01619.x", "ISBN": "1558-5646", "ISSN": "00143820", "PMID": "22834738", "abstract": "Comparative methods used to study patterns of evolutionary change in a continuous trait on a phylogeny range from Brownian motion proc</vt:lpwstr>
  </property>
  <property fmtid="{D5CDD505-2E9C-101B-9397-08002B2CF9AE}" pid="1306" name="Mendeley_Bookmark_O1JxDkkul6_5">
    <vt:lpwstr>esses to models where the trait is assumed to evolve according to an Ornstein-Uhlenbeck (OU) process. Although these models have proved useful in a variety of contexts, they still do not cover all the scenarios biologists want to examine. For models based</vt:lpwstr>
  </property>
  <property fmtid="{D5CDD505-2E9C-101B-9397-08002B2CF9AE}" pid="1307" name="Mendeley_Bookmark_O1JxDkkul6_6">
    <vt:lpwstr> on the OU process, model complexity is restricted in current implementations by assuming that the rate of stochastic motion and the strength of selection do not vary among selective regimes. Here, we expand the OU model of adaptive evolution to include m</vt:lpwstr>
  </property>
  <property fmtid="{D5CDD505-2E9C-101B-9397-08002B2CF9AE}" pid="1308" name="Mendeley_Bookmark_O1JxDkkul6_7">
    <vt:lpwstr>odels that variously relax the assumption of a constant rate and strength of selection. In its most general form, the methods described here can assign each selective regime a separate trait optimum, a rate of stochastic motion parameter, and a parameter </vt:lpwstr>
  </property>
  <property fmtid="{D5CDD505-2E9C-101B-9397-08002B2CF9AE}" pid="1309" name="Mendeley_Bookmark_O1JxDkkul6_8">
    <vt:lpwstr>for the strength of selection. We use simulations to show that our models can detect meaningful differences in the evolutionary process, especially with larger sample sizes. We also illustrate our method using an empirical example of genome size evolution</vt:lpwstr>
  </property>
  <property fmtid="{D5CDD505-2E9C-101B-9397-08002B2CF9AE}" pid="1310" name="Mendeley_Bookmark_O1JxDkkul6_9">
    <vt:lpwstr> within a large flowering plant clade.", "author": [{"dropping-particle": "", "family": "Beaulieu", "given": "Jeremy M.", "non-dropping-particle": "", "parse-names": false, "suffix": ""}, {"dropping-particle": "", "family": "Jhwueng", "given": "Dwueng Chw</vt:lpwstr>
  </property>
  <property fmtid="{D5CDD505-2E9C-101B-9397-08002B2CF9AE}" pid="1311" name="Mendeley_Bookmark_OGFOto7joT_1">
    <vt:lpwstr>ADDIN CSL_CITATION { "citationItems" : [ { "id" : "ITEM-1", "itemData" : { "DOI" : "10.1111/2041-210X.12111", "ISSN" : "2041210X", "author" : [ { "dropping-particle" : "", "family" : "Gu\u00e9nard", "given" : "Guillaume", "non-dropping-particle" : "", "pa</vt:lpwstr>
  </property>
  <property fmtid="{D5CDD505-2E9C-101B-9397-08002B2CF9AE}" pid="1312" name="Mendeley_Bookmark_OGFOto7joT_2">
    <vt:lpwstr>rse-names" : false, "suffix" : "" }, { "dropping-particle" : "", "family" : "Legendre", "given" : "Pierre", "non-dropping-particle" : "", "parse-names" : false, "suffix" : "" }, { "dropping-particle" : "", "family" : "Peres-Neto", "given" : "Pedro", "non-</vt:lpwstr>
  </property>
  <property fmtid="{D5CDD505-2E9C-101B-9397-08002B2CF9AE}" pid="1313" name="Mendeley_Bookmark_OGFOto7joT_3">
    <vt:lpwstr>dropping-particle" : "", "parse-names" : false, "suffix" : "" } ], "container-title" : "Methods in Ecology and Evolution", "id" : "ITEM-1", "issue" : "12", "issued" : { "date-parts" : [ [ "2013", "12", "23" ] ] }, "page" : "1120-1131", "title" : "Phylogen</vt:lpwstr>
  </property>
  <property fmtid="{D5CDD505-2E9C-101B-9397-08002B2CF9AE}" pid="1314" name="Mendeley_Bookmark_OGFOto7joT_4">
    <vt:lpwstr>etic eigenvector maps: a framework to model and predict species traits", "type" : "article-journal", "volume" : "4" }, "uris" : [ "http://www.mendeley.com/documents/?uuid=2d1a424b-47af-4b2d-a862-70b27aa18dcd" ] } ], "mendeley" : { "formattedCitation" : "(</vt:lpwstr>
  </property>
  <property fmtid="{D5CDD505-2E9C-101B-9397-08002B2CF9AE}" pid="1315" name="Mendeley_Bookmark_OGFOto7joT_5">
    <vt:lpwstr>Gu\u00e9nard &lt;i&gt;et al.&lt;/i&gt;, 2013)", "plainTextFormattedCitation" : "(Gu\u00e9nard et al., 2013)", "previouslyFormattedCitation" : "(Gu\u00e9nard &lt;i&gt;et al.&lt;/i&gt;, 2013)" }, "properties" : { "noteIndex" : 0 }, "schema" : "https://github.com/citation-style-lan</vt:lpwstr>
  </property>
  <property fmtid="{D5CDD505-2E9C-101B-9397-08002B2CF9AE}" pid="1316" name="Mendeley_Bookmark_OGFOto7joT_6">
    <vt:lpwstr>guage/schema/raw/master/csl-citation.json" }</vt:lpwstr>
  </property>
  <property fmtid="{D5CDD505-2E9C-101B-9397-08002B2CF9AE}" pid="1317" name="Mendeley_Bookmark_ONWZFEawMF_1">
    <vt:lpwstr>ADDIN CSL_CITATION {"citationItems": [{"id": "ITEM-1", "itemData": {"DOI": "10.1111/j.2041-210X.2012.00196.x", "ISBN": "2041-210X", "ISSN": "2041210X", "abstract": "Phylogenetic signal is the tendency of related species to resemble each other more than sp</vt:lpwstr>
  </property>
  <property fmtid="{D5CDD505-2E9C-101B-9397-08002B2CF9AE}" pid="1318" name="Mendeley_Bookmark_ONWZFEawMF_10">
    <vt:lpwstr>ree generalizable. They are particularly useful in comparative analyses, when requiring a proxy for niche similarity, and in con- servation studies that explore phylogenetic loss associated with extinction risks of specific clades.", "author": [{"dropping</vt:lpwstr>
  </property>
  <property fmtid="{D5CDD505-2E9C-101B-9397-08002B2CF9AE}" pid="1319" name="Mendeley_Bookmark_ONWZFEawMF_11">
    <vt:lpwstr>-particle": "", "family": "M\u00fcnkem\u00fcller", "given": "Tamara", "non-dropping-particle": "", "parse-names": false, "suffix": ""}, {"dropping-particle": "", "family": "Lavergne", "given": "S\u00e9bastien", "non-dropping-particle": "", "parse-names": </vt:lpwstr>
  </property>
  <property fmtid="{D5CDD505-2E9C-101B-9397-08002B2CF9AE}" pid="1320" name="Mendeley_Bookmark_ONWZFEawMF_12">
    <vt:lpwstr>false, "suffix": ""}, {"dropping-particle": "", "family": "Bzeznik", "given": "Bruno", "non-dropping-particle": "", "parse-names": false, "suffix": ""}, {"dropping-particle": "", "family": "Dray", "given": "St\u00e9phane", "non-dropping-particle": "", "pa</vt:lpwstr>
  </property>
  <property fmtid="{D5CDD505-2E9C-101B-9397-08002B2CF9AE}" pid="1321" name="Mendeley_Bookmark_ONWZFEawMF_13">
    <vt:lpwstr>rse-names": false, "suffix": ""}, {"dropping-particle": "", "family": "Jombart", "given": "Thibaut", "non-dropping-particle": "", "parse-names": false, "suffix": ""}, {"dropping-particle": "", "family": "Schiffers", "given": "Katja", "non-dropping-particl</vt:lpwstr>
  </property>
  <property fmtid="{D5CDD505-2E9C-101B-9397-08002B2CF9AE}" pid="1322" name="Mendeley_Bookmark_ONWZFEawMF_14">
    <vt:lpwstr>e": "", "parse-names": false, "suffix": ""}, {"dropping-particle": "", "family": "Thuiller", "given": "Wilfried", "non-dropping-particle": "", "parse-names": false, "suffix": ""}], "container-title": "Methods in Ecology and Evolution", "id": "ITEM-1", "is</vt:lpwstr>
  </property>
  <property fmtid="{D5CDD505-2E9C-101B-9397-08002B2CF9AE}" pid="1323" name="Mendeley_Bookmark_ONWZFEawMF_15">
    <vt:lpwstr>sued": {"date-parts": [["2012"]]}, "page": "743-756", "title": "How to measure and test phylogenetic signal", "type": "article-journal", "volume": "3"}, "uris": ["http://www.mendeley.com/documents/?uuid=c2a2ed6e-bf71-4206-8158-cb6d16a3a901"]}], "mendeley"</vt:lpwstr>
  </property>
  <property fmtid="{D5CDD505-2E9C-101B-9397-08002B2CF9AE}" pid="1324" name="Mendeley_Bookmark_ONWZFEawMF_16">
    <vt:lpwstr>: {"formattedCitation": "(M\u00fcnkem\u00fcller et al. 2012)", "plainTextFormattedCitation": "(M\u00fcnkem\u00fcller et al. 2012)", "previouslyFormattedCitation": "(M\u00fcnkem\u00fcller et al. 2012)"}, "properties": {"noteIndex": 0}, "schema": "https://g</vt:lpwstr>
  </property>
  <property fmtid="{D5CDD505-2E9C-101B-9397-08002B2CF9AE}" pid="1325" name="Mendeley_Bookmark_ONWZFEawMF_17">
    <vt:lpwstr>ithub.com/citation-style-language/schema/raw/master/csl-citation.json"}</vt:lpwstr>
  </property>
  <property fmtid="{D5CDD505-2E9C-101B-9397-08002B2CF9AE}" pid="1326" name="Mendeley_Bookmark_ONWZFEawMF_2">
    <vt:lpwstr>ecies drawn at randomfromthe same tree. This pattern is of considerable interest in a range of ecological and evolutionary research areas, and various indices have been proposed for quantifying it. Unfortunately, these indices often lead to contrasting re</vt:lpwstr>
  </property>
  <property fmtid="{D5CDD505-2E9C-101B-9397-08002B2CF9AE}" pid="1327" name="Mendeley_Bookmark_ONWZFEawMF_3">
    <vt:lpwstr>sults, and guidelines for choosing themost appro- priate index are lacking. Here, we compare the performance of four commonly used indices using simulated data. Data were generated with numerical simulations of trait evolution along phylogenetic trees und</vt:lpwstr>
  </property>
  <property fmtid="{D5CDD505-2E9C-101B-9397-08002B2CF9AE}" pid="1328" name="Mendeley_Bookmark_ONWZFEawMF_4">
    <vt:lpwstr>er a variety of evolutionary models. Weinvestigated the sensitivity of the approaches to the size of phylogenies, the resolution of tree structure and the availability of branch length information, examining both the response of the selected indices and t</vt:lpwstr>
  </property>
  <property fmtid="{D5CDD505-2E9C-101B-9397-08002B2CF9AE}" pid="1329" name="Mendeley_Bookmark_ONWZFEawMF_5">
    <vt:lpwstr>he power of the associated statistical tests. We found that under a Brownian motion (BM) model of trait evolution, Abouheif\u2019s Cmean and Pagel\u2019s k performed well and substantially better than Moran\u2019s I and Blomberg\u2019s K.Pagel\u2019s k pr</vt:lpwstr>
  </property>
  <property fmtid="{D5CDD505-2E9C-101B-9397-08002B2CF9AE}" pid="1330" name="Mendeley_Bookmark_ONWZFEawMF_6">
    <vt:lpwstr>ovided a reliable effect size measure and performed better for discriminating between more complex models of trait evolution, but was computationally more demanding than Abouheif\u2019s Cmean. Blomberg\u2019sKwasmost suitable to capture the effects of cha</vt:lpwstr>
  </property>
  <property fmtid="{D5CDD505-2E9C-101B-9397-08002B2CF9AE}" pid="1331" name="Mendeley_Bookmark_ONWZFEawMF_7">
    <vt:lpwstr>nging evolutionary rates in simu- lation experiments. Interestingly, sample size influenced not only the uncertainty but also the expected values ofmost indices,while polytomies and missing branch length information had only negligible impacts. We propose</vt:lpwstr>
  </property>
  <property fmtid="{D5CDD505-2E9C-101B-9397-08002B2CF9AE}" pid="1332" name="Mendeley_Bookmark_ONWZFEawMF_8">
    <vt:lpwstr> guidelines for choosing among indices, depending on (a) their sensitivity to true underlying patterns of phylogenetic signal, (b) whether a test or a quantitative measure is required and (c) their sensitivities to different topologies of phylogenies. The</vt:lpwstr>
  </property>
  <property fmtid="{D5CDD505-2E9C-101B-9397-08002B2CF9AE}" pid="1333" name="Mendeley_Bookmark_ONWZFEawMF_9">
    <vt:lpwstr>se guidelines aimto better assess phylogenetic signal and distinguish it fromrandomtrait distributions. They were developed under the assumption of BM, and additional simulations with more complex trait evolution models show that they are to a certain deg</vt:lpwstr>
  </property>
  <property fmtid="{D5CDD505-2E9C-101B-9397-08002B2CF9AE}" pid="1334" name="Mendeley_Bookmark_OX45tlSyHi_1">
    <vt:lpwstr>ADDIN CSL_CITATION { "citationItems" : [ { "id" : "ITEM-1", "itemData" : { "DOI" : "10.1093/bioinformatics/btg412", "ISSN" : "1367-4803", "author" : [ { "dropping-particle" : "", "family" : "Paradis", "given" : "E.", "non-dropping-particle" : "", "parse-n</vt:lpwstr>
  </property>
  <property fmtid="{D5CDD505-2E9C-101B-9397-08002B2CF9AE}" pid="1335" name="Mendeley_Bookmark_OX45tlSyHi_2">
    <vt:lpwstr>ames" : false, "suffix" : "" }, { "dropping-particle" : "", "family" : "Claude", "given" : "J.", "non-dropping-particle" : "", "parse-names" : false, "suffix" : "" }, { "dropping-particle" : "", "family" : "Strimmer", "given" : "K.", "non-dropping-particl</vt:lpwstr>
  </property>
  <property fmtid="{D5CDD505-2E9C-101B-9397-08002B2CF9AE}" pid="1336" name="Mendeley_Bookmark_OX45tlSyHi_3">
    <vt:lpwstr>e" : "", "parse-names" : false, "suffix" : "" } ], "container-title" : "Bioinformatics", "id" : "ITEM-1", "issue" : "2", "issued" : { "date-parts" : [ [ "2004" ] ] }, "page" : "289-290", "title" : "APE: Analyses of phylogenetics and evolution in R languag</vt:lpwstr>
  </property>
  <property fmtid="{D5CDD505-2E9C-101B-9397-08002B2CF9AE}" pid="1337" name="Mendeley_Bookmark_OX45tlSyHi_4">
    <vt:lpwstr>e", "type" : "article-journal", "volume" : "20" }, "uris" : [ "http://www.mendeley.com/documents/?uuid=79363b3c-ba6b-4162-8740-4d6e2df79a1f" ] } ], "mendeley" : { "formattedCitation" : "(Paradis &lt;i&gt;et al.&lt;/i&gt;, 2004)", "plainTextFormattedCitation" : "(Para</vt:lpwstr>
  </property>
  <property fmtid="{D5CDD505-2E9C-101B-9397-08002B2CF9AE}" pid="1338" name="Mendeley_Bookmark_OX45tlSyHi_5">
    <vt:lpwstr>dis et al., 2004)", "previouslyFormattedCitation" : "(Paradis &lt;i&gt;et al.&lt;/i&gt;, 2004)" }, "properties" : { "noteIndex" : 0 }, "schema" : "https://github.com/citation-style-language/schema/raw/master/csl-citation.json" }</vt:lpwstr>
  </property>
  <property fmtid="{D5CDD505-2E9C-101B-9397-08002B2CF9AE}" pid="1339" name="Mendeley_Bookmark_OYkcK9yAFs_1">
    <vt:lpwstr>ADDIN CSL_CITATION { "citationItems" : [ { "id" : "ITEM-1", "itemData" : { "DOI" : "10.1111/2041-210X.12232", "ISSN" : "2041210X", "PMID" : "18823677", "author" : [ { "dropping-particle" : "", "family" : "Penone", "given" : "Caterina", "non-dropping-parti</vt:lpwstr>
  </property>
  <property fmtid="{D5CDD505-2E9C-101B-9397-08002B2CF9AE}" pid="1340" name="Mendeley_Bookmark_OYkcK9yAFs_10">
    <vt:lpwstr>non-dropping-particle" : "", "parse-names" : false, "suffix" : "" }, { "dropping-particle" : "", "family" : "Ara\u00fajo", "given" : "Miguel B.", "non-dropping-particle" : "", "parse-names" : false, "suffix" : "" }, { "dropping-particle" : "", "family" : </vt:lpwstr>
  </property>
  <property fmtid="{D5CDD505-2E9C-101B-9397-08002B2CF9AE}" pid="1341" name="Mendeley_Bookmark_OYkcK9yAFs_11">
    <vt:lpwstr>"Diniz-Filho", "given" : "Jos\u00e9 Alexandre F.", "non-dropping-particle" : "", "parse-names" : false, "suffix" : "" }, { "dropping-particle" : "", "family" : "Kollmann", "given" : "Johannes", "non-dropping-particle" : "", "parse-names" : false, "suffix"</vt:lpwstr>
  </property>
  <property fmtid="{D5CDD505-2E9C-101B-9397-08002B2CF9AE}" pid="1342" name="Mendeley_Bookmark_OYkcK9yAFs_12">
    <vt:lpwstr> : "" }, { "dropping-particle" : "", "family" : "Nogu\u00e9s-Bravo", "given" : "David", "non-dropping-particle" : "", "parse-names" : false, "suffix" : "" }, { "dropping-particle" : "", "family" : "Normand", "given" : "Signe", "non-dropping-particle" : ""</vt:lpwstr>
  </property>
  <property fmtid="{D5CDD505-2E9C-101B-9397-08002B2CF9AE}" pid="1343" name="Mendeley_Bookmark_OYkcK9yAFs_13">
    <vt:lpwstr>, "parse-names" : false, "suffix" : "" }, { "dropping-particle" : "", "family" : "Rodr\u00edguez", "given" : "Miguel A.", "non-dropping-particle" : "", "parse-names" : false, "suffix" : "" }, { "dropping-particle" : "", "family" : "Garc\u00eda-Vald\u00e9s</vt:lpwstr>
  </property>
  <property fmtid="{D5CDD505-2E9C-101B-9397-08002B2CF9AE}" pid="1344" name="Mendeley_Bookmark_OYkcK9yAFs_14">
    <vt:lpwstr>", "given" : "Ra\u00fal", "non-dropping-particle" : "", "parse-names" : false, "suffix" : "" }, { "dropping-particle" : "", "family" : "Valladares", "given" : "Fernando", "non-dropping-particle" : "", "parse-names" : false, "suffix" : "" }, { "dropping-pa</vt:lpwstr>
  </property>
  <property fmtid="{D5CDD505-2E9C-101B-9397-08002B2CF9AE}" pid="1345" name="Mendeley_Bookmark_OYkcK9yAFs_15">
    <vt:lpwstr>rticle" : "", "family" : "Zavala", "given" : "Miguel A.", "non-dropping-particle" : "", "parse-names" : false, "suffix" : "" }, { "dropping-particle" : "", "family" : "Svenning", "given" : "Jens-Christian", "non-dropping-particle" : "", "parse-names" : fa</vt:lpwstr>
  </property>
  <property fmtid="{D5CDD505-2E9C-101B-9397-08002B2CF9AE}" pid="1346" name="Mendeley_Bookmark_OYkcK9yAFs_16">
    <vt:lpwstr>lse, "suffix" : "" } ], "container-title" : "Global Ecology and Biogeography", "id" : "ITEM-2", "issue" : "5", "issued" : { "date-parts" : [ [ "2017", "5" ] ] }, "page" : "553-562", "title" : "Phylogeny and the prediction of tree functional diversity acro</vt:lpwstr>
  </property>
  <property fmtid="{D5CDD505-2E9C-101B-9397-08002B2CF9AE}" pid="1347" name="Mendeley_Bookmark_OYkcK9yAFs_17">
    <vt:lpwstr>ss novel continental settings", "type" : "article-journal", "volume" : "26" }, "uris" : [ "http://www.mendeley.com/documents/?uuid=ef2e587e-00eb-499f-b3b3-64d7bab68fec" ] }, { "id" : "ITEM-3", "itemData" : { "DOI" : "10.1111/geb.12335", "ISSN" : "1466822X</vt:lpwstr>
  </property>
  <property fmtid="{D5CDD505-2E9C-101B-9397-08002B2CF9AE}" pid="1348" name="Mendeley_Bookmark_OYkcK9yAFs_18">
    <vt:lpwstr>", "author" : [ { "dropping-particle" : "", "family" : "Schrodt", "given" : "Franziska", "non-dropping-particle" : "", "parse-names" : false, "suffix" : "" }, { "dropping-particle" : "", "family" : "Kattge", "given" : "Jens", "non-dropping-particle" : "",</vt:lpwstr>
  </property>
  <property fmtid="{D5CDD505-2E9C-101B-9397-08002B2CF9AE}" pid="1349" name="Mendeley_Bookmark_OYkcK9yAFs_19">
    <vt:lpwstr> "parse-names" : false, "suffix" : "" }, { "dropping-particle" : "", "family" : "Shan", "given" : "Hanhuai", "non-dropping-particle" : "", "parse-names" : false, "suffix" : "" }, { "dropping-particle" : "", "family" : "Fazayeli", "given" : "Farideh", "non</vt:lpwstr>
  </property>
  <property fmtid="{D5CDD505-2E9C-101B-9397-08002B2CF9AE}" pid="1350" name="Mendeley_Bookmark_OYkcK9yAFs_2">
    <vt:lpwstr>cle" : "", "parse-names" : false, "suffix" : "" }, { "dropping-particle" : "", "family" : "Davidson", "given" : "Ana D.", "non-dropping-particle" : "", "parse-names" : false, "suffix" : "" }, { "dropping-particle" : "", "family" : "Shoemaker", "given" : "</vt:lpwstr>
  </property>
  <property fmtid="{D5CDD505-2E9C-101B-9397-08002B2CF9AE}" pid="1351" name="Mendeley_Bookmark_OYkcK9yAFs_20">
    <vt:lpwstr>-dropping-particle" : "", "parse-names" : false, "suffix" : "" }, { "dropping-particle" : "", "family" : "Joswig", "given" : "Julia", "non-dropping-particle" : "", "parse-names" : false, "suffix" : "" }, { "dropping-particle" : "", "family" : "Banerjee", </vt:lpwstr>
  </property>
  <property fmtid="{D5CDD505-2E9C-101B-9397-08002B2CF9AE}" pid="1352" name="Mendeley_Bookmark_OYkcK9yAFs_21">
    <vt:lpwstr>"given" : "Arindam", "non-dropping-particle" : "", "parse-names" : false, "suffix" : "" }, { "dropping-particle" : "", "family" : "Reichstein", "given" : "Markus", "non-dropping-particle" : "", "parse-names" : false, "suffix" : "" }, { "dropping-particle"</vt:lpwstr>
  </property>
  <property fmtid="{D5CDD505-2E9C-101B-9397-08002B2CF9AE}" pid="1353" name="Mendeley_Bookmark_OYkcK9yAFs_22">
    <vt:lpwstr> : "", "family" : "B\u00f6nisch", "given" : "Gerhard", "non-dropping-particle" : "", "parse-names" : false, "suffix" : "" }, { "dropping-particle" : "", "family" : "D\u00edaz", "given" : "Sandra", "non-dropping-particle" : "", "parse-names" : false, "suff</vt:lpwstr>
  </property>
  <property fmtid="{D5CDD505-2E9C-101B-9397-08002B2CF9AE}" pid="1354" name="Mendeley_Bookmark_OYkcK9yAFs_23">
    <vt:lpwstr>ix" : "" }, { "dropping-particle" : "", "family" : "Dickie", "given" : "John", "non-dropping-particle" : "", "parse-names" : false, "suffix" : "" }, { "dropping-particle" : "", "family" : "Gillison", "given" : "Andy", "non-dropping-particle" : "", "parse-</vt:lpwstr>
  </property>
  <property fmtid="{D5CDD505-2E9C-101B-9397-08002B2CF9AE}" pid="1355" name="Mendeley_Bookmark_OYkcK9yAFs_24">
    <vt:lpwstr>names" : false, "suffix" : "" }, { "dropping-particle" : "", "family" : "Karpatne", "given" : "Anuj", "non-dropping-particle" : "", "parse-names" : false, "suffix" : "" }, { "dropping-particle" : "", "family" : "Lavorel", "given" : "Sandra", "non-dropping</vt:lpwstr>
  </property>
  <property fmtid="{D5CDD505-2E9C-101B-9397-08002B2CF9AE}" pid="1356" name="Mendeley_Bookmark_OYkcK9yAFs_25">
    <vt:lpwstr>-particle" : "", "parse-names" : false, "suffix" : "" }, { "dropping-particle" : "", "family" : "Leadley", "given" : "Paul", "non-dropping-particle" : "", "parse-names" : false, "suffix" : "" }, { "dropping-particle" : "", "family" : "Wirth", "given" : "C</vt:lpwstr>
  </property>
  <property fmtid="{D5CDD505-2E9C-101B-9397-08002B2CF9AE}" pid="1357" name="Mendeley_Bookmark_OYkcK9yAFs_26">
    <vt:lpwstr>hristian B.", "non-dropping-particle" : "", "parse-names" : false, "suffix" : "" }, { "dropping-particle" : "", "family" : "Wright", "given" : "Ian J.", "non-dropping-particle" : "", "parse-names" : false, "suffix" : "" }, { "dropping-particle" : "", "fam</vt:lpwstr>
  </property>
  <property fmtid="{D5CDD505-2E9C-101B-9397-08002B2CF9AE}" pid="1358" name="Mendeley_Bookmark_OYkcK9yAFs_27">
    <vt:lpwstr>ily" : "Wright", "given" : "S. Joseph", "non-dropping-particle" : "", "parse-names" : false, "suffix" : "" }, { "dropping-particle" : "", "family" : "Reich", "given" : "Peter B.", "non-dropping-particle" : "", "parse-names" : false, "suffix" : "" } ], "co</vt:lpwstr>
  </property>
  <property fmtid="{D5CDD505-2E9C-101B-9397-08002B2CF9AE}" pid="1359" name="Mendeley_Bookmark_OYkcK9yAFs_28">
    <vt:lpwstr>ntainer-title" : "Global Ecology and Biogeography", "id" : "ITEM-3", "issue" : "12", "issued" : { "date-parts" : [ [ "2015" ] ] }, "page" : "1510-1521", "title" : "BHPMF - a hierarchical Bayesian approach to gap-filling and trait prediction for macroecolo</vt:lpwstr>
  </property>
  <property fmtid="{D5CDD505-2E9C-101B-9397-08002B2CF9AE}" pid="1360" name="Mendeley_Bookmark_OYkcK9yAFs_29">
    <vt:lpwstr>gy and functional biogeography", "type" : "article-journal", "volume" : "24" }, "uris" : [ "http://www.mendeley.com/documents/?uuid=3ecb8f2d-af85-4565-a710-60fd36a13760" ] }, { "id" : "ITEM-4", "itemData" : { "DOI" : "10.1002/ece3.989", "ISSN" : "20457758</vt:lpwstr>
  </property>
  <property fmtid="{D5CDD505-2E9C-101B-9397-08002B2CF9AE}" pid="1361" name="Mendeley_Bookmark_OYkcK9yAFs_3">
    <vt:lpwstr>Kevin T.", "non-dropping-particle" : "", "parse-names" : false, "suffix" : "" }, { "dropping-particle" : "Di", "family" : "Marco", "given" : "Moreno", "non-dropping-particle" : "", "parse-names" : false, "suffix" : "" }, { "dropping-particle" : "", "famil</vt:lpwstr>
  </property>
  <property fmtid="{D5CDD505-2E9C-101B-9397-08002B2CF9AE}" pid="1362" name="Mendeley_Bookmark_OYkcK9yAFs_30">
    <vt:lpwstr>", "author" : [ { "dropping-particle" : "", "family" : "Taugourdeau", "given" : "Simon", "non-dropping-particle" : "", "parse-names" : false, "suffix" : "" }, { "dropping-particle" : "", "family" : "Villerd", "given" : "Jean", "non-dropping-particle" : ""</vt:lpwstr>
  </property>
  <property fmtid="{D5CDD505-2E9C-101B-9397-08002B2CF9AE}" pid="1363" name="Mendeley_Bookmark_OYkcK9yAFs_31">
    <vt:lpwstr>, "parse-names" : false, "suffix" : "" }, { "dropping-particle" : "", "family" : "Plantureux", "given" : "Sylvain", "non-dropping-particle" : "", "parse-names" : false, "suffix" : "" }, { "dropping-particle" : "", "family" : "Huguenin-Elie", "given" : "Ol</vt:lpwstr>
  </property>
  <property fmtid="{D5CDD505-2E9C-101B-9397-08002B2CF9AE}" pid="1364" name="Mendeley_Bookmark_OYkcK9yAFs_32">
    <vt:lpwstr>ivier", "non-dropping-particle" : "", "parse-names" : false, "suffix" : "" }, { "dropping-particle" : "", "family" : "Amiaud", "given" : "Bernard", "non-dropping-particle" : "", "parse-names" : false, "suffix" : "" } ], "container-title" : "Ecology and Ev</vt:lpwstr>
  </property>
  <property fmtid="{D5CDD505-2E9C-101B-9397-08002B2CF9AE}" pid="1365" name="Mendeley_Bookmark_OYkcK9yAFs_33">
    <vt:lpwstr>olution", "id" : "ITEM-4", "issued" : { "date-parts" : [ [ "2014" ] ] }, "page" : "944-958", "title" : "Filling the gap in functional trait databases: use of ecological hypotheses to replace missing data", "type" : "article-journal", "volume" : "4" }, "ur</vt:lpwstr>
  </property>
  <property fmtid="{D5CDD505-2E9C-101B-9397-08002B2CF9AE}" pid="1366" name="Mendeley_Bookmark_OYkcK9yAFs_34">
    <vt:lpwstr>is" : [ "http://www.mendeley.com/documents/?uuid=d161d38b-a595-46d0-a91f-5b6d108a2a8c" ] }, { "id" : "ITEM-5", "itemData" : { "DOI" : "10.1186/s12862-017-0898-y", "ISSN" : "1471-2148", "author" : [ { "dropping-particle" : "", "family" : "Molina-Venegas", </vt:lpwstr>
  </property>
  <property fmtid="{D5CDD505-2E9C-101B-9397-08002B2CF9AE}" pid="1367" name="Mendeley_Bookmark_OYkcK9yAFs_35">
    <vt:lpwstr>"given" : "Rafael", "non-dropping-particle" : "", "parse-names" : false, "suffix" : "" }, { "dropping-particle" : "", "family" : "Rodr\u00edguez", "given" : "Miguel \u00c1.", "non-dropping-particle" : "", "parse-names" : false, "suffix" : "" } ], "contain</vt:lpwstr>
  </property>
  <property fmtid="{D5CDD505-2E9C-101B-9397-08002B2CF9AE}" pid="1368" name="Mendeley_Bookmark_OYkcK9yAFs_36">
    <vt:lpwstr>er-title" : "BMC Evolutionary Biology", "id" : "ITEM-5", "issue" : "1", "issued" : { "date-parts" : [ [ "2017" ] ] }, "note" : "NULL", "page" : "53", "publisher" : "BMC Evolutionary Biology", "title" : "Revisiting phylogenetic signal; strong or negligible</vt:lpwstr>
  </property>
  <property fmtid="{D5CDD505-2E9C-101B-9397-08002B2CF9AE}" pid="1369" name="Mendeley_Bookmark_OYkcK9yAFs_37">
    <vt:lpwstr> impacts of polytomies and branch length information?", "type" : "article-journal", "volume" : "17" }, "uris" : [ "http://www.mendeley.com/documents/?uuid=a8b6fb8c-cc20-4101-8326-0d2b256b7244" ] }, { "id" : "ITEM-6", "itemData" : { "DOI" : "10.1093/sysbio</vt:lpwstr>
  </property>
  <property fmtid="{D5CDD505-2E9C-101B-9397-08002B2CF9AE}" pid="1370" name="Mendeley_Bookmark_OYkcK9yAFs_38">
    <vt:lpwstr>/syw033", "ISSN" : "1076-836X", "PMID" : "27073251", "abstract" : "Metabolic heat production in archosaurs has played an important role in their evolutionary radiation during the Mesozoic, and their ancestral metabolic condition has long been a matter of </vt:lpwstr>
  </property>
  <property fmtid="{D5CDD505-2E9C-101B-9397-08002B2CF9AE}" pid="1371" name="Mendeley_Bookmark_OYkcK9yAFs_39">
    <vt:lpwstr>debate in systematics and palaeontology. The study of fossil bone histology provides crucial information on bone growth rate, which has been used to indirectly investigate the evolution of thermometabolism in archosaurs. However, no quantitative estimatio</vt:lpwstr>
  </property>
  <property fmtid="{D5CDD505-2E9C-101B-9397-08002B2CF9AE}" pid="1372" name="Mendeley_Bookmark_OYkcK9yAFs_4">
    <vt:lpwstr>y" : "Rondinini", "given" : "Carlo", "non-dropping-particle" : "", "parse-names" : false, "suffix" : "" }, { "dropping-particle" : "", "family" : "Brooks", "given" : "Thomas M.", "non-dropping-particle" : "", "parse-names" : false, "suffix" : "" }, { "dro</vt:lpwstr>
  </property>
  <property fmtid="{D5CDD505-2E9C-101B-9397-08002B2CF9AE}" pid="1373" name="Mendeley_Bookmark_OYkcK9yAFs_40">
    <vt:lpwstr>n of metabolic rate has ever been performed on fossils using bone histological features. Moreover, to date, no inference model has included phylogenetic information in the form of predictive variables. Here we performed statistical predictive modeling usi</vt:lpwstr>
  </property>
  <property fmtid="{D5CDD505-2E9C-101B-9397-08002B2CF9AE}" pid="1374" name="Mendeley_Bookmark_OYkcK9yAFs_41">
    <vt:lpwstr>ng the new method of phylogenetic eigenvector maps on a set of bone histological features for a sample of extant and extinct vertebrates, to estimate metabolic rates of fossil archosauromorphs. This modeling procedure serves as a case study for eigenvecto</vt:lpwstr>
  </property>
  <property fmtid="{D5CDD505-2E9C-101B-9397-08002B2CF9AE}" pid="1375" name="Mendeley_Bookmark_OYkcK9yAFs_42">
    <vt:lpwstr>r-based predictive modeling in a phylogenetic context, as well as an investigation of the poorly known evolutionary patterns of metabolic rate in archosaurs. Our results show that Mesozoic theropod dinosaurs exhibit metabolic rates very close to those fou</vt:lpwstr>
  </property>
  <property fmtid="{D5CDD505-2E9C-101B-9397-08002B2CF9AE}" pid="1376" name="Mendeley_Bookmark_OYkcK9yAFs_43">
    <vt:lpwstr>nd in modern birds, that archosaurs share a higher ancestral metabolic rate than that of extant ectotherms, and that this derived high metabolic rate was acquired at a much more inclusive level of the phylogenetic tree, among non-archosaurian archosauromo</vt:lpwstr>
  </property>
  <property fmtid="{D5CDD505-2E9C-101B-9397-08002B2CF9AE}" pid="1377" name="Mendeley_Bookmark_OYkcK9yAFs_44">
    <vt:lpwstr>rphs. These results also highlight the difficulties of assigning a given heat production strategy (i.e., endothermy, ectothermy) to an estimated metabolic rate value, and confirm findings of previous studies that the definition of the endotherm/ectotherm </vt:lpwstr>
  </property>
  <property fmtid="{D5CDD505-2E9C-101B-9397-08002B2CF9AE}" pid="1378" name="Mendeley_Bookmark_OYkcK9yAFs_45">
    <vt:lpwstr>dichotomy may be ambiguous.", "author" : [ { "dropping-particle" : "", "family" : "Legendre", "given" : "Lucas J.", "non-dropping-particle" : "", "parse-names" : false, "suffix" : "" }, { "dropping-particle" : "", "family" : "Gu\u00e9nard", "given" : "Gui</vt:lpwstr>
  </property>
  <property fmtid="{D5CDD505-2E9C-101B-9397-08002B2CF9AE}" pid="1379" name="Mendeley_Bookmark_OYkcK9yAFs_46">
    <vt:lpwstr>llaume", "non-dropping-particle" : "", "parse-names" : false, "suffix" : "" }, { "dropping-particle" : "", "family" : "Botha-brink", "given" : "Jennifer", "non-dropping-particle" : "", "parse-names" : false, "suffix" : "" }, { "dropping-particle" : "", "f</vt:lpwstr>
  </property>
  <property fmtid="{D5CDD505-2E9C-101B-9397-08002B2CF9AE}" pid="1380" name="Mendeley_Bookmark_OYkcK9yAFs_47">
    <vt:lpwstr>amily" : "Cubo", "given" : "Jorge", "non-dropping-particle" : "", "parse-names" : false, "suffix" : "" } ], "container-title" : "Society of Systematic Biologists", "id" : "ITEM-6", "issue" : "0", "issued" : { "date-parts" : [ [ "2016" ] ] }, "page" : "1-2</vt:lpwstr>
  </property>
  <property fmtid="{D5CDD505-2E9C-101B-9397-08002B2CF9AE}" pid="1381" name="Mendeley_Bookmark_OYkcK9yAFs_48">
    <vt:lpwstr>6", "title" : "Palaeohistological evidence for ancestral high metabolic rate in archosaurs", "type" : "article-journal", "volume" : "0" }, "uris" : [ "http://www.mendeley.com/documents/?uuid=0888fe10-1d5b-403f-a826-ffb96a5a6c20" ] }, { "id" : "ITEM-7", "i</vt:lpwstr>
  </property>
  <property fmtid="{D5CDD505-2E9C-101B-9397-08002B2CF9AE}" pid="1382" name="Mendeley_Bookmark_OYkcK9yAFs_49">
    <vt:lpwstr>temData" : { "DOI" : "10.1111/2041-210X.12612", "ISSN" : "2041210X", "author" : [ { "dropping-particle" : "", "family" : "Goolsby", "given" : "Eric W.", "non-dropping-particle" : "", "parse-names" : false, "suffix" : "" }, { "dropping-particle" : "", "fam</vt:lpwstr>
  </property>
  <property fmtid="{D5CDD505-2E9C-101B-9397-08002B2CF9AE}" pid="1383" name="Mendeley_Bookmark_OYkcK9yAFs_5">
    <vt:lpwstr>pping-particle" : "", "family" : "Young", "given" : "Bruce E.", "non-dropping-particle" : "", "parse-names" : false, "suffix" : "" }, { "dropping-particle" : "", "family" : "Graham", "given" : "Catherine H.", "non-dropping-particle" : "", "parse-names" : </vt:lpwstr>
  </property>
  <property fmtid="{D5CDD505-2E9C-101B-9397-08002B2CF9AE}" pid="1384" name="Mendeley_Bookmark_OYkcK9yAFs_50">
    <vt:lpwstr>ily" : "Bruggeman", "given" : "Jorn", "non-dropping-particle" : "", "parse-names" : false, "suffix" : "" }, { "dropping-particle" : "", "family" : "An\u00e9", "given" : "C\u00e9cile", "non-dropping-particle" : "", "parse-names" : false, "suffix" : "" } ],</vt:lpwstr>
  </property>
  <property fmtid="{D5CDD505-2E9C-101B-9397-08002B2CF9AE}" pid="1385" name="Mendeley_Bookmark_OYkcK9yAFs_51">
    <vt:lpwstr> "container-title" : "Methods in Ecology and Evolution", "id" : "ITEM-7", "issued" : { "date-parts" : [ [ "2016" ] ] }, "title" : "Rphylopars : fast multivariate phylogenetic comparative methods for missing data and within-species variation", "type" : "ar</vt:lpwstr>
  </property>
  <property fmtid="{D5CDD505-2E9C-101B-9397-08002B2CF9AE}" pid="1386" name="Mendeley_Bookmark_OYkcK9yAFs_52">
    <vt:lpwstr>ticle-journal" }, "uris" : [ "http://www.mendeley.com/documents/?uuid=ed942e18-f649-468f-8778-66b96eb50d3a" ] } ], "mendeley" : { "formattedCitation" : "(Penone &lt;i&gt;et al.&lt;/i&gt;, 2014; Taugourdeau &lt;i&gt;et al.&lt;/i&gt;, 2014; Schrodt &lt;i&gt;et al.&lt;/i&gt;, 2015; Goolsby &lt;i&gt;</vt:lpwstr>
  </property>
  <property fmtid="{D5CDD505-2E9C-101B-9397-08002B2CF9AE}" pid="1387" name="Mendeley_Bookmark_OYkcK9yAFs_53">
    <vt:lpwstr>et al.&lt;/i&gt;, 2016; Legendre &lt;i&gt;et al.&lt;/i&gt;, 2016; Molina-Venegas &amp; Rodr\u00edguez, 2017; Swenson &lt;i&gt;et al.&lt;/i&gt;, 2017)", "plainTextFormattedCitation" : "(Penone et al., 2014; Taugourdeau et al., 2014; Schrodt et al., 2015; Goolsby et al., 2016; Legendre et a</vt:lpwstr>
  </property>
  <property fmtid="{D5CDD505-2E9C-101B-9397-08002B2CF9AE}" pid="1388" name="Mendeley_Bookmark_OYkcK9yAFs_54">
    <vt:lpwstr>l., 2016; Molina-Venegas &amp; Rodr\u00edguez, 2017; Swenson et al., 2017)", "previouslyFormattedCitation" : "(Penone &lt;i&gt;et al.&lt;/i&gt;, 2014; Taugourdeau &lt;i&gt;et al.&lt;/i&gt;, 2014; Schrodt &lt;i&gt;et al.&lt;/i&gt;, 2015; Goolsby &lt;i&gt;et al.&lt;/i&gt;, 2016; Legendre &lt;i&gt;et al.&lt;/i&gt;, 2016;</vt:lpwstr>
  </property>
  <property fmtid="{D5CDD505-2E9C-101B-9397-08002B2CF9AE}" pid="1389" name="Mendeley_Bookmark_OYkcK9yAFs_55">
    <vt:lpwstr> Molina-Venegas &amp; Rodr\u00edguez, 2017; Swenson &lt;i&gt;et al.&lt;/i&gt;, 2017)" }, "properties" : { "noteIndex" : 0 }, "schema" : "https://github.com/citation-style-language/schema/raw/master/csl-citation.json" }</vt:lpwstr>
  </property>
  <property fmtid="{D5CDD505-2E9C-101B-9397-08002B2CF9AE}" pid="1390" name="Mendeley_Bookmark_OYkcK9yAFs_6">
    <vt:lpwstr>false, "suffix" : "" }, { "dropping-particle" : "", "family" : "Costa", "given" : "Gabriel C.", "non-dropping-particle" : "", "parse-names" : false, "suffix" : "" } ], "container-title" : "Methods in Ecology and Evolution", "id" : "ITEM-1", "issue" : "9",</vt:lpwstr>
  </property>
  <property fmtid="{D5CDD505-2E9C-101B-9397-08002B2CF9AE}" pid="1391" name="Mendeley_Bookmark_OYkcK9yAFs_7">
    <vt:lpwstr> "issued" : { "date-parts" : [ [ "2014" ] ] }, "page" : "961-970", "title" : "Imputation of missing data in life-history traits datasets: which approach performs the best?", "type" : "article-journal", "volume" : "5" }, "uris" : [ "http://www.mendeley.com</vt:lpwstr>
  </property>
  <property fmtid="{D5CDD505-2E9C-101B-9397-08002B2CF9AE}" pid="1392" name="Mendeley_Bookmark_OYkcK9yAFs_8">
    <vt:lpwstr>/documents/?uuid=504b4fc7-2d5b-48c1-b3f3-b39f05c8ec9e" ] }, { "id" : "ITEM-2", "itemData" : { "DOI" : "10.1111/geb.12559", "ISSN" : "1466822X", "author" : [ { "dropping-particle" : "", "family" : "Swenson", "given" : "Nathan G", "non-dropping-particle" : </vt:lpwstr>
  </property>
  <property fmtid="{D5CDD505-2E9C-101B-9397-08002B2CF9AE}" pid="1393" name="Mendeley_Bookmark_OYkcK9yAFs_9">
    <vt:lpwstr>"", "parse-names" : false, "suffix" : "" }, { "dropping-particle" : "", "family" : "Weiser", "given" : "Michael D", "non-dropping-particle" : "", "parse-names" : false, "suffix" : "" }, { "dropping-particle" : "", "family" : "Mao", "given" : "Lingfeng", "</vt:lpwstr>
  </property>
  <property fmtid="{D5CDD505-2E9C-101B-9397-08002B2CF9AE}" pid="1394" name="Mendeley_Bookmark_OlW2KBSAY2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1395" name="Mendeley_Bookmark_OlW2KBSAY2_10">
    <vt:lpwstr>itation": "(van Buuren 2012)", "previouslyFormattedCitation": "(van Buuren 2012)"}, "properties": {"noteIndex": 0}, "schema": "https://github.com/citation-style-language/schema/raw/master/csl-citation.json"}</vt:lpwstr>
  </property>
  <property fmtid="{D5CDD505-2E9C-101B-9397-08002B2CF9AE}" pid="1396" name="Mendeley_Bookmark_OlW2KBSAY2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1397" name="Mendeley_Bookmark_OlW2KBSAY2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1398" name="Mendeley_Bookmark_OlW2KBSAY2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1399" name="Mendeley_Bookmark_OlW2KBSAY2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1400" name="Mendeley_Bookmark_OlW2KBSAY2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1401" name="Mendeley_Bookmark_OlW2KBSAY2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1402" name="Mendeley_Bookmark_OlW2KBSAY2_8">
    <vt:lpwstr> "family": "Buuren", "given": "Stef", "non-dropping-particle": "van", "parse-names": false, "suffix": ""}], "edition": "1", "id": "ITEM-1", "issued": {"date-parts": [["2012"]]}, "number-of-pages": "342", "publisher": "Chapman and Hall/CRC", "publisher-pla</vt:lpwstr>
  </property>
  <property fmtid="{D5CDD505-2E9C-101B-9397-08002B2CF9AE}" pid="1403" name="Mendeley_Bookmark_OlW2KBSAY2_9">
    <vt:lpwstr>ce": "Boca Raton, Fl", "title": "Flexible Imputation of Missing Data", "type": "book"}, "uris": ["http://www.mendeley.com/documents/?uuid=c546fe7c-24b9-4c66-9203-bca5f3a3238b"]}], "mendeley": {"formattedCitation": "(van Buuren 2012)", "plainTextFormattedC</vt:lpwstr>
  </property>
  <property fmtid="{D5CDD505-2E9C-101B-9397-08002B2CF9AE}" pid="1404" name="Mendeley_Bookmark_OvnADrsE1k_1">
    <vt:lpwstr>ADDIN CSL_CITATION {"citationItems": [{"id": "ITEM-1", "itemData": {"DOI": "10.18637/jss.v045.i03", "ISSN": "1548-7660", "author": [{"dropping-particle": "van", "family": "Buuren", "given": "Stef", "non-dropping-particle": "", "parse-names": false, "suffi</vt:lpwstr>
  </property>
  <property fmtid="{D5CDD505-2E9C-101B-9397-08002B2CF9AE}" pid="1405" name="Mendeley_Bookmark_OvnADrsE1k_2">
    <vt:lpwstr>x": ""}, {"dropping-particle": "", "family": "Groothuis-Oudshoorn", "given": "Karin", "non-dropping-particle": "", "parse-names": false, "suffix": ""}], "container-title": "Journal of Statistical Software", "id": "ITEM-1", "issue": "3", "issued": {"date-p</vt:lpwstr>
  </property>
  <property fmtid="{D5CDD505-2E9C-101B-9397-08002B2CF9AE}" pid="1406" name="Mendeley_Bookmark_OvnADrsE1k_3">
    <vt:lpwstr>arts": [["2011"]]}, "title": "mice : Multivariate Imputation by Chained Equations in R", "type": "article-journal", "volume": "45"}, "uris": ["http://www.mendeley.com/documents/?uuid=1a18f66b-e8e3-4490-a50c-98a41cf136a6"]}], "mendeley": {"formattedCitatio</vt:lpwstr>
  </property>
  <property fmtid="{D5CDD505-2E9C-101B-9397-08002B2CF9AE}" pid="1407" name="Mendeley_Bookmark_OvnADrsE1k_4">
    <vt:lpwstr>n": "(Buuren and Groothuis-Oudshoorn 2011)", "plainTextFormattedCitation": "(Buuren and Groothuis-Oudshoorn 2011)", "previouslyFormattedCitation": "(Buuren and Groothuis-Oudshoorn 2011)"}, "properties": {"noteIndex": 0}, "schema": "https://github.com/cita</vt:lpwstr>
  </property>
  <property fmtid="{D5CDD505-2E9C-101B-9397-08002B2CF9AE}" pid="1408" name="Mendeley_Bookmark_OvnADrsE1k_5">
    <vt:lpwstr>tion-style-language/schema/raw/master/csl-citation.json"}</vt:lpwstr>
  </property>
  <property fmtid="{D5CDD505-2E9C-101B-9397-08002B2CF9AE}" pid="1409" name="Mendeley_Bookmark_PKP8dlhWsw_1">
    <vt:lpwstr>ADDIN Mendeley Bibliography CSL_BIBLIOGRAPHY </vt:lpwstr>
  </property>
  <property fmtid="{D5CDD505-2E9C-101B-9397-08002B2CF9AE}" pid="1410" name="Mendeley_Bookmark_PhWygVBPZ1_1">
    <vt:lpwstr>ADDIN CSL_CITATION {"citationItems": [{"id": "ITEM-1", "itemData": {"ISBN": "9781606236390", "author": [{"dropping-particle": "", "family": "Enders", "given": "Craig K.", "non-dropping-particle": "", "parse-names": false, "suffix": ""}], "edition": "1", "</vt:lpwstr>
  </property>
  <property fmtid="{D5CDD505-2E9C-101B-9397-08002B2CF9AE}" pid="1411" name="Mendeley_Bookmark_PhWygVBPZ1_2">
    <vt:lpwstr>id": "ITEM-1", "issued": {"date-parts": [["2010"]]}, "number-of-pages": "377", "publisher-place": "New York, NY", "title": "Applied Missing Data Analysis", "type": "book"}, "uris": ["http://www.mendeley.com/documents/?uuid=5d1bb767-c2ae-4cf1-b842-1128f38d</vt:lpwstr>
  </property>
  <property fmtid="{D5CDD505-2E9C-101B-9397-08002B2CF9AE}" pid="1412" name="Mendeley_Bookmark_PhWygVBPZ1_3">
    <vt:lpwstr>8b00"]}], "mendeley": {"formattedCitation": "(Enders 2010)", "plainTextFormattedCitation": "(Enders 2010)", "previouslyFormattedCitation": "(Enders 2010)"}, "properties": {"noteIndex": 0}, "schema": "https://github.com/citation-style-language/schema/raw/m</vt:lpwstr>
  </property>
  <property fmtid="{D5CDD505-2E9C-101B-9397-08002B2CF9AE}" pid="1413" name="Mendeley_Bookmark_PhWygVBPZ1_4">
    <vt:lpwstr>aster/csl-citation.json"}</vt:lpwstr>
  </property>
  <property fmtid="{D5CDD505-2E9C-101B-9397-08002B2CF9AE}" pid="1414" name="Mendeley_Bookmark_RLEYDe9UnP_1">
    <vt:lpwstr>ADDIN CSL_CITATION {"citationItems": [{"id": "ITEM-1", "itemData": {"DOI": "10.1111/j.1461-0248.2009.01314.x", "ISSN": "1461-0248", "PMID": "19473217", "abstract": "The increasing availability of phylogenetic data, computing power and informatics tools ha</vt:lpwstr>
  </property>
  <property fmtid="{D5CDD505-2E9C-101B-9397-08002B2CF9AE}" pid="1415" name="Mendeley_Bookmark_RLEYDe9UnP_10">
    <vt:lpwstr>ity ecology and phylogenetic biology.", "type": "article-journal", "volume": "12"}, "uris": ["http://www.mendeley.com/documents/?uuid=a8ac4137-6fe9-44f3-9e1c-a8874a6ec791"]}, {"id": "ITEM-2", "itemData": {"DOI": "10.1111/j.0014-3820.2003.tb00285.x", "ISBN</vt:lpwstr>
  </property>
  <property fmtid="{D5CDD505-2E9C-101B-9397-08002B2CF9AE}" pid="1416" name="Mendeley_Bookmark_RLEYDe9UnP_11">
    <vt:lpwstr>": "1558-5646", "ISSN": "0014-3820", "PMID": "12778543", "abstract": "Abstract The primary rationale for the use of phylogenetically based statistical methods is that phylogenetic signal, the tendency for related species to resemble each other, is ubiquit</vt:lpwstr>
  </property>
  <property fmtid="{D5CDD505-2E9C-101B-9397-08002B2CF9AE}" pid="1417" name="Mendeley_Bookmark_RLEYDe9UnP_12">
    <vt:lpwstr>ous. Whether this assertion is true for a given trait in a given lineage is an empirical question, but general tools for detecting and quantifying phylogenetic signal are inadequately developed. We present new methods for continuous-valued characters that</vt:lpwstr>
  </property>
  <property fmtid="{D5CDD505-2E9C-101B-9397-08002B2CF9AE}" pid="1418" name="Mendeley_Bookmark_RLEYDe9UnP_13">
    <vt:lpwstr> can be implemented with either phylogenetically independent contrasts or generalized least-squares models. First, a simple randomization procedure allows one to test the null hypothesis of no pattern of similarity among relatives. The test demonstrates c</vt:lpwstr>
  </property>
  <property fmtid="{D5CDD505-2E9C-101B-9397-08002B2CF9AE}" pid="1419" name="Mendeley_Bookmark_RLEYDe9UnP_14">
    <vt:lpwstr>orrect Type I error rate at a nominal \u03b1= 0.05 and good power (0.8) for simulated datasets with 20 or more species. Second, we derive a descriptive statistic, K, which allows valid comparisons of the amount of phylogenetic signal across traits and tre</vt:lpwstr>
  </property>
  <property fmtid="{D5CDD505-2E9C-101B-9397-08002B2CF9AE}" pid="1420" name="Mendeley_Bookmark_RLEYDe9UnP_15">
    <vt:lpwstr>es. Third, we provide two biologically motivated branch-length transformations, one based on the Ornstein-Uhlenbeck (OU) model of stabilizing selection, the other based on a new model in which character evolution can accelerate or decelerate (ACDC) in rat</vt:lpwstr>
  </property>
  <property fmtid="{D5CDD505-2E9C-101B-9397-08002B2CF9AE}" pid="1421" name="Mendeley_Bookmark_RLEYDe9UnP_16">
    <vt:lpwstr>e (e.g., as may occur during or after an adaptive radiation). Maximum likelihood estimation of the OU (d) and ACDC (g) parameters can serve as tests for phylogenetic signal because an estimate of d or g near zero implies that a phylogeny with little hiera</vt:lpwstr>
  </property>
  <property fmtid="{D5CDD505-2E9C-101B-9397-08002B2CF9AE}" pid="1422" name="Mendeley_Bookmark_RLEYDe9UnP_17">
    <vt:lpwstr>rchical structure (a star) offers a good fit to the data. Transformations that improve the fit of a tree to comparative data will increase power to detect phylogenetic signal and may also be preferable for further comparative analyses, such as of correlat</vt:lpwstr>
  </property>
  <property fmtid="{D5CDD505-2E9C-101B-9397-08002B2CF9AE}" pid="1423" name="Mendeley_Bookmark_RLEYDe9UnP_18">
    <vt:lpwstr>ed character evolution. Application of the methods to data from the literature revealed that, for trees with 20 or more species, 92% of traits exhibited significant phylogenetic signal (randomization test), including behavioral and ecological ones that ar</vt:lpwstr>
  </property>
  <property fmtid="{D5CDD505-2E9C-101B-9397-08002B2CF9AE}" pid="1424" name="Mendeley_Bookmark_RLEYDe9UnP_19">
    <vt:lpwstr>e thought to be relatively evolutionarily malleable (e.g., highly adaptive) and/or subject to relatively strong environmental (nongenetic) effects or high levels of measurement error. Irrespective of sample size, most traits (but not body size, on average</vt:lpwstr>
  </property>
  <property fmtid="{D5CDD505-2E9C-101B-9397-08002B2CF9AE}" pid="1425" name="Mendeley_Bookmark_RLEYDe9UnP_2">
    <vt:lpwstr>s facilitated a rapid expansion of studies that apply phylogenetic data and methods to community ecology. Several key areas are reviewed in which phylogenetic information helps to resolve long-standing controversies in community ecology, challenges previo</vt:lpwstr>
  </property>
  <property fmtid="{D5CDD505-2E9C-101B-9397-08002B2CF9AE}" pid="1426" name="Mendeley_Bookmark_RLEYDe9UnP_20">
    <vt:lpwstr>) showed less signal than expected given the topology, branch lengths, and a Brownian motion model of evolution (i.e., K was less than one), which may be attributed to adaptation and/or measurement error in the broad sense (including errors in estimates o</vt:lpwstr>
  </property>
  <property fmtid="{D5CDD505-2E9C-101B-9397-08002B2CF9AE}" pid="1427" name="Mendeley_Bookmark_RLEYDe9UnP_21">
    <vt:lpwstr>f phenotypes, branch l\u2026", "author": [{"dropping-particle": "", "family": "Blomberg", "given": "Simon P", "non-dropping-particle": "", "parse-names": false, "suffix": ""}, {"dropping-particle": "", "family": "Garland", "given": "Theodore", "non-droppi</vt:lpwstr>
  </property>
  <property fmtid="{D5CDD505-2E9C-101B-9397-08002B2CF9AE}" pid="1428" name="Mendeley_Bookmark_RLEYDe9UnP_22">
    <vt:lpwstr>ng-particle": "", "parse-names": false, "suffix": ""}, {"dropping-particle": "", "family": "Ives", "given": "Anthony R.", "non-dropping-particle": "", "parse-names": false, "suffix": ""}], "container-title": "Evolution", "id": "ITEM-2", "issue": "4", "iss</vt:lpwstr>
  </property>
  <property fmtid="{D5CDD505-2E9C-101B-9397-08002B2CF9AE}" pid="1429" name="Mendeley_Bookmark_RLEYDe9UnP_23">
    <vt:lpwstr>ued": {"date-parts": [["2003", "4"]]}, "page": "717-745", "title": "Testing for phylogenetic signal in comparative data: behavioral traits are more labile", "type": "article-journal", "volume": "57"}, "uris": ["http://www.mendeley.com/documents/?uuid=8055</vt:lpwstr>
  </property>
  <property fmtid="{D5CDD505-2E9C-101B-9397-08002B2CF9AE}" pid="1430" name="Mendeley_Bookmark_RLEYDe9UnP_24">
    <vt:lpwstr>a310-dae0-49ec-9ca1-9d692502057a"]}, {"id": "ITEM-3", "itemData": {"DOI": "10.1126/science.1194513", "ISSN": "0036-8075", "author": [{"dropping-particle": "", "family": "Goldberg", "given": "E. E.", "non-dropping-particle": "", "parse-names": false, "suff</vt:lpwstr>
  </property>
  <property fmtid="{D5CDD505-2E9C-101B-9397-08002B2CF9AE}" pid="1431" name="Mendeley_Bookmark_RLEYDe9UnP_25">
    <vt:lpwstr>ix": ""}, {"dropping-particle": "", "family": "Kohn", "given": "J. R.", "non-dropping-particle": "", "parse-names": false, "suffix": ""}, {"dropping-particle": "", "family": "Lande", "given": "R.", "non-dropping-particle": "", "parse-names": false, "suffi</vt:lpwstr>
  </property>
  <property fmtid="{D5CDD505-2E9C-101B-9397-08002B2CF9AE}" pid="1432" name="Mendeley_Bookmark_RLEYDe9UnP_26">
    <vt:lpwstr>x": ""}, {"dropping-particle": "", "family": "Robertson", "given": "K. a.", "non-dropping-particle": "", "parse-names": false, "suffix": ""}, {"dropping-particle": "", "family": "Smith", "given": "S. a.", "non-dropping-particle": "", "parse-names": false,</vt:lpwstr>
  </property>
  <property fmtid="{D5CDD505-2E9C-101B-9397-08002B2CF9AE}" pid="1433" name="Mendeley_Bookmark_RLEYDe9UnP_27">
    <vt:lpwstr> "suffix": ""}, {"dropping-particle": "", "family": "Igic", "given": "B.", "non-dropping-particle": "", "parse-names": false, "suffix": ""}], "container-title": "Science", "id": "ITEM-3", "issue": "493", "issued": {"date-parts": [["2010"]]}, "page": "493-</vt:lpwstr>
  </property>
  <property fmtid="{D5CDD505-2E9C-101B-9397-08002B2CF9AE}" pid="1434" name="Mendeley_Bookmark_RLEYDe9UnP_28">
    <vt:lpwstr>495", "title": "Species selection maintains self-incompatibility", "type": "article-journal", "volume": "330"}, "uris": ["http://www.mendeley.com/documents/?uuid=8aa78591-8582-4a96-bef6-449304c30263"]}, {"id": "ITEM-4", "itemData": {"DOI": "10.1146/annure</vt:lpwstr>
  </property>
  <property fmtid="{D5CDD505-2E9C-101B-9397-08002B2CF9AE}" pid="1435" name="Mendeley_Bookmark_RLEYDe9UnP_29">
    <vt:lpwstr>v.ecolsys.36.102803.095431", "ISSN": "1543-592X", "author": [{"dropping-particle": "", "family": "Wiens", "given": "John J.", "non-dropping-particle": "", "parse-names": false, "suffix": ""}, {"dropping-particle": "", "family": "Graham", "given": "Catheri</vt:lpwstr>
  </property>
  <property fmtid="{D5CDD505-2E9C-101B-9397-08002B2CF9AE}" pid="1436" name="Mendeley_Bookmark_RLEYDe9UnP_3">
    <vt:lpwstr>us assumptions, and opens new areas of investigation. In particular, studies in phylogenetic community ecology have helped to reveal the multitude of processes driving community assembly and have demonstrated the importance of evolution in the assembly pr</vt:lpwstr>
  </property>
  <property fmtid="{D5CDD505-2E9C-101B-9397-08002B2CF9AE}" pid="1437" name="Mendeley_Bookmark_RLEYDe9UnP_30">
    <vt:lpwstr>ne H.", "non-dropping-particle": "", "parse-names": false, "suffix": ""}], "container-title": "Annual Review of Ecology, Evolution, and Systematics", "id": "ITEM-4", "issued": {"date-parts": [["2005"]]}, "page": "519-539", "title": "Niche Conservatism: in</vt:lpwstr>
  </property>
  <property fmtid="{D5CDD505-2E9C-101B-9397-08002B2CF9AE}" pid="1438" name="Mendeley_Bookmark_RLEYDe9UnP_31">
    <vt:lpwstr>tegrating evolution, ecology, and conservation biology", "type": "article-journal", "volume": "36"}, "uris": ["http://www.mendeley.com/documents/?uuid=12dafd0e-54cb-4c91-9960-8527b35d95a5"]}], "mendeley": {"formattedCitation": "(Simon P Blomberg et al. 20</vt:lpwstr>
  </property>
  <property fmtid="{D5CDD505-2E9C-101B-9397-08002B2CF9AE}" pid="1439" name="Mendeley_Bookmark_RLEYDe9UnP_32">
    <vt:lpwstr>03; Cavender-Bares et al. 2009; Goldberg et al. 2010; Wiens and Graham 2005)", "plainTextFormattedCitation": "(Simon P Blomberg et al. 2003; Cavender-Bares et al. 2009; Goldberg et al. 2010; Wiens and Graham 2005)", "previouslyFormattedCitation": "(Simon </vt:lpwstr>
  </property>
  <property fmtid="{D5CDD505-2E9C-101B-9397-08002B2CF9AE}" pid="1440" name="Mendeley_Bookmark_RLEYDe9UnP_33">
    <vt:lpwstr>P Blomberg et al. 2003; Cavender-Bares et al. 2009; Goldberg et al. 2010; Wiens and Graham 2005)"}, "properties": {"noteIndex": 0}, "schema": "https://github.com/citation-style-language/schema/raw/master/csl-citation.json"}</vt:lpwstr>
  </property>
  <property fmtid="{D5CDD505-2E9C-101B-9397-08002B2CF9AE}" pid="1441" name="Mendeley_Bookmark_RLEYDe9UnP_4">
    <vt:lpwstr>ocess. Phylogenetic approaches have also increased understanding of the consequences of community interactions for speciation, adaptation and extinction. Finally, phylogenetic community structure and composition holds promise for predicting ecosystem proc</vt:lpwstr>
  </property>
  <property fmtid="{D5CDD505-2E9C-101B-9397-08002B2CF9AE}" pid="1442" name="Mendeley_Bookmark_RLEYDe9UnP_5">
    <vt:lpwstr>esses and impacts of global change. Major challenges to advancing these areas remain. In particular, determining the extent to which ecologically relevant traits are phylogenetically conserved or convergent, and over what temporal scale, is critical to un</vt:lpwstr>
  </property>
  <property fmtid="{D5CDD505-2E9C-101B-9397-08002B2CF9AE}" pid="1443" name="Mendeley_Bookmark_RLEYDe9UnP_6">
    <vt:lpwstr>derstanding the causes of community phylogenetic structure and its evolutionary and ecosystem consequences. Harnessing phylogenetic information to understand and forecast changes in diversity and dynamics of communities is a critical step in managing and </vt:lpwstr>
  </property>
  <property fmtid="{D5CDD505-2E9C-101B-9397-08002B2CF9AE}" pid="1444" name="Mendeley_Bookmark_RLEYDe9UnP_7">
    <vt:lpwstr>restoring the Earth's biota in a time of rapid global change.", "author": [{"dropping-particle": "", "family": "Cavender-Bares", "given": "Jeannine", "non-dropping-particle": "", "parse-names": false, "suffix": ""}, {"dropping-particle": "", "family": "Ko</vt:lpwstr>
  </property>
  <property fmtid="{D5CDD505-2E9C-101B-9397-08002B2CF9AE}" pid="1445" name="Mendeley_Bookmark_RLEYDe9UnP_8">
    <vt:lpwstr>zak", "given": "Kenneth H.", "non-dropping-particle": "", "parse-names": false, "suffix": ""}, {"dropping-particle": "", "family": "Fine", "given": "Paul V. A.", "non-dropping-particle": "", "parse-names": false, "suffix": ""}, {"dropping-particle": "", "</vt:lpwstr>
  </property>
  <property fmtid="{D5CDD505-2E9C-101B-9397-08002B2CF9AE}" pid="1446" name="Mendeley_Bookmark_RLEYDe9UnP_9">
    <vt:lpwstr>family": "Kembel", "given": "Steven W.", "non-dropping-particle": "", "parse-names": false, "suffix": ""}], "container-title": "Ecology letters", "id": "ITEM-1", "issued": {"date-parts": [["2009", "7"]]}, "page": "693-715", "title": "The merging of commun</vt:lpwstr>
  </property>
  <property fmtid="{D5CDD505-2E9C-101B-9397-08002B2CF9AE}" pid="1447" name="Mendeley_Bookmark_RYxLWSCdG0_1">
    <vt:lpwstr>ADDIN CSL_CITATION {"citationItems": [{"id": "ITEM-1", "itemData": {"DOI": "10.1007/s11121-007-0070-9", "ISBN": "1389-4986 (Print)\\n1389-4986 (Linking)", "ISSN": "13894986", "PMID": "17549635", "abstract": "Multiple imputation (MI) and full information m</vt:lpwstr>
  </property>
  <property fmtid="{D5CDD505-2E9C-101B-9397-08002B2CF9AE}" pid="1448" name="Mendeley_Bookmark_RYxLWSCdG0_10">
    <vt:lpwstr>How many imputations are really needed? Some practical clarifications of multiple imputation theory", "type": "article-journal", "volume": "8"}, "uris": ["http://www.mendeley.com/documents/?uuid=f7fb6779-fa45-46c1-a15c-13d2535dbd8f"]}, {"id": "ITEM-2", "i</vt:lpwstr>
  </property>
  <property fmtid="{D5CDD505-2E9C-101B-9397-08002B2CF9AE}" pid="1449" name="Mendeley_Bookmark_RYxLWSCdG0_11">
    <vt:lpwstr>temData": {"DOI": "10.1177/0049124117747303", "ISSN": "0049-1241", "author": [{"dropping-particle": "", "family": "Hippel", "given": "Paul T.", "non-dropping-particle": "von", "parse-names": false, "suffix": ""}], "container-title": "Sociological Methods </vt:lpwstr>
  </property>
  <property fmtid="{D5CDD505-2E9C-101B-9397-08002B2CF9AE}" pid="1450" name="Mendeley_Bookmark_RYxLWSCdG0_12">
    <vt:lpwstr>&amp; Research", "id": "ITEM-2", "issued": {"date-parts": [["2018", "1", "18"]]}, "page": "004912411774730", "title": "How Many Imputations Do You Need? A Two-stage Calculation Using a Quadratic Rule", "type": "article-journal"}, "uris": ["http://www.mendeley</vt:lpwstr>
  </property>
  <property fmtid="{D5CDD505-2E9C-101B-9397-08002B2CF9AE}" pid="1451" name="Mendeley_Bookmark_RYxLWSCdG0_13">
    <vt:lpwstr>.com/documents/?uuid=08bd3c0e-8c3e-4191-b1ac-e48c73c685d1"]}], "mendeley": {"formattedCitation": "(Graham et al. 2007; von Hippel 2018)", "plainTextFormattedCitation": "(Graham et al. 2007; von Hippel 2018)", "previouslyFormattedCitation": "(Graham et al.</vt:lpwstr>
  </property>
  <property fmtid="{D5CDD505-2E9C-101B-9397-08002B2CF9AE}" pid="1452" name="Mendeley_Bookmark_RYxLWSCdG0_14">
    <vt:lpwstr> 2007; von Hippel 2018)"}, "properties": {"noteIndex": 0}, "schema": "https://github.com/citation-style-language/schema/raw/master/csl-citation.json"}</vt:lpwstr>
  </property>
  <property fmtid="{D5CDD505-2E9C-101B-9397-08002B2CF9AE}" pid="1453" name="Mendeley_Bookmark_RYxLWSCdG0_2">
    <vt:lpwstr>aximum likelihood (FIML) are the two most common approaches to missing data analysis. In theory, MI and FIML are equivalent when identical models are tested using the same variables, and when m, the number of imputations performed with MI, approaches infi</vt:lpwstr>
  </property>
  <property fmtid="{D5CDD505-2E9C-101B-9397-08002B2CF9AE}" pid="1454" name="Mendeley_Bookmark_RYxLWSCdG0_3">
    <vt:lpwstr>nity. However, it is important to know how many imputations are necessary before MI and FIML are sufficiently equivalent in ways that are important to prevention scientists. MI theory suggests that small values of m, even on the order of three to five imp</vt:lpwstr>
  </property>
  <property fmtid="{D5CDD505-2E9C-101B-9397-08002B2CF9AE}" pid="1455" name="Mendeley_Bookmark_RYxLWSCdG0_4">
    <vt:lpwstr>utations, yield excellent results. Previous guidelines for sufficient m are based on relative efficiency, which involves the fraction of missing information (gamma) for the parameter being estimated, and m. In the present study, we used a Monte Carlo simu</vt:lpwstr>
  </property>
  <property fmtid="{D5CDD505-2E9C-101B-9397-08002B2CF9AE}" pid="1456" name="Mendeley_Bookmark_RYxLWSCdG0_5">
    <vt:lpwstr>lation to test MI models across several scenarios in which gamma and m were varied. Standard errors and p-values for the regression coefficient of interest varied as a function of m, but not at the same rate as relative efficiency. Most importantly, stati</vt:lpwstr>
  </property>
  <property fmtid="{D5CDD505-2E9C-101B-9397-08002B2CF9AE}" pid="1457" name="Mendeley_Bookmark_RYxLWSCdG0_6">
    <vt:lpwstr>stical power for small effect sizes diminished as m became smaller, and the rate of this power falloff was much greater than predicted by changes in relative efficiency. Based our findings, we recommend that researchers using MI should perform many more i</vt:lpwstr>
  </property>
  <property fmtid="{D5CDD505-2E9C-101B-9397-08002B2CF9AE}" pid="1458" name="Mendeley_Bookmark_RYxLWSCdG0_7">
    <vt:lpwstr>mputations than previously considered sufficient. These recommendations are based on gamma, and take into consideration one's tolerance for a preventable power falloff (compared to FIML) due to using too few imputations.", "author": [{"dropping-particle":</vt:lpwstr>
  </property>
  <property fmtid="{D5CDD505-2E9C-101B-9397-08002B2CF9AE}" pid="1459" name="Mendeley_Bookmark_RYxLWSCdG0_8">
    <vt:lpwstr> "", "family": "Graham", "given": "John W.", "non-dropping-particle": "", "parse-names": false, "suffix": ""}, {"dropping-particle": "", "family": "Olchowski", "given": "Allison E.", "non-dropping-particle": "", "parse-names": false, "suffix": ""}, {"drop</vt:lpwstr>
  </property>
  <property fmtid="{D5CDD505-2E9C-101B-9397-08002B2CF9AE}" pid="1460" name="Mendeley_Bookmark_RYxLWSCdG0_9">
    <vt:lpwstr>ping-particle": "", "family": "Gilreath", "given": "Tamika D.", "non-dropping-particle": "", "parse-names": false, "suffix": ""}], "container-title": "Prevention Science", "id": "ITEM-1", "issued": {"date-parts": [["2007"]]}, "page": "206-213", "title": "</vt:lpwstr>
  </property>
  <property fmtid="{D5CDD505-2E9C-101B-9397-08002B2CF9AE}" pid="1461" name="Mendeley_Bookmark_Rej8ob0TmB_1">
    <vt:lpwstr>ADDIN CSL_CITATION {"citationItems": [{"id": "ITEM-1", "itemData": {"DOI": "10.1103/PhysRevE.54.2084", "ISBN": "1063-651X (Print)", "ISSN": "1063-651X", "PMID": "9965289", "abstract": "A numerical simulation algorithm that is exact for any time step \u039</vt:lpwstr>
  </property>
  <property fmtid="{D5CDD505-2E9C-101B-9397-08002B2CF9AE}" pid="1462" name="Mendeley_Bookmark_Rej8ob0TmB_2">
    <vt:lpwstr>4t&gt;0 is derived for the Ornstein-Uhlenbeck process X(t) and its time integral Y(t). The algorithm allows one to make efficient, unapproximated simulations of, for instance, the velocity and position components of a particle undergoing Brownian motion, and</vt:lpwstr>
  </property>
  <property fmtid="{D5CDD505-2E9C-101B-9397-08002B2CF9AE}" pid="1463" name="Mendeley_Bookmark_Rej8ob0TmB_3">
    <vt:lpwstr> the electric current and transported charge in a simple R-L circuit, provided appropriate values are assigned to the Ornstein-Uhlenbeck relaxation time \u03c4 and diffusion constant c. A simple Taylor expansion in \u0394t of the exact simulation formulas</vt:lpwstr>
  </property>
  <property fmtid="{D5CDD505-2E9C-101B-9397-08002B2CF9AE}" pid="1464" name="Mendeley_Bookmark_Rej8ob0TmB_4">
    <vt:lpwstr> shows how the first-order simulation formulas, which are implicit in the Langevin equation for X(t) and the defining equation for Y(t), are modified in second order. The exact simulation algorithm is used here to illustrate the zero-\u03c4 limit theorem.</vt:lpwstr>
  </property>
  <property fmtid="{D5CDD505-2E9C-101B-9397-08002B2CF9AE}" pid="1465" name="Mendeley_Bookmark_Rej8ob0TmB_5">
    <vt:lpwstr> \u00a9 1996 The American Physical Society.", "author": [{"dropping-particle": "", "family": "Gillespie", "given": "Daniel", "non-dropping-particle": "", "parse-names": false, "suffix": ""}], "container-title": "Physical Review E", "id": "ITEM-1", "issue"</vt:lpwstr>
  </property>
  <property fmtid="{D5CDD505-2E9C-101B-9397-08002B2CF9AE}" pid="1466" name="Mendeley_Bookmark_Rej8ob0TmB_6">
    <vt:lpwstr>: "2", "issued": {"date-parts": [["1996"]]}, "page": "2084-2091", "title": "Exact numerical simulation of the Ornstein-Uhlenbeck process and its integral", "type": "article-journal", "volume": "54"}, "uris": ["http://www.mendeley.com/documents/?uuid=f6d6b</vt:lpwstr>
  </property>
  <property fmtid="{D5CDD505-2E9C-101B-9397-08002B2CF9AE}" pid="1467" name="Mendeley_Bookmark_Rej8ob0TmB_7">
    <vt:lpwstr>43f-1a41-461b-9dbc-7297946183f9"]}], "mendeley": {"formattedCitation": "(Gillespie 1996)", "plainTextFormattedCitation": "(Gillespie 1996)", "previouslyFormattedCitation": "(Gillespie 1996)"}, "properties": {"noteIndex": 0}, "schema": "https://github.com/</vt:lpwstr>
  </property>
  <property fmtid="{D5CDD505-2E9C-101B-9397-08002B2CF9AE}" pid="1468" name="Mendeley_Bookmark_Rej8ob0TmB_8">
    <vt:lpwstr>citation-style-language/schema/raw/master/csl-citation.json"}</vt:lpwstr>
  </property>
  <property fmtid="{D5CDD505-2E9C-101B-9397-08002B2CF9AE}" pid="1469" name="Mendeley_Bookmark_RlIh3PoQMC_1">
    <vt:lpwstr>ADDIN CSL_CITATION {"citationItems": [{"id": "ITEM-1", "itemData": {"DOI": "10.1111/j.1365-2656.2012.01999.x", "ISBN": "0021-8790", "ISSN": "1365-2656", "PMID": "22640486", "abstract": "1. Comparative analyses are used to address the key question of what </vt:lpwstr>
  </property>
  <property fmtid="{D5CDD505-2E9C-101B-9397-08002B2CF9AE}" pid="1470" name="Mendeley_Bookmark_RlIh3PoQMC_10">
    <vt:lpwstr>te inferences from comparative analyses by focusing on the subset of species for which data are available. Ultimately, addressing the data bias problem requires greater investment in data collection and dissemination, as well as the development of methodo</vt:lpwstr>
  </property>
  <property fmtid="{D5CDD505-2E9C-101B-9397-08002B2CF9AE}" pid="1471" name="Mendeley_Bookmark_RlIh3PoQMC_11">
    <vt:lpwstr>logical approaches to effectively correct existing biases.", "author": [{"dropping-particle": "", "family": "Gonzalez-Suarez", "given": "Manuela", "non-dropping-particle": "", "parse-names": false, "suffix": ""}, {"dropping-particle": "", "family": "Lucas</vt:lpwstr>
  </property>
  <property fmtid="{D5CDD505-2E9C-101B-9397-08002B2CF9AE}" pid="1472" name="Mendeley_Bookmark_RlIh3PoQMC_12">
    <vt:lpwstr>", "given": "Pablo M", "non-dropping-particle": "", "parse-names": false, "suffix": ""}, {"dropping-particle": "", "family": "Revilla", "given": "Eloy", "non-dropping-particle": "", "parse-names": false, "suffix": ""}], "container-title": "The Journal of </vt:lpwstr>
  </property>
  <property fmtid="{D5CDD505-2E9C-101B-9397-08002B2CF9AE}" pid="1473" name="Mendeley_Bookmark_RlIh3PoQMC_13">
    <vt:lpwstr>Animal Ecology", "id": "ITEM-1", "issued": {"date-parts": [["2012"]]}, "page": "1211-22", "title": "Biases in comparative analyses of extinction risk: mind the gap.", "type": "article-journal", "volume": "81"}, "uris": ["http://www.mendeley.com/documents/</vt:lpwstr>
  </property>
  <property fmtid="{D5CDD505-2E9C-101B-9397-08002B2CF9AE}" pid="1474" name="Mendeley_Bookmark_RlIh3PoQMC_14">
    <vt:lpwstr>?uuid=7d7e7f22-f6c1-4caf-8cff-263e477abb72"]}], "mendeley": {"formattedCitation": "(Gonzalez-Suarez et al. 2012)", "plainTextFormattedCitation": "(Gonzalez-Suarez et al. 2012)", "previouslyFormattedCitation": "(Gonzalez-Suarez et al. 2012)"}, "properties"</vt:lpwstr>
  </property>
  <property fmtid="{D5CDD505-2E9C-101B-9397-08002B2CF9AE}" pid="1475" name="Mendeley_Bookmark_RlIh3PoQMC_15">
    <vt:lpwstr>: {"noteIndex": 0}, "schema": "https://github.com/citation-style-language/schema/raw/master/csl-citation.json"}</vt:lpwstr>
  </property>
  <property fmtid="{D5CDD505-2E9C-101B-9397-08002B2CF9AE}" pid="1476" name="Mendeley_Bookmark_RlIh3PoQMC_2">
    <vt:lpwstr>makes a species more prone to extinction by exploring the links between vulnerability and intrinsic species' traits and/or extrinsic factors. This approach requires comprehensive species data but information is rarely available for all species of interest</vt:lpwstr>
  </property>
  <property fmtid="{D5CDD505-2E9C-101B-9397-08002B2CF9AE}" pid="1477" name="Mendeley_Bookmark_RlIh3PoQMC_3">
    <vt:lpwstr>. As a result comparative analyses often rely on subsets of relatively few species that are assumed to be representative samples of the overall studied group. 2. Our study challenges this assumption and quantifies the taxonomic, spatial, and data type bia</vt:lpwstr>
  </property>
  <property fmtid="{D5CDD505-2E9C-101B-9397-08002B2CF9AE}" pid="1478" name="Mendeley_Bookmark_RlIh3PoQMC_4">
    <vt:lpwstr>ses associated with the quantity of data available for 5415 mammalian species using the freely available life-history database PanTHERIA. 3. Moreover, we explore how existing biases influence results of comparative analyses of extinction risk by using sub</vt:lpwstr>
  </property>
  <property fmtid="{D5CDD505-2E9C-101B-9397-08002B2CF9AE}" pid="1479" name="Mendeley_Bookmark_RlIh3PoQMC_5">
    <vt:lpwstr>sets of data that attempt to correct for detected biases. In particular, we focus on links between four species' traits commonly linked to vulnerability (distribution range area, adult body mass, population density and gestation length) and conduct univar</vt:lpwstr>
  </property>
  <property fmtid="{D5CDD505-2E9C-101B-9397-08002B2CF9AE}" pid="1480" name="Mendeley_Bookmark_RlIh3PoQMC_6">
    <vt:lpwstr>iate and multivariate analyses to understand how biases affect model predictions. 4. Our results show important biases in data availability with c.22% of mammals completely lacking data. Missing data, which appear to be not missing at random, occur freque</vt:lpwstr>
  </property>
  <property fmtid="{D5CDD505-2E9C-101B-9397-08002B2CF9AE}" pid="1481" name="Mendeley_Bookmark_RlIh3PoQMC_7">
    <vt:lpwstr>ntly in all traits (14-99% of cases missing). Data availability is explained by intrinsic traits, with larger mammals occupying bigger range areas being the best studied. Importantly, we find that existing biases affect the results of comparative analyses</vt:lpwstr>
  </property>
  <property fmtid="{D5CDD505-2E9C-101B-9397-08002B2CF9AE}" pid="1482" name="Mendeley_Bookmark_RlIh3PoQMC_8">
    <vt:lpwstr> by overestimating the risk of extinction and changing which traits are identified as important predictors. 5. Our results raise concerns over our ability to draw general conclusions regarding what makes a species more prone to extinction. Missing data re</vt:lpwstr>
  </property>
  <property fmtid="{D5CDD505-2E9C-101B-9397-08002B2CF9AE}" pid="1483" name="Mendeley_Bookmark_RlIh3PoQMC_9">
    <vt:lpwstr>present a prevalent problem in comparative analyses, and unfortunately, because data are not missing at random, conventional approaches to fill data gaps, are not valid or present important challenges. These results show the importance of making appropria</vt:lpwstr>
  </property>
  <property fmtid="{D5CDD505-2E9C-101B-9397-08002B2CF9AE}" pid="1484" name="Mendeley_Bookmark_RmPZQdfGbS_1">
    <vt:lpwstr>ADDIN CSL_CITATION {"citationItems": [{"id": "ITEM-1", "itemData": {"author": [{"dropping-particle": "", "family": "Freckleton", "given": "R. P.", "non-dropping-particle": "", "parse-names": false, "suffix": ""}, {"dropping-particle": "", "family": "Harve</vt:lpwstr>
  </property>
  <property fmtid="{D5CDD505-2E9C-101B-9397-08002B2CF9AE}" pid="1485" name="Mendeley_Bookmark_RmPZQdfGbS_10">
    <vt:lpwstr>P. Freckleton et al. 2002; Hansen and Martins 1996)"}, "properties": {"noteIndex": 0}, "schema": "https://github.com/citation-style-language/schema/raw/master/csl-citation.json"}</vt:lpwstr>
  </property>
  <property fmtid="{D5CDD505-2E9C-101B-9397-08002B2CF9AE}" pid="1486" name="Mendeley_Bookmark_RmPZQdfGbS_2">
    <vt:lpwstr>y", "given": "P. H.", "non-dropping-particle": "", "parse-names": false, "suffix": ""}, {"dropping-particle": "", "family": "Pagel", "given": "M.", "non-dropping-particle": "", "parse-names": false, "suffix": ""}], "container-title": "The American natural</vt:lpwstr>
  </property>
  <property fmtid="{D5CDD505-2E9C-101B-9397-08002B2CF9AE}" pid="1487" name="Mendeley_Bookmark_RmPZQdfGbS_3">
    <vt:lpwstr>ist", "id": "ITEM-1", "issue": "6", "issued": {"date-parts": [["2002"]]}, "page": "712-726", "title": "Phylogenetic analysis and comparative data : a test and review of evidence", "type": "article-journal", "volume": "160"}, "uris": ["http://www.mendeley.</vt:lpwstr>
  </property>
  <property fmtid="{D5CDD505-2E9C-101B-9397-08002B2CF9AE}" pid="1488" name="Mendeley_Bookmark_RmPZQdfGbS_4">
    <vt:lpwstr>com/documents/?uuid=ea5b8722-d7b1-4767-a0aa-156306197f61"]}, {"id": "ITEM-2", "itemData": {"author": [{"dropping-particle": "", "family": "Felsenstein", "given": "Joseph", "non-dropping-particle": "", "parse-names": false, "suffix": ""}], "container-title</vt:lpwstr>
  </property>
  <property fmtid="{D5CDD505-2E9C-101B-9397-08002B2CF9AE}" pid="1489" name="Mendeley_Bookmark_RmPZQdfGbS_5">
    <vt:lpwstr>": "The American Naturalist", "id": "ITEM-2", "issue": "1", "issued": {"date-parts": [["1985"]]}, "page": "1-15", "title": "Phylogenies and the comparative method", "type": "article-journal", "volume": "125"}, "uris": ["http://www.mendeley.com/documents/?</vt:lpwstr>
  </property>
  <property fmtid="{D5CDD505-2E9C-101B-9397-08002B2CF9AE}" pid="1490" name="Mendeley_Bookmark_RmPZQdfGbS_6">
    <vt:lpwstr>uuid=2b05970b-da9c-4409-b21b-228abd835f8d"]}, {"id": "ITEM-3", "itemData": {"author": [{"dropping-particle": "", "family": "Hansen", "given": "Thomas F.", "non-dropping-particle": "", "parse-names": false, "suffix": ""}, {"dropping-particle": "", "family"</vt:lpwstr>
  </property>
  <property fmtid="{D5CDD505-2E9C-101B-9397-08002B2CF9AE}" pid="1491" name="Mendeley_Bookmark_RmPZQdfGbS_7">
    <vt:lpwstr>: "Martins", "given": "Emilia P.", "non-dropping-particle": "", "parse-names": false, "suffix": ""}], "container-title": "Evolution", "id": "ITEM-3", "issue": "4", "issued": {"date-parts": [["1996"]]}, "page": "1404-1417", "title": "Translating between mi</vt:lpwstr>
  </property>
  <property fmtid="{D5CDD505-2E9C-101B-9397-08002B2CF9AE}" pid="1492" name="Mendeley_Bookmark_RmPZQdfGbS_8">
    <vt:lpwstr>croevolutionary process and macroevolutionary patterns: correlation structure of interspecific data", "type": "article-journal", "volume": "50"}, "uris": ["http://www.mendeley.com/documents/?uuid=7583e339-3ac5-4b2c-a7da-c5cee093993b"]}], "mendeley": {"for</vt:lpwstr>
  </property>
  <property fmtid="{D5CDD505-2E9C-101B-9397-08002B2CF9AE}" pid="1493" name="Mendeley_Bookmark_RmPZQdfGbS_9">
    <vt:lpwstr>mattedCitation": "(Felsenstein 1985; R. P. Freckleton et al. 2002; Hansen and Martins 1996)", "plainTextFormattedCitation": "(Felsenstein 1985; R. P. Freckleton et al. 2002; Hansen and Martins 1996)", "previouslyFormattedCitation": "(Felsenstein 1985; R. </vt:lpwstr>
  </property>
  <property fmtid="{D5CDD505-2E9C-101B-9397-08002B2CF9AE}" pid="1494" name="Mendeley_Bookmark_RyBrpuqnDj_1">
    <vt:lpwstr>ADDIN CSL_CITATION {"citationItems": [{"id": "ITEM-1", "itemData": {"DOI": "10.1093/aje/kwh175", "ISSN": "0002-9262", "author": [{"dropping-particle": "", "family": "Barzi", "given": "Frederica", "non-dropping-particle": "", "parse-names": false, "suffix"</vt:lpwstr>
  </property>
  <property fmtid="{D5CDD505-2E9C-101B-9397-08002B2CF9AE}" pid="1495" name="Mendeley_Bookmark_RyBrpuqnDj_10">
    <vt:lpwstr>p://www.mendeley.com/documents/?uuid=504b4fc7-2d5b-48c1-b3f3-b39f05c8ec9e"]}, {"id": "ITEM-3", "itemData": {"DOI": "10.7717/peerj.7917", "ISSN": "2167-8359", "abstract": "Model-based analyses of continuous trait evolution enable rich evolutionary insight.</vt:lpwstr>
  </property>
  <property fmtid="{D5CDD505-2E9C-101B-9397-08002B2CF9AE}" pid="1496" name="Mendeley_Bookmark_RyBrpuqnDj_11">
    <vt:lpwstr> These analyses require a phylogenetic tree and a vector of trait values for the tree\u2019s terminal taxa, but rarely do a tree and dataset include all taxa within a clade. Because the probability that a taxon is included in a dataset depends on ecologic</vt:lpwstr>
  </property>
  <property fmtid="{D5CDD505-2E9C-101B-9397-08002B2CF9AE}" pid="1497" name="Mendeley_Bookmark_RyBrpuqnDj_12">
    <vt:lpwstr>al traits that have phylogenetic signal, missing taxa in real datasets should be expected to be phylogenetically clumped or correlated to the modelled trait. I examined whether those types of missing taxa represent a problem for model selection and parame</vt:lpwstr>
  </property>
  <property fmtid="{D5CDD505-2E9C-101B-9397-08002B2CF9AE}" pid="1498" name="Mendeley_Bookmark_RyBrpuqnDj_13">
    <vt:lpwstr>ter estimation. I simulated univariate traits under a suite of Brownian Motion and Ornstein-Uhlenbeck models, and assessed the performance of model selection and parameter estimation under absent, random, clumped or correlated missing taxa. I found that t</vt:lpwstr>
  </property>
  <property fmtid="{D5CDD505-2E9C-101B-9397-08002B2CF9AE}" pid="1499" name="Mendeley_Bookmark_RyBrpuqnDj_14">
    <vt:lpwstr>hose analyses perform well under almost all scenarios, including situations with very sparsely sampled phylogenies. The only notable biases I detected were in parameter estimation under a very high percentage (90%) of correlated missing taxa. My results o</vt:lpwstr>
  </property>
  <property fmtid="{D5CDD505-2E9C-101B-9397-08002B2CF9AE}" pid="1500" name="Mendeley_Bookmark_RyBrpuqnDj_15">
    <vt:lpwstr>ffer a degree of reassurance for studies of continuous trait evolution with missing taxa, but the problem of missing taxa in phylogenetic comparative methods still demands much further investigation. The framework I have described here might provide a sta</vt:lpwstr>
  </property>
  <property fmtid="{D5CDD505-2E9C-101B-9397-08002B2CF9AE}" pid="1501" name="Mendeley_Bookmark_RyBrpuqnDj_16">
    <vt:lpwstr>rting point for future work.", "author": [{"dropping-particle": "", "family": "Marcondes", "given": "Rafael S.", "non-dropping-particle": "", "parse-names": false, "suffix": ""}], "container-title": "PeerJ", "id": "ITEM-3", "issue": "10", "issued": {"date</vt:lpwstr>
  </property>
  <property fmtid="{D5CDD505-2E9C-101B-9397-08002B2CF9AE}" pid="1502" name="Mendeley_Bookmark_RyBrpuqnDj_17">
    <vt:lpwstr>-parts": [["2019", "10", "11"]]}, "page": "e7917", "title": "Realistic scenarios of missing taxa in phylogenetic comparative methods and their effects on model selection and parameter estimation", "type": "article-journal", "volume": "7"}, "uris": ["http:</vt:lpwstr>
  </property>
  <property fmtid="{D5CDD505-2E9C-101B-9397-08002B2CF9AE}" pid="1503" name="Mendeley_Bookmark_RyBrpuqnDj_18">
    <vt:lpwstr>//www.mendeley.com/documents/?uuid=363fcf57-ff79-4973-a6ac-456091c03ebe"]}], "mendeley": {"formattedCitation": "(Barzi 2004; Marcondes 2019; Penone et al. 2014)", "plainTextFormattedCitation": "(Barzi 2004; Marcondes 2019; Penone et al. 2014)", "previousl</vt:lpwstr>
  </property>
  <property fmtid="{D5CDD505-2E9C-101B-9397-08002B2CF9AE}" pid="1504" name="Mendeley_Bookmark_RyBrpuqnDj_19">
    <vt:lpwstr>yFormattedCitation": "(Barzi 2004; Marcondes 2019; Penone et al. 2014)"}, "properties": {"noteIndex": 0}, "schema": "https://github.com/citation-style-language/schema/raw/master/csl-citation.json"}</vt:lpwstr>
  </property>
  <property fmtid="{D5CDD505-2E9C-101B-9397-08002B2CF9AE}" pid="1505" name="Mendeley_Bookmark_RyBrpuqnDj_2">
    <vt:lpwstr>: ""}], "container-title": "American Journal of Epidemiology", "id": "ITEM-1", "issue": "1", "issued": {"date-parts": [["2004", "7", "1"]]}, "page": "34-45", "title": "Imputations of missing values in practice: results from imputations of serum cholestero</vt:lpwstr>
  </property>
  <property fmtid="{D5CDD505-2E9C-101B-9397-08002B2CF9AE}" pid="1506" name="Mendeley_Bookmark_RyBrpuqnDj_3">
    <vt:lpwstr>l in 28 cohort studies", "type": "article-journal", "volume": "160"}, "uris": ["http://www.mendeley.com/documents/?uuid=6c61f042-284c-4234-a935-7cf9326fb73e"]}, {"id": "ITEM-2", "itemData": {"DOI": "10.1111/2041-210X.12232", "ISSN": "2041210X", "PMID": "1</vt:lpwstr>
  </property>
  <property fmtid="{D5CDD505-2E9C-101B-9397-08002B2CF9AE}" pid="1507" name="Mendeley_Bookmark_RyBrpuqnDj_4">
    <vt:lpwstr>8823677", "author": [{"dropping-particle": "", "family": "Penone", "given": "Caterina", "non-dropping-particle": "", "parse-names": false, "suffix": ""}, {"dropping-particle": "", "family": "Davidson", "given": "Ana D.", "non-dropping-particle": "", "pars</vt:lpwstr>
  </property>
  <property fmtid="{D5CDD505-2E9C-101B-9397-08002B2CF9AE}" pid="1508" name="Mendeley_Bookmark_RyBrpuqnDj_5">
    <vt:lpwstr>e-names": false, "suffix": ""}, {"dropping-particle": "", "family": "Shoemaker", "given": "Kevin T.", "non-dropping-particle": "", "parse-names": false, "suffix": ""}, {"dropping-particle": "Di", "family": "Marco", "given": "Moreno", "non-dropping-particl</vt:lpwstr>
  </property>
  <property fmtid="{D5CDD505-2E9C-101B-9397-08002B2CF9AE}" pid="1509" name="Mendeley_Bookmark_RyBrpuqnDj_6">
    <vt:lpwstr>e": "", "parse-names": false, "suffix": ""}, {"dropping-particle": "", "family": "Rondinini", "given": "Carlo", "non-dropping-particle": "", "parse-names": false, "suffix": ""}, {"dropping-particle": "", "family": "Brooks", "given": "Thomas M.", "non-drop</vt:lpwstr>
  </property>
  <property fmtid="{D5CDD505-2E9C-101B-9397-08002B2CF9AE}" pid="1510" name="Mendeley_Bookmark_RyBrpuqnDj_7">
    <vt:lpwstr>ping-particle": "", "parse-names": false, "suffix": ""}, {"dropping-particle": "", "family": "Young", "given": "Bruce E.", "non-dropping-particle": "", "parse-names": false, "suffix": ""}, {"dropping-particle": "", "family": "Graham", "given": "Catherine </vt:lpwstr>
  </property>
  <property fmtid="{D5CDD505-2E9C-101B-9397-08002B2CF9AE}" pid="1511" name="Mendeley_Bookmark_RyBrpuqnDj_8">
    <vt:lpwstr>H.", "non-dropping-particle": "", "parse-names": false, "suffix": ""}, {"dropping-particle": "", "family": "Costa", "given": "Gabriel C.", "non-dropping-particle": "", "parse-names": false, "suffix": ""}], "container-title": "Methods in Ecology and Evolut</vt:lpwstr>
  </property>
  <property fmtid="{D5CDD505-2E9C-101B-9397-08002B2CF9AE}" pid="1512" name="Mendeley_Bookmark_RyBrpuqnDj_9">
    <vt:lpwstr>ion", "id": "ITEM-2", "issue": "9", "issued": {"date-parts": [["2014"]]}, "page": "961-970", "title": "Imputation of missing data in life-history traits datasets: which approach performs the best?", "type": "article-journal", "volume": "5"}, "uris": ["htt</vt:lpwstr>
  </property>
  <property fmtid="{D5CDD505-2E9C-101B-9397-08002B2CF9AE}" pid="1513" name="Mendeley_Bookmark_SDJkUN4bYx_1">
    <vt:lpwstr>ADDIN CSL_CITATION {"citationItems": [{"id": "ITEM-1", "itemData": {"DOI": "10.1111/2041-210X.12232", "ISSN": "2041210X", "PMID": "18823677", "author": [{"dropping-particle": "", "family": "Penone", "given": "Caterina", "non-dropping-particle": "", "parse</vt:lpwstr>
  </property>
  <property fmtid="{D5CDD505-2E9C-101B-9397-08002B2CF9AE}" pid="1514" name="Mendeley_Bookmark_SDJkUN4bYx_10">
    <vt:lpwstr>.", "non-dropping-particle": "", "parse-names": false, "suffix": ""}, {"dropping-particle": "", "family": "Davidson", "given": "Ana D.", "non-dropping-particle": "", "parse-names": false, "suffix": ""}, {"dropping-particle": "", "family": "Rondinini", "gi</vt:lpwstr>
  </property>
  <property fmtid="{D5CDD505-2E9C-101B-9397-08002B2CF9AE}" pid="1515" name="Mendeley_Bookmark_SDJkUN4bYx_11">
    <vt:lpwstr>ven": "Carlo", "non-dropping-particle": "", "parse-names": false, "suffix": ""}, {"dropping-particle": "", "family": "Graham", "given": "Catherine H.", "non-dropping-particle": "", "parse-names": false, "suffix": ""}], "container-title": "Global Ecology a</vt:lpwstr>
  </property>
  <property fmtid="{D5CDD505-2E9C-101B-9397-08002B2CF9AE}" pid="1516" name="Mendeley_Bookmark_SDJkUN4bYx_12">
    <vt:lpwstr>nd Biogeography", "id": "ITEM-2", "issue": "9", "issued": {"date-parts": [["2016", "9"]]}, "page": "1119-1130", "title": "Species and functional diversity accumulate differently in mammals", "type": "article-journal", "volume": "25"}, "uris": ["http://www</vt:lpwstr>
  </property>
  <property fmtid="{D5CDD505-2E9C-101B-9397-08002B2CF9AE}" pid="1517" name="Mendeley_Bookmark_SDJkUN4bYx_13">
    <vt:lpwstr>.mendeley.com/documents/?uuid=f7220e3d-8aad-43aa-95b9-a5c2374ab96d"]}], "mendeley": {"formattedCitation": "(Oliveira et al. 2016; Penone et al. 2014)", "plainTextFormattedCitation": "(Oliveira et al. 2016; Penone et al. 2014)", "previouslyFormattedCitatio</vt:lpwstr>
  </property>
  <property fmtid="{D5CDD505-2E9C-101B-9397-08002B2CF9AE}" pid="1518" name="Mendeley_Bookmark_SDJkUN4bYx_14">
    <vt:lpwstr>n": "(Oliveira et al. 2016; Penone et al. 2014)"}, "properties": {"noteIndex": 0}, "schema": "https://github.com/citation-style-language/schema/raw/master/csl-citation.json"}</vt:lpwstr>
  </property>
  <property fmtid="{D5CDD505-2E9C-101B-9397-08002B2CF9AE}" pid="1519" name="Mendeley_Bookmark_SDJkUN4bYx_2">
    <vt:lpwstr>-names": false, "suffix": ""}, {"dropping-particle": "", "family": "Davidson", "given": "Ana D.", "non-dropping-particle": "", "parse-names": false, "suffix": ""}, {"dropping-particle": "", "family": "Shoemaker", "given": "Kevin T.", "non-dropping-particl</vt:lpwstr>
  </property>
  <property fmtid="{D5CDD505-2E9C-101B-9397-08002B2CF9AE}" pid="1520" name="Mendeley_Bookmark_SDJkUN4bYx_3">
    <vt:lpwstr>e": "", "parse-names": false, "suffix": ""}, {"dropping-particle": "Di", "family": "Marco", "given": "Moreno", "non-dropping-particle": "", "parse-names": false, "suffix": ""}, {"dropping-particle": "", "family": "Rondinini", "given": "Carlo", "non-droppi</vt:lpwstr>
  </property>
  <property fmtid="{D5CDD505-2E9C-101B-9397-08002B2CF9AE}" pid="1521" name="Mendeley_Bookmark_SDJkUN4bYx_4">
    <vt:lpwstr>ng-particle": "", "parse-names": false, "suffix": ""}, {"dropping-particle": "", "family": "Brooks", "given": "Thomas M.", "non-dropping-particle": "", "parse-names": false, "suffix": ""}, {"dropping-particle": "", "family": "Young", "given": "Bruce E.", </vt:lpwstr>
  </property>
  <property fmtid="{D5CDD505-2E9C-101B-9397-08002B2CF9AE}" pid="1522" name="Mendeley_Bookmark_SDJkUN4bYx_5">
    <vt:lpwstr>"non-dropping-particle": "", "parse-names": false, "suffix": ""}, {"dropping-particle": "", "family": "Graham", "given": "Catherine H.", "non-dropping-particle": "", "parse-names": false, "suffix": ""}, {"dropping-particle": "", "family": "Costa", "given"</vt:lpwstr>
  </property>
  <property fmtid="{D5CDD505-2E9C-101B-9397-08002B2CF9AE}" pid="1523" name="Mendeley_Bookmark_SDJkUN4bYx_6">
    <vt:lpwstr>: "Gabriel C.", "non-dropping-particle": "", "parse-names": false, "suffix": ""}], "container-title": "Methods in Ecology and Evolution", "id": "ITEM-1", "issue": "9", "issued": {"date-parts": [["2014"]]}, "page": "961-970", "title": "Imputation of missin</vt:lpwstr>
  </property>
  <property fmtid="{D5CDD505-2E9C-101B-9397-08002B2CF9AE}" pid="1524" name="Mendeley_Bookmark_SDJkUN4bYx_7">
    <vt:lpwstr>g data in life-history traits datasets: which approach performs the best?", "type": "article-journal", "volume": "5"}, "uris": ["http://www.mendeley.com/documents/?uuid=504b4fc7-2d5b-48c1-b3f3-b39f05c8ec9e"]}, {"id": "ITEM-2", "itemData": {"DOI": "10.1111</vt:lpwstr>
  </property>
  <property fmtid="{D5CDD505-2E9C-101B-9397-08002B2CF9AE}" pid="1525" name="Mendeley_Bookmark_SDJkUN4bYx_8">
    <vt:lpwstr>/geb.12471", "ISSN": "1466822X", "author": [{"dropping-particle": "", "family": "Oliveira", "given": "Brunno F.", "non-dropping-particle": "", "parse-names": false, "suffix": ""}, {"dropping-particle": "", "family": "Machac", "given": "Antonin", "non-drop</vt:lpwstr>
  </property>
  <property fmtid="{D5CDD505-2E9C-101B-9397-08002B2CF9AE}" pid="1526" name="Mendeley_Bookmark_SDJkUN4bYx_9">
    <vt:lpwstr>ping-particle": "", "parse-names": false, "suffix": ""}, {"dropping-particle": "", "family": "Costa", "given": "Gabriel C.", "non-dropping-particle": "", "parse-names": false, "suffix": ""}, {"dropping-particle": "", "family": "Brooks", "given": "Thomas M</vt:lpwstr>
  </property>
  <property fmtid="{D5CDD505-2E9C-101B-9397-08002B2CF9AE}" pid="1527" name="Mendeley_Bookmark_Sd4k1dARAp_1">
    <vt:lpwstr>ADDIN CSL_CITATION { "citationItems" : [ { "id" : "ITEM-1", "itemData" : { "author" : [ { "dropping-particle" : "", "family" : "Murray", "given" : "Jared S", "non-dropping-particle" : "", "parse-names" : false, "suffix" : "" } ], "id" : "ITEM-1", "issued"</vt:lpwstr>
  </property>
  <property fmtid="{D5CDD505-2E9C-101B-9397-08002B2CF9AE}" pid="1528" name="Mendeley_Bookmark_Sd4k1dARAp_10">
    <vt:lpwstr>" : "Buuren", "given" : "Stef", "non-dropping-particle" : "van", "parse-names" : false, "suffix" : "" } ], "edition" : "1", "id" : "ITEM-2", "issued" : { "date-parts" : [ [ "2012" ] ] }, "number-of-pages" : "342", "publisher" : "Chapman and Hall/CRC", "pu</vt:lpwstr>
  </property>
  <property fmtid="{D5CDD505-2E9C-101B-9397-08002B2CF9AE}" pid="1529" name="Mendeley_Bookmark_Sd4k1dARAp_11">
    <vt:lpwstr>blisher-place" : "Boca Raton, Fl", "title" : "Flexible Imputation of Missing Data", "type" : "book" }, "uris" : [ "http://www.mendeley.com/documents/?uuid=c546fe7c-24b9-4c66-9203-bca5f3a3238b" ] }, { "id" : "ITEM-3", "itemData" : { "author" : [ { "droppin</vt:lpwstr>
  </property>
  <property fmtid="{D5CDD505-2E9C-101B-9397-08002B2CF9AE}" pid="1530" name="Mendeley_Bookmark_Sd4k1dARAp_12">
    <vt:lpwstr>g-particle" : "", "family" : "Nakagawa", "given" : "Shinichi", "non-dropping-particle" : "", "parse-names" : false, "suffix" : "" } ], "chapter-number" : "Chapter 4", "container-title" : "Ecological Statistics: Contemporary Theory and Application", "editi</vt:lpwstr>
  </property>
  <property fmtid="{D5CDD505-2E9C-101B-9397-08002B2CF9AE}" pid="1531" name="Mendeley_Bookmark_Sd4k1dARAp_13">
    <vt:lpwstr>on" : "1st editio", "editor" : [ { "dropping-particle" : "", "family" : "Fox", "given" : "Gordon A.", "non-dropping-particle" : "", "parse-names" : false, "suffix" : "" }, { "dropping-particle" : "", "family" : "Negrete-Yankelevich", "given" : "Simoneta",</vt:lpwstr>
  </property>
  <property fmtid="{D5CDD505-2E9C-101B-9397-08002B2CF9AE}" pid="1532" name="Mendeley_Bookmark_Sd4k1dARAp_14">
    <vt:lpwstr> "non-dropping-particle" : "", "parse-names" : false, "suffix" : "" }, { "dropping-particle" : "", "family" : "Sosa", "given" : "Vinicio J.", "non-dropping-particle" : "", "parse-names" : false, "suffix" : "" } ], "id" : "ITEM-3", "issued" : { "date-parts</vt:lpwstr>
  </property>
  <property fmtid="{D5CDD505-2E9C-101B-9397-08002B2CF9AE}" pid="1533" name="Mendeley_Bookmark_Sd4k1dARAp_15">
    <vt:lpwstr>" : [ [ "2015" ] ] }, "page" : "81-105", "publisher" : "Oxford University Press", "publisher-place" : "Oxford, UK", "title" : "Missing data: mechanisms, methods, and messages", "type" : "chapter" }, "uris" : [ "http://www.mendeley.com/documents/?uuid=668f</vt:lpwstr>
  </property>
  <property fmtid="{D5CDD505-2E9C-101B-9397-08002B2CF9AE}" pid="1534" name="Mendeley_Bookmark_Sd4k1dARAp_16">
    <vt:lpwstr>cd9f-ec1f-407b-a3fc-5fed609778a0" ] } ], "mendeley" : { "formattedCitation" : "(van Buuren, 2012; Nakagawa, 2015; Murray, 2018)", "plainTextFormattedCitation" : "(van Buuren, 2012; Nakagawa, 2015; Murray, 2018)", "previouslyFormattedCitation" : "(van Buur</vt:lpwstr>
  </property>
  <property fmtid="{D5CDD505-2E9C-101B-9397-08002B2CF9AE}" pid="1535" name="Mendeley_Bookmark_Sd4k1dARAp_17">
    <vt:lpwstr>en, 2012; Nakagawa, 2015; Murray, 2018)" }, "properties" : { "noteIndex" : 0 }, "schema" : "https://github.com/citation-style-language/schema/raw/master/csl-citation.json" }</vt:lpwstr>
  </property>
  <property fmtid="{D5CDD505-2E9C-101B-9397-08002B2CF9AE}" pid="1536" name="Mendeley_Bookmark_Sd4k1dARAp_2">
    <vt:lpwstr> : { "date-parts" : [ [ "2018" ] ] }, "page" : "arXiv:1801.04058", "title" : "Multiple imputation : A review of practical and theoretical findings", "type" : "article-journal" }, "uris" : [ "http://www.mendeley.com/documents/?uuid=57e6b364-91d2-4497-bb2e-</vt:lpwstr>
  </property>
  <property fmtid="{D5CDD505-2E9C-101B-9397-08002B2CF9AE}" pid="1537" name="Mendeley_Bookmark_Sd4k1dARAp_3">
    <vt:lpwstr>040fccbb06d3" ] }, { "id" : "ITEM-2", "itemData" : { "DOI" : "10.1201/b11826", "ISBN" : "9781439868249", "abstract" : "Missing data form a problem in every scientific discipline, yet the techniques required to handle them are complicated and often lacking</vt:lpwstr>
  </property>
  <property fmtid="{D5CDD505-2E9C-101B-9397-08002B2CF9AE}" pid="1538" name="Mendeley_Bookmark_Sd4k1dARAp_4">
    <vt:lpwstr>. One of the great ideas in statistical science\u2014multiple imputation\u2014fills gaps in the data with plausible values, the uncertainty of which is coded in the data itself. It also solves other problems, many of which are missing data problems in dis</vt:lpwstr>
  </property>
  <property fmtid="{D5CDD505-2E9C-101B-9397-08002B2CF9AE}" pid="1539" name="Mendeley_Bookmark_Sd4k1dARAp_5">
    <vt:lpwstr>guise. Flexible Imputation of Missing Data is supported by many examples using real data taken from the author's vast experience of collaborative research, and presents a practical guide for handling missing data under the framework of multiple imputation</vt:lpwstr>
  </property>
  <property fmtid="{D5CDD505-2E9C-101B-9397-08002B2CF9AE}" pid="1540" name="Mendeley_Bookmark_Sd4k1dARAp_6">
    <vt:lpwstr>. Furthermore, detailed guidance of implementation in R using the author\u2019s package {MICE} is included throughout the book. Assuming familiarity with basic statistical concepts and multivariate methods, Flexible Imputation of Missing Data is intended </vt:lpwstr>
  </property>
  <property fmtid="{D5CDD505-2E9C-101B-9397-08002B2CF9AE}" pid="1541" name="Mendeley_Bookmark_Sd4k1dARAp_7">
    <vt:lpwstr>for two audiences: (Bio)statisticians, epidemiologists, and methodologists in the social and health sciences Substantive researchers who do not call themselves statisticians, but who possess the necessary skills to understand the principles and to follow </vt:lpwstr>
  </property>
  <property fmtid="{D5CDD505-2E9C-101B-9397-08002B2CF9AE}" pid="1542" name="Mendeley_Bookmark_Sd4k1dARAp_8">
    <vt:lpwstr>the recipes This graduate-tested book avoids mathematical and technical details as much as possible: formulas are accompanied by a verbal statement that explains the formula in layperson terms. Readers less concerned with the theoretical underpinnings wil</vt:lpwstr>
  </property>
  <property fmtid="{D5CDD505-2E9C-101B-9397-08002B2CF9AE}" pid="1543" name="Mendeley_Bookmark_Sd4k1dARAp_9">
    <vt:lpwstr>l be able to pick up the general idea, and technical material is available for those who desire deeper understanding. The analyses can be replicated in R using a dedicated package developed by the author.", "author" : [ { "dropping-particle" : "", "family</vt:lpwstr>
  </property>
  <property fmtid="{D5CDD505-2E9C-101B-9397-08002B2CF9AE}" pid="1544" name="Mendeley_Bookmark_SvrXAzsGxZ_1">
    <vt:lpwstr>ADDIN CSL_CITATION {"citationItems": [{"id": "ITEM-1", "itemData": {"DOI": "10.7717/peerj.7917", "ISSN": "2167-8359", "abstract": "Model-based analyses of continuous trait evolution enable rich evolutionary insight. These analyses require a phylogenetic t</vt:lpwstr>
  </property>
  <property fmtid="{D5CDD505-2E9C-101B-9397-08002B2CF9AE}" pid="1545" name="Mendeley_Bookmark_SvrXAzsGxZ_10">
    <vt:lpwstr>, "parse-names": false, "suffix": ""}, {"dropping-particle": "", "family": "Freckleton", "given": "Robert P.", "non-dropping-particle": "", "parse-names": false, "suffix": ""}], "container-title": "Behavioral Ecology and Sociobiology", "id": "ITEM-2", "is</vt:lpwstr>
  </property>
  <property fmtid="{D5CDD505-2E9C-101B-9397-08002B2CF9AE}" pid="1546" name="Mendeley_Bookmark_SvrXAzsGxZ_11">
    <vt:lpwstr>sue": "1", "issued": {"date-parts": [["2010", "9", "4"]]}, "page": "103-116", "title": "Model averaging, missing data and multiple imputation: a case study for behavioural ecology", "type": "article-journal", "volume": "65"}, "uris": ["http://www.mendeley</vt:lpwstr>
  </property>
  <property fmtid="{D5CDD505-2E9C-101B-9397-08002B2CF9AE}" pid="1547" name="Mendeley_Bookmark_SvrXAzsGxZ_12">
    <vt:lpwstr>.com/documents/?uuid=b1cc9412-560f-43d4-98c3-2ce1e068c019"]}, {"id": "ITEM-3", "itemData": {"ISBN": "9781606236390", "author": [{"dropping-particle": "", "family": "Enders", "given": "Craig K.", "non-dropping-particle": "", "parse-names": false, "suffix":</vt:lpwstr>
  </property>
  <property fmtid="{D5CDD505-2E9C-101B-9397-08002B2CF9AE}" pid="1548" name="Mendeley_Bookmark_SvrXAzsGxZ_13">
    <vt:lpwstr> ""}], "edition": "1", "id": "ITEM-3", "issued": {"date-parts": [["2010"]]}, "number-of-pages": "377", "publisher-place": "New York, NY", "title": "Applied Missing Data Analysis", "type": "book"}, "uris": ["http://www.mendeley.com/documents/?uuid=5d1bb767</vt:lpwstr>
  </property>
  <property fmtid="{D5CDD505-2E9C-101B-9397-08002B2CF9AE}" pid="1549" name="Mendeley_Bookmark_SvrXAzsGxZ_14">
    <vt:lpwstr>-c2ae-4cf1-b842-1128f38d8b00"]}, {"id": "ITEM-4", "itemData": {"DOI": "10.1201/b11826", "ISBN": "9781439868249", "abstract": "Missing data form a problem in every scientific discipline, yet the techniques required to handle them are complicated and often </vt:lpwstr>
  </property>
  <property fmtid="{D5CDD505-2E9C-101B-9397-08002B2CF9AE}" pid="1550" name="Mendeley_Bookmark_SvrXAzsGxZ_15">
    <vt:lpwstr>lacking. One of the great ideas in statistical science\u2014multiple imputation\u2014fills gaps in the data with plausible values, the uncertainty of which is coded in the data itself. It also solves other problems, many of which are missing data problems</vt:lpwstr>
  </property>
  <property fmtid="{D5CDD505-2E9C-101B-9397-08002B2CF9AE}" pid="1551" name="Mendeley_Bookmark_SvrXAzsGxZ_16">
    <vt:lpwstr> in disguise. Flexible Imputation of Missing Data is supported by many examples using real data taken from the author's vast experience of collaborative research, and presents a practical guide for handling missing data under the framework of multiple imp</vt:lpwstr>
  </property>
  <property fmtid="{D5CDD505-2E9C-101B-9397-08002B2CF9AE}" pid="1552" name="Mendeley_Bookmark_SvrXAzsGxZ_17">
    <vt:lpwstr>utation. Furthermore, detailed guidance of implementation in R using the author\u2019s package {MICE} is included throughout the book. Assuming familiarity with basic statistical concepts and multivariate methods, Flexible Imputation of Missing Data is in</vt:lpwstr>
  </property>
  <property fmtid="{D5CDD505-2E9C-101B-9397-08002B2CF9AE}" pid="1553" name="Mendeley_Bookmark_SvrXAzsGxZ_18">
    <vt:lpwstr>tended for two audiences: (Bio)statisticians, epidemiologists, and methodologists in the social and health sciences Substantive researchers who do not call themselves statisticians, but who possess the necessary skills to understand the principles and to </vt:lpwstr>
  </property>
  <property fmtid="{D5CDD505-2E9C-101B-9397-08002B2CF9AE}" pid="1554" name="Mendeley_Bookmark_SvrXAzsGxZ_19">
    <vt:lpwstr>follow the recipes This graduate-tested book avoids mathematical and technical details as much as possible: formulas are accompanied by a verbal statement that explains the formula in layperson terms. Readers less concerned with the theoretical underpinni</vt:lpwstr>
  </property>
  <property fmtid="{D5CDD505-2E9C-101B-9397-08002B2CF9AE}" pid="1555" name="Mendeley_Bookmark_SvrXAzsGxZ_2">
    <vt:lpwstr>ree and a vector of trait values for the tree\u2019s terminal taxa, but rarely do a tree and dataset include all taxa within a clade. Because the probability that a taxon is included in a dataset depends on ecological traits that have phylogenetic signal,</vt:lpwstr>
  </property>
  <property fmtid="{D5CDD505-2E9C-101B-9397-08002B2CF9AE}" pid="1556" name="Mendeley_Bookmark_SvrXAzsGxZ_20">
    <vt:lpwstr>ngs will be able to pick up the general idea, and technical material is available for those who desire deeper understanding. The analyses can be replicated in R using a dedicated package developed by the author.", "author": [{"dropping-particle": "", "fam</vt:lpwstr>
  </property>
  <property fmtid="{D5CDD505-2E9C-101B-9397-08002B2CF9AE}" pid="1557" name="Mendeley_Bookmark_SvrXAzsGxZ_21">
    <vt:lpwstr>ily": "Buuren", "given": "Stef", "non-dropping-particle": "van", "parse-names": false, "suffix": ""}], "edition": "1", "id": "ITEM-4", "issued": {"date-parts": [["2012"]]}, "number-of-pages": "342", "publisher": "Chapman and Hall/CRC", "publisher-place": </vt:lpwstr>
  </property>
  <property fmtid="{D5CDD505-2E9C-101B-9397-08002B2CF9AE}" pid="1558" name="Mendeley_Bookmark_SvrXAzsGxZ_22">
    <vt:lpwstr>"Boca Raton, Fl", "title": "Flexible Imputation of Missing Data", "type": "book"}, "uris": ["http://www.mendeley.com/documents/?uuid=c546fe7c-24b9-4c66-9203-bca5f3a3238b"]}], "mendeley": {"formattedCitation": "(Enders 2010; Marcondes 2019; Nakagawa and Fr</vt:lpwstr>
  </property>
  <property fmtid="{D5CDD505-2E9C-101B-9397-08002B2CF9AE}" pid="1559" name="Mendeley_Bookmark_SvrXAzsGxZ_23">
    <vt:lpwstr>eckleton 2010; van Buuren 2012)", "plainTextFormattedCitation": "(Enders 2010; Marcondes 2019; Nakagawa and Freckleton 2010; van Buuren 2012)", "previouslyFormattedCitation": "(Enders 2010; Marcondes 2019; Nakagawa and Freckleton 2010; van Buuren 2012)"},</vt:lpwstr>
  </property>
  <property fmtid="{D5CDD505-2E9C-101B-9397-08002B2CF9AE}" pid="1560" name="Mendeley_Bookmark_SvrXAzsGxZ_24">
    <vt:lpwstr> "properties": {"noteIndex": 0}, "schema": "https://github.com/citation-style-language/schema/raw/master/csl-citation.json"}</vt:lpwstr>
  </property>
  <property fmtid="{D5CDD505-2E9C-101B-9397-08002B2CF9AE}" pid="1561" name="Mendeley_Bookmark_SvrXAzsGxZ_3">
    <vt:lpwstr> missing taxa in real datasets should be expected to be phylogenetically clumped or correlated to the modelled trait. I examined whether those types of missing taxa represent a problem for model selection and parameter estimation. I simulated univariate t</vt:lpwstr>
  </property>
  <property fmtid="{D5CDD505-2E9C-101B-9397-08002B2CF9AE}" pid="1562" name="Mendeley_Bookmark_SvrXAzsGxZ_4">
    <vt:lpwstr>raits under a suite of Brownian Motion and Ornstein-Uhlenbeck models, and assessed the performance of model selection and parameter estimation under absent, random, clumped or correlated missing taxa. I found that those analyses perform well under almost </vt:lpwstr>
  </property>
  <property fmtid="{D5CDD505-2E9C-101B-9397-08002B2CF9AE}" pid="1563" name="Mendeley_Bookmark_SvrXAzsGxZ_5">
    <vt:lpwstr>all scenarios, including situations with very sparsely sampled phylogenies. The only notable biases I detected were in parameter estimation under a very high percentage (90%) of correlated missing taxa. My results offer a degree of reassurance for studies</vt:lpwstr>
  </property>
  <property fmtid="{D5CDD505-2E9C-101B-9397-08002B2CF9AE}" pid="1564" name="Mendeley_Bookmark_SvrXAzsGxZ_6">
    <vt:lpwstr> of continuous trait evolution with missing taxa, but the problem of missing taxa in phylogenetic comparative methods still demands much further investigation. The framework I have described here might provide a starting point for future work.", "author":</vt:lpwstr>
  </property>
  <property fmtid="{D5CDD505-2E9C-101B-9397-08002B2CF9AE}" pid="1565" name="Mendeley_Bookmark_SvrXAzsGxZ_7">
    <vt:lpwstr> [{"dropping-particle": "", "family": "Marcondes", "given": "Rafael S.", "non-dropping-particle": "", "parse-names": false, "suffix": ""}], "container-title": "PeerJ", "id": "ITEM-1", "issue": "10", "issued": {"date-parts": [["2019", "10", "11"]]}, "page"</vt:lpwstr>
  </property>
  <property fmtid="{D5CDD505-2E9C-101B-9397-08002B2CF9AE}" pid="1566" name="Mendeley_Bookmark_SvrXAzsGxZ_8">
    <vt:lpwstr>: "e7917", "title": "Realistic scenarios of missing taxa in phylogenetic comparative methods and their effects on model selection and parameter estimation", "type": "article-journal", "volume": "7"}, "uris": ["http://www.mendeley.com/documents/?uuid=363fc</vt:lpwstr>
  </property>
  <property fmtid="{D5CDD505-2E9C-101B-9397-08002B2CF9AE}" pid="1567" name="Mendeley_Bookmark_SvrXAzsGxZ_9">
    <vt:lpwstr>f57-ff79-4973-a6ac-456091c03ebe"]}, {"id": "ITEM-2", "itemData": {"DOI": "10.1007/s00265-010-1044-7", "ISBN": "0026501010447", "ISSN": "0340-5443", "author": [{"dropping-particle": "", "family": "Nakagawa", "given": "Shinichi", "non-dropping-particle": ""</vt:lpwstr>
  </property>
  <property fmtid="{D5CDD505-2E9C-101B-9397-08002B2CF9AE}" pid="1568" name="Mendeley_Bookmark_T5KtMRcHWP_1">
    <vt:lpwstr>ADDIN CSL_CITATION {"citationItems": [{"id": "ITEM-1", "itemData": {"DOI": "10.1086/706339", "ISBN": "0000000310", "ISSN": "00030147", "abstract": "Gaussian processes, such as Brownian motion and the Ornstein-Uhlenbeck process, have been popular models fo</vt:lpwstr>
  </property>
  <property fmtid="{D5CDD505-2E9C-101B-9397-08002B2CF9AE}" pid="1569" name="Mendeley_Bookmark_T5KtMRcHWP_10">
    <vt:lpwstr>rn vertebrate body sizes", "type": "article-journal", "volume": "0"}, "uris": ["http://www.mendeley.com/documents/?uuid=fb7cfcf5-832f-41f7-a5f6-571615ba5528"]}], "mendeley": {"formattedCitation": "(Simone P. Blomberg et al. 2020; Landis and Schraiber 2017</vt:lpwstr>
  </property>
  <property fmtid="{D5CDD505-2E9C-101B-9397-08002B2CF9AE}" pid="1570" name="Mendeley_Bookmark_T5KtMRcHWP_11">
    <vt:lpwstr>)", "plainTextFormattedCitation": "(Simone P. Blomberg et al. 2020; Landis and Schraiber 2017)", "previouslyFormattedCitation": "(Simone P. Blomberg et al. 2020; Landis and Schraiber 2017)"}, "properties": {"noteIndex": 0}, "schema": "https://github.com/c</vt:lpwstr>
  </property>
  <property fmtid="{D5CDD505-2E9C-101B-9397-08002B2CF9AE}" pid="1571" name="Mendeley_Bookmark_T5KtMRcHWP_12">
    <vt:lpwstr>itation-style-language/schema/raw/master/csl-citation.json"}</vt:lpwstr>
  </property>
  <property fmtid="{D5CDD505-2E9C-101B-9397-08002B2CF9AE}" pid="1572" name="Mendeley_Bookmark_T5KtMRcHWP_2">
    <vt:lpwstr>r the evolution of quantitative traits and are widely used in phylogenetic comparative methods. However, they have drawbacks that limit their utility. Here we describe new, non-Gaussian stochastic differential equation (diffusion) models of quantitative t</vt:lpwstr>
  </property>
  <property fmtid="{D5CDD505-2E9C-101B-9397-08002B2CF9AE}" pid="1573" name="Mendeley_Bookmark_T5KtMRcHWP_3">
    <vt:lpwstr>rait evolution. We present general methods for deriving new diffusion models and develop new software for fitting non-Gaussian evolutionary models to trait data. The theory of stochastic processes provides a mathematical framework for understanding the pr</vt:lpwstr>
  </property>
  <property fmtid="{D5CDD505-2E9C-101B-9397-08002B2CF9AE}" pid="1574" name="Mendeley_Bookmark_T5KtMRcHWP_4">
    <vt:lpwstr>operties of current and future phylogenetic comparative methods. Attention to the mathematical details of models of trait evolution and diversification may help avoid some pitfalls when using stochastic processes to model macroevolution.", "author": [{"dr</vt:lpwstr>
  </property>
  <property fmtid="{D5CDD505-2E9C-101B-9397-08002B2CF9AE}" pid="1575" name="Mendeley_Bookmark_T5KtMRcHWP_5">
    <vt:lpwstr>opping-particle": "", "family": "Blomberg", "given": "Simone P.", "non-dropping-particle": "", "parse-names": false, "suffix": ""}, {"dropping-particle": "", "family": "Rathnayake", "given": "Suren I.", "non-dropping-particle": "", "parse-names": false, "</vt:lpwstr>
  </property>
  <property fmtid="{D5CDD505-2E9C-101B-9397-08002B2CF9AE}" pid="1576" name="Mendeley_Bookmark_T5KtMRcHWP_6">
    <vt:lpwstr>suffix": ""}, {"dropping-particle": "", "family": "Moreau", "given": "Cheyenne M.", "non-dropping-particle": "", "parse-names": false, "suffix": ""}], "container-title": "American Naturalist", "id": "ITEM-1", "issue": "2", "issued": {"date-parts": [["2020</vt:lpwstr>
  </property>
  <property fmtid="{D5CDD505-2E9C-101B-9397-08002B2CF9AE}" pid="1577" name="Mendeley_Bookmark_T5KtMRcHWP_7">
    <vt:lpwstr>"]]}, "page": "145-165", "title": "Beyond brownian motion and the ornstein-uhlenbeck process: Stochastic diffusion models for the evolution of quantitative characters", "type": "article-journal", "volume": "195"}, "uris": ["http://www.mendeley.com/documen</vt:lpwstr>
  </property>
  <property fmtid="{D5CDD505-2E9C-101B-9397-08002B2CF9AE}" pid="1578" name="Mendeley_Bookmark_T5KtMRcHWP_8">
    <vt:lpwstr>ts/?uuid=c336d2e0-deb6-4fc7-b944-40c64dec6723"]}, {"id": "ITEM-2", "itemData": {"DOI": "10.1073/pnas.1710920114", "ISBN": "1710920114", "author": [{"dropping-particle": "", "family": "Landis", "given": "Michael J", "non-dropping-particle": "", "parse-name</vt:lpwstr>
  </property>
  <property fmtid="{D5CDD505-2E9C-101B-9397-08002B2CF9AE}" pid="1579" name="Mendeley_Bookmark_T5KtMRcHWP_9">
    <vt:lpwstr>s": false, "suffix": ""}, {"dropping-particle": "", "family": "Schraiber", "given": "Joshua G", "non-dropping-particle": "", "parse-names": false, "suffix": ""}], "id": "ITEM-2", "issued": {"date-parts": [["2017"]]}, "title": "Pulsed evolution shaped mode</vt:lpwstr>
  </property>
  <property fmtid="{D5CDD505-2E9C-101B-9397-08002B2CF9AE}" pid="1580" name="Mendeley_Bookmark_T9R0jC7qrA_1">
    <vt:lpwstr>ADDIN CSL_CITATION { "citationItems" : [ { "id" : "ITEM-1", "itemData" : { "author" : [ { "dropping-particle" : "", "family" : "Hansen", "given" : "Thomas F.", "non-dropping-particle" : "", "parse-names" : false, "suffix" : "" }, { "dropping-particle" : "</vt:lpwstr>
  </property>
  <property fmtid="{D5CDD505-2E9C-101B-9397-08002B2CF9AE}" pid="1581" name="Mendeley_Bookmark_T9R0jC7qrA_2">
    <vt:lpwstr>", "family" : "Martins", "given" : "Emilia P.", "non-dropping-particle" : "", "parse-names" : false, "suffix" : "" } ], "container-title" : "Evolution", "id" : "ITEM-1", "issue" : "4", "issued" : { "date-parts" : [ [ "1996" ] ] }, "page" : "1404-1417", "t</vt:lpwstr>
  </property>
  <property fmtid="{D5CDD505-2E9C-101B-9397-08002B2CF9AE}" pid="1582" name="Mendeley_Bookmark_T9R0jC7qrA_3">
    <vt:lpwstr>itle" : "Translating between microevolutionary process and macroevolutionary patterns: correlation structure of interspecific data", "type" : "article-journal", "volume" : "50" }, "uris" : [ "http://www.mendeley.com/documents/?uuid=7583e339-3ac5-4b2c-a7da</vt:lpwstr>
  </property>
  <property fmtid="{D5CDD505-2E9C-101B-9397-08002B2CF9AE}" pid="1583" name="Mendeley_Bookmark_T9R0jC7qrA_4">
    <vt:lpwstr>-c5cee093993b" ] } ], "mendeley" : { "formattedCitation" : "(Hansen &amp; Martins, 1996)", "plainTextFormattedCitation" : "(Hansen &amp; Martins, 1996)", "previouslyFormattedCitation" : "(Hansen &amp; Martins, 1996)" }, "properties" : { "noteIndex" : 0 }, "schema" : </vt:lpwstr>
  </property>
  <property fmtid="{D5CDD505-2E9C-101B-9397-08002B2CF9AE}" pid="1584" name="Mendeley_Bookmark_T9R0jC7qrA_5">
    <vt:lpwstr>"https://github.com/citation-style-language/schema/raw/master/csl-citation.json" }</vt:lpwstr>
  </property>
  <property fmtid="{D5CDD505-2E9C-101B-9397-08002B2CF9AE}" pid="1585" name="Mendeley_Bookmark_TAqO8w0lKd_1">
    <vt:lpwstr>ADDIN CSL_CITATION {"citationItems": [{"id": "ITEM-1", "itemData": {"DOI": "10.1111/j.0014-3820.2003.tb00285.x", "ISBN": "1558-5646", "ISSN": "0014-3820", "PMID": "12778543", "abstract": "Abstract The primary rationale for the use of phylogenetically base</vt:lpwstr>
  </property>
  <property fmtid="{D5CDD505-2E9C-101B-9397-08002B2CF9AE}" pid="1586" name="Mendeley_Bookmark_TAqO8w0lKd_10">
    <vt:lpwstr>) effects or high levels of measurement error. Irrespective of sample size, most traits (but not body size, on average) showed less signal than expected given the topology, branch lengths, and a Brownian motion model of evolution (i.e., K was less than on</vt:lpwstr>
  </property>
  <property fmtid="{D5CDD505-2E9C-101B-9397-08002B2CF9AE}" pid="1587" name="Mendeley_Bookmark_TAqO8w0lKd_11">
    <vt:lpwstr>e), which may be attributed to adaptation and/or measurement error in the broad sense (including errors in estimates of phenotypes, branch l\u2026", "author": [{"dropping-particle": "", "family": "Blomberg", "given": "Simon P", "non-dropping-particle": ""</vt:lpwstr>
  </property>
  <property fmtid="{D5CDD505-2E9C-101B-9397-08002B2CF9AE}" pid="1588" name="Mendeley_Bookmark_TAqO8w0lKd_12">
    <vt:lpwstr>, "parse-names": false, "suffix": ""}, {"dropping-particle": "", "family": "Garland", "given": "Theodore", "non-dropping-particle": "", "parse-names": false, "suffix": ""}, {"dropping-particle": "", "family": "Ives", "given": "Anthony R.", "non-dropping-p</vt:lpwstr>
  </property>
  <property fmtid="{D5CDD505-2E9C-101B-9397-08002B2CF9AE}" pid="1589" name="Mendeley_Bookmark_TAqO8w0lKd_13">
    <vt:lpwstr>article": "", "parse-names": false, "suffix": ""}], "container-title": "Evolution", "id": "ITEM-1", "issue": "4", "issued": {"date-parts": [["2003", "4"]]}, "page": "717-745", "title": "Testing for phylogenetic signal in comparative data: behavioral trait</vt:lpwstr>
  </property>
  <property fmtid="{D5CDD505-2E9C-101B-9397-08002B2CF9AE}" pid="1590" name="Mendeley_Bookmark_TAqO8w0lKd_14">
    <vt:lpwstr>s are more labile", "type": "article-journal", "volume": "57"}, "uris": ["http://www.mendeley.com/documents/?uuid=8055a310-dae0-49ec-9ca1-9d692502057a"]}], "mendeley": {"formattedCitation": "(Simon P Blomberg et al. 2003)", "plainTextFormattedCitation": "</vt:lpwstr>
  </property>
  <property fmtid="{D5CDD505-2E9C-101B-9397-08002B2CF9AE}" pid="1591" name="Mendeley_Bookmark_TAqO8w0lKd_15">
    <vt:lpwstr>(Simon P Blomberg et al. 2003)", "previouslyFormattedCitation": "(Simon P Blomberg et al. 2003)"}, "properties": {"noteIndex": 0}, "schema": "https://github.com/citation-style-language/schema/raw/master/csl-citation.json"}</vt:lpwstr>
  </property>
  <property fmtid="{D5CDD505-2E9C-101B-9397-08002B2CF9AE}" pid="1592" name="Mendeley_Bookmark_TAqO8w0lKd_2">
    <vt:lpwstr>d statistical methods is that phylogenetic signal, the tendency for related species to resemble each other, is ubiquitous. Whether this assertion is true for a given trait in a given lineage is an empirical question, but general tools for detecting and qu</vt:lpwstr>
  </property>
  <property fmtid="{D5CDD505-2E9C-101B-9397-08002B2CF9AE}" pid="1593" name="Mendeley_Bookmark_TAqO8w0lKd_3">
    <vt:lpwstr>antifying phylogenetic signal are inadequately developed. We present new methods for continuous-valued characters that can be implemented with either phylogenetically independent contrasts or generalized least-squares models. First, a simple randomization</vt:lpwstr>
  </property>
  <property fmtid="{D5CDD505-2E9C-101B-9397-08002B2CF9AE}" pid="1594" name="Mendeley_Bookmark_TAqO8w0lKd_4">
    <vt:lpwstr> procedure allows one to test the null hypothesis of no pattern of similarity among relatives. The test demonstrates correct Type I error rate at a nominal \u03b1= 0.05 and good power (0.8) for simulated datasets with 20 or more species. Second, we derive</vt:lpwstr>
  </property>
  <property fmtid="{D5CDD505-2E9C-101B-9397-08002B2CF9AE}" pid="1595" name="Mendeley_Bookmark_TAqO8w0lKd_5">
    <vt:lpwstr> a descriptive statistic, K, which allows valid comparisons of the amount of phylogenetic signal across traits and trees. Third, we provide two biologically motivated branch-length transformations, one based on the Ornstein-Uhlenbeck (OU) model of stabili</vt:lpwstr>
  </property>
  <property fmtid="{D5CDD505-2E9C-101B-9397-08002B2CF9AE}" pid="1596" name="Mendeley_Bookmark_TAqO8w0lKd_6">
    <vt:lpwstr>zing selection, the other based on a new model in which character evolution can accelerate or decelerate (ACDC) in rate (e.g., as may occur during or after an adaptive radiation). Maximum likelihood estimation of the OU (d) and ACDC (g) parameters can ser</vt:lpwstr>
  </property>
  <property fmtid="{D5CDD505-2E9C-101B-9397-08002B2CF9AE}" pid="1597" name="Mendeley_Bookmark_TAqO8w0lKd_7">
    <vt:lpwstr>ve as tests for phylogenetic signal because an estimate of d or g near zero implies that a phylogeny with little hierarchical structure (a star) offers a good fit to the data. Transformations that improve the fit of a tree to comparative data will increas</vt:lpwstr>
  </property>
  <property fmtid="{D5CDD505-2E9C-101B-9397-08002B2CF9AE}" pid="1598" name="Mendeley_Bookmark_TAqO8w0lKd_8">
    <vt:lpwstr>e power to detect phylogenetic signal and may also be preferable for further comparative analyses, such as of correlated character evolution. Application of the methods to data from the literature revealed that, for trees with 20 or more species, 92% of t</vt:lpwstr>
  </property>
  <property fmtid="{D5CDD505-2E9C-101B-9397-08002B2CF9AE}" pid="1599" name="Mendeley_Bookmark_TAqO8w0lKd_9">
    <vt:lpwstr>raits exhibited significant phylogenetic signal (randomization test), including behavioral and ecological ones that are thought to be relatively evolutionarily malleable (e.g., highly adaptive) and/or subject to relatively strong environmental (nongenetic</vt:lpwstr>
  </property>
  <property fmtid="{D5CDD505-2E9C-101B-9397-08002B2CF9AE}" pid="1600" name="Mendeley_Bookmark_TQlZSUNGSk_1">
    <vt:lpwstr>ADDIN CSL_CITATION {"citationItems": [{"id": "ITEM-1", "itemData": {"DOI": "10.1016/j.tree.2008.06.014", "ISBN": "0169-5347", "ISSN": "01695347", "PMID": "18823677", "abstract": "The most common approach to dealing with missing data is to delete cases con</vt:lpwstr>
  </property>
  <property fmtid="{D5CDD505-2E9C-101B-9397-08002B2CF9AE}" pid="1601" name="Mendeley_Bookmark_TQlZSUNGSk_10">
    <vt:lpwstr>ata: mechanisms, methods, and messages", "type": "chapter"}, "uris": ["http://www.mendeley.com/documents/?uuid=668fcd9f-ec1f-407b-a3fc-5fed609778a0"]}], "mendeley": {"formattedCitation": "(Nakagawa 2015; Nakagawa and Freckleton 2008)", "plainTextFormatted</vt:lpwstr>
  </property>
  <property fmtid="{D5CDD505-2E9C-101B-9397-08002B2CF9AE}" pid="1602" name="Mendeley_Bookmark_TQlZSUNGSk_11">
    <vt:lpwstr>Citation": "(Nakagawa 2015; Nakagawa and Freckleton 2008)", "previouslyFormattedCitation": "(Nakagawa 2015; Nakagawa and Freckleton 2008)"}, "properties": {"noteIndex": 0}, "schema": "https://github.com/citation-style-language/schema/raw/master/csl-citati</vt:lpwstr>
  </property>
  <property fmtid="{D5CDD505-2E9C-101B-9397-08002B2CF9AE}" pid="1603" name="Mendeley_Bookmark_TQlZSUNGSk_12">
    <vt:lpwstr>on.json"}</vt:lpwstr>
  </property>
  <property fmtid="{D5CDD505-2E9C-101B-9397-08002B2CF9AE}" pid="1604" name="Mendeley_Bookmark_TQlZSUNGSk_2">
    <vt:lpwstr>taining missing observations. However, this approach reduces statistical power and increases estimation bias. A recent study shows how estimates of heritability and selection can be biased when the 'invisible fraction' (missing data due to mortality) is i</vt:lpwstr>
  </property>
  <property fmtid="{D5CDD505-2E9C-101B-9397-08002B2CF9AE}" pid="1605" name="Mendeley_Bookmark_TQlZSUNGSk_3">
    <vt:lpwstr>gnored, thus demonstrating the dangers of neglecting missing data in ecology and evolution. We highlight recent advances in the procedures of handling missing data and their relevance and applicability. \u00a9 2008 Elsevier Ltd. All rights reserved.", "au</vt:lpwstr>
  </property>
  <property fmtid="{D5CDD505-2E9C-101B-9397-08002B2CF9AE}" pid="1606" name="Mendeley_Bookmark_TQlZSUNGSk_4">
    <vt:lpwstr>thor": [{"dropping-particle": "", "family": "Nakagawa", "given": "Shinichi", "non-dropping-particle": "", "parse-names": false, "suffix": ""}, {"dropping-particle": "", "family": "Freckleton", "given": "Robert P.", "non-dropping-particle": "", "parse-name</vt:lpwstr>
  </property>
  <property fmtid="{D5CDD505-2E9C-101B-9397-08002B2CF9AE}" pid="1607" name="Mendeley_Bookmark_TQlZSUNGSk_5">
    <vt:lpwstr>s": false, "suffix": ""}], "container-title": "Trends in Ecology &amp; Evolution", "id": "ITEM-1", "issue": "11", "issued": {"date-parts": [["2008", "11"]]}, "page": "592-596", "title": "Missing inaction: the dangers of ignoring missing data", "type": "articl</vt:lpwstr>
  </property>
  <property fmtid="{D5CDD505-2E9C-101B-9397-08002B2CF9AE}" pid="1608" name="Mendeley_Bookmark_TQlZSUNGSk_6">
    <vt:lpwstr>e-journal", "volume": "23"}, "uris": ["http://www.mendeley.com/documents/?uuid=3c2ba5a0-0592-46ee-a19e-ae7d1e0d127b"]}, {"id": "ITEM-2", "itemData": {"author": [{"dropping-particle": "", "family": "Nakagawa", "given": "Shinichi", "non-dropping-particle": </vt:lpwstr>
  </property>
  <property fmtid="{D5CDD505-2E9C-101B-9397-08002B2CF9AE}" pid="1609" name="Mendeley_Bookmark_TQlZSUNGSk_7">
    <vt:lpwstr>"", "parse-names": false, "suffix": ""}], "chapter-number": "Chapter 4", "container-title": "Ecological Statistics: Contemporary Theory and Application", "edition": "1st editio", "editor": [{"dropping-particle": "", "family": "Fox", "given": "Gordon A.", </vt:lpwstr>
  </property>
  <property fmtid="{D5CDD505-2E9C-101B-9397-08002B2CF9AE}" pid="1610" name="Mendeley_Bookmark_TQlZSUNGSk_8">
    <vt:lpwstr>"non-dropping-particle": "", "parse-names": false, "suffix": ""}, {"dropping-particle": "", "family": "Negrete-Yankelevich", "given": "Simoneta", "non-dropping-particle": "", "parse-names": false, "suffix": ""}, {"dropping-particle": "", "family": "Sosa",</vt:lpwstr>
  </property>
  <property fmtid="{D5CDD505-2E9C-101B-9397-08002B2CF9AE}" pid="1611" name="Mendeley_Bookmark_TQlZSUNGSk_9">
    <vt:lpwstr> "given": "Vinicio J.", "non-dropping-particle": "", "parse-names": false, "suffix": ""}], "id": "ITEM-2", "issued": {"date-parts": [["2015"]]}, "page": "81-105", "publisher": "Oxford University Press", "publisher-place": "Oxford, UK", "title": "Missing d</vt:lpwstr>
  </property>
  <property fmtid="{D5CDD505-2E9C-101B-9397-08002B2CF9AE}" pid="1612" name="Mendeley_Bookmark_TSsW7ABcxR_1">
    <vt:lpwstr>ADDIN CSL_CITATION { "citationItems" : [ { "id" : "ITEM-1", "itemData" : { "DOI" : "10.1093/bioinformatics/btg412", "ISSN" : "1367-4803", "author" : [ { "dropping-particle" : "", "family" : "Paradis", "given" : "E.", "non-dropping-particle" : "", "parse-n</vt:lpwstr>
  </property>
  <property fmtid="{D5CDD505-2E9C-101B-9397-08002B2CF9AE}" pid="1613" name="Mendeley_Bookmark_TSsW7ABcxR_2">
    <vt:lpwstr>ames" : false, "suffix" : "" }, { "dropping-particle" : "", "family" : "Claude", "given" : "J.", "non-dropping-particle" : "", "parse-names" : false, "suffix" : "" }, { "dropping-particle" : "", "family" : "Strimmer", "given" : "K.", "non-dropping-particl</vt:lpwstr>
  </property>
  <property fmtid="{D5CDD505-2E9C-101B-9397-08002B2CF9AE}" pid="1614" name="Mendeley_Bookmark_TSsW7ABcxR_3">
    <vt:lpwstr>e" : "", "parse-names" : false, "suffix" : "" } ], "container-title" : "Bioinformatics", "id" : "ITEM-1", "issue" : "2", "issued" : { "date-parts" : [ [ "2004" ] ] }, "page" : "289-290", "title" : "APE: Analyses of phylogenetics and evolution in R languag</vt:lpwstr>
  </property>
  <property fmtid="{D5CDD505-2E9C-101B-9397-08002B2CF9AE}" pid="1615" name="Mendeley_Bookmark_TSsW7ABcxR_4">
    <vt:lpwstr>e", "type" : "article-journal", "volume" : "20" }, "uris" : [ "http://www.mendeley.com/documents/?uuid=79363b3c-ba6b-4162-8740-4d6e2df79a1f" ] } ], "mendeley" : { "formattedCitation" : "(Paradis &lt;i&gt;et al.&lt;/i&gt;, 2004)", "plainTextFormattedCitation" : "(Para</vt:lpwstr>
  </property>
  <property fmtid="{D5CDD505-2E9C-101B-9397-08002B2CF9AE}" pid="1616" name="Mendeley_Bookmark_TSsW7ABcxR_5">
    <vt:lpwstr>dis et al., 2004)", "previouslyFormattedCitation" : "(Paradis &lt;i&gt;et al.&lt;/i&gt;, 2004)" }, "properties" : { "noteIndex" : 0 }, "schema" : "https://github.com/citation-style-language/schema/raw/master/csl-citation.json" }</vt:lpwstr>
  </property>
  <property fmtid="{D5CDD505-2E9C-101B-9397-08002B2CF9AE}" pid="1617" name="Mendeley_Bookmark_TV69gVV4tG_1">
    <vt:lpwstr>ADDIN CSL_CITATION { "citationItems" : [ { "id" : "ITEM-1", "itemData" : { "DOI" : "10.1111/2041-210X.12111", "ISSN" : "2041210X", "author" : [ { "dropping-particle" : "", "family" : "Gu\u00e9nard", "given" : "Guillaume", "non-dropping-particle" : "", "pa</vt:lpwstr>
  </property>
  <property fmtid="{D5CDD505-2E9C-101B-9397-08002B2CF9AE}" pid="1618" name="Mendeley_Bookmark_TV69gVV4tG_2">
    <vt:lpwstr>rse-names" : false, "suffix" : "" }, { "dropping-particle" : "", "family" : "Legendre", "given" : "Pierre", "non-dropping-particle" : "", "parse-names" : false, "suffix" : "" }, { "dropping-particle" : "", "family" : "Peres-Neto", "given" : "Pedro", "non-</vt:lpwstr>
  </property>
  <property fmtid="{D5CDD505-2E9C-101B-9397-08002B2CF9AE}" pid="1619" name="Mendeley_Bookmark_TV69gVV4tG_3">
    <vt:lpwstr>dropping-particle" : "", "parse-names" : false, "suffix" : "" } ], "container-title" : "Methods in Ecology and Evolution", "id" : "ITEM-1", "issue" : "12", "issued" : { "date-parts" : [ [ "2013", "12", "23" ] ] }, "page" : "1120-1131", "title" : "Phylogen</vt:lpwstr>
  </property>
  <property fmtid="{D5CDD505-2E9C-101B-9397-08002B2CF9AE}" pid="1620" name="Mendeley_Bookmark_TV69gVV4tG_4">
    <vt:lpwstr>etic eigenvector maps: a framework to model and predict species traits", "type" : "article-journal", "volume" : "4" }, "uris" : [ "http://www.mendeley.com/documents/?uuid=2d1a424b-47af-4b2d-a862-70b27aa18dcd" ] } ], "mendeley" : { "formattedCitation" : "(</vt:lpwstr>
  </property>
  <property fmtid="{D5CDD505-2E9C-101B-9397-08002B2CF9AE}" pid="1621" name="Mendeley_Bookmark_TV69gVV4tG_5">
    <vt:lpwstr>Gu\u00e9nard &lt;i&gt;et al.&lt;/i&gt;, 2013)", "plainTextFormattedCitation" : "(Gu\u00e9nard et al., 2013)", "previouslyFormattedCitation" : "(Gu\u00e9nard &lt;i&gt;et al.&lt;/i&gt;, 2013)" }, "properties" : { "noteIndex" : 0 }, "schema" : "https://github.com/citation-style-lan</vt:lpwstr>
  </property>
  <property fmtid="{D5CDD505-2E9C-101B-9397-08002B2CF9AE}" pid="1622" name="Mendeley_Bookmark_TV69gVV4tG_6">
    <vt:lpwstr>guage/schema/raw/master/csl-citation.json" }</vt:lpwstr>
  </property>
  <property fmtid="{D5CDD505-2E9C-101B-9397-08002B2CF9AE}" pid="1623" name="Mendeley_Bookmark_TbOITvQFBR_1">
    <vt:lpwstr>ADDIN CSL_CITATION {"citationItems": [{"id": "ITEM-1", "itemData": {"DOI": "10.1016/j.tree.2008.06.014", "ISBN": "0169-5347", "ISSN": "01695347", "PMID": "18823677", "abstract": "The most common approach to dealing with missing data is to delete cases con</vt:lpwstr>
  </property>
  <property fmtid="{D5CDD505-2E9C-101B-9397-08002B2CF9AE}" pid="1624" name="Mendeley_Bookmark_TbOITvQFBR_10">
    <vt:lpwstr>s on ecological traits that have phylogenetic signal, missing taxa in real datasets should be expected to be phylogenetically clumped or correlated to the modelled trait. I examined whether those types of missing taxa represent a problem for model selecti</vt:lpwstr>
  </property>
  <property fmtid="{D5CDD505-2E9C-101B-9397-08002B2CF9AE}" pid="1625" name="Mendeley_Bookmark_TbOITvQFBR_11">
    <vt:lpwstr>on and parameter estimation. I simulated univariate traits under a suite of Brownian Motion and Ornstein-Uhlenbeck models, and assessed the performance of model selection and parameter estimation under absent, random, clumped or correlated missing taxa. I</vt:lpwstr>
  </property>
  <property fmtid="{D5CDD505-2E9C-101B-9397-08002B2CF9AE}" pid="1626" name="Mendeley_Bookmark_TbOITvQFBR_12">
    <vt:lpwstr> found that those analyses perform well under almost all scenarios, including situations with very sparsely sampled phylogenies. The only notable biases I detected were in parameter estimation under a very high percentage (90%) of correlated missing taxa.</vt:lpwstr>
  </property>
  <property fmtid="{D5CDD505-2E9C-101B-9397-08002B2CF9AE}" pid="1627" name="Mendeley_Bookmark_TbOITvQFBR_13">
    <vt:lpwstr> My results offer a degree of reassurance for studies of continuous trait evolution with missing taxa, but the problem of missing taxa in phylogenetic comparative methods still demands much further investigation. The framework I have described here might </vt:lpwstr>
  </property>
  <property fmtid="{D5CDD505-2E9C-101B-9397-08002B2CF9AE}" pid="1628" name="Mendeley_Bookmark_TbOITvQFBR_14">
    <vt:lpwstr>provide a starting point for future work.", "author": [{"dropping-particle": "", "family": "Marcondes", "given": "Rafael S.", "non-dropping-particle": "", "parse-names": false, "suffix": ""}], "container-title": "PeerJ", "id": "ITEM-3", "issue": "10", "is</vt:lpwstr>
  </property>
  <property fmtid="{D5CDD505-2E9C-101B-9397-08002B2CF9AE}" pid="1629" name="Mendeley_Bookmark_TbOITvQFBR_15">
    <vt:lpwstr>sued": {"date-parts": [["2019", "10", "11"]]}, "page": "e7917", "title": "Realistic scenarios of missing taxa in phylogenetic comparative methods and their effects on model selection and parameter estimation", "type": "article-journal", "volume": "7"}, "u</vt:lpwstr>
  </property>
  <property fmtid="{D5CDD505-2E9C-101B-9397-08002B2CF9AE}" pid="1630" name="Mendeley_Bookmark_TbOITvQFBR_16">
    <vt:lpwstr>ris": ["http://www.mendeley.com/documents/?uuid=363fcf57-ff79-4973-a6ac-456091c03ebe"]}, {"id": "ITEM-4", "itemData": {"DOI": "10.1098/rspb.2007.1013", "ISSN": "14712970", "abstract": "Some individuals die before a trait is measured or expressed (the invi</vt:lpwstr>
  </property>
  <property fmtid="{D5CDD505-2E9C-101B-9397-08002B2CF9AE}" pid="1631" name="Mendeley_Bookmark_TbOITvQFBR_17">
    <vt:lpwstr>sible fraction), and some relevant traits are not measured in any individual (missing traits). This paper discusses how these concepts can be cast in terms of missing data problems from statistics. Using missing data theory, I show formally the conditions</vt:lpwstr>
  </property>
  <property fmtid="{D5CDD505-2E9C-101B-9397-08002B2CF9AE}" pid="1632" name="Mendeley_Bookmark_TbOITvQFBR_18">
    <vt:lpwstr> under which a valid evolutionary inference is possible when the invisible fraction and/or missing traits are ignored. These conditions are restrictive and unlikely to be met in even the most comprehensive long-term studies. When these conditions are not </vt:lpwstr>
  </property>
  <property fmtid="{D5CDD505-2E9C-101B-9397-08002B2CF9AE}" pid="1633" name="Mendeley_Bookmark_TbOITvQFBR_19">
    <vt:lpwstr>met, many selection and quantitative genetic parameters cannot be estimated accurately unless the missing data process is explicitly modelled. Surprisingly, this does not seem to have been attempted in evolutionary biology. In the case of the invisible fr</vt:lpwstr>
  </property>
  <property fmtid="{D5CDD505-2E9C-101B-9397-08002B2CF9AE}" pid="1634" name="Mendeley_Bookmark_TbOITvQFBR_2">
    <vt:lpwstr>taining missing observations. However, this approach reduces statistical power and increases estimation bias. A recent study shows how estimates of heritability and selection can be biased when the 'invisible fraction' (missing data due to mortality) is i</vt:lpwstr>
  </property>
  <property fmtid="{D5CDD505-2E9C-101B-9397-08002B2CF9AE}" pid="1635" name="Mendeley_Bookmark_TbOITvQFBR_20">
    <vt:lpwstr>action, viability selection and the missing data process are often intimately linked. In such cases, models used in survival analysis can be extended to provide a flexible and justified model of the missing data mechanism. Although missing traits pose a m</vt:lpwstr>
  </property>
  <property fmtid="{D5CDD505-2E9C-101B-9397-08002B2CF9AE}" pid="1636" name="Mendeley_Bookmark_TbOITvQFBR_21">
    <vt:lpwstr>ore difficult problem, important biological parameters can still be estimated without bias when appropriate techniques are used. This is in contrast to current methods which have large biases and poor precision. Generally, the quantitative genetic approac</vt:lpwstr>
  </property>
  <property fmtid="{D5CDD505-2E9C-101B-9397-08002B2CF9AE}" pid="1637" name="Mendeley_Bookmark_TbOITvQFBR_22">
    <vt:lpwstr>h is shown to be superior to phenotypic studies of selection when invisible fractions or missing traits exist because part of the missing information can be recovered from relatives. \u00a9 2008 The Royal Society.", "author": [{"dropping-particle": "", "f</vt:lpwstr>
  </property>
  <property fmtid="{D5CDD505-2E9C-101B-9397-08002B2CF9AE}" pid="1638" name="Mendeley_Bookmark_TbOITvQFBR_23">
    <vt:lpwstr>amily": "Hadfield", "given": "Jarrod D.", "non-dropping-particle": "", "parse-names": false, "suffix": ""}], "container-title": "Proceedings of the Royal Society B: Biological Sciences", "id": "ITEM-4", "issue": "1635", "issued": {"date-parts": [["2008"]]</vt:lpwstr>
  </property>
  <property fmtid="{D5CDD505-2E9C-101B-9397-08002B2CF9AE}" pid="1639" name="Mendeley_Bookmark_TbOITvQFBR_24">
    <vt:lpwstr>}, "page": "723-734", "title": "Estimating evolutionary parameters when viability selection is operating", "type": "article-journal", "volume": "275"}, "uris": ["http://www.mendeley.com/documents/?uuid=fb87183e-8916-4631-9d97-821f3d2ef4b0"]}], "mendeley":</vt:lpwstr>
  </property>
  <property fmtid="{D5CDD505-2E9C-101B-9397-08002B2CF9AE}" pid="1640" name="Mendeley_Bookmark_TbOITvQFBR_25">
    <vt:lpwstr> {"formattedCitation": "(Enders 2010; Hadfield 2008; Marcondes 2019; Nakagawa and Freckleton 2008)", "plainTextFormattedCitation": "(Enders 2010; Hadfield 2008; Marcondes 2019; Nakagawa and Freckleton 2008)", "previouslyFormattedCitation": "(Enders 2010; </vt:lpwstr>
  </property>
  <property fmtid="{D5CDD505-2E9C-101B-9397-08002B2CF9AE}" pid="1641" name="Mendeley_Bookmark_TbOITvQFBR_26">
    <vt:lpwstr>Hadfield 2008; Marcondes 2019; Nakagawa and Freckleton 2008)"}, "properties": {"noteIndex": 0}, "schema": "https://github.com/citation-style-language/schema/raw/master/csl-citation.json"}</vt:lpwstr>
  </property>
  <property fmtid="{D5CDD505-2E9C-101B-9397-08002B2CF9AE}" pid="1642" name="Mendeley_Bookmark_TbOITvQFBR_3">
    <vt:lpwstr>gnored, thus demonstrating the dangers of neglecting missing data in ecology and evolution. We highlight recent advances in the procedures of handling missing data and their relevance and applicability. \u00a9 2008 Elsevier Ltd. All rights reserved.", "au</vt:lpwstr>
  </property>
  <property fmtid="{D5CDD505-2E9C-101B-9397-08002B2CF9AE}" pid="1643" name="Mendeley_Bookmark_TbOITvQFBR_4">
    <vt:lpwstr>thor": [{"dropping-particle": "", "family": "Nakagawa", "given": "Shinichi", "non-dropping-particle": "", "parse-names": false, "suffix": ""}, {"dropping-particle": "", "family": "Freckleton", "given": "Robert P.", "non-dropping-particle": "", "parse-name</vt:lpwstr>
  </property>
  <property fmtid="{D5CDD505-2E9C-101B-9397-08002B2CF9AE}" pid="1644" name="Mendeley_Bookmark_TbOITvQFBR_5">
    <vt:lpwstr>s": false, "suffix": ""}], "container-title": "Trends in Ecology &amp; Evolution", "id": "ITEM-1", "issue": "11", "issued": {"date-parts": [["2008", "11"]]}, "page": "592-596", "title": "Missing inaction: the dangers of ignoring missing data", "type": "articl</vt:lpwstr>
  </property>
  <property fmtid="{D5CDD505-2E9C-101B-9397-08002B2CF9AE}" pid="1645" name="Mendeley_Bookmark_TbOITvQFBR_6">
    <vt:lpwstr>e-journal", "volume": "23"}, "uris": ["http://www.mendeley.com/documents/?uuid=3c2ba5a0-0592-46ee-a19e-ae7d1e0d127b"]}, {"id": "ITEM-2", "itemData": {"ISBN": "9781606236390", "author": [{"dropping-particle": "", "family": "Enders", "given": "Craig K.", "n</vt:lpwstr>
  </property>
  <property fmtid="{D5CDD505-2E9C-101B-9397-08002B2CF9AE}" pid="1646" name="Mendeley_Bookmark_TbOITvQFBR_7">
    <vt:lpwstr>on-dropping-particle": "", "parse-names": false, "suffix": ""}], "edition": "1", "id": "ITEM-2", "issued": {"date-parts": [["2010"]]}, "number-of-pages": "377", "publisher-place": "New York, NY", "title": "Applied Missing Data Analysis", "type": "book"}, </vt:lpwstr>
  </property>
  <property fmtid="{D5CDD505-2E9C-101B-9397-08002B2CF9AE}" pid="1647" name="Mendeley_Bookmark_TbOITvQFBR_8">
    <vt:lpwstr>"uris": ["http://www.mendeley.com/documents/?uuid=5d1bb767-c2ae-4cf1-b842-1128f38d8b00"]}, {"id": "ITEM-3", "itemData": {"DOI": "10.7717/peerj.7917", "ISSN": "2167-8359", "abstract": "Model-based analyses of continuous trait evolution enable rich evolutio</vt:lpwstr>
  </property>
  <property fmtid="{D5CDD505-2E9C-101B-9397-08002B2CF9AE}" pid="1648" name="Mendeley_Bookmark_TbOITvQFBR_9">
    <vt:lpwstr>nary insight. These analyses require a phylogenetic tree and a vector of trait values for the tree\u2019s terminal taxa, but rarely do a tree and dataset include all taxa within a clade. Because the probability that a taxon is included in a dataset depend</vt:lpwstr>
  </property>
  <property fmtid="{D5CDD505-2E9C-101B-9397-08002B2CF9AE}" pid="1649" name="Mendeley_Bookmark_TyCtkre2TS_1">
    <vt:lpwstr>ADDIN CSL_CITATION {"citationItems": [{"id": "ITEM-1", "itemData": {"DOI": "10.1111/2041-210X.12111", "ISSN": "2041210X", "author": [{"dropping-particle": "", "family": "Gu\u00e9nard", "given": "Guillaume", "non-dropping-particle": "", "parse-names": fals</vt:lpwstr>
  </property>
  <property fmtid="{D5CDD505-2E9C-101B-9397-08002B2CF9AE}" pid="1650" name="Mendeley_Bookmark_TyCtkre2TS_2">
    <vt:lpwstr>e, "suffix": ""}, {"dropping-particle": "", "family": "Legendre", "given": "Pierre", "non-dropping-particle": "", "parse-names": false, "suffix": ""}, {"dropping-particle": "", "family": "Peres-Neto", "given": "Pedro", "non-dropping-particle": "", "parse-</vt:lpwstr>
  </property>
  <property fmtid="{D5CDD505-2E9C-101B-9397-08002B2CF9AE}" pid="1651" name="Mendeley_Bookmark_TyCtkre2TS_3">
    <vt:lpwstr>names": false, "suffix": ""}], "container-title": "Methods in Ecology and Evolution", "id": "ITEM-1", "issue": "12", "issued": {"date-parts": [["2013", "12", "23"]]}, "page": "1120-1131", "title": "Phylogenetic eigenvector maps: a framework to model and p</vt:lpwstr>
  </property>
  <property fmtid="{D5CDD505-2E9C-101B-9397-08002B2CF9AE}" pid="1652" name="Mendeley_Bookmark_TyCtkre2TS_4">
    <vt:lpwstr>redict species traits", "type": "article-journal", "volume": "4"}, "uris": ["http://www.mendeley.com/documents/?uuid=2d1a424b-47af-4b2d-a862-70b27aa18dcd"]}], "mendeley": {"formattedCitation": "(Gu\u00e9nard et al. 2013)", "plainTextFormattedCitation": "(</vt:lpwstr>
  </property>
  <property fmtid="{D5CDD505-2E9C-101B-9397-08002B2CF9AE}" pid="1653" name="Mendeley_Bookmark_TyCtkre2TS_5">
    <vt:lpwstr>Gu\u00e9nard et al. 2013)", "previouslyFormattedCitation": "(Gu\u00e9nard et al. 2013)"}, "properties": {"noteIndex": 0}, "schema": "https://github.com/citation-style-language/schema/raw/master/csl-citation.json"}</vt:lpwstr>
  </property>
  <property fmtid="{D5CDD505-2E9C-101B-9397-08002B2CF9AE}" pid="1654" name="Mendeley_Bookmark_U1VG67gfME_1">
    <vt:lpwstr>ADDIN CSL_CITATION { "citationItems" : [ { "id" : "ITEM-1", "itemData" : { "DOI" : "10.1111/j.1600-0587.2013.00528.x", "ISBN" : "1600-0587", "ISSN" : "09067590", "abstract" : "Continental-scale maps of plant functional diversity are a fundamental piece of</vt:lpwstr>
  </property>
  <property fmtid="{D5CDD505-2E9C-101B-9397-08002B2CF9AE}" pid="1655" name="Mendeley_Bookmark_U1VG67gfME_2">
    <vt:lpwstr> data of interest to ecosystem modelers and ecologists, yet such maps have been exceedingly hard to generate. Th e large eff ort to compile global plant functional trait databases largely for the purpose of mapping and analyzing the spatial distribution o</vt:lpwstr>
  </property>
  <property fmtid="{D5CDD505-2E9C-101B-9397-08002B2CF9AE}" pid="1656" name="Mendeley_Bookmark_U1VG67gfME_3">
    <vt:lpwstr>f function has resulted in very sparse data matrices thereby limiting progress. Identifying robust methodologies to gap fi ll or impute trait values in these databases is an important objective. Here I argue that existing statistical tools from phylogenet</vt:lpwstr>
  </property>
  <property fmtid="{D5CDD505-2E9C-101B-9397-08002B2CF9AE}" pid="1657" name="Mendeley_Bookmark_U1VG67gfME_4">
    <vt:lpwstr>ic comparative methods can be used to rapidly impute values into global plant functional trait databases due to the large amount of phylogenetic signal often in trait data. In particular, statistical models of phylogenetic signal in traits can be generate</vt:lpwstr>
  </property>
  <property fmtid="{D5CDD505-2E9C-101B-9397-08002B2CF9AE}" pid="1658" name="Mendeley_Bookmark_U1VG67gfME_5">
    <vt:lpwstr>d from existing data and used to predict missing values of closely related species often with a high degree of accuracy thereby facilitating the continental-scale mapping of plant function. Despite the promise of this approach, I also discuss potential pi</vt:lpwstr>
  </property>
  <property fmtid="{D5CDD505-2E9C-101B-9397-08002B2CF9AE}" pid="1659" name="Mendeley_Bookmark_U1VG67gfME_6">
    <vt:lpwstr>tfalls and future challenges that will need to be addressed. Th", "author" : [ { "dropping-particle" : "", "family" : "Swenson", "given" : "Nathan G.", "non-dropping-particle" : "", "parse-names" : false, "suffix" : "" } ], "container-title" : "Ecography"</vt:lpwstr>
  </property>
  <property fmtid="{D5CDD505-2E9C-101B-9397-08002B2CF9AE}" pid="1660" name="Mendeley_Bookmark_U1VG67gfME_7">
    <vt:lpwstr>, "id" : "ITEM-1", "issue" : "July 2013", "issued" : { "date-parts" : [ [ "2014" ] ] }, "page" : "105-110", "title" : "Phylogenetic imputation of plant functional trait databases", "type" : "article-journal", "volume" : "37" }, "uris" : [ "http://www.mend</vt:lpwstr>
  </property>
  <property fmtid="{D5CDD505-2E9C-101B-9397-08002B2CF9AE}" pid="1661" name="Mendeley_Bookmark_U1VG67gfME_8">
    <vt:lpwstr>eley.com/documents/?uuid=0675ab2d-f8cc-48da-b84c-cab0790a1bd7" ] } ], "mendeley" : { "formattedCitation" : "(Swenson, 2014)", "manualFormatting" : "Swenson (2014)", "plainTextFormattedCitation" : "(Swenson, 2014)", "previouslyFormattedCitation" : "(Swenso</vt:lpwstr>
  </property>
  <property fmtid="{D5CDD505-2E9C-101B-9397-08002B2CF9AE}" pid="1662" name="Mendeley_Bookmark_U1VG67gfME_9">
    <vt:lpwstr>n, 2014)" }, "properties" : { "noteIndex" : 0 }, "schema" : "https://github.com/citation-style-language/schema/raw/master/csl-citation.json" }</vt:lpwstr>
  </property>
  <property fmtid="{D5CDD505-2E9C-101B-9397-08002B2CF9AE}" pid="1663" name="Mendeley_Bookmark_UVScI8iez0_1">
    <vt:lpwstr>ADDIN CSL_CITATION { "citationItems" : [ { "id" : "ITEM-1", "itemData" : { "DOI" : "10.1111/j.1461-0248.2009.01314.x", "ISSN" : "1461-0248", "PMID" : "19473217", "abstract" : "The increasing availability of phylogenetic data, computing power and informati</vt:lpwstr>
  </property>
  <property fmtid="{D5CDD505-2E9C-101B-9397-08002B2CF9AE}" pid="1664" name="Mendeley_Bookmark_UVScI8iez0_10">
    <vt:lpwstr> ] }, "page" : "693-715", "title" : "The merging of community ecology and phylogenetic biology.", "type" : "article-journal", "volume" : "12" }, "uris" : [ "http://www.mendeley.com/documents/?uuid=a8ac4137-6fe9-44f3-9e1c-a8874a6ec791" ] }, { "id" : "ITEM-</vt:lpwstr>
  </property>
  <property fmtid="{D5CDD505-2E9C-101B-9397-08002B2CF9AE}" pid="1665" name="Mendeley_Bookmark_UVScI8iez0_11">
    <vt:lpwstr>2", "itemData" : { "DOI" : "10.1111/j.0014-3820.2003.tb00285.x", "ISBN" : "1558-5646", "ISSN" : "0014-3820", "PMID" : "12778543", "abstract" : "Abstract The primary rationale for the use of phylogenetically based statistical methods is that phylogenetic s</vt:lpwstr>
  </property>
  <property fmtid="{D5CDD505-2E9C-101B-9397-08002B2CF9AE}" pid="1666" name="Mendeley_Bookmark_UVScI8iez0_12">
    <vt:lpwstr>ignal, the tendency for related species to resemble each other, is ubiquitous. Whether this assertion is true for a given trait in a given lineage is an empirical question, but general tools for detecting and quantifying phylogenetic signal are inadequate</vt:lpwstr>
  </property>
  <property fmtid="{D5CDD505-2E9C-101B-9397-08002B2CF9AE}" pid="1667" name="Mendeley_Bookmark_UVScI8iez0_13">
    <vt:lpwstr>ly developed. We present new methods for continuous-valued characters that can be implemented with either phylogenetically independent contrasts or generalized least-squares models. First, a simple randomization procedure allows one to test the null hypot</vt:lpwstr>
  </property>
  <property fmtid="{D5CDD505-2E9C-101B-9397-08002B2CF9AE}" pid="1668" name="Mendeley_Bookmark_UVScI8iez0_14">
    <vt:lpwstr>hesis of no pattern of similarity among relatives. The test demonstrates correct Type I error rate at a nominal \u03b1= 0.05 and good power (0.8) for simulated datasets with 20 or more species. Second, we derive a descriptive statistic, K, which allows va</vt:lpwstr>
  </property>
  <property fmtid="{D5CDD505-2E9C-101B-9397-08002B2CF9AE}" pid="1669" name="Mendeley_Bookmark_UVScI8iez0_15">
    <vt:lpwstr>lid comparisons of the amount of phylogenetic signal across traits and trees. Third, we provide two biologically motivated branch-length transformations, one based on the Ornstein-Uhlenbeck (OU) model of stabilizing selection, the other based on a new mod</vt:lpwstr>
  </property>
  <property fmtid="{D5CDD505-2E9C-101B-9397-08002B2CF9AE}" pid="1670" name="Mendeley_Bookmark_UVScI8iez0_16">
    <vt:lpwstr>el in which character evolution can accelerate or decelerate (ACDC) in rate (e.g., as may occur during or after an adaptive radiation). Maximum likelihood estimation of the OU (d) and ACDC (g) parameters can serve as tests for phylogenetic signal because </vt:lpwstr>
  </property>
  <property fmtid="{D5CDD505-2E9C-101B-9397-08002B2CF9AE}" pid="1671" name="Mendeley_Bookmark_UVScI8iez0_17">
    <vt:lpwstr>an estimate of d or g near zero implies that a phylogeny with little hierarchical structure (a star) offers a good fit to the data. Transformations that improve the fit of a tree to comparative data will increase power to detect phylogenetic signal and ma</vt:lpwstr>
  </property>
  <property fmtid="{D5CDD505-2E9C-101B-9397-08002B2CF9AE}" pid="1672" name="Mendeley_Bookmark_UVScI8iez0_18">
    <vt:lpwstr>y also be preferable for further comparative analyses, such as of correlated character evolution. Application of the methods to data from the literature revealed that, for trees with 20 or more species, 92% of traits exhibited significant phylogenetic sig</vt:lpwstr>
  </property>
  <property fmtid="{D5CDD505-2E9C-101B-9397-08002B2CF9AE}" pid="1673" name="Mendeley_Bookmark_UVScI8iez0_19">
    <vt:lpwstr>nal (randomization test), including behavioral and ecological ones that are thought to be relatively evolutionarily malleable (e.g., highly adaptive) and/or subject to relatively strong environmental (nongenetic) effects or high levels of measurement erro</vt:lpwstr>
  </property>
  <property fmtid="{D5CDD505-2E9C-101B-9397-08002B2CF9AE}" pid="1674" name="Mendeley_Bookmark_UVScI8iez0_2">
    <vt:lpwstr>cs tools has facilitated a rapid expansion of studies that apply phylogenetic data and methods to community ecology. Several key areas are reviewed in which phylogenetic information helps to resolve long-standing controversies in community ecology, challe</vt:lpwstr>
  </property>
  <property fmtid="{D5CDD505-2E9C-101B-9397-08002B2CF9AE}" pid="1675" name="Mendeley_Bookmark_UVScI8iez0_20">
    <vt:lpwstr>r. Irrespective of sample size, most traits (but not body size, on average) showed less signal than expected given the topology, branch lengths, and a Brownian motion model of evolution (i.e., K was less than one), which may be attributed to adaptation an</vt:lpwstr>
  </property>
  <property fmtid="{D5CDD505-2E9C-101B-9397-08002B2CF9AE}" pid="1676" name="Mendeley_Bookmark_UVScI8iez0_21">
    <vt:lpwstr>d/or measurement error in the broad sense (including errors in estimates of phenotypes, branch l\u2026", "author" : [ { "dropping-particle" : "", "family" : "Blomberg", "given" : "Simon P.", "non-dropping-particle" : "", "parse-names" : false, "suffix" : </vt:lpwstr>
  </property>
  <property fmtid="{D5CDD505-2E9C-101B-9397-08002B2CF9AE}" pid="1677" name="Mendeley_Bookmark_UVScI8iez0_22">
    <vt:lpwstr>"" }, { "dropping-particle" : "", "family" : "Garland", "given" : "Theodore", "non-dropping-particle" : "", "parse-names" : false, "suffix" : "" }, { "dropping-particle" : "", "family" : "Ives", "given" : "Anthony R.", "non-dropping-particle" : "", "parse</vt:lpwstr>
  </property>
  <property fmtid="{D5CDD505-2E9C-101B-9397-08002B2CF9AE}" pid="1678" name="Mendeley_Bookmark_UVScI8iez0_23">
    <vt:lpwstr>-names" : false, "suffix" : "" } ], "container-title" : "Evolution", "id" : "ITEM-2", "issue" : "4", "issued" : { "date-parts" : [ [ "2003", "4" ] ] }, "page" : "717-745", "title" : "Testing for phylogenetic signal in comparative data: behavioral traits a</vt:lpwstr>
  </property>
  <property fmtid="{D5CDD505-2E9C-101B-9397-08002B2CF9AE}" pid="1679" name="Mendeley_Bookmark_UVScI8iez0_24">
    <vt:lpwstr>re more labile", "type" : "article-journal", "volume" : "57" }, "uris" : [ "http://www.mendeley.com/documents/?uuid=8055a310-dae0-49ec-9ca1-9d692502057a" ] }, { "id" : "ITEM-3", "itemData" : { "DOI" : "10.1126/science.1194513", "ISSN" : "0036-8075", "auth</vt:lpwstr>
  </property>
  <property fmtid="{D5CDD505-2E9C-101B-9397-08002B2CF9AE}" pid="1680" name="Mendeley_Bookmark_UVScI8iez0_25">
    <vt:lpwstr>or" : [ { "dropping-particle" : "", "family" : "Goldberg", "given" : "E. E.", "non-dropping-particle" : "", "parse-names" : false, "suffix" : "" }, { "dropping-particle" : "", "family" : "Kohn", "given" : "J. R.", "non-dropping-particle" : "", "parse-name</vt:lpwstr>
  </property>
  <property fmtid="{D5CDD505-2E9C-101B-9397-08002B2CF9AE}" pid="1681" name="Mendeley_Bookmark_UVScI8iez0_26">
    <vt:lpwstr>s" : false, "suffix" : "" }, { "dropping-particle" : "", "family" : "Lande", "given" : "R.", "non-dropping-particle" : "", "parse-names" : false, "suffix" : "" }, { "dropping-particle" : "", "family" : "Robertson", "given" : "K. a.", "non-dropping-particl</vt:lpwstr>
  </property>
  <property fmtid="{D5CDD505-2E9C-101B-9397-08002B2CF9AE}" pid="1682" name="Mendeley_Bookmark_UVScI8iez0_27">
    <vt:lpwstr>e" : "", "parse-names" : false, "suffix" : "" }, { "dropping-particle" : "", "family" : "Smith", "given" : "S. a.", "non-dropping-particle" : "", "parse-names" : false, "suffix" : "" }, { "dropping-particle" : "", "family" : "Igic", "given" : "B.", "non-d</vt:lpwstr>
  </property>
  <property fmtid="{D5CDD505-2E9C-101B-9397-08002B2CF9AE}" pid="1683" name="Mendeley_Bookmark_UVScI8iez0_28">
    <vt:lpwstr>ropping-particle" : "", "parse-names" : false, "suffix" : "" } ], "container-title" : "Science", "id" : "ITEM-3", "issue" : "493", "issued" : { "date-parts" : [ [ "2010" ] ] }, "page" : "493-495", "title" : "Species selection maintains self-incompatibilit</vt:lpwstr>
  </property>
  <property fmtid="{D5CDD505-2E9C-101B-9397-08002B2CF9AE}" pid="1684" name="Mendeley_Bookmark_UVScI8iez0_29">
    <vt:lpwstr>y", "type" : "article-journal", "volume" : "330" }, "uris" : [ "http://www.mendeley.com/documents/?uuid=8aa78591-8582-4a96-bef6-449304c30263" ] }, { "id" : "ITEM-4", "itemData" : { "DOI" : "10.1146/annurev.ecolsys.36.102803.095431", "ISSN" : "1543-592X", </vt:lpwstr>
  </property>
  <property fmtid="{D5CDD505-2E9C-101B-9397-08002B2CF9AE}" pid="1685" name="Mendeley_Bookmark_UVScI8iez0_3">
    <vt:lpwstr>nges previous assumptions, and opens new areas of investigation. In particular, studies in phylogenetic community ecology have helped to reveal the multitude of processes driving community assembly and have demonstrated the importance of evolution in the </vt:lpwstr>
  </property>
  <property fmtid="{D5CDD505-2E9C-101B-9397-08002B2CF9AE}" pid="1686" name="Mendeley_Bookmark_UVScI8iez0_30">
    <vt:lpwstr>"author" : [ { "dropping-particle" : "", "family" : "Wiens", "given" : "John J.", "non-dropping-particle" : "", "parse-names" : false, "suffix" : "" }, { "dropping-particle" : "", "family" : "Graham", "given" : "Catherine H.", "non-dropping-particle" : ""</vt:lpwstr>
  </property>
  <property fmtid="{D5CDD505-2E9C-101B-9397-08002B2CF9AE}" pid="1687" name="Mendeley_Bookmark_UVScI8iez0_31">
    <vt:lpwstr>, "parse-names" : false, "suffix" : "" } ], "container-title" : "Annual Review of Ecology, Evolution, and Systematics", "id" : "ITEM-4", "issued" : { "date-parts" : [ [ "2005" ] ] }, "page" : "519-539", "title" : "Niche Conservatism: integrating evolution</vt:lpwstr>
  </property>
  <property fmtid="{D5CDD505-2E9C-101B-9397-08002B2CF9AE}" pid="1688" name="Mendeley_Bookmark_UVScI8iez0_32">
    <vt:lpwstr>, ecology, and conservation biology", "type" : "article-journal", "volume" : "36" }, "uris" : [ "http://www.mendeley.com/documents/?uuid=12dafd0e-54cb-4c91-9960-8527b35d95a5" ] } ], "mendeley" : { "formattedCitation" : "(Blomberg &lt;i&gt;et al.&lt;/i&gt;, 2003; Wien</vt:lpwstr>
  </property>
  <property fmtid="{D5CDD505-2E9C-101B-9397-08002B2CF9AE}" pid="1689" name="Mendeley_Bookmark_UVScI8iez0_33">
    <vt:lpwstr>s &amp; Graham, 2005; Cavender-Bares &lt;i&gt;et al.&lt;/i&gt;, 2009; Goldberg &lt;i&gt;et al.&lt;/i&gt;, 2010)", "plainTextFormattedCitation" : "(Blomberg et al., 2003; Wiens &amp; Graham, 2005; Cavender-Bares et al., 2009; Goldberg et al., 2010)", "previouslyFormattedCitation" : "(Blo</vt:lpwstr>
  </property>
  <property fmtid="{D5CDD505-2E9C-101B-9397-08002B2CF9AE}" pid="1690" name="Mendeley_Bookmark_UVScI8iez0_34">
    <vt:lpwstr>mberg &lt;i&gt;et al.&lt;/i&gt;, 2003; Wiens &amp; Graham, 2005; Cavender-Bares &lt;i&gt;et al.&lt;/i&gt;, 2009; Goldberg &lt;i&gt;et al.&lt;/i&gt;, 2010)" }, "properties" : { "noteIndex" : 0 }, "schema" : "https://github.com/citation-style-language/schema/raw/master/csl-citation.json" }</vt:lpwstr>
  </property>
  <property fmtid="{D5CDD505-2E9C-101B-9397-08002B2CF9AE}" pid="1691" name="Mendeley_Bookmark_UVScI8iez0_4">
    <vt:lpwstr>assembly process. Phylogenetic approaches have also increased understanding of the consequences of community interactions for speciation, adaptation and extinction. Finally, phylogenetic community structure and composition holds promise for predicting eco</vt:lpwstr>
  </property>
  <property fmtid="{D5CDD505-2E9C-101B-9397-08002B2CF9AE}" pid="1692" name="Mendeley_Bookmark_UVScI8iez0_5">
    <vt:lpwstr>system processes and impacts of global change. Major challenges to advancing these areas remain. In particular, determining the extent to which ecologically relevant traits are phylogenetically conserved or convergent, and over what temporal scale, is cri</vt:lpwstr>
  </property>
  <property fmtid="{D5CDD505-2E9C-101B-9397-08002B2CF9AE}" pid="1693" name="Mendeley_Bookmark_UVScI8iez0_6">
    <vt:lpwstr>tical to understanding the causes of community phylogenetic structure and its evolutionary and ecosystem consequences. Harnessing phylogenetic information to understand and forecast changes in diversity and dynamics of communities is a critical step in ma</vt:lpwstr>
  </property>
  <property fmtid="{D5CDD505-2E9C-101B-9397-08002B2CF9AE}" pid="1694" name="Mendeley_Bookmark_UVScI8iez0_7">
    <vt:lpwstr>naging and restoring the Earth's biota in a time of rapid global change.", "author" : [ { "dropping-particle" : "", "family" : "Cavender-Bares", "given" : "Jeannine", "non-dropping-particle" : "", "parse-names" : false, "suffix" : "" }, { "dropping-partic</vt:lpwstr>
  </property>
  <property fmtid="{D5CDD505-2E9C-101B-9397-08002B2CF9AE}" pid="1695" name="Mendeley_Bookmark_UVScI8iez0_8">
    <vt:lpwstr>le" : "", "family" : "Kozak", "given" : "Kenneth H.", "non-dropping-particle" : "", "parse-names" : false, "suffix" : "" }, { "dropping-particle" : "", "family" : "Fine", "given" : "Paul V. A.", "non-dropping-particle" : "", "parse-names" : false, "suffix</vt:lpwstr>
  </property>
  <property fmtid="{D5CDD505-2E9C-101B-9397-08002B2CF9AE}" pid="1696" name="Mendeley_Bookmark_UVScI8iez0_9">
    <vt:lpwstr>" : "" }, { "dropping-particle" : "", "family" : "Kembel", "given" : "Steven W.", "non-dropping-particle" : "", "parse-names" : false, "suffix" : "" } ], "container-title" : "Ecology letters", "id" : "ITEM-1", "issued" : { "date-parts" : [ [ "2009", "7" ]</vt:lpwstr>
  </property>
  <property fmtid="{D5CDD505-2E9C-101B-9397-08002B2CF9AE}" pid="1697" name="Mendeley_Bookmark_Uir6eHIOlj_1">
    <vt:lpwstr>ADDIN CSL_CITATION {"citationItems": [{"id": "ITEM-1", "itemData": {"DOI": "10.1111/2041-210X.12111", "ISSN": "2041210X", "author": [{"dropping-particle": "", "family": "Gu\u00e9nard", "given": "Guillaume", "non-dropping-particle": "", "parse-names": fals</vt:lpwstr>
  </property>
  <property fmtid="{D5CDD505-2E9C-101B-9397-08002B2CF9AE}" pid="1698" name="Mendeley_Bookmark_Uir6eHIOlj_10">
    <vt:lpwstr>", "id": "ITEM-2", "issue": "9", "issued": {"date-parts": [["2014"]]}, "page": "961-970", "title": "Imputation of missing data in life-history traits datasets: which approach performs the best?", "type": "article-journal", "volume": "5"}, "uris": ["http:/</vt:lpwstr>
  </property>
  <property fmtid="{D5CDD505-2E9C-101B-9397-08002B2CF9AE}" pid="1699" name="Mendeley_Bookmark_Uir6eHIOlj_11">
    <vt:lpwstr>/www.mendeley.com/documents/?uuid=504b4fc7-2d5b-48c1-b3f3-b39f05c8ec9e"]}, {"id": "ITEM-3", "itemData": {"DOI": "10.1111/geb.12335", "ISSN": "1466822X", "author": [{"dropping-particle": "", "family": "Schrodt", "given": "Franziska", "non-dropping-particle</vt:lpwstr>
  </property>
  <property fmtid="{D5CDD505-2E9C-101B-9397-08002B2CF9AE}" pid="1700" name="Mendeley_Bookmark_Uir6eHIOlj_12">
    <vt:lpwstr>": "", "parse-names": false, "suffix": ""}, {"dropping-particle": "", "family": "Kattge", "given": "Jens", "non-dropping-particle": "", "parse-names": false, "suffix": ""}, {"dropping-particle": "", "family": "Shan", "given": "Hanhuai", "non-dropping-part</vt:lpwstr>
  </property>
  <property fmtid="{D5CDD505-2E9C-101B-9397-08002B2CF9AE}" pid="1701" name="Mendeley_Bookmark_Uir6eHIOlj_13">
    <vt:lpwstr>icle": "", "parse-names": false, "suffix": ""}, {"dropping-particle": "", "family": "Fazayeli", "given": "Farideh", "non-dropping-particle": "", "parse-names": false, "suffix": ""}, {"dropping-particle": "", "family": "Joswig", "given": "Julia", "non-drop</vt:lpwstr>
  </property>
  <property fmtid="{D5CDD505-2E9C-101B-9397-08002B2CF9AE}" pid="1702" name="Mendeley_Bookmark_Uir6eHIOlj_14">
    <vt:lpwstr>ping-particle": "", "parse-names": false, "suffix": ""}, {"dropping-particle": "", "family": "Banerjee", "given": "Arindam", "non-dropping-particle": "", "parse-names": false, "suffix": ""}, {"dropping-particle": "", "family": "Reichstein", "given": "Mark</vt:lpwstr>
  </property>
  <property fmtid="{D5CDD505-2E9C-101B-9397-08002B2CF9AE}" pid="1703" name="Mendeley_Bookmark_Uir6eHIOlj_15">
    <vt:lpwstr>us", "non-dropping-particle": "", "parse-names": false, "suffix": ""}, {"dropping-particle": "", "family": "B\u00f6nisch", "given": "Gerhard", "non-dropping-particle": "", "parse-names": false, "suffix": ""}, {"dropping-particle": "", "family": "D\u00edaz</vt:lpwstr>
  </property>
  <property fmtid="{D5CDD505-2E9C-101B-9397-08002B2CF9AE}" pid="1704" name="Mendeley_Bookmark_Uir6eHIOlj_16">
    <vt:lpwstr>", "given": "Sandra", "non-dropping-particle": "", "parse-names": false, "suffix": ""}, {"dropping-particle": "", "family": "Dickie", "given": "John", "non-dropping-particle": "", "parse-names": false, "suffix": ""}, {"dropping-particle": "", "family": "G</vt:lpwstr>
  </property>
  <property fmtid="{D5CDD505-2E9C-101B-9397-08002B2CF9AE}" pid="1705" name="Mendeley_Bookmark_Uir6eHIOlj_17">
    <vt:lpwstr>illison", "given": "Andy", "non-dropping-particle": "", "parse-names": false, "suffix": ""}, {"dropping-particle": "", "family": "Karpatne", "given": "Anuj", "non-dropping-particle": "", "parse-names": false, "suffix": ""}, {"dropping-particle": "", "fami</vt:lpwstr>
  </property>
  <property fmtid="{D5CDD505-2E9C-101B-9397-08002B2CF9AE}" pid="1706" name="Mendeley_Bookmark_Uir6eHIOlj_18">
    <vt:lpwstr>ly": "Lavorel", "given": "Sandra", "non-dropping-particle": "", "parse-names": false, "suffix": ""}, {"dropping-particle": "", "family": "Leadley", "given": "Paul", "non-dropping-particle": "", "parse-names": false, "suffix": ""}, {"dropping-particle": ""</vt:lpwstr>
  </property>
  <property fmtid="{D5CDD505-2E9C-101B-9397-08002B2CF9AE}" pid="1707" name="Mendeley_Bookmark_Uir6eHIOlj_19">
    <vt:lpwstr>, "family": "Wirth", "given": "Christian B.", "non-dropping-particle": "", "parse-names": false, "suffix": ""}, {"dropping-particle": "", "family": "Wright", "given": "Ian J.", "non-dropping-particle": "", "parse-names": false, "suffix": ""}, {"dropping-p</vt:lpwstr>
  </property>
  <property fmtid="{D5CDD505-2E9C-101B-9397-08002B2CF9AE}" pid="1708" name="Mendeley_Bookmark_Uir6eHIOlj_2">
    <vt:lpwstr>e, "suffix": ""}, {"dropping-particle": "", "family": "Legendre", "given": "Pierre", "non-dropping-particle": "", "parse-names": false, "suffix": ""}, {"dropping-particle": "", "family": "Peres-Neto", "given": "Pedro", "non-dropping-particle": "", "parse-</vt:lpwstr>
  </property>
  <property fmtid="{D5CDD505-2E9C-101B-9397-08002B2CF9AE}" pid="1709" name="Mendeley_Bookmark_Uir6eHIOlj_20">
    <vt:lpwstr>article": "", "family": "Wright", "given": "S. Joseph", "non-dropping-particle": "", "parse-names": false, "suffix": ""}, {"dropping-particle": "", "family": "Reich", "given": "Peter B.", "non-dropping-particle": "", "parse-names": false, "suffix": ""}], </vt:lpwstr>
  </property>
  <property fmtid="{D5CDD505-2E9C-101B-9397-08002B2CF9AE}" pid="1710" name="Mendeley_Bookmark_Uir6eHIOlj_21">
    <vt:lpwstr>"container-title": "Global Ecology and Biogeography", "id": "ITEM-3", "issue": "12", "issued": {"date-parts": [["2015"]]}, "page": "1510-1521", "title": "BHPMF - a hierarchical Bayesian approach to gap-filling and trait prediction for macroecology and fun</vt:lpwstr>
  </property>
  <property fmtid="{D5CDD505-2E9C-101B-9397-08002B2CF9AE}" pid="1711" name="Mendeley_Bookmark_Uir6eHIOlj_22">
    <vt:lpwstr>ctional biogeography", "type": "article-journal", "volume": "24"}, "uris": ["http://www.mendeley.com/documents/?uuid=3ecb8f2d-af85-4565-a710-60fd36a13760"]}], "mendeley": {"formattedCitation": "(Gu\u00e9nard et al. 2013; Penone et al. 2014; Schrodt et al.</vt:lpwstr>
  </property>
  <property fmtid="{D5CDD505-2E9C-101B-9397-08002B2CF9AE}" pid="1712" name="Mendeley_Bookmark_Uir6eHIOlj_23">
    <vt:lpwstr> 2015)", "plainTextFormattedCitation": "(Gu\u00e9nard et al. 2013; Penone et al. 2014; Schrodt et al. 2015)", "previouslyFormattedCitation": "(Gu\u00e9nard et al. 2013; Penone et al. 2014; Schrodt et al. 2015)"}, "properties": {"noteIndex": 0}, "schema": </vt:lpwstr>
  </property>
  <property fmtid="{D5CDD505-2E9C-101B-9397-08002B2CF9AE}" pid="1713" name="Mendeley_Bookmark_Uir6eHIOlj_24">
    <vt:lpwstr>"https://github.com/citation-style-language/schema/raw/master/csl-citation.json"}</vt:lpwstr>
  </property>
  <property fmtid="{D5CDD505-2E9C-101B-9397-08002B2CF9AE}" pid="1714" name="Mendeley_Bookmark_Uir6eHIOlj_3">
    <vt:lpwstr>names": false, "suffix": ""}], "container-title": "Methods in Ecology and Evolution", "id": "ITEM-1", "issue": "12", "issued": {"date-parts": [["2013", "12", "23"]]}, "page": "1120-1131", "title": "Phylogenetic eigenvector maps: a framework to model and p</vt:lpwstr>
  </property>
  <property fmtid="{D5CDD505-2E9C-101B-9397-08002B2CF9AE}" pid="1715" name="Mendeley_Bookmark_Uir6eHIOlj_4">
    <vt:lpwstr>redict species traits", "type": "article-journal", "volume": "4"}, "uris": ["http://www.mendeley.com/documents/?uuid=2d1a424b-47af-4b2d-a862-70b27aa18dcd"]}, {"id": "ITEM-2", "itemData": {"DOI": "10.1111/2041-210X.12232", "ISSN": "2041210X", "PMID": "1882</vt:lpwstr>
  </property>
  <property fmtid="{D5CDD505-2E9C-101B-9397-08002B2CF9AE}" pid="1716" name="Mendeley_Bookmark_Uir6eHIOlj_5">
    <vt:lpwstr>3677", "author": [{"dropping-particle": "", "family": "Penone", "given": "Caterina", "non-dropping-particle": "", "parse-names": false, "suffix": ""}, {"dropping-particle": "", "family": "Davidson", "given": "Ana D.", "non-dropping-particle": "", "parse-n</vt:lpwstr>
  </property>
  <property fmtid="{D5CDD505-2E9C-101B-9397-08002B2CF9AE}" pid="1717" name="Mendeley_Bookmark_Uir6eHIOlj_6">
    <vt:lpwstr>ames": false, "suffix": ""}, {"dropping-particle": "", "family": "Shoemaker", "given": "Kevin T.", "non-dropping-particle": "", "parse-names": false, "suffix": ""}, {"dropping-particle": "Di", "family": "Marco", "given": "Moreno", "non-dropping-particle":</vt:lpwstr>
  </property>
  <property fmtid="{D5CDD505-2E9C-101B-9397-08002B2CF9AE}" pid="1718" name="Mendeley_Bookmark_Uir6eHIOlj_7">
    <vt:lpwstr> "", "parse-names": false, "suffix": ""}, {"dropping-particle": "", "family": "Rondinini", "given": "Carlo", "non-dropping-particle": "", "parse-names": false, "suffix": ""}, {"dropping-particle": "", "family": "Brooks", "given": "Thomas M.", "non-droppin</vt:lpwstr>
  </property>
  <property fmtid="{D5CDD505-2E9C-101B-9397-08002B2CF9AE}" pid="1719" name="Mendeley_Bookmark_Uir6eHIOlj_8">
    <vt:lpwstr>g-particle": "", "parse-names": false, "suffix": ""}, {"dropping-particle": "", "family": "Young", "given": "Bruce E.", "non-dropping-particle": "", "parse-names": false, "suffix": ""}, {"dropping-particle": "", "family": "Graham", "given": "Catherine H."</vt:lpwstr>
  </property>
  <property fmtid="{D5CDD505-2E9C-101B-9397-08002B2CF9AE}" pid="1720" name="Mendeley_Bookmark_Uir6eHIOlj_9">
    <vt:lpwstr>, "non-dropping-particle": "", "parse-names": false, "suffix": ""}, {"dropping-particle": "", "family": "Costa", "given": "Gabriel C.", "non-dropping-particle": "", "parse-names": false, "suffix": ""}], "container-title": "Methods in Ecology and Evolution</vt:lpwstr>
  </property>
  <property fmtid="{D5CDD505-2E9C-101B-9397-08002B2CF9AE}" pid="1721" name="Mendeley_Bookmark_UoAZemggwR_1">
    <vt:lpwstr>ADDIN CSL_CITATION { "citationItems" : [ { "id" : "ITEM-1", "itemData" : { "DOI" : "10.1111/j.0014-3820.2003.tb00285.x", "ISBN" : "1558-5646", "ISSN" : "0014-3820", "PMID" : "12778543", "abstract" : "Abstract The primary rationale for the use of phylogene</vt:lpwstr>
  </property>
  <property fmtid="{D5CDD505-2E9C-101B-9397-08002B2CF9AE}" pid="1722" name="Mendeley_Bookmark_UoAZemggwR_10">
    <vt:lpwstr> (nongenetic) effects or high levels of measurement error. Irrespective of sample size, most traits (but not body size, on average) showed less signal than expected given the topology, branch lengths, and a Brownian motion model of evolution (i.e., K was </vt:lpwstr>
  </property>
  <property fmtid="{D5CDD505-2E9C-101B-9397-08002B2CF9AE}" pid="1723" name="Mendeley_Bookmark_UoAZemggwR_11">
    <vt:lpwstr>less than one), which may be attributed to adaptation and/or measurement error in the broad sense (including errors in estimates of phenotypes, branch l\u2026", "author" : [ { "dropping-particle" : "", "family" : "Blomberg", "given" : "Simon P.", "non-dro</vt:lpwstr>
  </property>
  <property fmtid="{D5CDD505-2E9C-101B-9397-08002B2CF9AE}" pid="1724" name="Mendeley_Bookmark_UoAZemggwR_12">
    <vt:lpwstr>pping-particle" : "", "parse-names" : false, "suffix" : "" }, { "dropping-particle" : "", "family" : "Garland", "given" : "Theodore", "non-dropping-particle" : "", "parse-names" : false, "suffix" : "" }, { "dropping-particle" : "", "family" : "Ives", "giv</vt:lpwstr>
  </property>
  <property fmtid="{D5CDD505-2E9C-101B-9397-08002B2CF9AE}" pid="1725" name="Mendeley_Bookmark_UoAZemggwR_13">
    <vt:lpwstr>en" : "Anthony R.", "non-dropping-particle" : "", "parse-names" : false, "suffix" : "" } ], "container-title" : "Evolution", "id" : "ITEM-1", "issue" : "4", "issued" : { "date-parts" : [ [ "2003", "4" ] ] }, "page" : "717-745", "title" : "Testing for phyl</vt:lpwstr>
  </property>
  <property fmtid="{D5CDD505-2E9C-101B-9397-08002B2CF9AE}" pid="1726" name="Mendeley_Bookmark_UoAZemggwR_14">
    <vt:lpwstr>ogenetic signal in comparative data: behavioral traits are more labile", "type" : "article-journal", "volume" : "57" }, "uris" : [ "http://www.mendeley.com/documents/?uuid=8055a310-dae0-49ec-9ca1-9d692502057a" ] } ], "mendeley" : { "formattedCitation" : "</vt:lpwstr>
  </property>
  <property fmtid="{D5CDD505-2E9C-101B-9397-08002B2CF9AE}" pid="1727" name="Mendeley_Bookmark_UoAZemggwR_15">
    <vt:lpwstr>(Blomberg &lt;i&gt;et al.&lt;/i&gt;, 2003)", "plainTextFormattedCitation" : "(Blomberg et al., 2003)", "previouslyFormattedCitation" : "(Blomberg &lt;i&gt;et al.&lt;/i&gt;, 2003)" }, "properties" : { "noteIndex" : 0 }, "schema" : "https://github.com/citation-style-language/schem</vt:lpwstr>
  </property>
  <property fmtid="{D5CDD505-2E9C-101B-9397-08002B2CF9AE}" pid="1728" name="Mendeley_Bookmark_UoAZemggwR_16">
    <vt:lpwstr>a/raw/master/csl-citation.json" }</vt:lpwstr>
  </property>
  <property fmtid="{D5CDD505-2E9C-101B-9397-08002B2CF9AE}" pid="1729" name="Mendeley_Bookmark_UoAZemggwR_2">
    <vt:lpwstr>tically based statistical methods is that phylogenetic signal, the tendency for related species to resemble each other, is ubiquitous. Whether this assertion is true for a given trait in a given lineage is an empirical question, but general tools for dete</vt:lpwstr>
  </property>
  <property fmtid="{D5CDD505-2E9C-101B-9397-08002B2CF9AE}" pid="1730" name="Mendeley_Bookmark_UoAZemggwR_3">
    <vt:lpwstr>cting and quantifying phylogenetic signal are inadequately developed. We present new methods for continuous-valued characters that can be implemented with either phylogenetically independent contrasts or generalized least-squares models. First, a simple r</vt:lpwstr>
  </property>
  <property fmtid="{D5CDD505-2E9C-101B-9397-08002B2CF9AE}" pid="1731" name="Mendeley_Bookmark_UoAZemggwR_4">
    <vt:lpwstr>andomization procedure allows one to test the null hypothesis of no pattern of similarity among relatives. The test demonstrates correct Type I error rate at a nominal \u03b1= 0.05 and good power (0.8) for simulated datasets with 20 or more species. Secon</vt:lpwstr>
  </property>
  <property fmtid="{D5CDD505-2E9C-101B-9397-08002B2CF9AE}" pid="1732" name="Mendeley_Bookmark_UoAZemggwR_5">
    <vt:lpwstr>d, we derive a descriptive statistic, K, which allows valid comparisons of the amount of phylogenetic signal across traits and trees. Third, we provide two biologically motivated branch-length transformations, one based on the Ornstein-Uhlenbeck (OU) mode</vt:lpwstr>
  </property>
  <property fmtid="{D5CDD505-2E9C-101B-9397-08002B2CF9AE}" pid="1733" name="Mendeley_Bookmark_UoAZemggwR_6">
    <vt:lpwstr>l of stabilizing selection, the other based on a new model in which character evolution can accelerate or decelerate (ACDC) in rate (e.g., as may occur during or after an adaptive radiation). Maximum likelihood estimation of the OU (d) and ACDC (g) parame</vt:lpwstr>
  </property>
  <property fmtid="{D5CDD505-2E9C-101B-9397-08002B2CF9AE}" pid="1734" name="Mendeley_Bookmark_UoAZemggwR_7">
    <vt:lpwstr>ters can serve as tests for phylogenetic signal because an estimate of d or g near zero implies that a phylogeny with little hierarchical structure (a star) offers a good fit to the data. Transformations that improve the fit of a tree to comparative data </vt:lpwstr>
  </property>
  <property fmtid="{D5CDD505-2E9C-101B-9397-08002B2CF9AE}" pid="1735" name="Mendeley_Bookmark_UoAZemggwR_8">
    <vt:lpwstr>will increase power to detect phylogenetic signal and may also be preferable for further comparative analyses, such as of correlated character evolution. Application of the methods to data from the literature revealed that, for trees with 20 or more speci</vt:lpwstr>
  </property>
  <property fmtid="{D5CDD505-2E9C-101B-9397-08002B2CF9AE}" pid="1736" name="Mendeley_Bookmark_UoAZemggwR_9">
    <vt:lpwstr>es, 92% of traits exhibited significant phylogenetic signal (randomization test), including behavioral and ecological ones that are thought to be relatively evolutionarily malleable (e.g., highly adaptive) and/or subject to relatively strong environmental</vt:lpwstr>
  </property>
  <property fmtid="{D5CDD505-2E9C-101B-9397-08002B2CF9AE}" pid="1737" name="Mendeley_Bookmark_UtBxh57k4X_1">
    <vt:lpwstr>ADDIN CSL_CITATION {"citationItems": [{"id": "ITEM-1", "itemData": {"author": [{"dropping-particle": "", "family": "Rubin", "given": "D.B", "non-dropping-particle": "", "parse-names": false, "suffix": ""}], "container-title": "Biometrika", "id": "ITEM-1",</vt:lpwstr>
  </property>
  <property fmtid="{D5CDD505-2E9C-101B-9397-08002B2CF9AE}" pid="1738" name="Mendeley_Bookmark_UtBxh57k4X_2">
    <vt:lpwstr> "issue": "3", "issued": {"date-parts": [["1976"]]}, "page": "581-592", "title": "Inference and missing data", "type": "article-journal", "volume": "63"}, "uris": ["http://www.mendeley.com/documents/?uuid=a43dc241-f035-41f4-9a0d-d0a4e08d0898"]}, {"id": "I</vt:lpwstr>
  </property>
  <property fmtid="{D5CDD505-2E9C-101B-9397-08002B2CF9AE}" pid="1739" name="Mendeley_Bookmark_UtBxh57k4X_3">
    <vt:lpwstr>TEM-2", "itemData": {"ISBN": "9781606236390", "author": [{"dropping-particle": "", "family": "Enders", "given": "Craig K.", "non-dropping-particle": "", "parse-names": false, "suffix": ""}], "edition": "1", "id": "ITEM-2", "issued": {"date-parts": [["2010</vt:lpwstr>
  </property>
  <property fmtid="{D5CDD505-2E9C-101B-9397-08002B2CF9AE}" pid="1740" name="Mendeley_Bookmark_UtBxh57k4X_4">
    <vt:lpwstr>"]]}, "number-of-pages": "377", "publisher-place": "New York, NY", "title": "Applied Missing Data Analysis", "type": "book"}, "uris": ["http://www.mendeley.com/documents/?uuid=5d1bb767-c2ae-4cf1-b842-1128f38d8b00"]}, {"id": "ITEM-3", "itemData": {"ISBN": </vt:lpwstr>
  </property>
  <property fmtid="{D5CDD505-2E9C-101B-9397-08002B2CF9AE}" pid="1741" name="Mendeley_Bookmark_UtBxh57k4X_5">
    <vt:lpwstr>"3175723993", "author": [{"dropping-particle": "", "family": "Little", "given": "Roderick J A", "non-dropping-particle": "", "parse-names": false, "suffix": ""}, {"dropping-particle": "", "family": "Rubin", "given": "Donald B", "non-dropping-particle": ""</vt:lpwstr>
  </property>
  <property fmtid="{D5CDD505-2E9C-101B-9397-08002B2CF9AE}" pid="1742" name="Mendeley_Bookmark_UtBxh57k4X_6">
    <vt:lpwstr>, "parse-names": false, "suffix": ""}], "edition": "2nd editio", "id": "ITEM-3", "issued": {"date-parts": [["2002"]]}, "number-of-pages": "408", "publisher": "John Wiley &amp; Sons", "publisher-place": "New Jersey", "title": "Statistical analysis with missing</vt:lpwstr>
  </property>
  <property fmtid="{D5CDD505-2E9C-101B-9397-08002B2CF9AE}" pid="1743" name="Mendeley_Bookmark_UtBxh57k4X_7">
    <vt:lpwstr> data", "type": "book"}, "uris": ["http://www.mendeley.com/documents/?uuid=e31e871c-a087-4fef-b52b-53620fcd36ee"]}], "mendeley": {"formattedCitation": "(Enders 2010; Little and Rubin 2002; Rubin 1976)", "plainTextFormattedCitation": "(Enders 2010; Little </vt:lpwstr>
  </property>
  <property fmtid="{D5CDD505-2E9C-101B-9397-08002B2CF9AE}" pid="1744" name="Mendeley_Bookmark_UtBxh57k4X_8">
    <vt:lpwstr>and Rubin 2002; Rubin 1976)", "previouslyFormattedCitation": "(Enders 2010; Little and Rubin 2002; Rubin 1976)"}, "properties": {"noteIndex": 0}, "schema": "https://github.com/citation-style-language/schema/raw/master/csl-citation.json"}</vt:lpwstr>
  </property>
  <property fmtid="{D5CDD505-2E9C-101B-9397-08002B2CF9AE}" pid="1745" name="Mendeley_Bookmark_VHBp2QsWns_1">
    <vt:lpwstr>ADDIN CSL_CITATION { "citationItems" : [ { "id" : "ITEM-1", "itemData" : { "DOI" : "10.1103/PhysRevE.54.2084", "ISBN" : "1063-651X (Print)", "ISSN" : "1063-651X", "PMID" : "9965289", "abstract" : "A numerical simulation algorithm that is exact for any tim</vt:lpwstr>
  </property>
  <property fmtid="{D5CDD505-2E9C-101B-9397-08002B2CF9AE}" pid="1746" name="Mendeley_Bookmark_VHBp2QsWns_2">
    <vt:lpwstr>e step \u0394t&gt;0 is derived for the Ornstein-Uhlenbeck process X(t) and its time integral Y(t). The algorithm allows one to make efficient, unapproximated simulations of, for instance, the velocity and position components of a particle undergoing Brownian</vt:lpwstr>
  </property>
  <property fmtid="{D5CDD505-2E9C-101B-9397-08002B2CF9AE}" pid="1747" name="Mendeley_Bookmark_VHBp2QsWns_3">
    <vt:lpwstr> motion, and the electric current and transported charge in a simple R-L circuit, provided appropriate values are assigned to the Ornstein-Uhlenbeck relaxation time \u03c4 and diffusion constant c. A simple Taylor expansion in \u0394t of the exact simulat</vt:lpwstr>
  </property>
  <property fmtid="{D5CDD505-2E9C-101B-9397-08002B2CF9AE}" pid="1748" name="Mendeley_Bookmark_VHBp2QsWns_4">
    <vt:lpwstr>ion formulas shows how the first-order simulation formulas, which are implicit in the Langevin equation for X(t) and the defining equation for Y(t), are modified in second order. The exact simulation algorithm is used here to illustrate the zero-\u03c4 li</vt:lpwstr>
  </property>
  <property fmtid="{D5CDD505-2E9C-101B-9397-08002B2CF9AE}" pid="1749" name="Mendeley_Bookmark_VHBp2QsWns_5">
    <vt:lpwstr>mit theorem. \u00a9 1996 The American Physical Society.", "author" : [ { "dropping-particle" : "", "family" : "Gillespie", "given" : "Daniel", "non-dropping-particle" : "", "parse-names" : false, "suffix" : "" } ], "container-title" : "Physical Review E",</vt:lpwstr>
  </property>
  <property fmtid="{D5CDD505-2E9C-101B-9397-08002B2CF9AE}" pid="1750" name="Mendeley_Bookmark_VHBp2QsWns_6">
    <vt:lpwstr> "id" : "ITEM-1", "issue" : "2", "issued" : { "date-parts" : [ [ "1996" ] ] }, "page" : "2084-2091", "title" : "Exact numerical simulation of the Ornstein-Uhlenbeck process and its integral", "type" : "article-journal", "volume" : "54" }, "uris" : [ "http</vt:lpwstr>
  </property>
  <property fmtid="{D5CDD505-2E9C-101B-9397-08002B2CF9AE}" pid="1751" name="Mendeley_Bookmark_VHBp2QsWns_7">
    <vt:lpwstr>://www.mendeley.com/documents/?uuid=f6d6b43f-1a41-461b-9dbc-7297946183f9" ] } ], "mendeley" : { "formattedCitation" : "(Gillespie, 1996)", "plainTextFormattedCitation" : "(Gillespie, 1996)", "previouslyFormattedCitation" : "(Gillespie, 1996)" }, "properti</vt:lpwstr>
  </property>
  <property fmtid="{D5CDD505-2E9C-101B-9397-08002B2CF9AE}" pid="1752" name="Mendeley_Bookmark_VHBp2QsWns_8">
    <vt:lpwstr>es" : { "noteIndex" : 0 }, "schema" : "https://github.com/citation-style-language/schema/raw/master/csl-citation.json" }</vt:lpwstr>
  </property>
  <property fmtid="{D5CDD505-2E9C-101B-9397-08002B2CF9AE}" pid="1753" name="Mendeley_Bookmark_VJ6fTDp3Js_1">
    <vt:lpwstr>ADDIN CSL_CITATION { "citationItems" : [ { "id" : "ITEM-1", "itemData" : { "DOI" : "10.1890/08-1494.1", "ISBN" : "0012-9658", "ISSN" : "0012-9658", "abstract" : "Analyses of life-history, ecological, and geographic trait differences among species, their c</vt:lpwstr>
  </property>
  <property fmtid="{D5CDD505-2E9C-101B-9397-08002B2CF9AE}" pid="1754" name="Mendeley_Bookmark_VJ6fTDp3Js_10">
    <vt:lpwstr>e, "suffix" : "" }, { "dropping-particle" : "", "family" : "Boakes", "given" : "Elizabeth H.", "non-dropping-particle" : "", "parse-names" : false, "suffix" : "" }, { "dropping-particle" : "", "family" : "Carbone", "given" : "Chris", "non-dropping-particl</vt:lpwstr>
  </property>
  <property fmtid="{D5CDD505-2E9C-101B-9397-08002B2CF9AE}" pid="1755" name="Mendeley_Bookmark_VJ6fTDp3Js_11">
    <vt:lpwstr>e" : "", "parse-names" : false, "suffix" : "" }, { "dropping-particle" : "", "family" : "Connolly", "given" : "Christina", "non-dropping-particle" : "", "parse-names" : false, "suffix" : "" }, { "dropping-particle" : "", "family" : "Cutts", "given" : "Mic</vt:lpwstr>
  </property>
  <property fmtid="{D5CDD505-2E9C-101B-9397-08002B2CF9AE}" pid="1756" name="Mendeley_Bookmark_VJ6fTDp3Js_12">
    <vt:lpwstr>hael J.", "non-dropping-particle" : "", "parse-names" : false, "suffix" : "" }, { "dropping-particle" : "", "family" : "Foster", "given" : "Janine K.", "non-dropping-particle" : "", "parse-names" : false, "suffix" : "" }, { "dropping-particle" : "", "fami</vt:lpwstr>
  </property>
  <property fmtid="{D5CDD505-2E9C-101B-9397-08002B2CF9AE}" pid="1757" name="Mendeley_Bookmark_VJ6fTDp3Js_13">
    <vt:lpwstr>ly" : "Grenyer", "given" : "Richard", "non-dropping-particle" : "", "parse-names" : false, "suffix" : "" }, { "dropping-particle" : "", "family" : "Habib", "given" : "Michael", "non-dropping-particle" : "", "parse-names" : false, "suffix" : "" }, { "dropp</vt:lpwstr>
  </property>
  <property fmtid="{D5CDD505-2E9C-101B-9397-08002B2CF9AE}" pid="1758" name="Mendeley_Bookmark_VJ6fTDp3Js_14">
    <vt:lpwstr>ing-particle" : "", "family" : "Plaster", "given" : "Christopher a.", "non-dropping-particle" : "", "parse-names" : false, "suffix" : "" }, { "dropping-particle" : "", "family" : "Price", "given" : "Samantha a.", "non-dropping-particle" : "", "parse-names</vt:lpwstr>
  </property>
  <property fmtid="{D5CDD505-2E9C-101B-9397-08002B2CF9AE}" pid="1759" name="Mendeley_Bookmark_VJ6fTDp3Js_15">
    <vt:lpwstr>" : false, "suffix" : "" }, { "dropping-particle" : "", "family" : "Rigby", "given" : "Elizabeth a.", "non-dropping-particle" : "", "parse-names" : false, "suffix" : "" }, { "dropping-particle" : "", "family" : "Rist", "given" : "Janna", "non-dropping-par</vt:lpwstr>
  </property>
  <property fmtid="{D5CDD505-2E9C-101B-9397-08002B2CF9AE}" pid="1760" name="Mendeley_Bookmark_VJ6fTDp3Js_16">
    <vt:lpwstr>ticle" : "", "parse-names" : false, "suffix" : "" }, { "dropping-particle" : "", "family" : "Teacher", "given" : "Amber", "non-dropping-particle" : "", "parse-names" : false, "suffix" : "" }, { "dropping-particle" : "", "family" : "Bininda-Emonds", "given</vt:lpwstr>
  </property>
  <property fmtid="{D5CDD505-2E9C-101B-9397-08002B2CF9AE}" pid="1761" name="Mendeley_Bookmark_VJ6fTDp3Js_17">
    <vt:lpwstr>" : "Olaf R. P.", "non-dropping-particle" : "", "parse-names" : false, "suffix" : "" }, { "dropping-particle" : "", "family" : "Gittleman", "given" : "John L.", "non-dropping-particle" : "", "parse-names" : false, "suffix" : "" }, { "dropping-particle" : </vt:lpwstr>
  </property>
  <property fmtid="{D5CDD505-2E9C-101B-9397-08002B2CF9AE}" pid="1762" name="Mendeley_Bookmark_VJ6fTDp3Js_18">
    <vt:lpwstr>"", "family" : "Mace", "given" : "Georgina M.", "non-dropping-particle" : "", "parse-names" : false, "suffix" : "" }, { "dropping-particle" : "", "family" : "Purvis", "given" : "Andy", "non-dropping-particle" : "", "parse-names" : false, "suffix" : "" } ]</vt:lpwstr>
  </property>
  <property fmtid="{D5CDD505-2E9C-101B-9397-08002B2CF9AE}" pid="1763" name="Mendeley_Bookmark_VJ6fTDp3Js_19">
    <vt:lpwstr>, "container-title" : "Ecology", "id" : "ITEM-1", "issue" : "9", "issued" : { "date-parts" : [ [ "2009" ] ] }, "page" : "2648-2648", "title" : "PanTHERIA: a species-level database of life history, ecology, and geography of extant and recently extinct mamm</vt:lpwstr>
  </property>
  <property fmtid="{D5CDD505-2E9C-101B-9397-08002B2CF9AE}" pid="1764" name="Mendeley_Bookmark_VJ6fTDp3Js_2">
    <vt:lpwstr>auses, correlates, and likely consequences are increasingly important for understanding and conserving biodiversity in the face of rapid global change. Assembling multispecies trait data from diverse literature sources into a single comprehensive data set</vt:lpwstr>
  </property>
  <property fmtid="{D5CDD505-2E9C-101B-9397-08002B2CF9AE}" pid="1765" name="Mendeley_Bookmark_VJ6fTDp3Js_20">
    <vt:lpwstr>als", "type" : "article-journal", "volume" : "90" }, "uris" : [ "http://www.mendeley.com/documents/?uuid=64f435d8-7db6-4a3f-b159-23888726beed" ] }, { "id" : "ITEM-2", "itemData" : { "author" : [ { "dropping-particle" : "", "family" : "Wilman", "given" : "</vt:lpwstr>
  </property>
  <property fmtid="{D5CDD505-2E9C-101B-9397-08002B2CF9AE}" pid="1766" name="Mendeley_Bookmark_VJ6fTDp3Js_21">
    <vt:lpwstr>Hamish", "non-dropping-particle" : "", "parse-names" : false, "suffix" : "" }, { "dropping-particle" : "", "family" : "Belmaker", "given" : "Jonathan", "non-dropping-particle" : "", "parse-names" : false, "suffix" : "" }, { "dropping-particle" : "", "fami</vt:lpwstr>
  </property>
  <property fmtid="{D5CDD505-2E9C-101B-9397-08002B2CF9AE}" pid="1767" name="Mendeley_Bookmark_VJ6fTDp3Js_22">
    <vt:lpwstr>ly" : "Simpson", "given" : "Jennifer", "non-dropping-particle" : "", "parse-names" : false, "suffix" : "" }, { "dropping-particle" : "", "family" : "la Rosa", "given" : "Carolina", "non-dropping-particle" : "de", "parse-names" : false, "suffix" : "" }, { </vt:lpwstr>
  </property>
  <property fmtid="{D5CDD505-2E9C-101B-9397-08002B2CF9AE}" pid="1768" name="Mendeley_Bookmark_VJ6fTDp3Js_23">
    <vt:lpwstr>"dropping-particle" : "", "family" : "Rivadeneira", "given" : "Marcelo M.", "non-dropping-particle" : "", "parse-names" : false, "suffix" : "" }, { "dropping-particle" : "", "family" : "Jetz", "given" : "Walter", "non-dropping-particle" : "", "parse-names</vt:lpwstr>
  </property>
  <property fmtid="{D5CDD505-2E9C-101B-9397-08002B2CF9AE}" pid="1769" name="Mendeley_Bookmark_VJ6fTDp3Js_24">
    <vt:lpwstr>" : false, "suffix" : "" } ], "container-title" : "Ecology", "id" : "ITEM-2", "issue" : "October 2013", "issued" : { "date-parts" : [ [ "2014" ] ] }, "page" : "2027", "title" : "EltonTraits 1.0 : Species-level foraging attributes of the world \u2019s bird</vt:lpwstr>
  </property>
  <property fmtid="{D5CDD505-2E9C-101B-9397-08002B2CF9AE}" pid="1770" name="Mendeley_Bookmark_VJ6fTDp3Js_25">
    <vt:lpwstr>s and mammals", "type" : "article-journal", "volume" : "95" }, "uris" : [ "http://www.mendeley.com/documents/?uuid=7977faa0-1ef7-4509-aa60-df06b8b8a916" ] }, { "id" : "ITEM-3", "itemData" : { "DOI" : "10.1111/j.2041-210X.2010.00067.x", "ISSN" : "2041210X"</vt:lpwstr>
  </property>
  <property fmtid="{D5CDD505-2E9C-101B-9397-08002B2CF9AE}" pid="1771" name="Mendeley_Bookmark_VJ6fTDp3Js_26">
    <vt:lpwstr>, "author" : [ { "dropping-particle" : "", "family" : "Kattge", "given" : "Jens", "non-dropping-particle" : "", "parse-names" : false, "suffix" : "" }, { "dropping-particle" : "", "family" : "Ogle", "given" : "Kiona", "non-dropping-particle" : "", "parse-</vt:lpwstr>
  </property>
  <property fmtid="{D5CDD505-2E9C-101B-9397-08002B2CF9AE}" pid="1772" name="Mendeley_Bookmark_VJ6fTDp3Js_27">
    <vt:lpwstr>names" : false, "suffix" : "" }, { "dropping-particle" : "", "family" : "B\u00f6nisch", "given" : "Gerhard", "non-dropping-particle" : "", "parse-names" : false, "suffix" : "" }, { "dropping-particle" : "", "family" : "D\u00edaz", "given" : "Sandra", "non</vt:lpwstr>
  </property>
  <property fmtid="{D5CDD505-2E9C-101B-9397-08002B2CF9AE}" pid="1773" name="Mendeley_Bookmark_VJ6fTDp3Js_28">
    <vt:lpwstr>-dropping-particle" : "", "parse-names" : false, "suffix" : "" }, { "dropping-particle" : "", "family" : "Lavorel", "given" : "Sandra", "non-dropping-particle" : "", "parse-names" : false, "suffix" : "" }, { "dropping-particle" : "", "family" : "Madin", "</vt:lpwstr>
  </property>
  <property fmtid="{D5CDD505-2E9C-101B-9397-08002B2CF9AE}" pid="1774" name="Mendeley_Bookmark_VJ6fTDp3Js_29">
    <vt:lpwstr>given" : "Joshua", "non-dropping-particle" : "", "parse-names" : false, "suffix" : "" }, { "dropping-particle" : "", "family" : "Nadrowski", "given" : "Karin", "non-dropping-particle" : "", "parse-names" : false, "suffix" : "" }, { "dropping-particle" : "</vt:lpwstr>
  </property>
  <property fmtid="{D5CDD505-2E9C-101B-9397-08002B2CF9AE}" pid="1775" name="Mendeley_Bookmark_VJ6fTDp3Js_3">
    <vt:lpwstr> requires detailed consideration of methods to reliably compile data for particular species, and to derive single estimates from multiple sources based on different techniques and definitions. Here we describe PanTHERIA, a species-level data set compiled </vt:lpwstr>
  </property>
  <property fmtid="{D5CDD505-2E9C-101B-9397-08002B2CF9AE}" pid="1776" name="Mendeley_Bookmark_VJ6fTDp3Js_30">
    <vt:lpwstr>", "family" : "N\u00f6llert", "given" : "Stephanie", "non-dropping-particle" : "", "parse-names" : false, "suffix" : "" }, { "dropping-particle" : "", "family" : "Sartor", "given" : "Karla", "non-dropping-particle" : "", "parse-names" : false, "suffix" : </vt:lpwstr>
  </property>
  <property fmtid="{D5CDD505-2E9C-101B-9397-08002B2CF9AE}" pid="1777" name="Mendeley_Bookmark_VJ6fTDp3Js_31">
    <vt:lpwstr>"" }, { "dropping-particle" : "", "family" : "Wirth", "given" : "Christian", "non-dropping-particle" : "", "parse-names" : false, "suffix" : "" } ], "container-title" : "Methods in Ecology and Evolution", "id" : "ITEM-3", "issued" : { "date-parts" : [ [ "</vt:lpwstr>
  </property>
  <property fmtid="{D5CDD505-2E9C-101B-9397-08002B2CF9AE}" pid="1778" name="Mendeley_Bookmark_VJ6fTDp3Js_32">
    <vt:lpwstr>2011" ] ] }, "page" : "202-213", "title" : "A generic structure for plant trait databases", "type" : "article-journal", "volume" : "2" }, "uris" : [ "http://www.mendeley.com/documents/?uuid=592067fa-74e7-4459-b513-70d1571dda39" ] } ], "mendeley" : { "form</vt:lpwstr>
  </property>
  <property fmtid="{D5CDD505-2E9C-101B-9397-08002B2CF9AE}" pid="1779" name="Mendeley_Bookmark_VJ6fTDp3Js_33">
    <vt:lpwstr>attedCitation" : "(Jones &lt;i&gt;et al.&lt;/i&gt;, 2009; Kattge &lt;i&gt;et al.&lt;/i&gt;, 2011; Wilman &lt;i&gt;et al.&lt;/i&gt;, 2014)", "plainTextFormattedCitation" : "(Jones et al., 2009; Kattge et al., 2011; Wilman et al., 2014)", "previouslyFormattedCitation" : "(Jones &lt;i&gt;et al.&lt;/i&gt;,</vt:lpwstr>
  </property>
  <property fmtid="{D5CDD505-2E9C-101B-9397-08002B2CF9AE}" pid="1780" name="Mendeley_Bookmark_VJ6fTDp3Js_34">
    <vt:lpwstr> 2009; Kattge &lt;i&gt;et al.&lt;/i&gt;, 2011; Wilman &lt;i&gt;et al.&lt;/i&gt;, 2014)" }, "properties" : { "noteIndex" : 0 }, "schema" : "https://github.com/citation-style-language/schema/raw/master/csl-citation.json" }</vt:lpwstr>
  </property>
  <property fmtid="{D5CDD505-2E9C-101B-9397-08002B2CF9AE}" pid="1781" name="Mendeley_Bookmark_VJ6fTDp3Js_4">
    <vt:lpwstr>for analysis of life history, ecology, and geography of all known extant and recently extinct mammals. PanTHERIA is derived from a database capable of holding multiple geo-referenced values for variables within a species containing 100 740 lines of biolog</vt:lpwstr>
  </property>
  <property fmtid="{D5CDD505-2E9C-101B-9397-08002B2CF9AE}" pid="1782" name="Mendeley_Bookmark_VJ6fTDp3Js_5">
    <vt:lpwstr>ical data for extant and recently extinct mammalian species, collected over a period of three years by 20 individuals. PanTHERIA also includes spatial databases o...", "author" : [ { "dropping-particle" : "", "family" : "Jones", "given" : "Kate E.", "non-</vt:lpwstr>
  </property>
  <property fmtid="{D5CDD505-2E9C-101B-9397-08002B2CF9AE}" pid="1783" name="Mendeley_Bookmark_VJ6fTDp3Js_6">
    <vt:lpwstr>dropping-particle" : "", "parse-names" : false, "suffix" : "" }, { "dropping-particle" : "", "family" : "Bielby", "given" : "Jon", "non-dropping-particle" : "", "parse-names" : false, "suffix" : "" }, { "dropping-particle" : "", "family" : "Cardillo", "gi</vt:lpwstr>
  </property>
  <property fmtid="{D5CDD505-2E9C-101B-9397-08002B2CF9AE}" pid="1784" name="Mendeley_Bookmark_VJ6fTDp3Js_7">
    <vt:lpwstr>ven" : "Marcel", "non-dropping-particle" : "", "parse-names" : false, "suffix" : "" }, { "dropping-particle" : "", "family" : "Fritz", "given" : "Susanne a.", "non-dropping-particle" : "", "parse-names" : false, "suffix" : "" }, { "dropping-particle" : ""</vt:lpwstr>
  </property>
  <property fmtid="{D5CDD505-2E9C-101B-9397-08002B2CF9AE}" pid="1785" name="Mendeley_Bookmark_VJ6fTDp3Js_8">
    <vt:lpwstr>, "family" : "O'Dell", "given" : "Justin", "non-dropping-particle" : "", "parse-names" : false, "suffix" : "" }, { "dropping-particle" : "", "family" : "Orme", "given" : "C. David L.", "non-dropping-particle" : "", "parse-names" : false, "suffix" : "" }, </vt:lpwstr>
  </property>
  <property fmtid="{D5CDD505-2E9C-101B-9397-08002B2CF9AE}" pid="1786" name="Mendeley_Bookmark_VJ6fTDp3Js_9">
    <vt:lpwstr>{ "dropping-particle" : "", "family" : "Safi", "given" : "Kamran", "non-dropping-particle" : "", "parse-names" : false, "suffix" : "" }, { "dropping-particle" : "", "family" : "Sechrest", "given" : "Wes", "non-dropping-particle" : "", "parse-names" : fals</vt:lpwstr>
  </property>
  <property fmtid="{D5CDD505-2E9C-101B-9397-08002B2CF9AE}" pid="1787" name="Mendeley_Bookmark_VKNAwAQFZ2_1">
    <vt:lpwstr>ADDIN CSL_CITATION { "citationItems" : [ { "id" : "ITEM-1", "itemData" : { "DOI" : "10.1111/j.2041-210X.2011.00169.x", "ISSN" : "2041210X", "author" : [ { "dropping-particle" : "", "family" : "Revell", "given" : "Liam J.", "non-dropping-particle" : "", "p</vt:lpwstr>
  </property>
  <property fmtid="{D5CDD505-2E9C-101B-9397-08002B2CF9AE}" pid="1788" name="Mendeley_Bookmark_VKNAwAQFZ2_2">
    <vt:lpwstr>arse-names" : false, "suffix" : "" } ], "container-title" : "Methods in Ecology and Evolution", "id" : "ITEM-1", "issue" : "2", "issued" : { "date-parts" : [ [ "2012", "4", "15" ] ] }, "page" : "217-223", "title" : "phytools: an R package for phylogenetic</vt:lpwstr>
  </property>
  <property fmtid="{D5CDD505-2E9C-101B-9397-08002B2CF9AE}" pid="1789" name="Mendeley_Bookmark_VKNAwAQFZ2_3">
    <vt:lpwstr> comparative biology (and other things)", "type" : "article-journal", "volume" : "3" }, "uris" : [ "http://www.mendeley.com/documents/?uuid=f484187b-3fd8-4051-9924-95a3dc6b2413" ] } ], "mendeley" : { "formattedCitation" : "(Revell, 2012)", "plainTextForma</vt:lpwstr>
  </property>
  <property fmtid="{D5CDD505-2E9C-101B-9397-08002B2CF9AE}" pid="1790" name="Mendeley_Bookmark_VKNAwAQFZ2_4">
    <vt:lpwstr>ttedCitation" : "(Revell, 2012)", "previouslyFormattedCitation" : "(Revell, 2012)" }, "properties" : { "noteIndex" : 0 }, "schema" : "https://github.com/citation-style-language/schema/raw/master/csl-citation.json" }</vt:lpwstr>
  </property>
  <property fmtid="{D5CDD505-2E9C-101B-9397-08002B2CF9AE}" pid="1791" name="Mendeley_Bookmark_VbUxWMAYpP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1792" name="Mendeley_Bookmark_VbUxWMAYpP_10">
    <vt:lpwstr>itation": "(van Buuren 2012)", "previouslyFormattedCitation": "(van Buuren 2012)"}, "properties": {"noteIndex": 0}, "schema": "https://github.com/citation-style-language/schema/raw/master/csl-citation.json"}</vt:lpwstr>
  </property>
  <property fmtid="{D5CDD505-2E9C-101B-9397-08002B2CF9AE}" pid="1793" name="Mendeley_Bookmark_VbUxWMAYpP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1794" name="Mendeley_Bookmark_VbUxWMAYpP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1795" name="Mendeley_Bookmark_VbUxWMAYpP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1796" name="Mendeley_Bookmark_VbUxWMAYpP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1797" name="Mendeley_Bookmark_VbUxWMAYpP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1798" name="Mendeley_Bookmark_VbUxWMAYpP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1799" name="Mendeley_Bookmark_VbUxWMAYpP_8">
    <vt:lpwstr> "family": "Buuren", "given": "Stef", "non-dropping-particle": "van", "parse-names": false, "suffix": ""}], "edition": "1", "id": "ITEM-1", "issued": {"date-parts": [["2012"]]}, "number-of-pages": "342", "publisher": "Chapman and Hall/CRC", "publisher-pla</vt:lpwstr>
  </property>
  <property fmtid="{D5CDD505-2E9C-101B-9397-08002B2CF9AE}" pid="1800" name="Mendeley_Bookmark_VbUxWMAYpP_9">
    <vt:lpwstr>ce": "Boca Raton, Fl", "title": "Flexible Imputation of Missing Data", "type": "book"}, "uris": ["http://www.mendeley.com/documents/?uuid=c546fe7c-24b9-4c66-9203-bca5f3a3238b"]}], "mendeley": {"formattedCitation": "(van Buuren 2012)", "plainTextFormattedC</vt:lpwstr>
  </property>
  <property fmtid="{D5CDD505-2E9C-101B-9397-08002B2CF9AE}" pid="1801" name="Mendeley_Bookmark_VujGV0RaW6_1">
    <vt:lpwstr>ADDIN CSL_CITATION {"citationItems": [{"id": "ITEM-1", "itemData": {"author": [{"dropping-particle": "", "family": "Wilman", "given": "Hamish", "non-dropping-particle": "", "parse-names": false, "suffix": ""}, {"dropping-particle": "", "family": "Belmaker</vt:lpwstr>
  </property>
  <property fmtid="{D5CDD505-2E9C-101B-9397-08002B2CF9AE}" pid="1802" name="Mendeley_Bookmark_VujGV0RaW6_10">
    <vt:lpwstr>a period of three years by 20 individuals. PanTHERIA also includes spatial databases o...", "author": [{"dropping-particle": "", "family": "Jones", "given": "Kate E.", "non-dropping-particle": "", "parse-names": false, "suffix": ""}, {"dropping-particle":</vt:lpwstr>
  </property>
  <property fmtid="{D5CDD505-2E9C-101B-9397-08002B2CF9AE}" pid="1803" name="Mendeley_Bookmark_VujGV0RaW6_11">
    <vt:lpwstr> "", "family": "Bielby", "given": "Jon", "non-dropping-particle": "", "parse-names": false, "suffix": ""}, {"dropping-particle": "", "family": "Cardillo", "given": "Marcel", "non-dropping-particle": "", "parse-names": false, "suffix": ""}, {"dropping-part</vt:lpwstr>
  </property>
  <property fmtid="{D5CDD505-2E9C-101B-9397-08002B2CF9AE}" pid="1804" name="Mendeley_Bookmark_VujGV0RaW6_12">
    <vt:lpwstr>icle": "", "family": "Fritz", "given": "Susanne a.", "non-dropping-particle": "", "parse-names": false, "suffix": ""}, {"dropping-particle": "", "family": "O'Dell", "given": "Justin", "non-dropping-particle": "", "parse-names": false, "suffix": ""}, {"dro</vt:lpwstr>
  </property>
  <property fmtid="{D5CDD505-2E9C-101B-9397-08002B2CF9AE}" pid="1805" name="Mendeley_Bookmark_VujGV0RaW6_13">
    <vt:lpwstr>pping-particle": "", "family": "Orme", "given": "C. David L.", "non-dropping-particle": "", "parse-names": false, "suffix": ""}, {"dropping-particle": "", "family": "Safi", "given": "Kamran", "non-dropping-particle": "", "parse-names": false, "suffix": ""</vt:lpwstr>
  </property>
  <property fmtid="{D5CDD505-2E9C-101B-9397-08002B2CF9AE}" pid="1806" name="Mendeley_Bookmark_VujGV0RaW6_14">
    <vt:lpwstr>}, {"dropping-particle": "", "family": "Sechrest", "given": "Wes", "non-dropping-particle": "", "parse-names": false, "suffix": ""}, {"dropping-particle": "", "family": "Boakes", "given": "Elizabeth H.", "non-dropping-particle": "", "parse-names": false, </vt:lpwstr>
  </property>
  <property fmtid="{D5CDD505-2E9C-101B-9397-08002B2CF9AE}" pid="1807" name="Mendeley_Bookmark_VujGV0RaW6_15">
    <vt:lpwstr>"suffix": ""}, {"dropping-particle": "", "family": "Carbone", "given": "Chris", "non-dropping-particle": "", "parse-names": false, "suffix": ""}, {"dropping-particle": "", "family": "Connolly", "given": "Christina", "non-dropping-particle": "", "parse-nam</vt:lpwstr>
  </property>
  <property fmtid="{D5CDD505-2E9C-101B-9397-08002B2CF9AE}" pid="1808" name="Mendeley_Bookmark_VujGV0RaW6_16">
    <vt:lpwstr>es": false, "suffix": ""}, {"dropping-particle": "", "family": "Cutts", "given": "Michael J.", "non-dropping-particle": "", "parse-names": false, "suffix": ""}, {"dropping-particle": "", "family": "Foster", "given": "Janine K.", "non-dropping-particle": "</vt:lpwstr>
  </property>
  <property fmtid="{D5CDD505-2E9C-101B-9397-08002B2CF9AE}" pid="1809" name="Mendeley_Bookmark_VujGV0RaW6_17">
    <vt:lpwstr>", "parse-names": false, "suffix": ""}, {"dropping-particle": "", "family": "Grenyer", "given": "Richard", "non-dropping-particle": "", "parse-names": false, "suffix": ""}, {"dropping-particle": "", "family": "Habib", "given": "Michael", "non-dropping-par</vt:lpwstr>
  </property>
  <property fmtid="{D5CDD505-2E9C-101B-9397-08002B2CF9AE}" pid="1810" name="Mendeley_Bookmark_VujGV0RaW6_18">
    <vt:lpwstr>ticle": "", "parse-names": false, "suffix": ""}, {"dropping-particle": "", "family": "Plaster", "given": "Christopher a.", "non-dropping-particle": "", "parse-names": false, "suffix": ""}, {"dropping-particle": "", "family": "Price", "given": "Samantha a.</vt:lpwstr>
  </property>
  <property fmtid="{D5CDD505-2E9C-101B-9397-08002B2CF9AE}" pid="1811" name="Mendeley_Bookmark_VujGV0RaW6_19">
    <vt:lpwstr>", "non-dropping-particle": "", "parse-names": false, "suffix": ""}, {"dropping-particle": "", "family": "Rigby", "given": "Elizabeth a.", "non-dropping-particle": "", "parse-names": false, "suffix": ""}, {"dropping-particle": "", "family": "Rist", "given</vt:lpwstr>
  </property>
  <property fmtid="{D5CDD505-2E9C-101B-9397-08002B2CF9AE}" pid="1812" name="Mendeley_Bookmark_VujGV0RaW6_2">
    <vt:lpwstr>", "given": "Jonathan", "non-dropping-particle": "", "parse-names": false, "suffix": ""}, {"dropping-particle": "", "family": "Simpson", "given": "Jennifer", "non-dropping-particle": "", "parse-names": false, "suffix": ""}, {"dropping-particle": "", "fami</vt:lpwstr>
  </property>
  <property fmtid="{D5CDD505-2E9C-101B-9397-08002B2CF9AE}" pid="1813" name="Mendeley_Bookmark_VujGV0RaW6_20">
    <vt:lpwstr>": "Janna", "non-dropping-particle": "", "parse-names": false, "suffix": ""}, {"dropping-particle": "", "family": "Teacher", "given": "Amber", "non-dropping-particle": "", "parse-names": false, "suffix": ""}, {"dropping-particle": "", "family": "Bininda-E</vt:lpwstr>
  </property>
  <property fmtid="{D5CDD505-2E9C-101B-9397-08002B2CF9AE}" pid="1814" name="Mendeley_Bookmark_VujGV0RaW6_21">
    <vt:lpwstr>monds", "given": "Olaf R. P.", "non-dropping-particle": "", "parse-names": false, "suffix": ""}, {"dropping-particle": "", "family": "Gittleman", "given": "John L.", "non-dropping-particle": "", "parse-names": false, "suffix": ""}, {"dropping-particle": "</vt:lpwstr>
  </property>
  <property fmtid="{D5CDD505-2E9C-101B-9397-08002B2CF9AE}" pid="1815" name="Mendeley_Bookmark_VujGV0RaW6_22">
    <vt:lpwstr>", "family": "Mace", "given": "Georgina M.", "non-dropping-particle": "", "parse-names": false, "suffix": ""}, {"dropping-particle": "", "family": "Purvis", "given": "Andy", "non-dropping-particle": "", "parse-names": false, "suffix": ""}], "container-tit</vt:lpwstr>
  </property>
  <property fmtid="{D5CDD505-2E9C-101B-9397-08002B2CF9AE}" pid="1816" name="Mendeley_Bookmark_VujGV0RaW6_23">
    <vt:lpwstr>le": "Ecology", "id": "ITEM-2", "issue": "9", "issued": {"date-parts": [["2009"]]}, "page": "2648-2648", "title": "PanTHERIA: a species-level database of life history, ecology, and geography of extant and recently extinct mammals", "type": "article-journa</vt:lpwstr>
  </property>
  <property fmtid="{D5CDD505-2E9C-101B-9397-08002B2CF9AE}" pid="1817" name="Mendeley_Bookmark_VujGV0RaW6_24">
    <vt:lpwstr>l", "volume": "90"}, "uris": ["http://www.mendeley.com/documents/?uuid=64f435d8-7db6-4a3f-b159-23888726beed"]}], "mendeley": {"formattedCitation": "(Jones et al. 2009; Wilman et al. 2014)", "plainTextFormattedCitation": "(Jones et al. 2009; Wilman et al. </vt:lpwstr>
  </property>
  <property fmtid="{D5CDD505-2E9C-101B-9397-08002B2CF9AE}" pid="1818" name="Mendeley_Bookmark_VujGV0RaW6_25">
    <vt:lpwstr>2014)", "previouslyFormattedCitation": "(Jones et al. 2009; Wilman et al. 2014)"}, "properties": {"noteIndex": 0}, "schema": "https://github.com/citation-style-language/schema/raw/master/csl-citation.json"}</vt:lpwstr>
  </property>
  <property fmtid="{D5CDD505-2E9C-101B-9397-08002B2CF9AE}" pid="1819" name="Mendeley_Bookmark_VujGV0RaW6_3">
    <vt:lpwstr>ly": "la Rosa", "given": "Carolina", "non-dropping-particle": "de", "parse-names": false, "suffix": ""}, {"dropping-particle": "", "family": "Rivadeneira", "given": "Marcelo M.", "non-dropping-particle": "", "parse-names": false, "suffix": ""}, {"dropping</vt:lpwstr>
  </property>
  <property fmtid="{D5CDD505-2E9C-101B-9397-08002B2CF9AE}" pid="1820" name="Mendeley_Bookmark_VujGV0RaW6_4">
    <vt:lpwstr>-particle": "", "family": "Jetz", "given": "Walter", "non-dropping-particle": "", "parse-names": false, "suffix": ""}], "container-title": "Ecology", "id": "ITEM-1", "issue": "October 2013", "issued": {"date-parts": [["2014"]]}, "page": "2027", "title": "</vt:lpwstr>
  </property>
  <property fmtid="{D5CDD505-2E9C-101B-9397-08002B2CF9AE}" pid="1821" name="Mendeley_Bookmark_VujGV0RaW6_5">
    <vt:lpwstr>EltonTraits 1.0 : Species-level foraging attributes of the world \u2019s birds and mammals", "type": "article-journal", "volume": "95"}, "uris": ["http://www.mendeley.com/documents/?uuid=7977faa0-1ef7-4509-aa60-df06b8b8a916"]}, {"id": "ITEM-2", "itemData"</vt:lpwstr>
  </property>
  <property fmtid="{D5CDD505-2E9C-101B-9397-08002B2CF9AE}" pid="1822" name="Mendeley_Bookmark_VujGV0RaW6_6">
    <vt:lpwstr>: {"DOI": "10.1890/08-1494.1", "ISBN": "0012-9658", "ISSN": "0012-9658", "abstract": "Analyses of life-history, ecological, and geographic trait differences among species, their causes, correlates, and likely consequences are increasingly important for un</vt:lpwstr>
  </property>
  <property fmtid="{D5CDD505-2E9C-101B-9397-08002B2CF9AE}" pid="1823" name="Mendeley_Bookmark_VujGV0RaW6_7">
    <vt:lpwstr>derstanding and conserving biodiversity in the face of rapid global change. Assembling multispecies trait data from diverse literature sources into a single comprehensive data set requires detailed consideration of methods to reliably compile data for par</vt:lpwstr>
  </property>
  <property fmtid="{D5CDD505-2E9C-101B-9397-08002B2CF9AE}" pid="1824" name="Mendeley_Bookmark_VujGV0RaW6_8">
    <vt:lpwstr>ticular species, and to derive single estimates from multiple sources based on different techniques and definitions. Here we describe PanTHERIA, a species-level data set compiled for analysis of life history, ecology, and geography of all known extant and</vt:lpwstr>
  </property>
  <property fmtid="{D5CDD505-2E9C-101B-9397-08002B2CF9AE}" pid="1825" name="Mendeley_Bookmark_VujGV0RaW6_9">
    <vt:lpwstr> recently extinct mammals. PanTHERIA is derived from a database capable of holding multiple geo-referenced values for variables within a species containing 100 740 lines of biological data for extant and recently extinct mammalian species, collected over </vt:lpwstr>
  </property>
  <property fmtid="{D5CDD505-2E9C-101B-9397-08002B2CF9AE}" pid="1826" name="Mendeley_Bookmark_WHIkVpJwav_1">
    <vt:lpwstr>ADDIN CSL_CITATION { "citationItems" : [ { "id" : "ITEM-1", "itemData" : { "DOI" : "10.1111/j.2041-210X.2011.00169.x", "ISSN" : "2041210X", "author" : [ { "dropping-particle" : "", "family" : "Revell", "given" : "Liam J.", "non-dropping-particle" : "", "p</vt:lpwstr>
  </property>
  <property fmtid="{D5CDD505-2E9C-101B-9397-08002B2CF9AE}" pid="1827" name="Mendeley_Bookmark_WHIkVpJwav_2">
    <vt:lpwstr>arse-names" : false, "suffix" : "" } ], "container-title" : "Methods in Ecology and Evolution", "id" : "ITEM-1", "issue" : "2", "issued" : { "date-parts" : [ [ "2012", "4", "15" ] ] }, "page" : "217-223", "title" : "phytools: an R package for phylogenetic</vt:lpwstr>
  </property>
  <property fmtid="{D5CDD505-2E9C-101B-9397-08002B2CF9AE}" pid="1828" name="Mendeley_Bookmark_WHIkVpJwav_3">
    <vt:lpwstr> comparative biology (and other things)", "type" : "article-journal", "volume" : "3" }, "uris" : [ "http://www.mendeley.com/documents/?uuid=f484187b-3fd8-4051-9924-95a3dc6b2413" ] } ], "mendeley" : { "formattedCitation" : "(Revell, 2012)", "plainTextForma</vt:lpwstr>
  </property>
  <property fmtid="{D5CDD505-2E9C-101B-9397-08002B2CF9AE}" pid="1829" name="Mendeley_Bookmark_WHIkVpJwav_4">
    <vt:lpwstr>ttedCitation" : "(Revell, 2012)", "previouslyFormattedCitation" : "(Revell, 2012)" }, "properties" : { "noteIndex" : 0 }, "schema" : "https://github.com/citation-style-language/schema/raw/master/csl-citation.json" }</vt:lpwstr>
  </property>
  <property fmtid="{D5CDD505-2E9C-101B-9397-08002B2CF9AE}" pid="1830" name="Mendeley_Bookmark_WYPMcRL4Dc_1">
    <vt:lpwstr>ADDIN CSL_CITATION { "citationItems" : [ { "id" : "ITEM-1", "itemData" : { "ISBN" : "9781606236390", "author" : [ { "dropping-particle" : "", "family" : "Enders", "given" : "Craig K.", "non-dropping-particle" : "", "parse-names" : false, "suffix" : "" } ]</vt:lpwstr>
  </property>
  <property fmtid="{D5CDD505-2E9C-101B-9397-08002B2CF9AE}" pid="1831" name="Mendeley_Bookmark_WYPMcRL4Dc_10">
    <vt:lpwstr>ping-particle" : "", "family" : "Buuren", "given" : "Stef", "non-dropping-particle" : "van", "parse-names" : false, "suffix" : "" } ], "edition" : "1", "id" : "ITEM-2", "issued" : { "date-parts" : [ [ "2012" ] ] }, "number-of-pages" : "342", "publisher" :</vt:lpwstr>
  </property>
  <property fmtid="{D5CDD505-2E9C-101B-9397-08002B2CF9AE}" pid="1832" name="Mendeley_Bookmark_WYPMcRL4Dc_11">
    <vt:lpwstr> "Chapman and Hall/CRC", "publisher-place" : "Boca Raton, Fl", "title" : "Flexible Imputation of Missing Data", "type" : "book" }, "uris" : [ "http://www.mendeley.com/documents/?uuid=c546fe7c-24b9-4c66-9203-bca5f3a3238b" ] } ], "mendeley" : { "formattedCi</vt:lpwstr>
  </property>
  <property fmtid="{D5CDD505-2E9C-101B-9397-08002B2CF9AE}" pid="1833" name="Mendeley_Bookmark_WYPMcRL4Dc_12">
    <vt:lpwstr>tation" : "(Enders, 2010; van Buuren, 2012)", "plainTextFormattedCitation" : "(Enders, 2010; van Buuren, 2012)", "previouslyFormattedCitation" : "(Enders, 2010; van Buuren, 2012)" }, "properties" : { "noteIndex" : 0 }, "schema" : "https://github.com/citat</vt:lpwstr>
  </property>
  <property fmtid="{D5CDD505-2E9C-101B-9397-08002B2CF9AE}" pid="1834" name="Mendeley_Bookmark_WYPMcRL4Dc_13">
    <vt:lpwstr>ion-style-language/schema/raw/master/csl-citation.json" }</vt:lpwstr>
  </property>
  <property fmtid="{D5CDD505-2E9C-101B-9397-08002B2CF9AE}" pid="1835" name="Mendeley_Bookmark_WYPMcRL4Dc_2">
    <vt:lpwstr>, "edition" : "1", "id" : "ITEM-1", "issued" : { "date-parts" : [ [ "2010" ] ] }, "number-of-pages" : "377", "publisher-place" : "New York, NY", "title" : "Applied Missing Data Analysis", "type" : "book" }, "uris" : [ "http://www.mendeley.com/documents/?u</vt:lpwstr>
  </property>
  <property fmtid="{D5CDD505-2E9C-101B-9397-08002B2CF9AE}" pid="1836" name="Mendeley_Bookmark_WYPMcRL4Dc_3">
    <vt:lpwstr>uid=5d1bb767-c2ae-4cf1-b842-1128f38d8b00" ] }, { "id" : "ITEM-2", "itemData" : { "DOI" : "10.1201/b11826", "ISBN" : "9781439868249", "abstract" : "Missing data form a problem in every scientific discipline, yet the techniques required to handle them are c</vt:lpwstr>
  </property>
  <property fmtid="{D5CDD505-2E9C-101B-9397-08002B2CF9AE}" pid="1837" name="Mendeley_Bookmark_WYPMcRL4Dc_4">
    <vt:lpwstr>omplicated and often lacking. One of the great ideas in statistical science\u2014multiple imputation\u2014fills gaps in the data with plausible values, the uncertainty of which is coded in the data itself. It also solves other problems, many of which are </vt:lpwstr>
  </property>
  <property fmtid="{D5CDD505-2E9C-101B-9397-08002B2CF9AE}" pid="1838" name="Mendeley_Bookmark_WYPMcRL4Dc_5">
    <vt:lpwstr>missing data problems in disguise. Flexible Imputation of Missing Data is supported by many examples using real data taken from the author's vast experience of collaborative research, and presents a practical guide for handling missing data under the fram</vt:lpwstr>
  </property>
  <property fmtid="{D5CDD505-2E9C-101B-9397-08002B2CF9AE}" pid="1839" name="Mendeley_Bookmark_WYPMcRL4Dc_6">
    <vt:lpwstr>ework of multiple imputation. Furthermore, detailed guidance of implementation in R using the author\u2019s package {MICE} is included throughout the book. Assuming familiarity with basic statistical concepts and multivariate methods, Flexible Imputation </vt:lpwstr>
  </property>
  <property fmtid="{D5CDD505-2E9C-101B-9397-08002B2CF9AE}" pid="1840" name="Mendeley_Bookmark_WYPMcRL4Dc_7">
    <vt:lpwstr>of Missing Data is intended for two audiences: (Bio)statisticians, epidemiologists, and methodologists in the social and health sciences Substantive researchers who do not call themselves statisticians, but who possess the necessary skills to understand t</vt:lpwstr>
  </property>
  <property fmtid="{D5CDD505-2E9C-101B-9397-08002B2CF9AE}" pid="1841" name="Mendeley_Bookmark_WYPMcRL4Dc_8">
    <vt:lpwstr>he principles and to follow the recipes This graduate-tested book avoids mathematical and technical details as much as possible: formulas are accompanied by a verbal statement that explains the formula in layperson terms. Readers less concerned with the t</vt:lpwstr>
  </property>
  <property fmtid="{D5CDD505-2E9C-101B-9397-08002B2CF9AE}" pid="1842" name="Mendeley_Bookmark_WYPMcRL4Dc_9">
    <vt:lpwstr>heoretical underpinnings will be able to pick up the general idea, and technical material is available for those who desire deeper understanding. The analyses can be replicated in R using a dedicated package developed by the author.", "author" : [ { "drop</vt:lpwstr>
  </property>
  <property fmtid="{D5CDD505-2E9C-101B-9397-08002B2CF9AE}" pid="1843" name="Mendeley_Bookmark_WbhFDyReNb_1">
    <vt:lpwstr>ADDIN CSL_CITATION { "citationItems" : [ { "id" : "ITEM-1", "itemData" : { "DOI" : "10.1111/j.2041-210X.2012.00196.x", "ISBN" : "2041-210X", "ISSN" : "2041210X", "abstract" : "Phylogenetic signal is the tendency of related species to resemble each other m</vt:lpwstr>
  </property>
  <property fmtid="{D5CDD505-2E9C-101B-9397-08002B2CF9AE}" pid="1844" name="Mendeley_Bookmark_WbhFDyReNb_10">
    <vt:lpwstr>certain degree generalizable. They are particularly useful in comparative analyses, when requiring a proxy for niche similarity, and in con- servation studies that explore phylogenetic loss associated with extinction risks of specific clades.", "author" :</vt:lpwstr>
  </property>
  <property fmtid="{D5CDD505-2E9C-101B-9397-08002B2CF9AE}" pid="1845" name="Mendeley_Bookmark_WbhFDyReNb_11">
    <vt:lpwstr> [ { "dropping-particle" : "", "family" : "M\u00fcnkem\u00fcller", "given" : "Tamara", "non-dropping-particle" : "", "parse-names" : false, "suffix" : "" }, { "dropping-particle" : "", "family" : "Lavergne", "given" : "S\u00e9bastien", "non-dropping-parti</vt:lpwstr>
  </property>
  <property fmtid="{D5CDD505-2E9C-101B-9397-08002B2CF9AE}" pid="1846" name="Mendeley_Bookmark_WbhFDyReNb_12">
    <vt:lpwstr>cle" : "", "parse-names" : false, "suffix" : "" }, { "dropping-particle" : "", "family" : "Bzeznik", "given" : "Bruno", "non-dropping-particle" : "", "parse-names" : false, "suffix" : "" }, { "dropping-particle" : "", "family" : "Dray", "given" : "St\u00e</vt:lpwstr>
  </property>
  <property fmtid="{D5CDD505-2E9C-101B-9397-08002B2CF9AE}" pid="1847" name="Mendeley_Bookmark_WbhFDyReNb_13">
    <vt:lpwstr>9phane", "non-dropping-particle" : "", "parse-names" : false, "suffix" : "" }, { "dropping-particle" : "", "family" : "Jombart", "given" : "Thibaut", "non-dropping-particle" : "", "parse-names" : false, "suffix" : "" }, { "dropping-particle" : "", "family</vt:lpwstr>
  </property>
  <property fmtid="{D5CDD505-2E9C-101B-9397-08002B2CF9AE}" pid="1848" name="Mendeley_Bookmark_WbhFDyReNb_14">
    <vt:lpwstr>" : "Schiffers", "given" : "Katja", "non-dropping-particle" : "", "parse-names" : false, "suffix" : "" }, { "dropping-particle" : "", "family" : "Thuiller", "given" : "Wilfried", "non-dropping-particle" : "", "parse-names" : false, "suffix" : "" } ], "con</vt:lpwstr>
  </property>
  <property fmtid="{D5CDD505-2E9C-101B-9397-08002B2CF9AE}" pid="1849" name="Mendeley_Bookmark_WbhFDyReNb_15">
    <vt:lpwstr>tainer-title" : "Methods in Ecology and Evolution", "id" : "ITEM-1", "issued" : { "date-parts" : [ [ "2012" ] ] }, "page" : "743-756", "title" : "How to measure and test phylogenetic signal", "type" : "article-journal", "volume" : "3" }, "uris" : [ "http:</vt:lpwstr>
  </property>
  <property fmtid="{D5CDD505-2E9C-101B-9397-08002B2CF9AE}" pid="1850" name="Mendeley_Bookmark_WbhFDyReNb_16">
    <vt:lpwstr>//www.mendeley.com/documents/?uuid=c2a2ed6e-bf71-4206-8158-cb6d16a3a901" ] }, { "id" : "ITEM-2", "itemData" : { "author" : [ { "dropping-particle" : "", "family" : "Hansen", "given" : "Thomas F.", "non-dropping-particle" : "", "parse-names" : false, "suff</vt:lpwstr>
  </property>
  <property fmtid="{D5CDD505-2E9C-101B-9397-08002B2CF9AE}" pid="1851" name="Mendeley_Bookmark_WbhFDyReNb_17">
    <vt:lpwstr>ix" : "" }, { "dropping-particle" : "", "family" : "Martins", "given" : "Emilia P.", "non-dropping-particle" : "", "parse-names" : false, "suffix" : "" } ], "container-title" : "Evolution", "id" : "ITEM-2", "issue" : "4", "issued" : { "date-parts" : [ [ "</vt:lpwstr>
  </property>
  <property fmtid="{D5CDD505-2E9C-101B-9397-08002B2CF9AE}" pid="1852" name="Mendeley_Bookmark_WbhFDyReNb_18">
    <vt:lpwstr>1996" ] ] }, "page" : "1404-1417", "title" : "Translating between microevolutionary process and macroevolutionary patterns: correlation structure of interspecific data", "type" : "article-journal", "volume" : "50" }, "uris" : [ "http://www.mendeley.com/do</vt:lpwstr>
  </property>
  <property fmtid="{D5CDD505-2E9C-101B-9397-08002B2CF9AE}" pid="1853" name="Mendeley_Bookmark_WbhFDyReNb_19">
    <vt:lpwstr>cuments/?uuid=7583e339-3ac5-4b2c-a7da-c5cee093993b" ] } ], "mendeley" : { "formattedCitation" : "(Hansen &amp; Martins, 1996; M\u00fcnkem\u00fcller &lt;i&gt;et al.&lt;/i&gt;, 2012)", "plainTextFormattedCitation" : "(Hansen &amp; Martins, 1996; M\u00fcnkem\u00fcller et al., 2</vt:lpwstr>
  </property>
  <property fmtid="{D5CDD505-2E9C-101B-9397-08002B2CF9AE}" pid="1854" name="Mendeley_Bookmark_WbhFDyReNb_2">
    <vt:lpwstr>ore than species drawn at randomfromthe same tree. This pattern is of considerable interest in a range of ecological and evolutionary research areas, and various indices have been proposed for quantifying it. Unfortunately, these indices often lead to con</vt:lpwstr>
  </property>
  <property fmtid="{D5CDD505-2E9C-101B-9397-08002B2CF9AE}" pid="1855" name="Mendeley_Bookmark_WbhFDyReNb_20">
    <vt:lpwstr>012)", "previouslyFormattedCitation" : "(Hansen &amp; Martins, 1996; M\u00fcnkem\u00fcller &lt;i&gt;et al.&lt;/i&gt;, 2012)" }, "properties" : { "noteIndex" : 0 }, "schema" : "https://github.com/citation-style-language/schema/raw/master/csl-citation.json" }</vt:lpwstr>
  </property>
  <property fmtid="{D5CDD505-2E9C-101B-9397-08002B2CF9AE}" pid="1856" name="Mendeley_Bookmark_WbhFDyReNb_3">
    <vt:lpwstr>trasting results, and guidelines for choosing themost appro- priate index are lacking. Here, we compare the performance of four commonly used indices using simulated data. Data were generated with numerical simulations of trait evolution along phylogeneti</vt:lpwstr>
  </property>
  <property fmtid="{D5CDD505-2E9C-101B-9397-08002B2CF9AE}" pid="1857" name="Mendeley_Bookmark_WbhFDyReNb_4">
    <vt:lpwstr>c trees under a variety of evolutionary models. Weinvestigated the sensitivity of the approaches to the size of phylogenies, the resolution of tree structure and the availability of branch length information, examining both the response of the selected in</vt:lpwstr>
  </property>
  <property fmtid="{D5CDD505-2E9C-101B-9397-08002B2CF9AE}" pid="1858" name="Mendeley_Bookmark_WbhFDyReNb_5">
    <vt:lpwstr>dices and the power of the associated statistical tests. We found that under a Brownian motion (BM) model of trait evolution, Abouheif\u2019s Cmean and Pagel\u2019s k performed well and substantially better than Moran\u2019s I and Blomberg\u2019s K.Pagel\</vt:lpwstr>
  </property>
  <property fmtid="{D5CDD505-2E9C-101B-9397-08002B2CF9AE}" pid="1859" name="Mendeley_Bookmark_WbhFDyReNb_6">
    <vt:lpwstr>u2019s k provided a reliable effect size measure and performed better for discriminating between more complex models of trait evolution, but was computationally more demanding than Abouheif\u2019s Cmean. Blomberg\u2019sKwasmost suitable to capture the eff</vt:lpwstr>
  </property>
  <property fmtid="{D5CDD505-2E9C-101B-9397-08002B2CF9AE}" pid="1860" name="Mendeley_Bookmark_WbhFDyReNb_7">
    <vt:lpwstr>ects of changing evolutionary rates in simu- lation experiments. Interestingly, sample size influenced not only the uncertainty but also the expected values ofmost indices,while polytomies and missing branch length information had only negligible impacts.</vt:lpwstr>
  </property>
  <property fmtid="{D5CDD505-2E9C-101B-9397-08002B2CF9AE}" pid="1861" name="Mendeley_Bookmark_WbhFDyReNb_8">
    <vt:lpwstr> We propose guidelines for choosing among indices, depending on (a) their sensitivity to true underlying patterns of phylogenetic signal, (b) whether a test or a quantitative measure is required and (c) their sensitivities to different topologies of phylo</vt:lpwstr>
  </property>
  <property fmtid="{D5CDD505-2E9C-101B-9397-08002B2CF9AE}" pid="1862" name="Mendeley_Bookmark_WbhFDyReNb_9">
    <vt:lpwstr>genies. These guidelines aimto better assess phylogenetic signal and distinguish it fromrandomtrait distributions. They were developed under the assumption of BM, and additional simulations with more complex trait evolution models show that they are to a </vt:lpwstr>
  </property>
  <property fmtid="{D5CDD505-2E9C-101B-9397-08002B2CF9AE}" pid="1863" name="Mendeley_Bookmark_WfcAjY0OQu_1">
    <vt:lpwstr>ADDIN CSL_CITATION {"citationItems": [{"id": "ITEM-1", "itemData": {"DOI": "10.1111/j.2041-210X.2012.00196.x", "ISBN": "2041-210X", "ISSN": "2041210X", "abstract": "Phylogenetic signal is the tendency of related species to resemble each other more than sp</vt:lpwstr>
  </property>
  <property fmtid="{D5CDD505-2E9C-101B-9397-08002B2CF9AE}" pid="1864" name="Mendeley_Bookmark_WfcAjY0OQu_10">
    <vt:lpwstr>ree generalizable. They are particularly useful in comparative analyses, when requiring a proxy for niche similarity, and in con- servation studies that explore phylogenetic loss associated with extinction risks of specific clades.", "author": [{"dropping</vt:lpwstr>
  </property>
  <property fmtid="{D5CDD505-2E9C-101B-9397-08002B2CF9AE}" pid="1865" name="Mendeley_Bookmark_WfcAjY0OQu_11">
    <vt:lpwstr>-particle": "", "family": "M\u00fcnkem\u00fcller", "given": "Tamara", "non-dropping-particle": "", "parse-names": false, "suffix": ""}, {"dropping-particle": "", "family": "Lavergne", "given": "S\u00e9bastien", "non-dropping-particle": "", "parse-names": </vt:lpwstr>
  </property>
  <property fmtid="{D5CDD505-2E9C-101B-9397-08002B2CF9AE}" pid="1866" name="Mendeley_Bookmark_WfcAjY0OQu_12">
    <vt:lpwstr>false, "suffix": ""}, {"dropping-particle": "", "family": "Bzeznik", "given": "Bruno", "non-dropping-particle": "", "parse-names": false, "suffix": ""}, {"dropping-particle": "", "family": "Dray", "given": "St\u00e9phane", "non-dropping-particle": "", "pa</vt:lpwstr>
  </property>
  <property fmtid="{D5CDD505-2E9C-101B-9397-08002B2CF9AE}" pid="1867" name="Mendeley_Bookmark_WfcAjY0OQu_13">
    <vt:lpwstr>rse-names": false, "suffix": ""}, {"dropping-particle": "", "family": "Jombart", "given": "Thibaut", "non-dropping-particle": "", "parse-names": false, "suffix": ""}, {"dropping-particle": "", "family": "Schiffers", "given": "Katja", "non-dropping-particl</vt:lpwstr>
  </property>
  <property fmtid="{D5CDD505-2E9C-101B-9397-08002B2CF9AE}" pid="1868" name="Mendeley_Bookmark_WfcAjY0OQu_14">
    <vt:lpwstr>e": "", "parse-names": false, "suffix": ""}, {"dropping-particle": "", "family": "Thuiller", "given": "Wilfried", "non-dropping-particle": "", "parse-names": false, "suffix": ""}], "container-title": "Methods in Ecology and Evolution", "id": "ITEM-1", "is</vt:lpwstr>
  </property>
  <property fmtid="{D5CDD505-2E9C-101B-9397-08002B2CF9AE}" pid="1869" name="Mendeley_Bookmark_WfcAjY0OQu_15">
    <vt:lpwstr>sued": {"date-parts": [["2012"]]}, "page": "743-756", "title": "How to measure and test phylogenetic signal", "type": "article-journal", "volume": "3"}, "uris": ["http://www.mendeley.com/documents/?uuid=c2a2ed6e-bf71-4206-8158-cb6d16a3a901"]}, {"id": "ITE</vt:lpwstr>
  </property>
  <property fmtid="{D5CDD505-2E9C-101B-9397-08002B2CF9AE}" pid="1870" name="Mendeley_Bookmark_WfcAjY0OQu_16">
    <vt:lpwstr>M-2", "itemData": {"author": [{"dropping-particle": "", "family": "Hansen", "given": "Thomas F.", "non-dropping-particle": "", "parse-names": false, "suffix": ""}, {"dropping-particle": "", "family": "Martins", "given": "Emilia P.", "non-dropping-particle</vt:lpwstr>
  </property>
  <property fmtid="{D5CDD505-2E9C-101B-9397-08002B2CF9AE}" pid="1871" name="Mendeley_Bookmark_WfcAjY0OQu_17">
    <vt:lpwstr>": "", "parse-names": false, "suffix": ""}], "container-title": "Evolution", "id": "ITEM-2", "issue": "4", "issued": {"date-parts": [["1996"]]}, "page": "1404-1417", "title": "Translating between microevolutionary process and macroevolutionary patterns: c</vt:lpwstr>
  </property>
  <property fmtid="{D5CDD505-2E9C-101B-9397-08002B2CF9AE}" pid="1872" name="Mendeley_Bookmark_WfcAjY0OQu_18">
    <vt:lpwstr>orrelation structure of interspecific data", "type": "article-journal", "volume": "50"}, "uris": ["http://www.mendeley.com/documents/?uuid=7583e339-3ac5-4b2c-a7da-c5cee093993b"]}], "mendeley": {"formattedCitation": "(Hansen and Martins 1996; M\u00fcnkem\u</vt:lpwstr>
  </property>
  <property fmtid="{D5CDD505-2E9C-101B-9397-08002B2CF9AE}" pid="1873" name="Mendeley_Bookmark_WfcAjY0OQu_19">
    <vt:lpwstr>00fcller et al. 2012)", "plainTextFormattedCitation": "(Hansen and Martins 1996; M\u00fcnkem\u00fcller et al. 2012)", "previouslyFormattedCitation": "(Hansen and Martins 1996; M\u00fcnkem\u00fcller et al. 2012)"}, "properties": {"noteIndex": 0}, "schema":</vt:lpwstr>
  </property>
  <property fmtid="{D5CDD505-2E9C-101B-9397-08002B2CF9AE}" pid="1874" name="Mendeley_Bookmark_WfcAjY0OQu_2">
    <vt:lpwstr>ecies drawn at randomfromthe same tree. This pattern is of considerable interest in a range of ecological and evolutionary research areas, and various indices have been proposed for quantifying it. Unfortunately, these indices often lead to contrasting re</vt:lpwstr>
  </property>
  <property fmtid="{D5CDD505-2E9C-101B-9397-08002B2CF9AE}" pid="1875" name="Mendeley_Bookmark_WfcAjY0OQu_20">
    <vt:lpwstr> "https://github.com/citation-style-language/schema/raw/master/csl-citation.json"}</vt:lpwstr>
  </property>
  <property fmtid="{D5CDD505-2E9C-101B-9397-08002B2CF9AE}" pid="1876" name="Mendeley_Bookmark_WfcAjY0OQu_3">
    <vt:lpwstr>sults, and guidelines for choosing themost appro- priate index are lacking. Here, we compare the performance of four commonly used indices using simulated data. Data were generated with numerical simulations of trait evolution along phylogenetic trees und</vt:lpwstr>
  </property>
  <property fmtid="{D5CDD505-2E9C-101B-9397-08002B2CF9AE}" pid="1877" name="Mendeley_Bookmark_WfcAjY0OQu_4">
    <vt:lpwstr>er a variety of evolutionary models. Weinvestigated the sensitivity of the approaches to the size of phylogenies, the resolution of tree structure and the availability of branch length information, examining both the response of the selected indices and t</vt:lpwstr>
  </property>
  <property fmtid="{D5CDD505-2E9C-101B-9397-08002B2CF9AE}" pid="1878" name="Mendeley_Bookmark_WfcAjY0OQu_5">
    <vt:lpwstr>he power of the associated statistical tests. We found that under a Brownian motion (BM) model of trait evolution, Abouheif\u2019s Cmean and Pagel\u2019s k performed well and substantially better than Moran\u2019s I and Blomberg\u2019s K.Pagel\u2019s k pr</vt:lpwstr>
  </property>
  <property fmtid="{D5CDD505-2E9C-101B-9397-08002B2CF9AE}" pid="1879" name="Mendeley_Bookmark_WfcAjY0OQu_6">
    <vt:lpwstr>ovided a reliable effect size measure and performed better for discriminating between more complex models of trait evolution, but was computationally more demanding than Abouheif\u2019s Cmean. Blomberg\u2019sKwasmost suitable to capture the effects of cha</vt:lpwstr>
  </property>
  <property fmtid="{D5CDD505-2E9C-101B-9397-08002B2CF9AE}" pid="1880" name="Mendeley_Bookmark_WfcAjY0OQu_7">
    <vt:lpwstr>nging evolutionary rates in simu- lation experiments. Interestingly, sample size influenced not only the uncertainty but also the expected values ofmost indices,while polytomies and missing branch length information had only negligible impacts. We propose</vt:lpwstr>
  </property>
  <property fmtid="{D5CDD505-2E9C-101B-9397-08002B2CF9AE}" pid="1881" name="Mendeley_Bookmark_WfcAjY0OQu_8">
    <vt:lpwstr> guidelines for choosing among indices, depending on (a) their sensitivity to true underlying patterns of phylogenetic signal, (b) whether a test or a quantitative measure is required and (c) their sensitivities to different topologies of phylogenies. The</vt:lpwstr>
  </property>
  <property fmtid="{D5CDD505-2E9C-101B-9397-08002B2CF9AE}" pid="1882" name="Mendeley_Bookmark_WfcAjY0OQu_9">
    <vt:lpwstr>se guidelines aimto better assess phylogenetic signal and distinguish it fromrandomtrait distributions. They were developed under the assumption of BM, and additional simulations with more complex trait evolution models show that they are to a certain deg</vt:lpwstr>
  </property>
  <property fmtid="{D5CDD505-2E9C-101B-9397-08002B2CF9AE}" pid="1883" name="Mendeley_Bookmark_X12Rsx1XI6_1">
    <vt:lpwstr>ADDIN CSL_CITATION {"citationItems": [{"id": "ITEM-1", "itemData": {"author": [{"dropping-particle": "", "family": "Schafer", "given": "Joseph L.", "non-dropping-particle": "", "parse-names": false, "suffix": ""}, {"dropping-particle": "", "family": "Grah</vt:lpwstr>
  </property>
  <property fmtid="{D5CDD505-2E9C-101B-9397-08002B2CF9AE}" pid="1884" name="Mendeley_Bookmark_X12Rsx1XI6_10">
    <vt:lpwstr> analyses can be replicated in R using a dedicated package developed by the author.", "author": [{"dropping-particle": "", "family": "Buuren", "given": "Stef", "non-dropping-particle": "van", "parse-names": false, "suffix": ""}], "edition": "1", "id": "IT</vt:lpwstr>
  </property>
  <property fmtid="{D5CDD505-2E9C-101B-9397-08002B2CF9AE}" pid="1885" name="Mendeley_Bookmark_X12Rsx1XI6_11">
    <vt:lpwstr>EM-2", "issued": {"date-parts": [["2012"]]}, "number-of-pages": "342", "publisher": "Chapman and Hall/CRC", "publisher-place": "Boca Raton, Fl", "title": "Flexible Imputation of Missing Data", "type": "book"}, "uris": ["http://www.mendeley.com/documents/?</vt:lpwstr>
  </property>
  <property fmtid="{D5CDD505-2E9C-101B-9397-08002B2CF9AE}" pid="1886" name="Mendeley_Bookmark_X12Rsx1XI6_12">
    <vt:lpwstr>uuid=c546fe7c-24b9-4c66-9203-bca5f3a3238b"]}], "mendeley": {"formattedCitation": "(Schafer and Graham 2002; van Buuren 2012)", "plainTextFormattedCitation": "(Schafer and Graham 2002; van Buuren 2012)", "previouslyFormattedCitation": "(Schafer and Graham </vt:lpwstr>
  </property>
  <property fmtid="{D5CDD505-2E9C-101B-9397-08002B2CF9AE}" pid="1887" name="Mendeley_Bookmark_X12Rsx1XI6_13">
    <vt:lpwstr>2002; van Buuren 2012)"}, "properties": {"noteIndex": 0}, "schema": "https://github.com/citation-style-language/schema/raw/master/csl-citation.json"}</vt:lpwstr>
  </property>
  <property fmtid="{D5CDD505-2E9C-101B-9397-08002B2CF9AE}" pid="1888" name="Mendeley_Bookmark_X12Rsx1XI6_2">
    <vt:lpwstr>am", "given": "John W", "non-dropping-particle": "", "parse-names": false, "suffix": ""}], "container-title": "Psychological Methods", "id": "ITEM-1", "issue": "2", "issued": {"date-parts": [["2002"]]}, "page": "147-177", "title": "Missing Data: our view </vt:lpwstr>
  </property>
  <property fmtid="{D5CDD505-2E9C-101B-9397-08002B2CF9AE}" pid="1889" name="Mendeley_Bookmark_X12Rsx1XI6_3">
    <vt:lpwstr>of the state of the art", "type": "article-journal", "volume": "7"}, "uris": ["http://www.mendeley.com/documents/?uuid=1524181d-fa55-4cec-ade9-22ffb23eb775"]}, {"id": "ITEM-2", "itemData": {"DOI": "10.1201/b11826", "ISBN": "9781439868249", "abstract": "Mi</vt:lpwstr>
  </property>
  <property fmtid="{D5CDD505-2E9C-101B-9397-08002B2CF9AE}" pid="1890" name="Mendeley_Bookmark_X12Rsx1XI6_4">
    <vt:lpwstr>ssing data form a problem in every scientific discipline, yet the techniques required to handle them are complicated and often lacking. One of the great ideas in statistical science\u2014multiple imputation\u2014fills gaps in the data with plausible value</vt:lpwstr>
  </property>
  <property fmtid="{D5CDD505-2E9C-101B-9397-08002B2CF9AE}" pid="1891" name="Mendeley_Bookmark_X12Rsx1XI6_5">
    <vt:lpwstr>s, the uncertainty of which is coded in the data itself. It also solves other problems, many of which are missing data problems in disguise. Flexible Imputation of Missing Data is supported by many examples using real data taken from the author's vast exp</vt:lpwstr>
  </property>
  <property fmtid="{D5CDD505-2E9C-101B-9397-08002B2CF9AE}" pid="1892" name="Mendeley_Bookmark_X12Rsx1XI6_6">
    <vt:lpwstr>erience of collaborative research, and presents a practical guide for handling missing data under the framework of multiple imputation. Furthermore, detailed guidance of implementation in R using the author\u2019s package {MICE} is included throughout the</vt:lpwstr>
  </property>
  <property fmtid="{D5CDD505-2E9C-101B-9397-08002B2CF9AE}" pid="1893" name="Mendeley_Bookmark_X12Rsx1XI6_7">
    <vt:lpwstr> book. Assuming familiarity with basic statistical concepts and multivariate methods, Flexible Imputation of Missing Data is intended for two audiences: (Bio)statisticians, epidemiologists, and methodologists in the social and health sciences Substantive </vt:lpwstr>
  </property>
  <property fmtid="{D5CDD505-2E9C-101B-9397-08002B2CF9AE}" pid="1894" name="Mendeley_Bookmark_X12Rsx1XI6_8">
    <vt:lpwstr>researchers who do not call themselves statisticians, but who possess the necessary skills to understand the principles and to follow the recipes This graduate-tested book avoids mathematical and technical details as much as possible: formulas are accompa</vt:lpwstr>
  </property>
  <property fmtid="{D5CDD505-2E9C-101B-9397-08002B2CF9AE}" pid="1895" name="Mendeley_Bookmark_X12Rsx1XI6_9">
    <vt:lpwstr>nied by a verbal statement that explains the formula in layperson terms. Readers less concerned with the theoretical underpinnings will be able to pick up the general idea, and technical material is available for those who desire deeper understanding. The</vt:lpwstr>
  </property>
  <property fmtid="{D5CDD505-2E9C-101B-9397-08002B2CF9AE}" pid="1896" name="Mendeley_Bookmark_XAI0XrlBLp_1">
    <vt:lpwstr>ADDIN CSL_CITATION {"citationItems": [{"id": "ITEM-1", "itemData": {"DOI": "10.1007/s11121-007-0070-9", "ISBN": "1389-4986 (Print)\\n1389-4986 (Linking)", "ISSN": "13894986", "PMID": "17549635", "abstract": "Multiple imputation (MI) and full information m</vt:lpwstr>
  </property>
  <property fmtid="{D5CDD505-2E9C-101B-9397-08002B2CF9AE}" pid="1897" name="Mendeley_Bookmark_XAI0XrlBLp_10">
    <vt:lpwstr>How many imputations are really needed? Some practical clarifications of multiple imputation theory", "type": "article-journal", "volume": "8"}, "uris": ["http://www.mendeley.com/documents/?uuid=f7fb6779-fa45-46c1-a15c-13d2535dbd8f"]}], "mendeley": {"form</vt:lpwstr>
  </property>
  <property fmtid="{D5CDD505-2E9C-101B-9397-08002B2CF9AE}" pid="1898" name="Mendeley_Bookmark_XAI0XrlBLp_11">
    <vt:lpwstr>attedCitation": "(Graham et al. 2007)", "plainTextFormattedCitation": "(Graham et al. 2007)", "previouslyFormattedCitation": "(Graham et al. 2007)"}, "properties": {"noteIndex": 0}, "schema": "https://github.com/citation-style-language/schema/raw/master/c</vt:lpwstr>
  </property>
  <property fmtid="{D5CDD505-2E9C-101B-9397-08002B2CF9AE}" pid="1899" name="Mendeley_Bookmark_XAI0XrlBLp_12">
    <vt:lpwstr>sl-citation.json"}</vt:lpwstr>
  </property>
  <property fmtid="{D5CDD505-2E9C-101B-9397-08002B2CF9AE}" pid="1900" name="Mendeley_Bookmark_XAI0XrlBLp_2">
    <vt:lpwstr>aximum likelihood (FIML) are the two most common approaches to missing data analysis. In theory, MI and FIML are equivalent when identical models are tested using the same variables, and when m, the number of imputations performed with MI, approaches infi</vt:lpwstr>
  </property>
  <property fmtid="{D5CDD505-2E9C-101B-9397-08002B2CF9AE}" pid="1901" name="Mendeley_Bookmark_XAI0XrlBLp_3">
    <vt:lpwstr>nity. However, it is important to know how many imputations are necessary before MI and FIML are sufficiently equivalent in ways that are important to prevention scientists. MI theory suggests that small values of m, even on the order of three to five imp</vt:lpwstr>
  </property>
  <property fmtid="{D5CDD505-2E9C-101B-9397-08002B2CF9AE}" pid="1902" name="Mendeley_Bookmark_XAI0XrlBLp_4">
    <vt:lpwstr>utations, yield excellent results. Previous guidelines for sufficient m are based on relative efficiency, which involves the fraction of missing information (gamma) for the parameter being estimated, and m. In the present study, we used a Monte Carlo simu</vt:lpwstr>
  </property>
  <property fmtid="{D5CDD505-2E9C-101B-9397-08002B2CF9AE}" pid="1903" name="Mendeley_Bookmark_XAI0XrlBLp_5">
    <vt:lpwstr>lation to test MI models across several scenarios in which gamma and m were varied. Standard errors and p-values for the regression coefficient of interest varied as a function of m, but not at the same rate as relative efficiency. Most importantly, stati</vt:lpwstr>
  </property>
  <property fmtid="{D5CDD505-2E9C-101B-9397-08002B2CF9AE}" pid="1904" name="Mendeley_Bookmark_XAI0XrlBLp_6">
    <vt:lpwstr>stical power for small effect sizes diminished as m became smaller, and the rate of this power falloff was much greater than predicted by changes in relative efficiency. Based our findings, we recommend that researchers using MI should perform many more i</vt:lpwstr>
  </property>
  <property fmtid="{D5CDD505-2E9C-101B-9397-08002B2CF9AE}" pid="1905" name="Mendeley_Bookmark_XAI0XrlBLp_7">
    <vt:lpwstr>mputations than previously considered sufficient. These recommendations are based on gamma, and take into consideration one's tolerance for a preventable power falloff (compared to FIML) due to using too few imputations.", "author": [{"dropping-particle":</vt:lpwstr>
  </property>
  <property fmtid="{D5CDD505-2E9C-101B-9397-08002B2CF9AE}" pid="1906" name="Mendeley_Bookmark_XAI0XrlBLp_8">
    <vt:lpwstr> "", "family": "Graham", "given": "John W.", "non-dropping-particle": "", "parse-names": false, "suffix": ""}, {"dropping-particle": "", "family": "Olchowski", "given": "Allison E.", "non-dropping-particle": "", "parse-names": false, "suffix": ""}, {"drop</vt:lpwstr>
  </property>
  <property fmtid="{D5CDD505-2E9C-101B-9397-08002B2CF9AE}" pid="1907" name="Mendeley_Bookmark_XAI0XrlBLp_9">
    <vt:lpwstr>ping-particle": "", "family": "Gilreath", "given": "Tamika D.", "non-dropping-particle": "", "parse-names": false, "suffix": ""}], "container-title": "Prevention Science", "id": "ITEM-1", "issued": {"date-parts": [["2007"]]}, "page": "206-213", "title": "</vt:lpwstr>
  </property>
  <property fmtid="{D5CDD505-2E9C-101B-9397-08002B2CF9AE}" pid="1908" name="Mendeley_Bookmark_XEIA3nU8kB_1">
    <vt:lpwstr>ADDIN CSL_CITATION { "citationItems" : [ { "id" : "ITEM-1", "itemData" : { "DOI" : "10.1126/science.1197962", "ISBN" : "1095-9203 (Electronic)\\r0036-8075 (Linking)", "ISSN" : "0036-8075", "PMID" : "21311007", "abstract" : "Ecology is a synthetic discipli</vt:lpwstr>
  </property>
  <property fmtid="{D5CDD505-2E9C-101B-9397-08002B2CF9AE}" pid="1909" name="Mendeley_Bookmark_XEIA3nU8kB_2">
    <vt:lpwstr>ne benefiting from open access to data from the earth, life, and social sciences. Technological challenges exist, however, due to the dispersed and heterogeneous nature of these data. Standardization of methods and development of robust metadata can incre</vt:lpwstr>
  </property>
  <property fmtid="{D5CDD505-2E9C-101B-9397-08002B2CF9AE}" pid="1910" name="Mendeley_Bookmark_XEIA3nU8kB_3">
    <vt:lpwstr>ase data access but are not sufficient. Reproducibility of analyses is also important, and executable workflows are addressing this issue by capturing data provenance. Sociological challenges, including inadequate rewards for sharing data, must also be re</vt:lpwstr>
  </property>
  <property fmtid="{D5CDD505-2E9C-101B-9397-08002B2CF9AE}" pid="1911" name="Mendeley_Bookmark_XEIA3nU8kB_4">
    <vt:lpwstr>solved. The establishment of well-curated, federated data repositories will provide a means to preserve data while promoting attribution and acknowledgement of its use.", "author" : [ { "dropping-particle" : "", "family" : "Reichman", "given" : "O J", "no</vt:lpwstr>
  </property>
  <property fmtid="{D5CDD505-2E9C-101B-9397-08002B2CF9AE}" pid="1912" name="Mendeley_Bookmark_XEIA3nU8kB_5">
    <vt:lpwstr>n-dropping-particle" : "", "parse-names" : false, "suffix" : "" }, { "dropping-particle" : "", "family" : "Jones", "given" : "Matthew B", "non-dropping-particle" : "", "parse-names" : false, "suffix" : "" }, { "dropping-particle" : "", "family" : "Schildh</vt:lpwstr>
  </property>
  <property fmtid="{D5CDD505-2E9C-101B-9397-08002B2CF9AE}" pid="1913" name="Mendeley_Bookmark_XEIA3nU8kB_6">
    <vt:lpwstr>auer", "given" : "Mark P", "non-dropping-particle" : "", "parse-names" : false, "suffix" : "" } ], "container-title" : "Science", "id" : "ITEM-1", "issue" : "6018", "issued" : { "date-parts" : [ [ "2011", "2", "11" ] ] }, "page" : "703-705", "title" : "Ch</vt:lpwstr>
  </property>
  <property fmtid="{D5CDD505-2E9C-101B-9397-08002B2CF9AE}" pid="1914" name="Mendeley_Bookmark_XEIA3nU8kB_7">
    <vt:lpwstr>allenges and Opportunities of Open Data in Ecology", "type" : "article-journal", "volume" : "331" }, "uris" : [ "http://www.mendeley.com/documents/?uuid=910f9da2-ba34-438b-a646-31e3922b0c09" ] } ], "mendeley" : { "formattedCitation" : "(Reichman &lt;i&gt;et al.</vt:lpwstr>
  </property>
  <property fmtid="{D5CDD505-2E9C-101B-9397-08002B2CF9AE}" pid="1915" name="Mendeley_Bookmark_XEIA3nU8kB_8">
    <vt:lpwstr>&lt;/i&gt;, 2011)", "plainTextFormattedCitation" : "(Reichman et al., 2011)", "previouslyFormattedCitation" : "(Reichman &lt;i&gt;et al.&lt;/i&gt;, 2011)" }, "properties" : { "noteIndex" : 0 }, "schema" : "https://github.com/citation-style-language/schema/raw/master/csl-ci</vt:lpwstr>
  </property>
  <property fmtid="{D5CDD505-2E9C-101B-9397-08002B2CF9AE}" pid="1916" name="Mendeley_Bookmark_XEIA3nU8kB_9">
    <vt:lpwstr>tation.json" }</vt:lpwstr>
  </property>
  <property fmtid="{D5CDD505-2E9C-101B-9397-08002B2CF9AE}" pid="1917" name="Mendeley_Bookmark_XWb5uUWAFA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1918" name="Mendeley_Bookmark_XWb5uUWAFA_10">
    <vt:lpwstr>-particle": "", "family": "Enders", "given": "Craig K.", "non-dropping-particle": "", "parse-names": false, "suffix": ""}], "edition": "1", "id": "ITEM-2", "issued": {"date-parts": [["2010"]]}, "number-of-pages": "377", "publisher-place": "New York, NY", </vt:lpwstr>
  </property>
  <property fmtid="{D5CDD505-2E9C-101B-9397-08002B2CF9AE}" pid="1919" name="Mendeley_Bookmark_XWb5uUWAFA_11">
    <vt:lpwstr>"title": "Applied Missing Data Analysis", "type": "book"}, "uris": ["http://www.mendeley.com/documents/?uuid=5d1bb767-c2ae-4cf1-b842-1128f38d8b00"]}, {"id": "ITEM-3", "itemData": {"author": [{"dropping-particle": "", "family": "Schafer", "given": "Joseph </vt:lpwstr>
  </property>
  <property fmtid="{D5CDD505-2E9C-101B-9397-08002B2CF9AE}" pid="1920" name="Mendeley_Bookmark_XWb5uUWAFA_12">
    <vt:lpwstr>L.", "non-dropping-particle": "", "parse-names": false, "suffix": ""}, {"dropping-particle": "", "family": "Graham", "given": "John W", "non-dropping-particle": "", "parse-names": false, "suffix": ""}], "container-title": "Psychological Methods", "id": "I</vt:lpwstr>
  </property>
  <property fmtid="{D5CDD505-2E9C-101B-9397-08002B2CF9AE}" pid="1921" name="Mendeley_Bookmark_XWb5uUWAFA_13">
    <vt:lpwstr>TEM-3", "issue": "2", "issued": {"date-parts": [["2002"]]}, "page": "147-177", "title": "Missing Data: our view of the state of the art", "type": "article-journal", "volume": "7"}, "uris": ["http://www.mendeley.com/documents/?uuid=1524181d-fa55-4cec-ade9-</vt:lpwstr>
  </property>
  <property fmtid="{D5CDD505-2E9C-101B-9397-08002B2CF9AE}" pid="1922" name="Mendeley_Bookmark_XWb5uUWAFA_14">
    <vt:lpwstr>22ffb23eb775"]}], "mendeley": {"formattedCitation": "(Enders 2010; Schafer and Graham 2002; van Buuren 2012)", "plainTextFormattedCitation": "(Enders 2010; Schafer and Graham 2002; van Buuren 2012)", "previouslyFormattedCitation": "(Enders 2010; Schafer a</vt:lpwstr>
  </property>
  <property fmtid="{D5CDD505-2E9C-101B-9397-08002B2CF9AE}" pid="1923" name="Mendeley_Bookmark_XWb5uUWAFA_15">
    <vt:lpwstr>nd Graham 2002; van Buuren 2012)"}, "properties": {"noteIndex": 0}, "schema": "https://github.com/citation-style-language/schema/raw/master/csl-citation.json"}</vt:lpwstr>
  </property>
  <property fmtid="{D5CDD505-2E9C-101B-9397-08002B2CF9AE}" pid="1924" name="Mendeley_Bookmark_XWb5uUWAFA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1925" name="Mendeley_Bookmark_XWb5uUWAFA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1926" name="Mendeley_Bookmark_XWb5uUWAFA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1927" name="Mendeley_Bookmark_XWb5uUWAFA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1928" name="Mendeley_Bookmark_XWb5uUWAFA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1929" name="Mendeley_Bookmark_XWb5uUWAFA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1930" name="Mendeley_Bookmark_XWb5uUWAFA_8">
    <vt:lpwstr> "family": "Buuren", "given": "Stef", "non-dropping-particle": "van", "parse-names": false, "suffix": ""}], "edition": "1", "id": "ITEM-1", "issued": {"date-parts": [["2012"]]}, "number-of-pages": "342", "publisher": "Chapman and Hall/CRC", "publisher-pla</vt:lpwstr>
  </property>
  <property fmtid="{D5CDD505-2E9C-101B-9397-08002B2CF9AE}" pid="1931" name="Mendeley_Bookmark_XWb5uUWAFA_9">
    <vt:lpwstr>ce": "Boca Raton, Fl", "title": "Flexible Imputation of Missing Data", "type": "book"}, "uris": ["http://www.mendeley.com/documents/?uuid=c546fe7c-24b9-4c66-9203-bca5f3a3238b"]}, {"id": "ITEM-2", "itemData": {"ISBN": "9781606236390", "author": [{"dropping</vt:lpwstr>
  </property>
  <property fmtid="{D5CDD505-2E9C-101B-9397-08002B2CF9AE}" pid="1932" name="Mendeley_Bookmark_Xey1HqnmGU_1">
    <vt:lpwstr>ADDIN CSL_CITATION {"citationItems": [{"id": "ITEM-1", "itemData": {"DOI": "10.1111/j.0014-3820.2003.tb00285.x", "ISBN": "1558-5646", "ISSN": "0014-3820", "PMID": "12778543", "abstract": "Abstract The primary rationale for the use of phylogenetically base</vt:lpwstr>
  </property>
  <property fmtid="{D5CDD505-2E9C-101B-9397-08002B2CF9AE}" pid="1933" name="Mendeley_Bookmark_Xey1HqnmGU_10">
    <vt:lpwstr>) effects or high levels of measurement error. Irrespective of sample size, most traits (but not body size, on average) showed less signal than expected given the topology, branch lengths, and a Brownian motion model of evolution (i.e., K was less than on</vt:lpwstr>
  </property>
  <property fmtid="{D5CDD505-2E9C-101B-9397-08002B2CF9AE}" pid="1934" name="Mendeley_Bookmark_Xey1HqnmGU_11">
    <vt:lpwstr>e), which may be attributed to adaptation and/or measurement error in the broad sense (including errors in estimates of phenotypes, branch l\u2026", "author": [{"dropping-particle": "", "family": "Blomberg", "given": "Simon P", "non-dropping-particle": ""</vt:lpwstr>
  </property>
  <property fmtid="{D5CDD505-2E9C-101B-9397-08002B2CF9AE}" pid="1935" name="Mendeley_Bookmark_Xey1HqnmGU_12">
    <vt:lpwstr>, "parse-names": false, "suffix": ""}, {"dropping-particle": "", "family": "Garland", "given": "Theodore", "non-dropping-particle": "", "parse-names": false, "suffix": ""}, {"dropping-particle": "", "family": "Ives", "given": "Anthony R.", "non-dropping-p</vt:lpwstr>
  </property>
  <property fmtid="{D5CDD505-2E9C-101B-9397-08002B2CF9AE}" pid="1936" name="Mendeley_Bookmark_Xey1HqnmGU_13">
    <vt:lpwstr>article": "", "parse-names": false, "suffix": ""}], "container-title": "Evolution", "id": "ITEM-1", "issue": "4", "issued": {"date-parts": [["2003", "4"]]}, "page": "717-745", "title": "Testing for phylogenetic signal in comparative data: behavioral trait</vt:lpwstr>
  </property>
  <property fmtid="{D5CDD505-2E9C-101B-9397-08002B2CF9AE}" pid="1937" name="Mendeley_Bookmark_Xey1HqnmGU_14">
    <vt:lpwstr>s are more labile", "type": "article-journal", "volume": "57"}, "uris": ["http://www.mendeley.com/documents/?uuid=8055a310-dae0-49ec-9ca1-9d692502057a"]}], "mendeley": {"formattedCitation": "(Simon P Blomberg et al. 2003)", "plainTextFormattedCitation": "</vt:lpwstr>
  </property>
  <property fmtid="{D5CDD505-2E9C-101B-9397-08002B2CF9AE}" pid="1938" name="Mendeley_Bookmark_Xey1HqnmGU_15">
    <vt:lpwstr>(Simon P Blomberg et al. 2003)", "previouslyFormattedCitation": "(Simon P Blomberg et al. 2003)"}, "properties": {"noteIndex": 0}, "schema": "https://github.com/citation-style-language/schema/raw/master/csl-citation.json"}</vt:lpwstr>
  </property>
  <property fmtid="{D5CDD505-2E9C-101B-9397-08002B2CF9AE}" pid="1939" name="Mendeley_Bookmark_Xey1HqnmGU_2">
    <vt:lpwstr>d statistical methods is that phylogenetic signal, the tendency for related species to resemble each other, is ubiquitous. Whether this assertion is true for a given trait in a given lineage is an empirical question, but general tools for detecting and qu</vt:lpwstr>
  </property>
  <property fmtid="{D5CDD505-2E9C-101B-9397-08002B2CF9AE}" pid="1940" name="Mendeley_Bookmark_Xey1HqnmGU_3">
    <vt:lpwstr>antifying phylogenetic signal are inadequately developed. We present new methods for continuous-valued characters that can be implemented with either phylogenetically independent contrasts or generalized least-squares models. First, a simple randomization</vt:lpwstr>
  </property>
  <property fmtid="{D5CDD505-2E9C-101B-9397-08002B2CF9AE}" pid="1941" name="Mendeley_Bookmark_Xey1HqnmGU_4">
    <vt:lpwstr> procedure allows one to test the null hypothesis of no pattern of similarity among relatives. The test demonstrates correct Type I error rate at a nominal \u03b1= 0.05 and good power (0.8) for simulated datasets with 20 or more species. Second, we derive</vt:lpwstr>
  </property>
  <property fmtid="{D5CDD505-2E9C-101B-9397-08002B2CF9AE}" pid="1942" name="Mendeley_Bookmark_Xey1HqnmGU_5">
    <vt:lpwstr> a descriptive statistic, K, which allows valid comparisons of the amount of phylogenetic signal across traits and trees. Third, we provide two biologically motivated branch-length transformations, one based on the Ornstein-Uhlenbeck (OU) model of stabili</vt:lpwstr>
  </property>
  <property fmtid="{D5CDD505-2E9C-101B-9397-08002B2CF9AE}" pid="1943" name="Mendeley_Bookmark_Xey1HqnmGU_6">
    <vt:lpwstr>zing selection, the other based on a new model in which character evolution can accelerate or decelerate (ACDC) in rate (e.g., as may occur during or after an adaptive radiation). Maximum likelihood estimation of the OU (d) and ACDC (g) parameters can ser</vt:lpwstr>
  </property>
  <property fmtid="{D5CDD505-2E9C-101B-9397-08002B2CF9AE}" pid="1944" name="Mendeley_Bookmark_Xey1HqnmGU_7">
    <vt:lpwstr>ve as tests for phylogenetic signal because an estimate of d or g near zero implies that a phylogeny with little hierarchical structure (a star) offers a good fit to the data. Transformations that improve the fit of a tree to comparative data will increas</vt:lpwstr>
  </property>
  <property fmtid="{D5CDD505-2E9C-101B-9397-08002B2CF9AE}" pid="1945" name="Mendeley_Bookmark_Xey1HqnmGU_8">
    <vt:lpwstr>e power to detect phylogenetic signal and may also be preferable for further comparative analyses, such as of correlated character evolution. Application of the methods to data from the literature revealed that, for trees with 20 or more species, 92% of t</vt:lpwstr>
  </property>
  <property fmtid="{D5CDD505-2E9C-101B-9397-08002B2CF9AE}" pid="1946" name="Mendeley_Bookmark_Xey1HqnmGU_9">
    <vt:lpwstr>raits exhibited significant phylogenetic signal (randomization test), including behavioral and ecological ones that are thought to be relatively evolutionarily malleable (e.g., highly adaptive) and/or subject to relatively strong environmental (nongenetic</vt:lpwstr>
  </property>
  <property fmtid="{D5CDD505-2E9C-101B-9397-08002B2CF9AE}" pid="1947" name="Mendeley_Bookmark_YFiEfMlSNE_1">
    <vt:lpwstr>ADDIN CSL_CITATION {"citationItems": [{"id": "ITEM-1", "itemData": {"DOI": "10.1111/2041-210X.12401", "ISBN": "2041-210X", "ISSN": "2041210X", "abstract": "* The current availability of large ecological data sets and the computational capacity to handle t</vt:lpwstr>
  </property>
  <property fmtid="{D5CDD505-2E9C-101B-9397-08002B2CF9AE}" pid="1948" name="Mendeley_Bookmark_YFiEfMlSNE_10">
    <vt:lpwstr>uris": ["http://www.mendeley.com/documents/?uuid=12e14b2f-4386-4465-9eaa-cbdef832a737"]}], "mendeley": {"formattedCitation": "(Vilela and Villalobos 2015)", "plainTextFormattedCitation": "(Vilela and Villalobos 2015)", "previouslyFormattedCitation": "(Vil</vt:lpwstr>
  </property>
  <property fmtid="{D5CDD505-2E9C-101B-9397-08002B2CF9AE}" pid="1949" name="Mendeley_Bookmark_YFiEfMlSNE_11">
    <vt:lpwstr>ela and Villalobos 2015)"}, "properties": {"noteIndex": 0}, "schema": "https://github.com/citation-style-language/schema/raw/master/csl-citation.json"}</vt:lpwstr>
  </property>
  <property fmtid="{D5CDD505-2E9C-101B-9397-08002B2CF9AE}" pid="1950" name="Mendeley_Bookmark_YFiEfMlSNE_2">
    <vt:lpwstr>hem have fostered the testing and development of theory at broad spatial and temporal scales. Macroecology has particularly benefited from this era of big data, but tools are still required to help transforming this data into information and knowledge. * </vt:lpwstr>
  </property>
  <property fmtid="{D5CDD505-2E9C-101B-9397-08002B2CF9AE}" pid="1951" name="Mendeley_Bookmark_YFiEfMlSNE_3">
    <vt:lpwstr>Here, we present \u2018letsR\u2019, a package for the R statistical computing environment, designed to handle and analyse macroecological data such as species\u2019 geographic distributions (polygons in shapefile format and point occurrences) and environm</vt:lpwstr>
  </property>
  <property fmtid="{D5CDD505-2E9C-101B-9397-08002B2CF9AE}" pid="1952" name="Mendeley_Bookmark_YFiEfMlSNE_4">
    <vt:lpwstr>ental variables (in raster format). The package also includes functions to obtain data on species\u2019 habitat use, description year and current as well as temporal trends in conservation status as provided by the IUCN RedList online data base. * \u2018l</vt:lpwstr>
  </property>
  <property fmtid="{D5CDD505-2E9C-101B-9397-08002B2CF9AE}" pid="1953" name="Mendeley_Bookmark_YFiEfMlSNE_5">
    <vt:lpwstr>etsR\u2019 main functionalities are based on the presence\u2013absence matrices that can be created with the package's functions and from which other functions can be applied to generate, for example species richness rasters, geographic mid-points of spec</vt:lpwstr>
  </property>
  <property fmtid="{D5CDD505-2E9C-101B-9397-08002B2CF9AE}" pid="1954" name="Mendeley_Bookmark_YFiEfMlSNE_6">
    <vt:lpwstr>ies and species- and site-based attributes. * We exemplify the package's functionality by describing and evaluating the geographic pattern of species\u2019 description year in tailless amphibians. All data preparation and most analyses were made using the</vt:lpwstr>
  </property>
  <property fmtid="{D5CDD505-2E9C-101B-9397-08002B2CF9AE}" pid="1955" name="Mendeley_Bookmark_YFiEfMlSNE_7">
    <vt:lpwstr> \u2018letsR\u2019 functions. Our example illustrates the package's capability for conducting macroecological analyses under a single computer platform, potentially helping researchers to save time and effort in this endeavour.", "author": [{"dropping-par</vt:lpwstr>
  </property>
  <property fmtid="{D5CDD505-2E9C-101B-9397-08002B2CF9AE}" pid="1956" name="Mendeley_Bookmark_YFiEfMlSNE_8">
    <vt:lpwstr>ticle": "", "family": "Vilela", "given": "Bruno", "non-dropping-particle": "", "parse-names": false, "suffix": ""}, {"dropping-particle": "", "family": "Villalobos", "given": "Fabricio", "non-dropping-particle": "", "parse-names": false, "suffix": ""}], "</vt:lpwstr>
  </property>
  <property fmtid="{D5CDD505-2E9C-101B-9397-08002B2CF9AE}" pid="1957" name="Mendeley_Bookmark_YFiEfMlSNE_9">
    <vt:lpwstr>container-title": "Methods in Ecology and Evolution", "id": "ITEM-1", "issued": {"date-parts": [["2015"]]}, "page": "1229-1234", "title": "letsR: a new R package for data handling and analysis in macroecology", "type": "article-journal", "volume": "6"}, "</vt:lpwstr>
  </property>
  <property fmtid="{D5CDD505-2E9C-101B-9397-08002B2CF9AE}" pid="1958" name="Mendeley_Bookmark_YKcqsR1Ll3_1">
    <vt:lpwstr>ADDIN CSL_CITATION {"citationItems": [{"id": "ITEM-1", "itemData": {"ISBN": "0-387-95457-0", "author": [{"dropping-particle": "", "family": "Venables", "given": "W. N.", "non-dropping-particle": "", "parse-names": false, "suffix": ""}, {"dropping-particle</vt:lpwstr>
  </property>
  <property fmtid="{D5CDD505-2E9C-101B-9397-08002B2CF9AE}" pid="1959" name="Mendeley_Bookmark_YKcqsR1Ll3_2">
    <vt:lpwstr>": "", "family": "Ripley", "given": "B. D.", "non-dropping-particle": "", "parse-names": false, "suffix": ""}], "edition": "4", "id": "ITEM-1", "issued": {"date-parts": [["2002"]]}, "publisher": "Springer", "publisher-place": "New York", "title": "Modern </vt:lpwstr>
  </property>
  <property fmtid="{D5CDD505-2E9C-101B-9397-08002B2CF9AE}" pid="1960" name="Mendeley_Bookmark_YKcqsR1Ll3_3">
    <vt:lpwstr>Applied Statistics with S", "type": "book"}, "uris": ["http://www.mendeley.com/documents/?uuid=5dbc6a34-e194-498c-bcca-14b114cbfaf3"]}], "mendeley": {"formattedCitation": "(Venables and Ripley 2002)", "plainTextFormattedCitation": "(Venables and Ripley 20</vt:lpwstr>
  </property>
  <property fmtid="{D5CDD505-2E9C-101B-9397-08002B2CF9AE}" pid="1961" name="Mendeley_Bookmark_YKcqsR1Ll3_4">
    <vt:lpwstr>02)", "previouslyFormattedCitation": "(Venables and Ripley 2002)"}, "properties": {"noteIndex": 0}, "schema": "https://github.com/citation-style-language/schema/raw/master/csl-citation.json"}</vt:lpwstr>
  </property>
  <property fmtid="{D5CDD505-2E9C-101B-9397-08002B2CF9AE}" pid="1962" name="Mendeley_Bookmark_YL7fYhZLvx_1">
    <vt:lpwstr>ADDIN CSL_CITATION { "citationItems" : [ { "id" : "ITEM-1", "itemData" : { "DOI" : "10.1111/j.1461-0248.2009.01314.x", "ISSN" : "1461-0248", "PMID" : "19473217", "abstract" : "The increasing availability of phylogenetic data, computing power and informati</vt:lpwstr>
  </property>
  <property fmtid="{D5CDD505-2E9C-101B-9397-08002B2CF9AE}" pid="1963" name="Mendeley_Bookmark_YL7fYhZLvx_10">
    <vt:lpwstr> ] }, "page" : "693-715", "title" : "The merging of community ecology and phylogenetic biology.", "type" : "article-journal", "volume" : "12" }, "uris" : [ "http://www.mendeley.com/documents/?uuid=a8ac4137-6fe9-44f3-9e1c-a8874a6ec791" ] }, { "id" : "ITEM-</vt:lpwstr>
  </property>
  <property fmtid="{D5CDD505-2E9C-101B-9397-08002B2CF9AE}" pid="1964" name="Mendeley_Bookmark_YL7fYhZLvx_11">
    <vt:lpwstr>2", "itemData" : { "DOI" : "10.1111/j.2041-210X.2012.00196.x", "ISBN" : "2041-210X", "ISSN" : "2041210X", "abstract" : "Phylogenetic signal is the tendency of related species to resemble each other more than species drawn at randomfromthe same tree. This </vt:lpwstr>
  </property>
  <property fmtid="{D5CDD505-2E9C-101B-9397-08002B2CF9AE}" pid="1965" name="Mendeley_Bookmark_YL7fYhZLvx_12">
    <vt:lpwstr>pattern is of considerable interest in a range of ecological and evolutionary research areas, and various indices have been proposed for quantifying it. Unfortunately, these indices often lead to contrasting results, and guidelines for choosing themost ap</vt:lpwstr>
  </property>
  <property fmtid="{D5CDD505-2E9C-101B-9397-08002B2CF9AE}" pid="1966" name="Mendeley_Bookmark_YL7fYhZLvx_13">
    <vt:lpwstr>pro- priate index are lacking. Here, we compare the performance of four commonly used indices using simulated data. Data were generated with numerical simulations of trait evolution along phylogenetic trees under a variety of evolutionary models. Weinvest</vt:lpwstr>
  </property>
  <property fmtid="{D5CDD505-2E9C-101B-9397-08002B2CF9AE}" pid="1967" name="Mendeley_Bookmark_YL7fYhZLvx_14">
    <vt:lpwstr>igated the sensitivity of the approaches to the size of phylogenies, the resolution of tree structure and the availability of branch length information, examining both the response of the selected indices and the power of the associated statistical tests.</vt:lpwstr>
  </property>
  <property fmtid="{D5CDD505-2E9C-101B-9397-08002B2CF9AE}" pid="1968" name="Mendeley_Bookmark_YL7fYhZLvx_15">
    <vt:lpwstr> We found that under a Brownian motion (BM) model of trait evolution, Abouheif\u2019s Cmean and Pagel\u2019s k performed well and substantially better than Moran\u2019s I and Blomberg\u2019s K.Pagel\u2019s k provided a reliable effect size measure and per</vt:lpwstr>
  </property>
  <property fmtid="{D5CDD505-2E9C-101B-9397-08002B2CF9AE}" pid="1969" name="Mendeley_Bookmark_YL7fYhZLvx_16">
    <vt:lpwstr>formed better for discriminating between more complex models of trait evolution, but was computationally more demanding than Abouheif\u2019s Cmean. Blomberg\u2019sKwasmost suitable to capture the effects of changing evolutionary rates in simu- lation expe</vt:lpwstr>
  </property>
  <property fmtid="{D5CDD505-2E9C-101B-9397-08002B2CF9AE}" pid="1970" name="Mendeley_Bookmark_YL7fYhZLvx_17">
    <vt:lpwstr>riments. Interestingly, sample size influenced not only the uncertainty but also the expected values ofmost indices,while polytomies and missing branch length information had only negligible impacts. We propose guidelines for choosing among indices, depen</vt:lpwstr>
  </property>
  <property fmtid="{D5CDD505-2E9C-101B-9397-08002B2CF9AE}" pid="1971" name="Mendeley_Bookmark_YL7fYhZLvx_18">
    <vt:lpwstr>ding on (a) their sensitivity to true underlying patterns of phylogenetic signal, (b) whether a test or a quantitative measure is required and (c) their sensitivities to different topologies of phylogenies. These guidelines aimto better assess phylogeneti</vt:lpwstr>
  </property>
  <property fmtid="{D5CDD505-2E9C-101B-9397-08002B2CF9AE}" pid="1972" name="Mendeley_Bookmark_YL7fYhZLvx_19">
    <vt:lpwstr>c signal and distinguish it fromrandomtrait distributions. They were developed under the assumption of BM, and additional simulations with more complex trait evolution models show that they are to a certain degree generalizable. They are particularly usef</vt:lpwstr>
  </property>
  <property fmtid="{D5CDD505-2E9C-101B-9397-08002B2CF9AE}" pid="1973" name="Mendeley_Bookmark_YL7fYhZLvx_2">
    <vt:lpwstr>cs tools has facilitated a rapid expansion of studies that apply phylogenetic data and methods to community ecology. Several key areas are reviewed in which phylogenetic information helps to resolve long-standing controversies in community ecology, challe</vt:lpwstr>
  </property>
  <property fmtid="{D5CDD505-2E9C-101B-9397-08002B2CF9AE}" pid="1974" name="Mendeley_Bookmark_YL7fYhZLvx_20">
    <vt:lpwstr>ul in comparative analyses, when requiring a proxy for niche similarity, and in con- servation studies that explore phylogenetic loss associated with extinction risks of specific clades.", "author" : [ { "dropping-particle" : "", "family" : "M\u00fcnkem\u</vt:lpwstr>
  </property>
  <property fmtid="{D5CDD505-2E9C-101B-9397-08002B2CF9AE}" pid="1975" name="Mendeley_Bookmark_YL7fYhZLvx_21">
    <vt:lpwstr>00fcller", "given" : "Tamara", "non-dropping-particle" : "", "parse-names" : false, "suffix" : "" }, { "dropping-particle" : "", "family" : "Lavergne", "given" : "S\u00e9bastien", "non-dropping-particle" : "", "parse-names" : false, "suffix" : "" }, { "dr</vt:lpwstr>
  </property>
  <property fmtid="{D5CDD505-2E9C-101B-9397-08002B2CF9AE}" pid="1976" name="Mendeley_Bookmark_YL7fYhZLvx_22">
    <vt:lpwstr>opping-particle" : "", "family" : "Bzeznik", "given" : "Bruno", "non-dropping-particle" : "", "parse-names" : false, "suffix" : "" }, { "dropping-particle" : "", "family" : "Dray", "given" : "St\u00e9phane", "non-dropping-particle" : "", "parse-names" : f</vt:lpwstr>
  </property>
  <property fmtid="{D5CDD505-2E9C-101B-9397-08002B2CF9AE}" pid="1977" name="Mendeley_Bookmark_YL7fYhZLvx_23">
    <vt:lpwstr>alse, "suffix" : "" }, { "dropping-particle" : "", "family" : "Jombart", "given" : "Thibaut", "non-dropping-particle" : "", "parse-names" : false, "suffix" : "" }, { "dropping-particle" : "", "family" : "Schiffers", "given" : "Katja", "non-dropping-partic</vt:lpwstr>
  </property>
  <property fmtid="{D5CDD505-2E9C-101B-9397-08002B2CF9AE}" pid="1978" name="Mendeley_Bookmark_YL7fYhZLvx_24">
    <vt:lpwstr>le" : "", "parse-names" : false, "suffix" : "" }, { "dropping-particle" : "", "family" : "Thuiller", "given" : "Wilfried", "non-dropping-particle" : "", "parse-names" : false, "suffix" : "" } ], "container-title" : "Methods in Ecology and Evolution", "id"</vt:lpwstr>
  </property>
  <property fmtid="{D5CDD505-2E9C-101B-9397-08002B2CF9AE}" pid="1979" name="Mendeley_Bookmark_YL7fYhZLvx_25">
    <vt:lpwstr> : "ITEM-2", "issued" : { "date-parts" : [ [ "2012" ] ] }, "page" : "743-756", "title" : "How to measure and test phylogenetic signal", "type" : "article-journal", "volume" : "3" }, "uris" : [ "http://www.mendeley.com/documents/?uuid=c2a2ed6e-bf71-4206-81</vt:lpwstr>
  </property>
  <property fmtid="{D5CDD505-2E9C-101B-9397-08002B2CF9AE}" pid="1980" name="Mendeley_Bookmark_YL7fYhZLvx_26">
    <vt:lpwstr>58-cb6d16a3a901" ] } ], "mendeley" : { "formattedCitation" : "(Cavender-Bares &lt;i&gt;et al.&lt;/i&gt;, 2009; M\u00fcnkem\u00fcller &lt;i&gt;et al.&lt;/i&gt;, 2012)", "plainTextFormattedCitation" : "(Cavender-Bares et al., 2009; M\u00fcnkem\u00fcller et al., 2012)", "previously</vt:lpwstr>
  </property>
  <property fmtid="{D5CDD505-2E9C-101B-9397-08002B2CF9AE}" pid="1981" name="Mendeley_Bookmark_YL7fYhZLvx_27">
    <vt:lpwstr>FormattedCitation" : "(Cavender-Bares &lt;i&gt;et al.&lt;/i&gt;, 2009; M\u00fcnkem\u00fcller &lt;i&gt;et al.&lt;/i&gt;, 2012)" }, "properties" : { "noteIndex" : 0 }, "schema" : "https://github.com/citation-style-language/schema/raw/master/csl-citation.json" }</vt:lpwstr>
  </property>
  <property fmtid="{D5CDD505-2E9C-101B-9397-08002B2CF9AE}" pid="1982" name="Mendeley_Bookmark_YL7fYhZLvx_3">
    <vt:lpwstr>nges previous assumptions, and opens new areas of investigation. In particular, studies in phylogenetic community ecology have helped to reveal the multitude of processes driving community assembly and have demonstrated the importance of evolution in the </vt:lpwstr>
  </property>
  <property fmtid="{D5CDD505-2E9C-101B-9397-08002B2CF9AE}" pid="1983" name="Mendeley_Bookmark_YL7fYhZLvx_4">
    <vt:lpwstr>assembly process. Phylogenetic approaches have also increased understanding of the consequences of community interactions for speciation, adaptation and extinction. Finally, phylogenetic community structure and composition holds promise for predicting eco</vt:lpwstr>
  </property>
  <property fmtid="{D5CDD505-2E9C-101B-9397-08002B2CF9AE}" pid="1984" name="Mendeley_Bookmark_YL7fYhZLvx_5">
    <vt:lpwstr>system processes and impacts of global change. Major challenges to advancing these areas remain. In particular, determining the extent to which ecologically relevant traits are phylogenetically conserved or convergent, and over what temporal scale, is cri</vt:lpwstr>
  </property>
  <property fmtid="{D5CDD505-2E9C-101B-9397-08002B2CF9AE}" pid="1985" name="Mendeley_Bookmark_YL7fYhZLvx_6">
    <vt:lpwstr>tical to understanding the causes of community phylogenetic structure and its evolutionary and ecosystem consequences. Harnessing phylogenetic information to understand and forecast changes in diversity and dynamics of communities is a critical step in ma</vt:lpwstr>
  </property>
  <property fmtid="{D5CDD505-2E9C-101B-9397-08002B2CF9AE}" pid="1986" name="Mendeley_Bookmark_YL7fYhZLvx_7">
    <vt:lpwstr>naging and restoring the Earth's biota in a time of rapid global change.", "author" : [ { "dropping-particle" : "", "family" : "Cavender-Bares", "given" : "Jeannine", "non-dropping-particle" : "", "parse-names" : false, "suffix" : "" }, { "dropping-partic</vt:lpwstr>
  </property>
  <property fmtid="{D5CDD505-2E9C-101B-9397-08002B2CF9AE}" pid="1987" name="Mendeley_Bookmark_YL7fYhZLvx_8">
    <vt:lpwstr>le" : "", "family" : "Kozak", "given" : "Kenneth H.", "non-dropping-particle" : "", "parse-names" : false, "suffix" : "" }, { "dropping-particle" : "", "family" : "Fine", "given" : "Paul V. A.", "non-dropping-particle" : "", "parse-names" : false, "suffix</vt:lpwstr>
  </property>
  <property fmtid="{D5CDD505-2E9C-101B-9397-08002B2CF9AE}" pid="1988" name="Mendeley_Bookmark_YL7fYhZLvx_9">
    <vt:lpwstr>" : "" }, { "dropping-particle" : "", "family" : "Kembel", "given" : "Steven W.", "non-dropping-particle" : "", "parse-names" : false, "suffix" : "" } ], "container-title" : "Ecology letters", "id" : "ITEM-1", "issued" : { "date-parts" : [ [ "2009", "7" ]</vt:lpwstr>
  </property>
  <property fmtid="{D5CDD505-2E9C-101B-9397-08002B2CF9AE}" pid="1989" name="Mendeley_Bookmark_YXSiMv1pNq_1">
    <vt:lpwstr>ADDIN CSL_CITATION {"citationItems": [{"id": "ITEM-1", "itemData": {"DOI": "10.1111/ecog.01678", "ISSN": "09067590", "author": [{"dropping-particle": "", "family": "Rosado", "given": "Bruno H. P.", "non-dropping-particle": "", "parse-names": false, "suffi</vt:lpwstr>
  </property>
  <property fmtid="{D5CDD505-2E9C-101B-9397-08002B2CF9AE}" pid="1990" name="Mendeley_Bookmark_YXSiMv1pNq_2">
    <vt:lpwstr>x": ""}, {"dropping-particle": "", "family": "S. L. Figueiredo", "given": "Marcos", "non-dropping-particle": "de", "parse-names": false, "suffix": ""}, {"dropping-particle": "", "family": "Mattos", "given": "Eduardo A.", "non-dropping-particle": "de", "pa</vt:lpwstr>
  </property>
  <property fmtid="{D5CDD505-2E9C-101B-9397-08002B2CF9AE}" pid="1991" name="Mendeley_Bookmark_YXSiMv1pNq_3">
    <vt:lpwstr>rse-names": false, "suffix": ""}, {"dropping-particle": "V.", "family": "Grelle", "given": "Carlos E.", "non-dropping-particle": "", "parse-names": false, "suffix": ""}], "container-title": "Ecography", "id": "ITEM-1", "issue": "11", "issued": {"date-part</vt:lpwstr>
  </property>
  <property fmtid="{D5CDD505-2E9C-101B-9397-08002B2CF9AE}" pid="1992" name="Mendeley_Bookmark_YXSiMv1pNq_4">
    <vt:lpwstr>s": [["2015", "11"]]}, "page": "1034-1041", "title": "Eltonian shortfall due to the Grinnellian view: functional ecology between the mismatch of niche concepts", "type": "article-journal", "volume": "39"}, "uris": ["http://www.mendeley.com/documents/?uuid</vt:lpwstr>
  </property>
  <property fmtid="{D5CDD505-2E9C-101B-9397-08002B2CF9AE}" pid="1993" name="Mendeley_Bookmark_YXSiMv1pNq_5">
    <vt:lpwstr>=ba0855ef-ab6b-4152-9c0a-3c0134260da9"]}], "mendeley": {"formattedCitation": "(Rosado et al. 2015)", "plainTextFormattedCitation": "(Rosado et al. 2015)", "previouslyFormattedCitation": "(Rosado et al. 2015)"}, "properties": {"noteIndex": 0}, "schema": "h</vt:lpwstr>
  </property>
  <property fmtid="{D5CDD505-2E9C-101B-9397-08002B2CF9AE}" pid="1994" name="Mendeley_Bookmark_YXSiMv1pNq_6">
    <vt:lpwstr>ttps://github.com/citation-style-language/schema/raw/master/csl-citation.json"}</vt:lpwstr>
  </property>
  <property fmtid="{D5CDD505-2E9C-101B-9397-08002B2CF9AE}" pid="1995" name="Mendeley_Bookmark_YcOfgyJ9mN_1">
    <vt:lpwstr>ADDIN CSL_CITATION { "citationItems" : [ { "id" : "ITEM-1", "itemData" : { "author" : [ { "dropping-particle" : "", "family" : "Hansen", "given" : "Thomas F.", "non-dropping-particle" : "", "parse-names" : false, "suffix" : "" }, { "dropping-particle" : "</vt:lpwstr>
  </property>
  <property fmtid="{D5CDD505-2E9C-101B-9397-08002B2CF9AE}" pid="1996" name="Mendeley_Bookmark_YcOfgyJ9mN_2">
    <vt:lpwstr>", "family" : "Martins", "given" : "Emilia P.", "non-dropping-particle" : "", "parse-names" : false, "suffix" : "" } ], "container-title" : "Evolution", "id" : "ITEM-1", "issue" : "4", "issued" : { "date-parts" : [ [ "1996" ] ] }, "page" : "1404-1417", "t</vt:lpwstr>
  </property>
  <property fmtid="{D5CDD505-2E9C-101B-9397-08002B2CF9AE}" pid="1997" name="Mendeley_Bookmark_YcOfgyJ9mN_3">
    <vt:lpwstr>itle" : "Translating between microevolutionary process and macroevolutionary patterns: correlation structure of interspecific data", "type" : "article-journal", "volume" : "50" }, "uris" : [ "http://www.mendeley.com/documents/?uuid=7583e339-3ac5-4b2c-a7da</vt:lpwstr>
  </property>
  <property fmtid="{D5CDD505-2E9C-101B-9397-08002B2CF9AE}" pid="1998" name="Mendeley_Bookmark_YcOfgyJ9mN_4">
    <vt:lpwstr>-c5cee093993b" ] }, { "id" : "ITEM-2", "itemData" : { "author" : [ { "dropping-particle" : "", "family" : "Hansen", "given" : "Thomas F.", "non-dropping-particle" : "", "parse-names" : false, "suffix" : "" } ], "container-title" : "Evolution", "id" : "ITE</vt:lpwstr>
  </property>
  <property fmtid="{D5CDD505-2E9C-101B-9397-08002B2CF9AE}" pid="1999" name="Mendeley_Bookmark_YcOfgyJ9mN_5">
    <vt:lpwstr>M-2", "issue" : "5", "issued" : { "date-parts" : [ [ "1997" ] ] }, "page" : "1341-1351", "title" : "Stabilizing selection and the comparative analysis of adaptation", "type" : "article-journal", "volume" : "51" }, "uris" : [ "http://www.mendeley.com/docum</vt:lpwstr>
  </property>
  <property fmtid="{D5CDD505-2E9C-101B-9397-08002B2CF9AE}" pid="2000" name="Mendeley_Bookmark_YcOfgyJ9mN_6">
    <vt:lpwstr>ents/?uuid=62fc5d7a-7e4a-48d3-be66-12c4aa685ea9" ] } ], "mendeley" : { "formattedCitation" : "(Hansen &amp; Martins, 1996; Hansen, 1997)", "plainTextFormattedCitation" : "(Hansen &amp; Martins, 1996; Hansen, 1997)", "previouslyFormattedCitation" : "(Hansen &amp; Mart</vt:lpwstr>
  </property>
  <property fmtid="{D5CDD505-2E9C-101B-9397-08002B2CF9AE}" pid="2001" name="Mendeley_Bookmark_YcOfgyJ9mN_7">
    <vt:lpwstr>ins, 1996; Hansen, 1997)" }, "properties" : { "noteIndex" : 0 }, "schema" : "https://github.com/citation-style-language/schema/raw/master/csl-citation.json" }</vt:lpwstr>
  </property>
  <property fmtid="{D5CDD505-2E9C-101B-9397-08002B2CF9AE}" pid="2002" name="Mendeley_Bookmark_YgyWLSTlZ5_1">
    <vt:lpwstr>ADDIN CSL_CITATION { "citationItems" : [ { "id" : "ITEM-1", "itemData" : { "ISBN" : "9781606236390", "author" : [ { "dropping-particle" : "", "family" : "Enders", "given" : "Craig K.", "non-dropping-particle" : "", "parse-names" : false, "suffix" : "" } ]</vt:lpwstr>
  </property>
  <property fmtid="{D5CDD505-2E9C-101B-9397-08002B2CF9AE}" pid="2003" name="Mendeley_Bookmark_YgyWLSTlZ5_10">
    <vt:lpwstr>ping-particle" : "", "family" : "Buuren", "given" : "Stef", "non-dropping-particle" : "van", "parse-names" : false, "suffix" : "" } ], "edition" : "1", "id" : "ITEM-2", "issued" : { "date-parts" : [ [ "2012" ] ] }, "number-of-pages" : "342", "publisher" :</vt:lpwstr>
  </property>
  <property fmtid="{D5CDD505-2E9C-101B-9397-08002B2CF9AE}" pid="2004" name="Mendeley_Bookmark_YgyWLSTlZ5_11">
    <vt:lpwstr> "Chapman and Hall/CRC", "publisher-place" : "Boca Raton, Fl", "title" : "Flexible Imputation of Missing Data", "type" : "book" }, "uris" : [ "http://www.mendeley.com/documents/?uuid=c546fe7c-24b9-4c66-9203-bca5f3a3238b" ] }, { "id" : "ITEM-3", "itemData"</vt:lpwstr>
  </property>
  <property fmtid="{D5CDD505-2E9C-101B-9397-08002B2CF9AE}" pid="2005" name="Mendeley_Bookmark_YgyWLSTlZ5_12">
    <vt:lpwstr> : { "author" : [ { "dropping-particle" : "", "family" : "Rubin", "given" : "D.B", "non-dropping-particle" : "", "parse-names" : false, "suffix" : "" } ], "container-title" : "Biometrika", "id" : "ITEM-3", "issue" : "3", "issued" : { "date-parts" : [ [ "1</vt:lpwstr>
  </property>
  <property fmtid="{D5CDD505-2E9C-101B-9397-08002B2CF9AE}" pid="2006" name="Mendeley_Bookmark_YgyWLSTlZ5_13">
    <vt:lpwstr>976" ] ] }, "page" : "581-592", "title" : "Inference and Missing Data", "type" : "article-journal", "volume" : "63" }, "uris" : [ "http://www.mendeley.com/documents/?uuid=a43dc241-f035-41f4-9a0d-d0a4e08d0898" ] } ], "mendeley" : { "formattedCitation" : "(</vt:lpwstr>
  </property>
  <property fmtid="{D5CDD505-2E9C-101B-9397-08002B2CF9AE}" pid="2007" name="Mendeley_Bookmark_YgyWLSTlZ5_14">
    <vt:lpwstr>Rubin, 1976; Enders, 2010; van Buuren, 2012)", "plainTextFormattedCitation" : "(Rubin, 1976; Enders, 2010; van Buuren, 2012)", "previouslyFormattedCitation" : "(Rubin, 1976; Enders, 2010; van Buuren, 2012)" }, "properties" : { "noteIndex" : 0 }, "schema" </vt:lpwstr>
  </property>
  <property fmtid="{D5CDD505-2E9C-101B-9397-08002B2CF9AE}" pid="2008" name="Mendeley_Bookmark_YgyWLSTlZ5_15">
    <vt:lpwstr>: "https://github.com/citation-style-language/schema/raw/master/csl-citation.json" }</vt:lpwstr>
  </property>
  <property fmtid="{D5CDD505-2E9C-101B-9397-08002B2CF9AE}" pid="2009" name="Mendeley_Bookmark_YgyWLSTlZ5_2">
    <vt:lpwstr>, "edition" : "1", "id" : "ITEM-1", "issued" : { "date-parts" : [ [ "2010" ] ] }, "number-of-pages" : "377", "publisher-place" : "New York, NY", "title" : "Applied Missing Data Analysis", "type" : "book" }, "uris" : [ "http://www.mendeley.com/documents/?u</vt:lpwstr>
  </property>
  <property fmtid="{D5CDD505-2E9C-101B-9397-08002B2CF9AE}" pid="2010" name="Mendeley_Bookmark_YgyWLSTlZ5_3">
    <vt:lpwstr>uid=5d1bb767-c2ae-4cf1-b842-1128f38d8b00" ] }, { "id" : "ITEM-2", "itemData" : { "DOI" : "10.1201/b11826", "ISBN" : "9781439868249", "abstract" : "Missing data form a problem in every scientific discipline, yet the techniques required to handle them are c</vt:lpwstr>
  </property>
  <property fmtid="{D5CDD505-2E9C-101B-9397-08002B2CF9AE}" pid="2011" name="Mendeley_Bookmark_YgyWLSTlZ5_4">
    <vt:lpwstr>omplicated and often lacking. One of the great ideas in statistical science\u2014multiple imputation\u2014fills gaps in the data with plausible values, the uncertainty of which is coded in the data itself. It also solves other problems, many of which are </vt:lpwstr>
  </property>
  <property fmtid="{D5CDD505-2E9C-101B-9397-08002B2CF9AE}" pid="2012" name="Mendeley_Bookmark_YgyWLSTlZ5_5">
    <vt:lpwstr>missing data problems in disguise. Flexible Imputation of Missing Data is supported by many examples using real data taken from the author's vast experience of collaborative research, and presents a practical guide for handling missing data under the fram</vt:lpwstr>
  </property>
  <property fmtid="{D5CDD505-2E9C-101B-9397-08002B2CF9AE}" pid="2013" name="Mendeley_Bookmark_YgyWLSTlZ5_6">
    <vt:lpwstr>ework of multiple imputation. Furthermore, detailed guidance of implementation in R using the author\u2019s package {MICE} is included throughout the book. Assuming familiarity with basic statistical concepts and multivariate methods, Flexible Imputation </vt:lpwstr>
  </property>
  <property fmtid="{D5CDD505-2E9C-101B-9397-08002B2CF9AE}" pid="2014" name="Mendeley_Bookmark_YgyWLSTlZ5_7">
    <vt:lpwstr>of Missing Data is intended for two audiences: (Bio)statisticians, epidemiologists, and methodologists in the social and health sciences Substantive researchers who do not call themselves statisticians, but who possess the necessary skills to understand t</vt:lpwstr>
  </property>
  <property fmtid="{D5CDD505-2E9C-101B-9397-08002B2CF9AE}" pid="2015" name="Mendeley_Bookmark_YgyWLSTlZ5_8">
    <vt:lpwstr>he principles and to follow the recipes This graduate-tested book avoids mathematical and technical details as much as possible: formulas are accompanied by a verbal statement that explains the formula in layperson terms. Readers less concerned with the t</vt:lpwstr>
  </property>
  <property fmtid="{D5CDD505-2E9C-101B-9397-08002B2CF9AE}" pid="2016" name="Mendeley_Bookmark_YgyWLSTlZ5_9">
    <vt:lpwstr>heoretical underpinnings will be able to pick up the general idea, and technical material is available for those who desire deeper understanding. The analyses can be replicated in R using a dedicated package developed by the author.", "author" : [ { "drop</vt:lpwstr>
  </property>
  <property fmtid="{D5CDD505-2E9C-101B-9397-08002B2CF9AE}" pid="2017" name="Mendeley_Bookmark_YsXMG5FEpf_1">
    <vt:lpwstr>ADDIN CSL_CITATION { "citationItems" : [ { "id" : "ITEM-1", "itemData" : { "DOI" : "10.1093/bioinformatics/btg412", "ISSN" : "1367-4803", "author" : [ { "dropping-particle" : "", "family" : "Paradis", "given" : "E.", "non-dropping-particle" : "", "parse-n</vt:lpwstr>
  </property>
  <property fmtid="{D5CDD505-2E9C-101B-9397-08002B2CF9AE}" pid="2018" name="Mendeley_Bookmark_YsXMG5FEpf_2">
    <vt:lpwstr>ames" : false, "suffix" : "" }, { "dropping-particle" : "", "family" : "Claude", "given" : "J.", "non-dropping-particle" : "", "parse-names" : false, "suffix" : "" }, { "dropping-particle" : "", "family" : "Strimmer", "given" : "K.", "non-dropping-particl</vt:lpwstr>
  </property>
  <property fmtid="{D5CDD505-2E9C-101B-9397-08002B2CF9AE}" pid="2019" name="Mendeley_Bookmark_YsXMG5FEpf_3">
    <vt:lpwstr>e" : "", "parse-names" : false, "suffix" : "" } ], "container-title" : "Bioinformatics", "id" : "ITEM-1", "issue" : "2", "issued" : { "date-parts" : [ [ "2004" ] ] }, "page" : "289-290", "title" : "APE: Analyses of phylogenetics and evolution in R languag</vt:lpwstr>
  </property>
  <property fmtid="{D5CDD505-2E9C-101B-9397-08002B2CF9AE}" pid="2020" name="Mendeley_Bookmark_YsXMG5FEpf_4">
    <vt:lpwstr>e", "type" : "article-journal", "volume" : "20" }, "uris" : [ "http://www.mendeley.com/documents/?uuid=79363b3c-ba6b-4162-8740-4d6e2df79a1f" ] } ], "mendeley" : { "formattedCitation" : "(Paradis &lt;i&gt;et al.&lt;/i&gt;, 2004)", "plainTextFormattedCitation" : "(Para</vt:lpwstr>
  </property>
  <property fmtid="{D5CDD505-2E9C-101B-9397-08002B2CF9AE}" pid="2021" name="Mendeley_Bookmark_YsXMG5FEpf_5">
    <vt:lpwstr>dis et al., 2004)", "previouslyFormattedCitation" : "(Paradis &lt;i&gt;et al.&lt;/i&gt;, 2004)" }, "properties" : { "noteIndex" : 0 }, "schema" : "https://github.com/citation-style-language/schema/raw/master/csl-citation.json" }</vt:lpwstr>
  </property>
  <property fmtid="{D5CDD505-2E9C-101B-9397-08002B2CF9AE}" pid="2022" name="Mendeley_Bookmark_Yv7q7NomaC_1">
    <vt:lpwstr>ADDIN CSL_CITATION {"citationItems": [{"id": "ITEM-1", "itemData": {"DOI": "10.1111/evo.12817", "author": [{"dropping-particle": "", "family": "Rabosky", "given": "Daniel L", "non-dropping-particle": "", "parse-names": false, "suffix": ""}], "container-ti</vt:lpwstr>
  </property>
  <property fmtid="{D5CDD505-2E9C-101B-9397-08002B2CF9AE}" pid="2023" name="Mendeley_Bookmark_Yv7q7NomaC_10">
    <vt:lpwstr> "container-title": "PeerJ", "id": "ITEM-2", "issue": "10", "issued": {"date-parts": [["2019", "10", "11"]]}, "page": "e7917", "title": "Realistic scenarios of missing taxa in phylogenetic comparative methods and their effects on model selection and param</vt:lpwstr>
  </property>
  <property fmtid="{D5CDD505-2E9C-101B-9397-08002B2CF9AE}" pid="2024" name="Mendeley_Bookmark_Yv7q7NomaC_11">
    <vt:lpwstr>eter estimation", "type": "article-journal", "volume": "7"}, "uris": ["http://www.mendeley.com/documents/?uuid=363fcf57-ff79-4973-a6ac-456091c03ebe"]}], "mendeley": {"formattedCitation": "(Marcondes 2019; Rabosky 2015)", "manualFormatting": "Marcondes (20</vt:lpwstr>
  </property>
  <property fmtid="{D5CDD505-2E9C-101B-9397-08002B2CF9AE}" pid="2025" name="Mendeley_Bookmark_Yv7q7NomaC_12">
    <vt:lpwstr>19) and Rabosky (2015)", "plainTextFormattedCitation": "(Marcondes 2019; Rabosky 2015)", "previouslyFormattedCitation": "(Marcondes 2019; Rabosky 2015)"}, "properties": {"noteIndex": 0}, "schema": "https://github.com/citation-style-language/schema/raw/mas</vt:lpwstr>
  </property>
  <property fmtid="{D5CDD505-2E9C-101B-9397-08002B2CF9AE}" pid="2026" name="Mendeley_Bookmark_Yv7q7NomaC_13">
    <vt:lpwstr>ter/csl-citation.json"}</vt:lpwstr>
  </property>
  <property fmtid="{D5CDD505-2E9C-101B-9397-08002B2CF9AE}" pid="2027" name="Mendeley_Bookmark_Yv7q7NomaC_2">
    <vt:lpwstr>tle": "Evolution", "id": "ITEM-1", "issue": "12", "issued": {"date-parts": [["2015"]]}, "page": "3207-3216", "title": "No substitute for real data : A cautionary note on the use of phylogenies from birth \u2013 death polytomy resolvers for downstream comp</vt:lpwstr>
  </property>
  <property fmtid="{D5CDD505-2E9C-101B-9397-08002B2CF9AE}" pid="2028" name="Mendeley_Bookmark_Yv7q7NomaC_3">
    <vt:lpwstr>arative analyses", "type": "article-journal", "volume": "62"}, "uris": ["http://www.mendeley.com/documents/?uuid=507d7cf7-8c2f-4394-9ffc-bc45ce169e0d"]}, {"id": "ITEM-2", "itemData": {"DOI": "10.7717/peerj.7917", "ISSN": "2167-8359", "abstract": "Model-ba</vt:lpwstr>
  </property>
  <property fmtid="{D5CDD505-2E9C-101B-9397-08002B2CF9AE}" pid="2029" name="Mendeley_Bookmark_Yv7q7NomaC_4">
    <vt:lpwstr>sed analyses of continuous trait evolution enable rich evolutionary insight. These analyses require a phylogenetic tree and a vector of trait values for the tree\u2019s terminal taxa, but rarely do a tree and dataset include all taxa within a clade. Becau</vt:lpwstr>
  </property>
  <property fmtid="{D5CDD505-2E9C-101B-9397-08002B2CF9AE}" pid="2030" name="Mendeley_Bookmark_Yv7q7NomaC_5">
    <vt:lpwstr>se the probability that a taxon is included in a dataset depends on ecological traits that have phylogenetic signal, missing taxa in real datasets should be expected to be phylogenetically clumped or correlated to the modelled trait. I examined whether th</vt:lpwstr>
  </property>
  <property fmtid="{D5CDD505-2E9C-101B-9397-08002B2CF9AE}" pid="2031" name="Mendeley_Bookmark_Yv7q7NomaC_6">
    <vt:lpwstr>ose types of missing taxa represent a problem for model selection and parameter estimation. I simulated univariate traits under a suite of Brownian Motion and Ornstein-Uhlenbeck models, and assessed the performance of model selection and parameter estimat</vt:lpwstr>
  </property>
  <property fmtid="{D5CDD505-2E9C-101B-9397-08002B2CF9AE}" pid="2032" name="Mendeley_Bookmark_Yv7q7NomaC_7">
    <vt:lpwstr>ion under absent, random, clumped or correlated missing taxa. I found that those analyses perform well under almost all scenarios, including situations with very sparsely sampled phylogenies. The only notable biases I detected were in parameter estimation</vt:lpwstr>
  </property>
  <property fmtid="{D5CDD505-2E9C-101B-9397-08002B2CF9AE}" pid="2033" name="Mendeley_Bookmark_Yv7q7NomaC_8">
    <vt:lpwstr> under a very high percentage (90%) of correlated missing taxa. My results offer a degree of reassurance for studies of continuous trait evolution with missing taxa, but the problem of missing taxa in phylogenetic comparative methods still demands much fu</vt:lpwstr>
  </property>
  <property fmtid="{D5CDD505-2E9C-101B-9397-08002B2CF9AE}" pid="2034" name="Mendeley_Bookmark_Yv7q7NomaC_9">
    <vt:lpwstr>rther investigation. The framework I have described here might provide a starting point for future work.", "author": [{"dropping-particle": "", "family": "Marcondes", "given": "Rafael S.", "non-dropping-particle": "", "parse-names": false, "suffix": ""}],</vt:lpwstr>
  </property>
  <property fmtid="{D5CDD505-2E9C-101B-9397-08002B2CF9AE}" pid="2035" name="Mendeley_Bookmark_ZBzVNz8cch_1">
    <vt:lpwstr>ADDIN Mendeley Bibliography CSL_BIBLIOGRAPHY </vt:lpwstr>
  </property>
  <property fmtid="{D5CDD505-2E9C-101B-9397-08002B2CF9AE}" pid="2036" name="Mendeley_Bookmark_ZPankezabN_1">
    <vt:lpwstr>ADDIN CSL_CITATION { "citationItems" : [ { "id" : "ITEM-1", "itemData" : { "ISBN" : "9781606236390", "author" : [ { "dropping-particle" : "", "family" : "Enders", "given" : "Craig K.", "non-dropping-particle" : "", "parse-names" : false, "suffix" : "" } ]</vt:lpwstr>
  </property>
  <property fmtid="{D5CDD505-2E9C-101B-9397-08002B2CF9AE}" pid="2037" name="Mendeley_Bookmark_ZPankezabN_10">
    <vt:lpwstr>ping-particle" : "", "family" : "Buuren", "given" : "Stef", "non-dropping-particle" : "van", "parse-names" : false, "suffix" : "" } ], "edition" : "1", "id" : "ITEM-2", "issued" : { "date-parts" : [ [ "2012" ] ] }, "number-of-pages" : "342", "publisher" :</vt:lpwstr>
  </property>
  <property fmtid="{D5CDD505-2E9C-101B-9397-08002B2CF9AE}" pid="2038" name="Mendeley_Bookmark_ZPankezabN_11">
    <vt:lpwstr> "Chapman and Hall/CRC", "publisher-place" : "Boca Raton, Fl", "title" : "Flexible Imputation of Missing Data", "type" : "book" }, "uris" : [ "http://www.mendeley.com/documents/?uuid=c546fe7c-24b9-4c66-9203-bca5f3a3238b" ] }, { "id" : "ITEM-3", "itemData"</vt:lpwstr>
  </property>
  <property fmtid="{D5CDD505-2E9C-101B-9397-08002B2CF9AE}" pid="2039" name="Mendeley_Bookmark_ZPankezabN_12">
    <vt:lpwstr> : { "author" : [ { "dropping-particle" : "", "family" : "Rubin", "given" : "D.B", "non-dropping-particle" : "", "parse-names" : false, "suffix" : "" } ], "container-title" : "Biometrika", "id" : "ITEM-3", "issue" : "3", "issued" : { "date-parts" : [ [ "1</vt:lpwstr>
  </property>
  <property fmtid="{D5CDD505-2E9C-101B-9397-08002B2CF9AE}" pid="2040" name="Mendeley_Bookmark_ZPankezabN_13">
    <vt:lpwstr>976" ] ] }, "page" : "581-592", "title" : "Inference and Missing Data", "type" : "article-journal", "volume" : "63" }, "uris" : [ "http://www.mendeley.com/documents/?uuid=a43dc241-f035-41f4-9a0d-d0a4e08d0898" ] } ], "mendeley" : { "formattedCitation" : "(</vt:lpwstr>
  </property>
  <property fmtid="{D5CDD505-2E9C-101B-9397-08002B2CF9AE}" pid="2041" name="Mendeley_Bookmark_ZPankezabN_14">
    <vt:lpwstr>Rubin, 1976; Enders, 2010; van Buuren, 2012)", "plainTextFormattedCitation" : "(Rubin, 1976; Enders, 2010; van Buuren, 2012)", "previouslyFormattedCitation" : "(Rubin, 1976; Enders, 2010; van Buuren, 2012)" }, "properties" : { "noteIndex" : 0 }, "schema" </vt:lpwstr>
  </property>
  <property fmtid="{D5CDD505-2E9C-101B-9397-08002B2CF9AE}" pid="2042" name="Mendeley_Bookmark_ZPankezabN_15">
    <vt:lpwstr>: "https://github.com/citation-style-language/schema/raw/master/csl-citation.json" }</vt:lpwstr>
  </property>
  <property fmtid="{D5CDD505-2E9C-101B-9397-08002B2CF9AE}" pid="2043" name="Mendeley_Bookmark_ZPankezabN_2">
    <vt:lpwstr>, "edition" : "1", "id" : "ITEM-1", "issued" : { "date-parts" : [ [ "2010" ] ] }, "number-of-pages" : "377", "publisher-place" : "New York, NY", "title" : "Applied Missing Data Analysis", "type" : "book" }, "uris" : [ "http://www.mendeley.com/documents/?u</vt:lpwstr>
  </property>
  <property fmtid="{D5CDD505-2E9C-101B-9397-08002B2CF9AE}" pid="2044" name="Mendeley_Bookmark_ZPankezabN_3">
    <vt:lpwstr>uid=5d1bb767-c2ae-4cf1-b842-1128f38d8b00" ] }, { "id" : "ITEM-2", "itemData" : { "DOI" : "10.1201/b11826", "ISBN" : "9781439868249", "abstract" : "Missing data form a problem in every scientific discipline, yet the techniques required to handle them are c</vt:lpwstr>
  </property>
  <property fmtid="{D5CDD505-2E9C-101B-9397-08002B2CF9AE}" pid="2045" name="Mendeley_Bookmark_ZPankezabN_4">
    <vt:lpwstr>omplicated and often lacking. One of the great ideas in statistical science\u2014multiple imputation\u2014fills gaps in the data with plausible values, the uncertainty of which is coded in the data itself. It also solves other problems, many of which are </vt:lpwstr>
  </property>
  <property fmtid="{D5CDD505-2E9C-101B-9397-08002B2CF9AE}" pid="2046" name="Mendeley_Bookmark_ZPankezabN_5">
    <vt:lpwstr>missing data problems in disguise. Flexible Imputation of Missing Data is supported by many examples using real data taken from the author's vast experience of collaborative research, and presents a practical guide for handling missing data under the fram</vt:lpwstr>
  </property>
  <property fmtid="{D5CDD505-2E9C-101B-9397-08002B2CF9AE}" pid="2047" name="Mendeley_Bookmark_ZPankezabN_6">
    <vt:lpwstr>ework of multiple imputation. Furthermore, detailed guidance of implementation in R using the author\u2019s package {MICE} is included throughout the book. Assuming familiarity with basic statistical concepts and multivariate methods, Flexible Imputation </vt:lpwstr>
  </property>
  <property fmtid="{D5CDD505-2E9C-101B-9397-08002B2CF9AE}" pid="2048" name="Mendeley_Bookmark_ZPankezabN_7">
    <vt:lpwstr>of Missing Data is intended for two audiences: (Bio)statisticians, epidemiologists, and methodologists in the social and health sciences Substantive researchers who do not call themselves statisticians, but who possess the necessary skills to understand t</vt:lpwstr>
  </property>
  <property fmtid="{D5CDD505-2E9C-101B-9397-08002B2CF9AE}" pid="2049" name="Mendeley_Bookmark_ZPankezabN_8">
    <vt:lpwstr>he principles and to follow the recipes This graduate-tested book avoids mathematical and technical details as much as possible: formulas are accompanied by a verbal statement that explains the formula in layperson terms. Readers less concerned with the t</vt:lpwstr>
  </property>
  <property fmtid="{D5CDD505-2E9C-101B-9397-08002B2CF9AE}" pid="2050" name="Mendeley_Bookmark_ZPankezabN_9">
    <vt:lpwstr>heoretical underpinnings will be able to pick up the general idea, and technical material is available for those who desire deeper understanding. The analyses can be replicated in R using a dedicated package developed by the author.", "author" : [ { "drop</vt:lpwstr>
  </property>
  <property fmtid="{D5CDD505-2E9C-101B-9397-08002B2CF9AE}" pid="2051" name="Mendeley_Bookmark_ZPiv0168qV_1">
    <vt:lpwstr>ADDIN CSL_CITATION {"citationItems": [{"id": "ITEM-1", "itemData": {"author": [{"dropping-particle": "", "family": "Gittleman", "given": "John L.", "non-dropping-particle": "", "parse-names": false, "suffix": ""}, {"dropping-particle": "", "family": "Kot"</vt:lpwstr>
  </property>
  <property fmtid="{D5CDD505-2E9C-101B-9397-08002B2CF9AE}" pid="2052" name="Mendeley_Bookmark_ZPiv0168qV_2">
    <vt:lpwstr>, "given": "Mark", "non-dropping-particle": "", "parse-names": false, "suffix": ""}], "container-title": "Systematic Zoology", "id": "ITEM-1", "issue": "3", "issued": {"date-parts": [["1990"]]}, "page": "227-241", "title": "Adaptation: statistics and a nu</vt:lpwstr>
  </property>
  <property fmtid="{D5CDD505-2E9C-101B-9397-08002B2CF9AE}" pid="2053" name="Mendeley_Bookmark_ZPiv0168qV_3">
    <vt:lpwstr>ll model for estimating phylogenetic effects", "type": "article-journal", "volume": "39"}, "uris": ["http://www.mendeley.com/documents/?uuid=e370b985-ec08-44e4-a171-f68602ab665d"]}], "mendeley": {"formattedCitation": "(Gittleman and Kot 1990)", "plainText</vt:lpwstr>
  </property>
  <property fmtid="{D5CDD505-2E9C-101B-9397-08002B2CF9AE}" pid="2054" name="Mendeley_Bookmark_ZPiv0168qV_4">
    <vt:lpwstr>FormattedCitation": "(Gittleman and Kot 1990)", "previouslyFormattedCitation": "(Gittleman and Kot 1990)"}, "properties": {"noteIndex": 0}, "schema": "https://github.com/citation-style-language/schema/raw/master/csl-citation.json"}</vt:lpwstr>
  </property>
  <property fmtid="{D5CDD505-2E9C-101B-9397-08002B2CF9AE}" pid="2055" name="Mendeley_Bookmark_ZQ8i9SFOdv_1">
    <vt:lpwstr>ADDIN CSL_CITATION {"citationItems": [{"id": "ITEM-1", "itemData": {"DOI": "10.1111/j.1467-9531.2009.01215.x", "abstract": "Researchers often carry out regression analysis using data that have missing values. Missing values can be filled in using multi- p</vt:lpwstr>
  </property>
  <property fmtid="{D5CDD505-2E9C-101B-9397-08002B2CF9AE}" pid="2056" name="Mendeley_Bookmark_ZQ8i9SFOdv_10">
    <vt:lpwstr>c discipline, yet the techniques required to handle them are complicated and often lacking. One of the great ideas in statistical science\u2014multiple imputation\u2014fills gaps in the data with plausible values, the uncertainty of which is coded in the </vt:lpwstr>
  </property>
  <property fmtid="{D5CDD505-2E9C-101B-9397-08002B2CF9AE}" pid="2057" name="Mendeley_Bookmark_ZQ8i9SFOdv_11">
    <vt:lpwstr>data itself. It also solves other problems, many of which are missing data problems in disguise. Flexible Imputation of Missing Data is supported by many examples using real data taken from the author's vast experience of collaborative research, and prese</vt:lpwstr>
  </property>
  <property fmtid="{D5CDD505-2E9C-101B-9397-08002B2CF9AE}" pid="2058" name="Mendeley_Bookmark_ZQ8i9SFOdv_12">
    <vt:lpwstr>nts a practical guide for handling missing data under the framework of multiple imputation. Furthermore, detailed guidance of implementation in R using the author\u2019s package {MICE} is included throughout the book. Assuming familiarity with basic stati</vt:lpwstr>
  </property>
  <property fmtid="{D5CDD505-2E9C-101B-9397-08002B2CF9AE}" pid="2059" name="Mendeley_Bookmark_ZQ8i9SFOdv_13">
    <vt:lpwstr>stical concepts and multivariate methods, Flexible Imputation of Missing Data is intended for two audiences: (Bio)statisticians, epidemiologists, and methodologists in the social and health sciences Substantive researchers who do not call themselves stati</vt:lpwstr>
  </property>
  <property fmtid="{D5CDD505-2E9C-101B-9397-08002B2CF9AE}" pid="2060" name="Mendeley_Bookmark_ZQ8i9SFOdv_14">
    <vt:lpwstr>sticians, but who possess the necessary skills to understand the principles and to follow the recipes This graduate-tested book avoids mathematical and technical details as much as possible: formulas are accompanied by a verbal statement that explains the</vt:lpwstr>
  </property>
  <property fmtid="{D5CDD505-2E9C-101B-9397-08002B2CF9AE}" pid="2061" name="Mendeley_Bookmark_ZQ8i9SFOdv_15">
    <vt:lpwstr> formula in layperson terms. Readers less concerned with the theoretical underpinnings will be able to pick up the general idea, and technical material is available for those who desire deeper understanding. The analyses can be replicated in R using a ded</vt:lpwstr>
  </property>
  <property fmtid="{D5CDD505-2E9C-101B-9397-08002B2CF9AE}" pid="2062" name="Mendeley_Bookmark_ZQ8i9SFOdv_16">
    <vt:lpwstr>icated package developed by the author.", "author": [{"dropping-particle": "", "family": "Buuren", "given": "Stef", "non-dropping-particle": "van", "parse-names": false, "suffix": ""}], "edition": "1", "id": "ITEM-3", "issued": {"date-parts": [["2012"]]},</vt:lpwstr>
  </property>
  <property fmtid="{D5CDD505-2E9C-101B-9397-08002B2CF9AE}" pid="2063" name="Mendeley_Bookmark_ZQ8i9SFOdv_17">
    <vt:lpwstr> "number-of-pages": "342", "publisher": "Chapman and Hall/CRC", "publisher-place": "Boca Raton, Fl", "title": "Flexible Imputation of Missing Data", "type": "book"}, "uris": ["http://www.mendeley.com/documents/?uuid=c546fe7c-24b9-4c66-9203-bca5f3a3238b"]}</vt:lpwstr>
  </property>
  <property fmtid="{D5CDD505-2E9C-101B-9397-08002B2CF9AE}" pid="2064" name="Mendeley_Bookmark_ZQ8i9SFOdv_18">
    <vt:lpwstr>], "mendeley": {"formattedCitation": "(Meng 1994; van Buuren 2012; von Hippel 2009)", "plainTextFormattedCitation": "(Meng 1994; van Buuren 2012; von Hippel 2009)", "previouslyFormattedCitation": "(Meng 1994; van Buuren 2012; von Hippel 2009)"}, "properti</vt:lpwstr>
  </property>
  <property fmtid="{D5CDD505-2E9C-101B-9397-08002B2CF9AE}" pid="2065" name="Mendeley_Bookmark_ZQ8i9SFOdv_19">
    <vt:lpwstr>es": {"noteIndex": 0}, "schema": "https://github.com/citation-style-language/schema/raw/master/csl-citation.json"}</vt:lpwstr>
  </property>
  <property fmtid="{D5CDD505-2E9C-101B-9397-08002B2CF9AE}" pid="2066" name="Mendeley_Bookmark_ZQ8i9SFOdv_2">
    <vt:lpwstr>le imputation, but imputation is tricky if the regression includes interactions, squares, or other transformations of the regressors. In this paper, we examine different approaches to imputing trans- formed variables; and we find one simple method that wo</vt:lpwstr>
  </property>
  <property fmtid="{D5CDD505-2E9C-101B-9397-08002B2CF9AE}" pid="2067" name="Mendeley_Bookmark_ZQ8i9SFOdv_3">
    <vt:lpwstr>rks well across a variety of circumstances. Our recommendation is to trans- form, then impute\u2014i.e., calculate the interactions or squares in the incomplete data and then impute these transformations like any other variable.The transform-then-imputeme</vt:lpwstr>
  </property>
  <property fmtid="{D5CDD505-2E9C-101B-9397-08002B2CF9AE}" pid="2068" name="Mendeley_Bookmark_ZQ8i9SFOdv_4">
    <vt:lpwstr>thod yields good regression estimates, even though the imputed values are often in- consistent with one another. It is tempting to try and \u201cfix\u201d the inconsistencies in the imputed values, but methods that do so lead to biased regression estimate</vt:lpwstr>
  </property>
  <property fmtid="{D5CDD505-2E9C-101B-9397-08002B2CF9AE}" pid="2069" name="Mendeley_Bookmark_ZQ8i9SFOdv_5">
    <vt:lpwstr>s. Such biased methods include the passive imputation strategy implemented by the popular ice com- mand for Stata. 1.", "author": [{"dropping-particle": "", "family": "Hippel", "given": "Paul T.", "non-dropping-particle": "von", "parse-names": false, "suf</vt:lpwstr>
  </property>
  <property fmtid="{D5CDD505-2E9C-101B-9397-08002B2CF9AE}" pid="2070" name="Mendeley_Bookmark_ZQ8i9SFOdv_6">
    <vt:lpwstr>fix": ""}], "container-title": "Sociological Methodology", "id": "ITEM-1", "issue": "Rubin 1987", "issued": {"date-parts": [["2009"]]}, "page": "265-291", "title": "How to impute squares, interactions, and other transformed variables", "type": "article-jo</vt:lpwstr>
  </property>
  <property fmtid="{D5CDD505-2E9C-101B-9397-08002B2CF9AE}" pid="2071" name="Mendeley_Bookmark_ZQ8i9SFOdv_7">
    <vt:lpwstr>urnal", "volume": "39"}, "uris": ["http://www.mendeley.com/documents/?uuid=d228318d-7d29-49cf-b1f5-2aec68b5a9b0"]}, {"id": "ITEM-2", "itemData": {"author": [{"dropping-particle": "", "family": "Meng", "given": "Xiao-Li", "non-dropping-particle": "", "pars</vt:lpwstr>
  </property>
  <property fmtid="{D5CDD505-2E9C-101B-9397-08002B2CF9AE}" pid="2072" name="Mendeley_Bookmark_ZQ8i9SFOdv_8">
    <vt:lpwstr>e-names": false, "suffix": ""}], "container-title": "Statistical Science", "id": "ITEM-2", "issue": "4", "issued": {"date-parts": [["1994"]]}, "page": "538-573", "title": "Multiple-Imputation inference with Uncogenial Sources of Input", "type": "article-j</vt:lpwstr>
  </property>
  <property fmtid="{D5CDD505-2E9C-101B-9397-08002B2CF9AE}" pid="2073" name="Mendeley_Bookmark_ZQ8i9SFOdv_9">
    <vt:lpwstr>ournal", "volume": "9"}, "uris": ["http://www.mendeley.com/documents/?uuid=fdd2e3c9-c088-4b28-9ab4-96648d0bbf8f"]}, {"id": "ITEM-3", "itemData": {"DOI": "10.1201/b11826", "ISBN": "9781439868249", "abstract": "Missing data form a problem in every scientifi</vt:lpwstr>
  </property>
  <property fmtid="{D5CDD505-2E9C-101B-9397-08002B2CF9AE}" pid="2074" name="Mendeley_Bookmark_ZgVXrLE4Po_1">
    <vt:lpwstr>ADDIN CSL_CITATION {"citationItems": [{"id": "ITEM-1", "itemData": {"DOI": "10.1086/706339", "ISBN": "0000000310", "ISSN": "00030147", "abstract": "Gaussian processes, such as Brownian motion and the Ornstein-Uhlenbeck process, have been popular models fo</vt:lpwstr>
  </property>
  <property fmtid="{D5CDD505-2E9C-101B-9397-08002B2CF9AE}" pid="2075" name="Mendeley_Bookmark_ZgVXrLE4Po_10">
    <vt:lpwstr>rn vertebrate body sizes", "type": "article-journal", "volume": "0"}, "uris": ["http://www.mendeley.com/documents/?uuid=fb7cfcf5-832f-41f7-a5f6-571615ba5528"]}], "mendeley": {"formattedCitation": "(Simone P. Blomberg et al. 2020; Landis and Schraiber 2017</vt:lpwstr>
  </property>
  <property fmtid="{D5CDD505-2E9C-101B-9397-08002B2CF9AE}" pid="2076" name="Mendeley_Bookmark_ZgVXrLE4Po_11">
    <vt:lpwstr>)", "plainTextFormattedCitation": "(Simone P. Blomberg et al. 2020; Landis and Schraiber 2017)", "previouslyFormattedCitation": "(Simone P. Blomberg et al. 2020; Landis and Schraiber 2017)"}, "properties": {"noteIndex": 0}, "schema": "https://github.com/c</vt:lpwstr>
  </property>
  <property fmtid="{D5CDD505-2E9C-101B-9397-08002B2CF9AE}" pid="2077" name="Mendeley_Bookmark_ZgVXrLE4Po_12">
    <vt:lpwstr>itation-style-language/schema/raw/master/csl-citation.json"}</vt:lpwstr>
  </property>
  <property fmtid="{D5CDD505-2E9C-101B-9397-08002B2CF9AE}" pid="2078" name="Mendeley_Bookmark_ZgVXrLE4Po_2">
    <vt:lpwstr>r the evolution of quantitative traits and are widely used in phylogenetic comparative methods. However, they have drawbacks that limit their utility. Here we describe new, non-Gaussian stochastic differential equation (diffusion) models of quantitative t</vt:lpwstr>
  </property>
  <property fmtid="{D5CDD505-2E9C-101B-9397-08002B2CF9AE}" pid="2079" name="Mendeley_Bookmark_ZgVXrLE4Po_3">
    <vt:lpwstr>rait evolution. We present general methods for deriving new diffusion models and develop new software for fitting non-Gaussian evolutionary models to trait data. The theory of stochastic processes provides a mathematical framework for understanding the pr</vt:lpwstr>
  </property>
  <property fmtid="{D5CDD505-2E9C-101B-9397-08002B2CF9AE}" pid="2080" name="Mendeley_Bookmark_ZgVXrLE4Po_4">
    <vt:lpwstr>operties of current and future phylogenetic comparative methods. Attention to the mathematical details of models of trait evolution and diversification may help avoid some pitfalls when using stochastic processes to model macroevolution.", "author": [{"dr</vt:lpwstr>
  </property>
  <property fmtid="{D5CDD505-2E9C-101B-9397-08002B2CF9AE}" pid="2081" name="Mendeley_Bookmark_ZgVXrLE4Po_5">
    <vt:lpwstr>opping-particle": "", "family": "Blomberg", "given": "Simone P.", "non-dropping-particle": "", "parse-names": false, "suffix": ""}, {"dropping-particle": "", "family": "Rathnayake", "given": "Suren I.", "non-dropping-particle": "", "parse-names": false, "</vt:lpwstr>
  </property>
  <property fmtid="{D5CDD505-2E9C-101B-9397-08002B2CF9AE}" pid="2082" name="Mendeley_Bookmark_ZgVXrLE4Po_6">
    <vt:lpwstr>suffix": ""}, {"dropping-particle": "", "family": "Moreau", "given": "Cheyenne M.", "non-dropping-particle": "", "parse-names": false, "suffix": ""}], "container-title": "American Naturalist", "id": "ITEM-1", "issue": "2", "issued": {"date-parts": [["2020</vt:lpwstr>
  </property>
  <property fmtid="{D5CDD505-2E9C-101B-9397-08002B2CF9AE}" pid="2083" name="Mendeley_Bookmark_ZgVXrLE4Po_7">
    <vt:lpwstr>"]]}, "page": "145-165", "title": "Beyond brownian motion and the ornstein-uhlenbeck process: Stochastic diffusion models for the evolution of quantitative characters", "type": "article-journal", "volume": "195"}, "uris": ["http://www.mendeley.com/documen</vt:lpwstr>
  </property>
  <property fmtid="{D5CDD505-2E9C-101B-9397-08002B2CF9AE}" pid="2084" name="Mendeley_Bookmark_ZgVXrLE4Po_8">
    <vt:lpwstr>ts/?uuid=c336d2e0-deb6-4fc7-b944-40c64dec6723"]}, {"id": "ITEM-2", "itemData": {"DOI": "10.1073/pnas.1710920114", "ISBN": "1710920114", "author": [{"dropping-particle": "", "family": "Landis", "given": "Michael J", "non-dropping-particle": "", "parse-name</vt:lpwstr>
  </property>
  <property fmtid="{D5CDD505-2E9C-101B-9397-08002B2CF9AE}" pid="2085" name="Mendeley_Bookmark_ZgVXrLE4Po_9">
    <vt:lpwstr>s": false, "suffix": ""}, {"dropping-particle": "", "family": "Schraiber", "given": "Joshua G", "non-dropping-particle": "", "parse-names": false, "suffix": ""}], "id": "ITEM-2", "issued": {"date-parts": [["2017"]]}, "title": "Pulsed evolution shaped mode</vt:lpwstr>
  </property>
  <property fmtid="{D5CDD505-2E9C-101B-9397-08002B2CF9AE}" pid="2086" name="Mendeley_Bookmark_Zi2DOxnVbh_1">
    <vt:lpwstr>ADDIN CSL_CITATION { "citationItems" : [ { "id" : "ITEM-1", "itemData" : { "author" : [ { "dropping-particle" : "", "family" : "Hansen", "given" : "Thomas F.", "non-dropping-particle" : "", "parse-names" : false, "suffix" : "" }, { "dropping-particle" : "</vt:lpwstr>
  </property>
  <property fmtid="{D5CDD505-2E9C-101B-9397-08002B2CF9AE}" pid="2087" name="Mendeley_Bookmark_Zi2DOxnVbh_2">
    <vt:lpwstr>", "family" : "Martins", "given" : "Emilia P.", "non-dropping-particle" : "", "parse-names" : false, "suffix" : "" } ], "container-title" : "Evolution", "id" : "ITEM-1", "issue" : "4", "issued" : { "date-parts" : [ [ "1996" ] ] }, "page" : "1404-1417", "t</vt:lpwstr>
  </property>
  <property fmtid="{D5CDD505-2E9C-101B-9397-08002B2CF9AE}" pid="2088" name="Mendeley_Bookmark_Zi2DOxnVbh_3">
    <vt:lpwstr>itle" : "Translating between microevolutionary process and macroevolutionary patterns: correlation structure of interspecific data", "type" : "article-journal", "volume" : "50" }, "uris" : [ "http://www.mendeley.com/documents/?uuid=7583e339-3ac5-4b2c-a7da</vt:lpwstr>
  </property>
  <property fmtid="{D5CDD505-2E9C-101B-9397-08002B2CF9AE}" pid="2089" name="Mendeley_Bookmark_Zi2DOxnVbh_4">
    <vt:lpwstr>-c5cee093993b" ] }, { "id" : "ITEM-2", "itemData" : { "author" : [ { "dropping-particle" : "", "family" : "Hansen", "given" : "Thomas F.", "non-dropping-particle" : "", "parse-names" : false, "suffix" : "" } ], "container-title" : "Evolution", "id" : "ITE</vt:lpwstr>
  </property>
  <property fmtid="{D5CDD505-2E9C-101B-9397-08002B2CF9AE}" pid="2090" name="Mendeley_Bookmark_Zi2DOxnVbh_5">
    <vt:lpwstr>M-2", "issue" : "5", "issued" : { "date-parts" : [ [ "1997" ] ] }, "page" : "1341-1351", "title" : "Stabilizing selection and the comparative analysis of adaptation", "type" : "article-journal", "volume" : "51" }, "uris" : [ "http://www.mendeley.com/docum</vt:lpwstr>
  </property>
  <property fmtid="{D5CDD505-2E9C-101B-9397-08002B2CF9AE}" pid="2091" name="Mendeley_Bookmark_Zi2DOxnVbh_6">
    <vt:lpwstr>ents/?uuid=62fc5d7a-7e4a-48d3-be66-12c4aa685ea9" ] } ], "mendeley" : { "formattedCitation" : "(Hansen &amp; Martins, 1996; Hansen, 1997)", "plainTextFormattedCitation" : "(Hansen &amp; Martins, 1996; Hansen, 1997)", "previouslyFormattedCitation" : "(Hansen &amp; Mart</vt:lpwstr>
  </property>
  <property fmtid="{D5CDD505-2E9C-101B-9397-08002B2CF9AE}" pid="2092" name="Mendeley_Bookmark_Zi2DOxnVbh_7">
    <vt:lpwstr>ins, 1996; Hansen, 1997)" }, "properties" : { "noteIndex" : 0 }, "schema" : "https://github.com/citation-style-language/schema/raw/master/csl-citation.json" }</vt:lpwstr>
  </property>
  <property fmtid="{D5CDD505-2E9C-101B-9397-08002B2CF9AE}" pid="2093" name="Mendeley_Bookmark_a62Ag03MFA_1">
    <vt:lpwstr>ADDIN CSL_CITATION { "citationItems" : [ { "id" : "ITEM-1", "itemData" : { "author" : [ { "dropping-particle" : "", "family" : "Felsenstein", "given" : "Joseph", "non-dropping-particle" : "", "parse-names" : false, "suffix" : "" } ], "container-title" : "</vt:lpwstr>
  </property>
  <property fmtid="{D5CDD505-2E9C-101B-9397-08002B2CF9AE}" pid="2094" name="Mendeley_Bookmark_a62Ag03MFA_10">
    <vt:lpwstr>-particle" : "", "family" : "Revell", "given" : "Liam J", "non-dropping-particle" : "", "parse-names" : false, "suffix" : "" }, { "dropping-particle" : "", "family" : "Harmon", "given" : "Luke J", "non-dropping-particle" : "", "parse-names" : false, "suff</vt:lpwstr>
  </property>
  <property fmtid="{D5CDD505-2E9C-101B-9397-08002B2CF9AE}" pid="2095" name="Mendeley_Bookmark_a62Ag03MFA_11">
    <vt:lpwstr>ix" : "" }, { "dropping-particle" : "", "family" : "Collar", "given" : "David C", "non-dropping-particle" : "", "parse-names" : false, "suffix" : "" } ], "container-title" : "Systematic biology", "id" : "ITEM-2", "issue" : "4", "issued" : { "date-parts" :</vt:lpwstr>
  </property>
  <property fmtid="{D5CDD505-2E9C-101B-9397-08002B2CF9AE}" pid="2096" name="Mendeley_Bookmark_a62Ag03MFA_12">
    <vt:lpwstr> [ [ "2008", "8" ] ] }, "page" : "591-601", "title" : "Phylogenetic signal, evolutionary process, and rate.", "type" : "article-journal", "volume" : "57" }, "uris" : [ "http://www.mendeley.com/documents/?uuid=710a4375-bf00-4827-bde7-0293d771e3af" ] } ], "</vt:lpwstr>
  </property>
  <property fmtid="{D5CDD505-2E9C-101B-9397-08002B2CF9AE}" pid="2097" name="Mendeley_Bookmark_a62Ag03MFA_13">
    <vt:lpwstr>mendeley" : { "formattedCitation" : "(Felsenstein, 1985; Revell &lt;i&gt;et al.&lt;/i&gt;, 2008)", "plainTextFormattedCitation" : "(Felsenstein, 1985; Revell et al., 2008)", "previouslyFormattedCitation" : "(Felsenstein, 1985; Revell &lt;i&gt;et al.&lt;/i&gt;, 2008)" }, "propert</vt:lpwstr>
  </property>
  <property fmtid="{D5CDD505-2E9C-101B-9397-08002B2CF9AE}" pid="2098" name="Mendeley_Bookmark_a62Ag03MFA_14">
    <vt:lpwstr>ies" : { "noteIndex" : 0 }, "schema" : "https://github.com/citation-style-language/schema/raw/master/csl-citation.json" }</vt:lpwstr>
  </property>
  <property fmtid="{D5CDD505-2E9C-101B-9397-08002B2CF9AE}" pid="2099" name="Mendeley_Bookmark_a62Ag03MFA_2">
    <vt:lpwstr>The American Naturalist", "id" : "ITEM-1", "issue" : "1", "issued" : { "date-parts" : [ [ "1985" ] ] }, "page" : "1-15", "title" : "Phylogenies and the comparative method", "type" : "article-journal", "volume" : "125" }, "uris" : [ "http://www.mendeley.co</vt:lpwstr>
  </property>
  <property fmtid="{D5CDD505-2E9C-101B-9397-08002B2CF9AE}" pid="2100" name="Mendeley_Bookmark_a62Ag03MFA_3">
    <vt:lpwstr>m/documents/?uuid=2b05970b-da9c-4409-b21b-228abd835f8d" ] }, { "id" : "ITEM-2", "itemData" : { "DOI" : "10.1080/10635150802302427", "ISSN" : "1076-836X", "PMID" : "18709597", "abstract" : "A recent advance in the phylogenetic comparative analysis of conti</vt:lpwstr>
  </property>
  <property fmtid="{D5CDD505-2E9C-101B-9397-08002B2CF9AE}" pid="2101" name="Mendeley_Bookmark_a62Ag03MFA_4">
    <vt:lpwstr>nuous traits has been explicit, model-based measurement of \"phylogenetic signal\" in data sets composed of observations collected from species related by a phylogenetic tree. Phylogenetic signal is a measure of the statistical dependence among species' t</vt:lpwstr>
  </property>
  <property fmtid="{D5CDD505-2E9C-101B-9397-08002B2CF9AE}" pid="2102" name="Mendeley_Bookmark_a62Ag03MFA_5">
    <vt:lpwstr>rait values due to their phylogenetic relationships. Although phylogenetic signal is a measure of pattern (statistical dependence), there has nonetheless been a widespread propensity in the literature to attribute this pattern to aspects of the evolutiona</vt:lpwstr>
  </property>
  <property fmtid="{D5CDD505-2E9C-101B-9397-08002B2CF9AE}" pid="2103" name="Mendeley_Bookmark_a62Ag03MFA_6">
    <vt:lpwstr>ry process or rate. This may be due, in part, to the perception that high evolutionary rate necessarily results in low phylogenetic signal; and, conversely, that low evolutionary rate or stabilizing selection results in high phylogenetic signal (due to th</vt:lpwstr>
  </property>
  <property fmtid="{D5CDD505-2E9C-101B-9397-08002B2CF9AE}" pid="2104" name="Mendeley_Bookmark_a62Ag03MFA_7">
    <vt:lpwstr>e resulting high resemblance between related species). In this study, we use individual-based numerical simulations on stochastic phylogenetic trees to clarify the relationship between phylogenetic signal, rate, and evolutionary process. Under the simples</vt:lpwstr>
  </property>
  <property fmtid="{D5CDD505-2E9C-101B-9397-08002B2CF9AE}" pid="2105" name="Mendeley_Bookmark_a62Ag03MFA_8">
    <vt:lpwstr>t model for quantitative trait evolution, homogeneous rate genetic drift, there is no relation between evolutionary rate and phylogenetic signal. For other circumstances, such as functional constraint, fluctuating selection, niche conservatism, and evolut</vt:lpwstr>
  </property>
  <property fmtid="{D5CDD505-2E9C-101B-9397-08002B2CF9AE}" pid="2106" name="Mendeley_Bookmark_a62Ag03MFA_9">
    <vt:lpwstr>ionary heterogeneity, the relationship between process, rate, and phylogenetic signal is complex. For these reasons, we recommend against interpretations of evolutionary process or rate based on estimates of phylogenetic signal.", "author" : [ { "dropping</vt:lpwstr>
  </property>
  <property fmtid="{D5CDD505-2E9C-101B-9397-08002B2CF9AE}" pid="2107" name="Mendeley_Bookmark_aLm1QYRQcq_1">
    <vt:lpwstr>ADDIN CSL_CITATION {"citationItems": [{"id": "ITEM-1", "itemData": {"DOI": "10.1111/j.1558-5646.2012.01619.x", "ISBN": "1558-5646", "ISSN": "00143820", "PMID": "22834738", "abstract": "Comparative methods used to study patterns of evolutionary change in a</vt:lpwstr>
  </property>
  <property fmtid="{D5CDD505-2E9C-101B-9397-08002B2CF9AE}" pid="2108" name="Mendeley_Bookmark_aLm1QYRQcq_10">
    <vt:lpwstr>mendeley": {"formattedCitation": "(Beaulieu et al. 2012b)", "plainTextFormattedCitation": "(Beaulieu et al. 2012b)", "previouslyFormattedCitation": "(Beaulieu et al. 2012b)"}, "properties": {"noteIndex": 0}, "schema": "https://github.com/citation-style-la</vt:lpwstr>
  </property>
  <property fmtid="{D5CDD505-2E9C-101B-9397-08002B2CF9AE}" pid="2109" name="Mendeley_Bookmark_aLm1QYRQcq_11">
    <vt:lpwstr>nguage/schema/raw/master/csl-citation.json"}</vt:lpwstr>
  </property>
  <property fmtid="{D5CDD505-2E9C-101B-9397-08002B2CF9AE}" pid="2110" name="Mendeley_Bookmark_aLm1QYRQcq_2">
    <vt:lpwstr> continuous trait on a phylogeny range from Brownian motion processes to models where the trait is assumed to evolve according to an Ornstein-Uhlenbeck (OU) process. Although these models have proved useful in a variety of contexts, they still do not cove</vt:lpwstr>
  </property>
  <property fmtid="{D5CDD505-2E9C-101B-9397-08002B2CF9AE}" pid="2111" name="Mendeley_Bookmark_aLm1QYRQcq_3">
    <vt:lpwstr>r all the scenarios biologists want to examine. For models based on the OU process, model complexity is restricted in current implementations by assuming that the rate of stochastic motion and the strength of selection do not vary among selective regimes.</vt:lpwstr>
  </property>
  <property fmtid="{D5CDD505-2E9C-101B-9397-08002B2CF9AE}" pid="2112" name="Mendeley_Bookmark_aLm1QYRQcq_4">
    <vt:lpwstr> Here, we expand the OU model of adaptive evolution to include models that variously relax the assumption of a constant rate and strength of selection. In its most general form, the methods described here can assign each selective regime a separate trait </vt:lpwstr>
  </property>
  <property fmtid="{D5CDD505-2E9C-101B-9397-08002B2CF9AE}" pid="2113" name="Mendeley_Bookmark_aLm1QYRQcq_5">
    <vt:lpwstr>optimum, a rate of stochastic motion parameter, and a parameter for the strength of selection. We use simulations to show that our models can detect meaningful differences in the evolutionary process, especially with larger sample sizes. We also illustrat</vt:lpwstr>
  </property>
  <property fmtid="{D5CDD505-2E9C-101B-9397-08002B2CF9AE}" pid="2114" name="Mendeley_Bookmark_aLm1QYRQcq_6">
    <vt:lpwstr>e our method using an empirical example of genome size evolution within a large flowering plant clade.", "author": [{"dropping-particle": "", "family": "Beaulieu", "given": "Jeremy M.", "non-dropping-particle": "", "parse-names": false, "suffix": ""}, {"d</vt:lpwstr>
  </property>
  <property fmtid="{D5CDD505-2E9C-101B-9397-08002B2CF9AE}" pid="2115" name="Mendeley_Bookmark_aLm1QYRQcq_7">
    <vt:lpwstr>ropping-particle": "", "family": "Jhwueng", "given": "Dwueng Chwuan", "non-dropping-particle": "", "parse-names": false, "suffix": ""}, {"dropping-particle": "", "family": "Boettiger", "given": "Carl", "non-dropping-particle": "", "parse-names": false, "s</vt:lpwstr>
  </property>
  <property fmtid="{D5CDD505-2E9C-101B-9397-08002B2CF9AE}" pid="2116" name="Mendeley_Bookmark_aLm1QYRQcq_8">
    <vt:lpwstr>uffix": ""}, {"dropping-particle": "", "family": "O'Meara", "given": "Brian C", "non-dropping-particle": "", "parse-names": false, "suffix": ""}], "container-title": "Evolution", "id": "ITEM-1", "issue": "8", "issued": {"date-parts": [["2012"]]}, "page": </vt:lpwstr>
  </property>
  <property fmtid="{D5CDD505-2E9C-101B-9397-08002B2CF9AE}" pid="2117" name="Mendeley_Bookmark_aLm1QYRQcq_9">
    <vt:lpwstr>"2369-2383", "title": "Modeling stabilizing selection: Expanding the Ornstein-Uhlenbeck model of adaptive evolution", "type": "article-journal", "volume": "66"}, "uris": ["http://www.mendeley.com/documents/?uuid=804ba398-feb2-4653-91d5-6c9141531cc4"]}], "</vt:lpwstr>
  </property>
  <property fmtid="{D5CDD505-2E9C-101B-9397-08002B2CF9AE}" pid="2118" name="Mendeley_Bookmark_aeoAo5JSl3_1">
    <vt:lpwstr>ADDIN CSL_CITATION { "citationItems" : [ { "id" : "ITEM-1", "itemData" : { "DOI" : "10.1111/j.1365-2656.2012.01999.x", "ISBN" : "0021-8790", "ISSN" : "1365-2656", "PMID" : "22640486", "abstract" : "1. Comparative analyses are used to address the key quest</vt:lpwstr>
  </property>
  <property fmtid="{D5CDD505-2E9C-101B-9397-08002B2CF9AE}" pid="2119" name="Mendeley_Bookmark_aeoAo5JSl3_10">
    <vt:lpwstr>ng appropriate inferences from comparative analyses by focusing on the subset of species for which data are available. Ultimately, addressing the data bias problem requires greater investment in data collection and dissemination, as well as the developmen</vt:lpwstr>
  </property>
  <property fmtid="{D5CDD505-2E9C-101B-9397-08002B2CF9AE}" pid="2120" name="Mendeley_Bookmark_aeoAo5JSl3_11">
    <vt:lpwstr>t of methodological approaches to effectively correct existing biases.", "author" : [ { "dropping-particle" : "", "family" : "Gonzalez-Suarez", "given" : "Manuela", "non-dropping-particle" : "", "parse-names" : false, "suffix" : "" }, { "dropping-particle</vt:lpwstr>
  </property>
  <property fmtid="{D5CDD505-2E9C-101B-9397-08002B2CF9AE}" pid="2121" name="Mendeley_Bookmark_aeoAo5JSl3_12">
    <vt:lpwstr>" : "", "family" : "Lucas", "given" : "Pablo M", "non-dropping-particle" : "", "parse-names" : false, "suffix" : "" }, { "dropping-particle" : "", "family" : "Revilla", "given" : "Eloy", "non-dropping-particle" : "", "parse-names" : false, "suffix" : "" }</vt:lpwstr>
  </property>
  <property fmtid="{D5CDD505-2E9C-101B-9397-08002B2CF9AE}" pid="2122" name="Mendeley_Bookmark_aeoAo5JSl3_13">
    <vt:lpwstr> ], "container-title" : "The Journal of Animal Ecology", "id" : "ITEM-1", "issued" : { "date-parts" : [ [ "2012" ] ] }, "page" : "1211-22", "title" : "Biases in comparative analyses of extinction risk: mind the gap.", "type" : "article-journal", "volume" </vt:lpwstr>
  </property>
  <property fmtid="{D5CDD505-2E9C-101B-9397-08002B2CF9AE}" pid="2123" name="Mendeley_Bookmark_aeoAo5JSl3_14">
    <vt:lpwstr>: "81" }, "uris" : [ "http://www.mendeley.com/documents/?uuid=7d7e7f22-f6c1-4caf-8cff-263e477abb72" ] } ], "mendeley" : { "formattedCitation" : "(Gonzalez-Suarez &lt;i&gt;et al.&lt;/i&gt;, 2012)", "plainTextFormattedCitation" : "(Gonzalez-Suarez et al., 2012)", "prev</vt:lpwstr>
  </property>
  <property fmtid="{D5CDD505-2E9C-101B-9397-08002B2CF9AE}" pid="2124" name="Mendeley_Bookmark_aeoAo5JSl3_15">
    <vt:lpwstr>iouslyFormattedCitation" : "(Gonzalez-Suarez &lt;i&gt;et al.&lt;/i&gt;, 2012)" }, "properties" : { "noteIndex" : 0 }, "schema" : "https://github.com/citation-style-language/schema/raw/master/csl-citation.json" }</vt:lpwstr>
  </property>
  <property fmtid="{D5CDD505-2E9C-101B-9397-08002B2CF9AE}" pid="2125" name="Mendeley_Bookmark_aeoAo5JSl3_2">
    <vt:lpwstr>ion of what makes a species more prone to extinction by exploring the links between vulnerability and intrinsic species' traits and/or extrinsic factors. This approach requires comprehensive species data but information is rarely available for all species</vt:lpwstr>
  </property>
  <property fmtid="{D5CDD505-2E9C-101B-9397-08002B2CF9AE}" pid="2126" name="Mendeley_Bookmark_aeoAo5JSl3_3">
    <vt:lpwstr> of interest. As a result comparative analyses often rely on subsets of relatively few species that are assumed to be representative samples of the overall studied group. 2. Our study challenges this assumption and quantifies the taxonomic, spatial, and d</vt:lpwstr>
  </property>
  <property fmtid="{D5CDD505-2E9C-101B-9397-08002B2CF9AE}" pid="2127" name="Mendeley_Bookmark_aeoAo5JSl3_4">
    <vt:lpwstr>ata type biases associated with the quantity of data available for 5415 mammalian species using the freely available life-history database PanTHERIA. 3. Moreover, we explore how existing biases influence results of comparative analyses of extinction risk </vt:lpwstr>
  </property>
  <property fmtid="{D5CDD505-2E9C-101B-9397-08002B2CF9AE}" pid="2128" name="Mendeley_Bookmark_aeoAo5JSl3_5">
    <vt:lpwstr>by using subsets of data that attempt to correct for detected biases. In particular, we focus on links between four species' traits commonly linked to vulnerability (distribution range area, adult body mass, population density and gestation length) and co</vt:lpwstr>
  </property>
  <property fmtid="{D5CDD505-2E9C-101B-9397-08002B2CF9AE}" pid="2129" name="Mendeley_Bookmark_aeoAo5JSl3_6">
    <vt:lpwstr>nduct univariate and multivariate analyses to understand how biases affect model predictions. 4. Our results show important biases in data availability with c.22% of mammals completely lacking data. Missing data, which appear to be not missing at random, </vt:lpwstr>
  </property>
  <property fmtid="{D5CDD505-2E9C-101B-9397-08002B2CF9AE}" pid="2130" name="Mendeley_Bookmark_aeoAo5JSl3_7">
    <vt:lpwstr>occur frequently in all traits (14-99% of cases missing). Data availability is explained by intrinsic traits, with larger mammals occupying bigger range areas being the best studied. Importantly, we find that existing biases affect the results of comparat</vt:lpwstr>
  </property>
  <property fmtid="{D5CDD505-2E9C-101B-9397-08002B2CF9AE}" pid="2131" name="Mendeley_Bookmark_aeoAo5JSl3_8">
    <vt:lpwstr>ive analyses by overestimating the risk of extinction and changing which traits are identified as important predictors. 5. Our results raise concerns over our ability to draw general conclusions regarding what makes a species more prone to extinction. Mis</vt:lpwstr>
  </property>
  <property fmtid="{D5CDD505-2E9C-101B-9397-08002B2CF9AE}" pid="2132" name="Mendeley_Bookmark_aeoAo5JSl3_9">
    <vt:lpwstr>sing data represent a prevalent problem in comparative analyses, and unfortunately, because data are not missing at random, conventional approaches to fill data gaps, are not valid or present important challenges. These results show the importance of maki</vt:lpwstr>
  </property>
  <property fmtid="{D5CDD505-2E9C-101B-9397-08002B2CF9AE}" pid="2133" name="Mendeley_Bookmark_afTsgn4WwS_1">
    <vt:lpwstr>ADDIN CSL_CITATION {"citationItems": [{"id": "ITEM-1", "itemData": {"DOI": "http://dx.doi.org/10.1098/rstb.2014.0016", "author": [{"dropping-particle": "", "family": "Jetz", "given": "Walter", "non-dropping-particle": "", "parse-names": false, "suffix": "</vt:lpwstr>
  </property>
  <property fmtid="{D5CDD505-2E9C-101B-9397-08002B2CF9AE}" pid="2134" name="Mendeley_Bookmark_afTsgn4WwS_10">
    <vt:lpwstr>false, "suffix": ""}], "container-title": "Proceeding of the Royal Society B", "id": "ITEM-2", "issued": {"date-parts": [["2000"]]}, "page": "1947-1952", "title": "Predicting extinction risk in declining species.", "type": "article-journal", "volume": "26</vt:lpwstr>
  </property>
  <property fmtid="{D5CDD505-2E9C-101B-9397-08002B2CF9AE}" pid="2135" name="Mendeley_Bookmark_afTsgn4WwS_11">
    <vt:lpwstr>7"}, "uris": ["http://www.mendeley.com/documents/?uuid=0d3b10ef-ea37-4537-96d5-1c3553581a0f"]}, {"id": "ITEM-3", "itemData": {"DOI": "10.1111/j.1365-2699.2007.01772.x", "ISSN": "0305-0270", "author": [{"dropping-particle": "", "family": "Gaston", "given":</vt:lpwstr>
  </property>
  <property fmtid="{D5CDD505-2E9C-101B-9397-08002B2CF9AE}" pid="2136" name="Mendeley_Bookmark_afTsgn4WwS_12">
    <vt:lpwstr> "Kevin J.", "non-dropping-particle": "", "parse-names": false, "suffix": ""}, {"dropping-particle": "", "family": "Chown", "given": "Steven L.", "non-dropping-particle": "", "parse-names": false, "suffix": ""}, {"dropping-particle": "", "family": "Evans"</vt:lpwstr>
  </property>
  <property fmtid="{D5CDD505-2E9C-101B-9397-08002B2CF9AE}" pid="2137" name="Mendeley_Bookmark_afTsgn4WwS_13">
    <vt:lpwstr>, "given": "Karl L.", "non-dropping-particle": "", "parse-names": false, "suffix": ""}], "container-title": "Journal of Biogeography", "id": "ITEM-3", "issued": {"date-parts": [["2008"]]}, "page": "483-500", "title": "Ecogeographical rules: elements of a </vt:lpwstr>
  </property>
  <property fmtid="{D5CDD505-2E9C-101B-9397-08002B2CF9AE}" pid="2138" name="Mendeley_Bookmark_afTsgn4WwS_14">
    <vt:lpwstr>synthesis", "type": "article-journal", "volume": "35"}, "uris": ["http://www.mendeley.com/documents/?uuid=6466543f-5b1d-492b-91d6-6f8cf9083c0e"]}, {"id": "ITEM-4", "itemData": {"DOI": "10.1146/annurev.ecolsys.33.010802.150448", "author": [{"dropping-parti</vt:lpwstr>
  </property>
  <property fmtid="{D5CDD505-2E9C-101B-9397-08002B2CF9AE}" pid="2139" name="Mendeley_Bookmark_afTsgn4WwS_15">
    <vt:lpwstr>cle": "", "family": "Webb", "given": "Campbell O.", "non-dropping-particle": "", "parse-names": false, "suffix": ""}, {"dropping-particle": "", "family": "Ackerly", "given": "David D.", "non-dropping-particle": "", "parse-names": false, "suffix": ""}, {"d</vt:lpwstr>
  </property>
  <property fmtid="{D5CDD505-2E9C-101B-9397-08002B2CF9AE}" pid="2140" name="Mendeley_Bookmark_afTsgn4WwS_16">
    <vt:lpwstr>ropping-particle": "", "family": "Mcpeek", "given": "Mark A.", "non-dropping-particle": "", "parse-names": false, "suffix": ""}, {"dropping-particle": "", "family": "Donoghue", "given": "Michael J.", "non-dropping-particle": "", "parse-names": false, "suf</vt:lpwstr>
  </property>
  <property fmtid="{D5CDD505-2E9C-101B-9397-08002B2CF9AE}" pid="2141" name="Mendeley_Bookmark_afTsgn4WwS_17">
    <vt:lpwstr>fix": ""}], "container-title": "Annual Review of Ecology, Evolution, and Systematics", "id": "ITEM-4", "issued": {"date-parts": [["2002"]]}, "page": "475-505", "title": "Phylogenies and community ecology", "type": "article-journal", "volume": "33"}, "uris</vt:lpwstr>
  </property>
  <property fmtid="{D5CDD505-2E9C-101B-9397-08002B2CF9AE}" pid="2142" name="Mendeley_Bookmark_afTsgn4WwS_18">
    <vt:lpwstr>": ["http://www.mendeley.com/documents/?uuid=1f80bbc2-163f-4125-9fdb-0a1450497383"]}, {"id": "ITEM-5", "itemData": {"DOI": "10.1126/science.1194513", "ISSN": "0036-8075", "author": [{"dropping-particle": "", "family": "Goldberg", "given": "E. E.", "non-dr</vt:lpwstr>
  </property>
  <property fmtid="{D5CDD505-2E9C-101B-9397-08002B2CF9AE}" pid="2143" name="Mendeley_Bookmark_afTsgn4WwS_19">
    <vt:lpwstr>opping-particle": "", "parse-names": false, "suffix": ""}, {"dropping-particle": "", "family": "Kohn", "given": "J. R.", "non-dropping-particle": "", "parse-names": false, "suffix": ""}, {"dropping-particle": "", "family": "Lande", "given": "R.", "non-dro</vt:lpwstr>
  </property>
  <property fmtid="{D5CDD505-2E9C-101B-9397-08002B2CF9AE}" pid="2144" name="Mendeley_Bookmark_afTsgn4WwS_2">
    <vt:lpwstr>"}, {"dropping-particle": "", "family": "Freckleton", "given": "Robert P", "non-dropping-particle": "", "parse-names": false, "suffix": ""}], "container-title": "Philosophical transactions of the Royal Society of London. Series B, Biological sciences", "i</vt:lpwstr>
  </property>
  <property fmtid="{D5CDD505-2E9C-101B-9397-08002B2CF9AE}" pid="2145" name="Mendeley_Bookmark_afTsgn4WwS_20">
    <vt:lpwstr>pping-particle": "", "parse-names": false, "suffix": ""}, {"dropping-particle": "", "family": "Robertson", "given": "K. a.", "non-dropping-particle": "", "parse-names": false, "suffix": ""}, {"dropping-particle": "", "family": "Smith", "given": "S. a.", "</vt:lpwstr>
  </property>
  <property fmtid="{D5CDD505-2E9C-101B-9397-08002B2CF9AE}" pid="2146" name="Mendeley_Bookmark_afTsgn4WwS_21">
    <vt:lpwstr>non-dropping-particle": "", "parse-names": false, "suffix": ""}, {"dropping-particle": "", "family": "Igic", "given": "B.", "non-dropping-particle": "", "parse-names": false, "suffix": ""}], "container-title": "Science", "id": "ITEM-5", "issue": "493", "i</vt:lpwstr>
  </property>
  <property fmtid="{D5CDD505-2E9C-101B-9397-08002B2CF9AE}" pid="2147" name="Mendeley_Bookmark_afTsgn4WwS_22">
    <vt:lpwstr>ssued": {"date-parts": [["2010"]]}, "page": "493-495", "title": "Species selection maintains self-incompatibility", "type": "article-journal", "volume": "330"}, "uris": ["http://www.mendeley.com/documents/?uuid=8aa78591-8582-4a96-bef6-449304c30263"]}, {"i</vt:lpwstr>
  </property>
  <property fmtid="{D5CDD505-2E9C-101B-9397-08002B2CF9AE}" pid="2148" name="Mendeley_Bookmark_afTsgn4WwS_23">
    <vt:lpwstr>d": "ITEM-6", "itemData": {"DOI": "10.1126/science.1238677", "ISBN": "1095-9203 (Electronic)\\r0036-8075 (Linking)", "ISSN": "1095-9203", "PMID": "23896459", "abstract": "The evolution of social monogamy has intrigued biologists for over a century. Here, </vt:lpwstr>
  </property>
  <property fmtid="{D5CDD505-2E9C-101B-9397-08002B2CF9AE}" pid="2149" name="Mendeley_Bookmark_afTsgn4WwS_24">
    <vt:lpwstr>we show that the ancestral condition for all mammalian groups is of solitary individuals and that social monogamy is derived almost exclusively from this social system. The evolution of social monogamy does not appear to have been associated with a high r</vt:lpwstr>
  </property>
  <property fmtid="{D5CDD505-2E9C-101B-9397-08002B2CF9AE}" pid="2150" name="Mendeley_Bookmark_afTsgn4WwS_25">
    <vt:lpwstr>isk of male infanticide, and paternal care is a consequence rather than a cause of social monogamy. Social monogamy has evolved in nonhuman mammals where breeding females are intolerant of each other and female density is low, suggesting that it represent</vt:lpwstr>
  </property>
  <property fmtid="{D5CDD505-2E9C-101B-9397-08002B2CF9AE}" pid="2151" name="Mendeley_Bookmark_afTsgn4WwS_26">
    <vt:lpwstr>s a mating strategy that has developed where males are unable to defend access to multiple females.", "author": [{"dropping-particle": "", "family": "Lukas", "given": "D", "non-dropping-particle": "", "parse-names": false, "suffix": ""}, {"dropping-partic</vt:lpwstr>
  </property>
  <property fmtid="{D5CDD505-2E9C-101B-9397-08002B2CF9AE}" pid="2152" name="Mendeley_Bookmark_afTsgn4WwS_27">
    <vt:lpwstr>le": "", "family": "Clutton-Brock", "given": "T H", "non-dropping-particle": "", "parse-names": false, "suffix": ""}], "container-title": "Science", "id": "ITEM-6", "issued": {"date-parts": [["2013"]]}, "page": "526-30", "title": "The evolution of social </vt:lpwstr>
  </property>
  <property fmtid="{D5CDD505-2E9C-101B-9397-08002B2CF9AE}" pid="2153" name="Mendeley_Bookmark_afTsgn4WwS_28">
    <vt:lpwstr>monogamy in mammals.", "type": "article-journal", "volume": "341"}, "uris": ["http://www.mendeley.com/documents/?uuid=5ccbe4b0-8045-4165-90ee-46a8278c7735"]}], "mendeley": {"formattedCitation": "(Gaston et al. 2008; Goldberg et al. 2010; Jetz and Frecklet</vt:lpwstr>
  </property>
  <property fmtid="{D5CDD505-2E9C-101B-9397-08002B2CF9AE}" pid="2154" name="Mendeley_Bookmark_afTsgn4WwS_29">
    <vt:lpwstr>on 2015; Lukas and Clutton-Brock 2013; Purvis et al. 2000; Webb et al. 2002)", "plainTextFormattedCitation": "(Gaston et al. 2008; Goldberg et al. 2010; Jetz and Freckleton 2015; Lukas and Clutton-Brock 2013; Purvis et al. 2000; Webb et al. 2002)", "previ</vt:lpwstr>
  </property>
  <property fmtid="{D5CDD505-2E9C-101B-9397-08002B2CF9AE}" pid="2155" name="Mendeley_Bookmark_afTsgn4WwS_3">
    <vt:lpwstr>d": "ITEM-1", "issued": {"date-parts": [["2015"]]}, "page": "20140016", "title": "Towards a general framework for predicting threat status of data-deficient species from phylogenetic, spatial and environmental information", "type": "article-journal", "vol</vt:lpwstr>
  </property>
  <property fmtid="{D5CDD505-2E9C-101B-9397-08002B2CF9AE}" pid="2156" name="Mendeley_Bookmark_afTsgn4WwS_30">
    <vt:lpwstr>ouslyFormattedCitation": "(Gaston et al. 2008; Goldberg et al. 2010; Jetz and Freckleton 2015; Lukas and Clutton-Brock 2013; Purvis et al. 2000; Webb et al. 2002)"}, "properties": {"noteIndex": 0}, "schema": "https://github.com/citation-style-language/sch</vt:lpwstr>
  </property>
  <property fmtid="{D5CDD505-2E9C-101B-9397-08002B2CF9AE}" pid="2157" name="Mendeley_Bookmark_afTsgn4WwS_31">
    <vt:lpwstr>ema/raw/master/csl-citation.json"}</vt:lpwstr>
  </property>
  <property fmtid="{D5CDD505-2E9C-101B-9397-08002B2CF9AE}" pid="2158" name="Mendeley_Bookmark_afTsgn4WwS_4">
    <vt:lpwstr>ume": "370"}, "uris": ["http://www.mendeley.com/documents/?uuid=0c7057c5-b72b-401c-af12-f72afd18dc73"]}, {"id": "ITEM-2", "itemData": {"DOI": "10.1098/rspb.2000.1234", "ISBN": "0962-8452", "ISSN": "0962-8452", "PMID": "11075706", "abstract": "What biologi</vt:lpwstr>
  </property>
  <property fmtid="{D5CDD505-2E9C-101B-9397-08002B2CF9AE}" pid="2159" name="Mendeley_Bookmark_afTsgn4WwS_5">
    <vt:lpwstr>cal attributes predispose species to the risk of extinction? There are many hypotheses but so far there has been no systematic analysis for discriminating between them. Using complete phylogenies of contemporary carnivores and primates, we present, to our</vt:lpwstr>
  </property>
  <property fmtid="{D5CDD505-2E9C-101B-9397-08002B2CF9AE}" pid="2160" name="Mendeley_Bookmark_afTsgn4WwS_6">
    <vt:lpwstr> knowledge, the first comparative test showing that high trophic level, low population density slow life history and, in particular, small geographical range size are all significantly and independently associated with a high extinction risk in declining </vt:lpwstr>
  </property>
  <property fmtid="{D5CDD505-2E9C-101B-9397-08002B2CF9AE}" pid="2161" name="Mendeley_Bookmark_afTsgn4WwS_7">
    <vt:lpwstr>species. These traits together explain nearly 50% of the total between-species variation in extinction risk. Much of the remaining variation can be accounted for by external anthropogenic factors that affect species irrespective of their biology.", "autho</vt:lpwstr>
  </property>
  <property fmtid="{D5CDD505-2E9C-101B-9397-08002B2CF9AE}" pid="2162" name="Mendeley_Bookmark_afTsgn4WwS_8">
    <vt:lpwstr>r": [{"dropping-particle": "", "family": "Purvis", "given": "Andy", "non-dropping-particle": "", "parse-names": false, "suffix": ""}, {"dropping-particle": "", "family": "Gittleman", "given": "John L", "non-dropping-particle": "", "parse-names": false, "s</vt:lpwstr>
  </property>
  <property fmtid="{D5CDD505-2E9C-101B-9397-08002B2CF9AE}" pid="2163" name="Mendeley_Bookmark_afTsgn4WwS_9">
    <vt:lpwstr>uffix": ""}, {"dropping-particle": "", "family": "Cowlishaw", "given": "Guy", "non-dropping-particle": "", "parse-names": false, "suffix": ""}, {"dropping-particle": "", "family": "Mace", "given": "Georgina M", "non-dropping-particle": "", "parse-names": </vt:lpwstr>
  </property>
  <property fmtid="{D5CDD505-2E9C-101B-9397-08002B2CF9AE}" pid="2164" name="Mendeley_Bookmark_afc6lHUB3i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2165" name="Mendeley_Bookmark_afc6lHUB3i_10">
    <vt:lpwstr>itation": "(van Buuren 2012)", "previouslyFormattedCitation": "(van Buuren 2012)"}, "properties": {"noteIndex": 0}, "schema": "https://github.com/citation-style-language/schema/raw/master/csl-citation.json"}</vt:lpwstr>
  </property>
  <property fmtid="{D5CDD505-2E9C-101B-9397-08002B2CF9AE}" pid="2166" name="Mendeley_Bookmark_afc6lHUB3i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2167" name="Mendeley_Bookmark_afc6lHUB3i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2168" name="Mendeley_Bookmark_afc6lHUB3i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2169" name="Mendeley_Bookmark_afc6lHUB3i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2170" name="Mendeley_Bookmark_afc6lHUB3i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2171" name="Mendeley_Bookmark_afc6lHUB3i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2172" name="Mendeley_Bookmark_afc6lHUB3i_8">
    <vt:lpwstr> "family": "Buuren", "given": "Stef", "non-dropping-particle": "van", "parse-names": false, "suffix": ""}], "edition": "1", "id": "ITEM-1", "issued": {"date-parts": [["2012"]]}, "number-of-pages": "342", "publisher": "Chapman and Hall/CRC", "publisher-pla</vt:lpwstr>
  </property>
  <property fmtid="{D5CDD505-2E9C-101B-9397-08002B2CF9AE}" pid="2173" name="Mendeley_Bookmark_afc6lHUB3i_9">
    <vt:lpwstr>ce": "Boca Raton, Fl", "title": "Flexible Imputation of Missing Data", "type": "book"}, "uris": ["http://www.mendeley.com/documents/?uuid=c546fe7c-24b9-4c66-9203-bca5f3a3238b"]}], "mendeley": {"formattedCitation": "(van Buuren 2012)", "plainTextFormattedC</vt:lpwstr>
  </property>
  <property fmtid="{D5CDD505-2E9C-101B-9397-08002B2CF9AE}" pid="2174" name="Mendeley_Bookmark_b7EKQywW3f_1">
    <vt:lpwstr>ADDIN CSL_CITATION { "citationItems" : [ { "id" : "ITEM-1", "itemData" : { "ISBN" : "3175723993", "author" : [ { "dropping-particle" : "", "family" : "Little", "given" : "Roderick J A", "non-dropping-particle" : "", "parse-names" : false, "suffix" : "" },</vt:lpwstr>
  </property>
  <property fmtid="{D5CDD505-2E9C-101B-9397-08002B2CF9AE}" pid="2175" name="Mendeley_Bookmark_b7EKQywW3f_10">
    <vt:lpwstr>ook" }, "uris" : [ "http://www.mendeley.com/documents/?uuid=ba850720-7186-4fae-856e-8121cd236bc5" ] } ], "mendeley" : { "formattedCitation" : "(Little &amp; Rubin, 2002; Enders, 2010; Molenberghs &lt;i&gt;et al.&lt;/i&gt;, eds, 2014)", "plainTextFormattedCitation" : "(Li</vt:lpwstr>
  </property>
  <property fmtid="{D5CDD505-2E9C-101B-9397-08002B2CF9AE}" pid="2176" name="Mendeley_Bookmark_b7EKQywW3f_11">
    <vt:lpwstr>ttle &amp; Rubin, 2002; Enders, 2010; Molenberghs et al., eds, 2014)", "previouslyFormattedCitation" : "(Little &amp; Rubin, 2002; Enders, 2010; Molenberghs &lt;i&gt;et al.&lt;/i&gt;, eds, 2014)" }, "properties" : { "noteIndex" : 0 }, "schema" : "https://github.com/citation-</vt:lpwstr>
  </property>
  <property fmtid="{D5CDD505-2E9C-101B-9397-08002B2CF9AE}" pid="2177" name="Mendeley_Bookmark_b7EKQywW3f_12">
    <vt:lpwstr>style-language/schema/raw/master/csl-citation.json" }</vt:lpwstr>
  </property>
  <property fmtid="{D5CDD505-2E9C-101B-9397-08002B2CF9AE}" pid="2178" name="Mendeley_Bookmark_b7EKQywW3f_2">
    <vt:lpwstr> { "dropping-particle" : "", "family" : "Rubin", "given" : "Donald B", "non-dropping-particle" : "", "parse-names" : false, "suffix" : "" } ], "edition" : "2nd editio", "id" : "ITEM-1", "issued" : { "date-parts" : [ [ "2002" ] ] }, "number-of-pages" : "40</vt:lpwstr>
  </property>
  <property fmtid="{D5CDD505-2E9C-101B-9397-08002B2CF9AE}" pid="2179" name="Mendeley_Bookmark_b7EKQywW3f_3">
    <vt:lpwstr>8", "publisher" : "John Wiley &amp; Sons", "publisher-place" : "New Jersey", "title" : "Statistical analysis with missing data", "type" : "book" }, "uris" : [ "http://www.mendeley.com/documents/?uuid=e31e871c-a087-4fef-b52b-53620fcd36ee" ] }, { "id" : "ITEM-2</vt:lpwstr>
  </property>
  <property fmtid="{D5CDD505-2E9C-101B-9397-08002B2CF9AE}" pid="2180" name="Mendeley_Bookmark_b7EKQywW3f_4">
    <vt:lpwstr>", "itemData" : { "ISBN" : "9781606236390", "author" : [ { "dropping-particle" : "", "family" : "Enders", "given" : "Craig K.", "non-dropping-particle" : "", "parse-names" : false, "suffix" : "" } ], "edition" : "1", "id" : "ITEM-2", "issued" : { "date-pa</vt:lpwstr>
  </property>
  <property fmtid="{D5CDD505-2E9C-101B-9397-08002B2CF9AE}" pid="2181" name="Mendeley_Bookmark_b7EKQywW3f_5">
    <vt:lpwstr>rts" : [ [ "2010" ] ] }, "number-of-pages" : "377", "publisher-place" : "New York, NY", "title" : "Applied Missing Data Analysis", "type" : "book" }, "uris" : [ "http://www.mendeley.com/documents/?uuid=5d1bb767-c2ae-4cf1-b842-1128f38d8b00" ] }, { "id" : "</vt:lpwstr>
  </property>
  <property fmtid="{D5CDD505-2E9C-101B-9397-08002B2CF9AE}" pid="2182" name="Mendeley_Bookmark_b7EKQywW3f_6">
    <vt:lpwstr>ITEM-3", "itemData" : { "ISBN" : "1439854610", "edition" : "1\u00ba ed.", "editor" : [ { "dropping-particle" : "", "family" : "Molenberghs", "given" : "Geert", "non-dropping-particle" : "", "parse-names" : false, "suffix" : "" }, { "dropping-particle" : "</vt:lpwstr>
  </property>
  <property fmtid="{D5CDD505-2E9C-101B-9397-08002B2CF9AE}" pid="2183" name="Mendeley_Bookmark_b7EKQywW3f_7">
    <vt:lpwstr>", "family" : "Fitzmaurice", "given" : "Garrett", "non-dropping-particle" : "", "parse-names" : false, "suffix" : "" }, { "dropping-particle" : "", "family" : "Kenward", "given" : "Michael G.", "non-dropping-particle" : "", "parse-names" : false, "suffix"</vt:lpwstr>
  </property>
  <property fmtid="{D5CDD505-2E9C-101B-9397-08002B2CF9AE}" pid="2184" name="Mendeley_Bookmark_b7EKQywW3f_8">
    <vt:lpwstr> : "" }, { "dropping-particle" : "", "family" : "Tsiatis", "given" : "Anastasios", "non-dropping-particle" : "", "parse-names" : false, "suffix" : "" }, { "dropping-particle" : "", "family" : "Verbeke", "given" : "Geert", "non-dropping-particle" : "", "pa</vt:lpwstr>
  </property>
  <property fmtid="{D5CDD505-2E9C-101B-9397-08002B2CF9AE}" pid="2185" name="Mendeley_Bookmark_b7EKQywW3f_9">
    <vt:lpwstr>rse-names" : false, "suffix" : "" } ], "id" : "ITEM-3", "issued" : { "date-parts" : [ [ "2014" ] ] }, "number-of-pages" : "600", "publisher" : "CRC Press", "publisher-place" : "Boca Raton, Fl", "title" : "Handbook of Missing Data Methodology", "type" : "b</vt:lpwstr>
  </property>
  <property fmtid="{D5CDD505-2E9C-101B-9397-08002B2CF9AE}" pid="2186" name="Mendeley_Bookmark_bcQ6LfNZ5V_1">
    <vt:lpwstr>ADDIN CSL_CITATION {"citationItems": [{"id": "ITEM-1", "itemData": {"DOI": "10.1111/j.1461-0248.2009.01314.x", "ISSN": "1461-0248", "PMID": "19473217", "abstract": "The increasing availability of phylogenetic data, computing power and informatics tools ha</vt:lpwstr>
  </property>
  <property fmtid="{D5CDD505-2E9C-101B-9397-08002B2CF9AE}" pid="2187" name="Mendeley_Bookmark_bcQ6LfNZ5V_10">
    <vt:lpwstr>ity ecology and phylogenetic biology.", "type": "article-journal", "volume": "12"}, "uris": ["http://www.mendeley.com/documents/?uuid=a8ac4137-6fe9-44f3-9e1c-a8874a6ec791"]}, {"id": "ITEM-2", "itemData": {"DOI": "10.1111/j.2041-210X.2012.00196.x", "ISBN":</vt:lpwstr>
  </property>
  <property fmtid="{D5CDD505-2E9C-101B-9397-08002B2CF9AE}" pid="2188" name="Mendeley_Bookmark_bcQ6LfNZ5V_11">
    <vt:lpwstr> "2041-210X", "ISSN": "2041210X", "abstract": "Phylogenetic signal is the tendency of related species to resemble each other more than species drawn at randomfromthe same tree. This pattern is of considerable interest in a range of ecological and evolutio</vt:lpwstr>
  </property>
  <property fmtid="{D5CDD505-2E9C-101B-9397-08002B2CF9AE}" pid="2189" name="Mendeley_Bookmark_bcQ6LfNZ5V_12">
    <vt:lpwstr>nary research areas, and various indices have been proposed for quantifying it. Unfortunately, these indices often lead to contrasting results, and guidelines for choosing themost appro- priate index are lacking. Here, we compare the performance of four c</vt:lpwstr>
  </property>
  <property fmtid="{D5CDD505-2E9C-101B-9397-08002B2CF9AE}" pid="2190" name="Mendeley_Bookmark_bcQ6LfNZ5V_13">
    <vt:lpwstr>ommonly used indices using simulated data. Data were generated with numerical simulations of trait evolution along phylogenetic trees under a variety of evolutionary models. Weinvestigated the sensitivity of the approaches to the size of phylogenies, the </vt:lpwstr>
  </property>
  <property fmtid="{D5CDD505-2E9C-101B-9397-08002B2CF9AE}" pid="2191" name="Mendeley_Bookmark_bcQ6LfNZ5V_14">
    <vt:lpwstr>resolution of tree structure and the availability of branch length information, examining both the response of the selected indices and the power of the associated statistical tests. We found that under a Brownian motion (BM) model of trait evolution, Abo</vt:lpwstr>
  </property>
  <property fmtid="{D5CDD505-2E9C-101B-9397-08002B2CF9AE}" pid="2192" name="Mendeley_Bookmark_bcQ6LfNZ5V_15">
    <vt:lpwstr>uheif\u2019s Cmean and Pagel\u2019s k performed well and substantially better than Moran\u2019s I and Blomberg\u2019s K.Pagel\u2019s k provided a reliable effect size measure and performed better for discriminating between more complex models of trait evo</vt:lpwstr>
  </property>
  <property fmtid="{D5CDD505-2E9C-101B-9397-08002B2CF9AE}" pid="2193" name="Mendeley_Bookmark_bcQ6LfNZ5V_16">
    <vt:lpwstr>lution, but was computationally more demanding than Abouheif\u2019s Cmean. Blomberg\u2019sKwasmost suitable to capture the effects of changing evolutionary rates in simu- lation experiments. Interestingly, sample size influenced not only the uncertainty b</vt:lpwstr>
  </property>
  <property fmtid="{D5CDD505-2E9C-101B-9397-08002B2CF9AE}" pid="2194" name="Mendeley_Bookmark_bcQ6LfNZ5V_17">
    <vt:lpwstr>ut also the expected values ofmost indices,while polytomies and missing branch length information had only negligible impacts. We propose guidelines for choosing among indices, depending on (a) their sensitivity to true underlying patterns of phylogenetic</vt:lpwstr>
  </property>
  <property fmtid="{D5CDD505-2E9C-101B-9397-08002B2CF9AE}" pid="2195" name="Mendeley_Bookmark_bcQ6LfNZ5V_18">
    <vt:lpwstr> signal, (b) whether a test or a quantitative measure is required and (c) their sensitivities to different topologies of phylogenies. These guidelines aimto better assess phylogenetic signal and distinguish it fromrandomtrait distributions. They were deve</vt:lpwstr>
  </property>
  <property fmtid="{D5CDD505-2E9C-101B-9397-08002B2CF9AE}" pid="2196" name="Mendeley_Bookmark_bcQ6LfNZ5V_19">
    <vt:lpwstr>loped under the assumption of BM, and additional simulations with more complex trait evolution models show that they are to a certain degree generalizable. They are particularly useful in comparative analyses, when requiring a proxy for niche similarity, </vt:lpwstr>
  </property>
  <property fmtid="{D5CDD505-2E9C-101B-9397-08002B2CF9AE}" pid="2197" name="Mendeley_Bookmark_bcQ6LfNZ5V_2">
    <vt:lpwstr>s facilitated a rapid expansion of studies that apply phylogenetic data and methods to community ecology. Several key areas are reviewed in which phylogenetic information helps to resolve long-standing controversies in community ecology, challenges previo</vt:lpwstr>
  </property>
  <property fmtid="{D5CDD505-2E9C-101B-9397-08002B2CF9AE}" pid="2198" name="Mendeley_Bookmark_bcQ6LfNZ5V_20">
    <vt:lpwstr>and in con- servation studies that explore phylogenetic loss associated with extinction risks of specific clades.", "author": [{"dropping-particle": "", "family": "M\u00fcnkem\u00fcller", "given": "Tamara", "non-dropping-particle": "", "parse-names": fals</vt:lpwstr>
  </property>
  <property fmtid="{D5CDD505-2E9C-101B-9397-08002B2CF9AE}" pid="2199" name="Mendeley_Bookmark_bcQ6LfNZ5V_21">
    <vt:lpwstr>e, "suffix": ""}, {"dropping-particle": "", "family": "Lavergne", "given": "S\u00e9bastien", "non-dropping-particle": "", "parse-names": false, "suffix": ""}, {"dropping-particle": "", "family": "Bzeznik", "given": "Bruno", "non-dropping-particle": "", "p</vt:lpwstr>
  </property>
  <property fmtid="{D5CDD505-2E9C-101B-9397-08002B2CF9AE}" pid="2200" name="Mendeley_Bookmark_bcQ6LfNZ5V_22">
    <vt:lpwstr>arse-names": false, "suffix": ""}, {"dropping-particle": "", "family": "Dray", "given": "St\u00e9phane", "non-dropping-particle": "", "parse-names": false, "suffix": ""}, {"dropping-particle": "", "family": "Jombart", "given": "Thibaut", "non-dropping-par</vt:lpwstr>
  </property>
  <property fmtid="{D5CDD505-2E9C-101B-9397-08002B2CF9AE}" pid="2201" name="Mendeley_Bookmark_bcQ6LfNZ5V_23">
    <vt:lpwstr>ticle": "", "parse-names": false, "suffix": ""}, {"dropping-particle": "", "family": "Schiffers", "given": "Katja", "non-dropping-particle": "", "parse-names": false, "suffix": ""}, {"dropping-particle": "", "family": "Thuiller", "given": "Wilfried", "non</vt:lpwstr>
  </property>
  <property fmtid="{D5CDD505-2E9C-101B-9397-08002B2CF9AE}" pid="2202" name="Mendeley_Bookmark_bcQ6LfNZ5V_24">
    <vt:lpwstr>-dropping-particle": "", "parse-names": false, "suffix": ""}], "container-title": "Methods in Ecology and Evolution", "id": "ITEM-2", "issued": {"date-parts": [["2012"]]}, "page": "743-756", "title": "How to measure and test phylogenetic signal", "type": </vt:lpwstr>
  </property>
  <property fmtid="{D5CDD505-2E9C-101B-9397-08002B2CF9AE}" pid="2203" name="Mendeley_Bookmark_bcQ6LfNZ5V_25">
    <vt:lpwstr>"article-journal", "volume": "3"}, "uris": ["http://www.mendeley.com/documents/?uuid=c2a2ed6e-bf71-4206-8158-cb6d16a3a901"]}], "mendeley": {"formattedCitation": "(Cavender-Bares et al. 2009; M\u00fcnkem\u00fcller et al. 2012)", "plainTextFormattedCitation</vt:lpwstr>
  </property>
  <property fmtid="{D5CDD505-2E9C-101B-9397-08002B2CF9AE}" pid="2204" name="Mendeley_Bookmark_bcQ6LfNZ5V_26">
    <vt:lpwstr>": "(Cavender-Bares et al. 2009; M\u00fcnkem\u00fcller et al. 2012)", "previouslyFormattedCitation": "(Cavender-Bares et al. 2009; M\u00fcnkem\u00fcller et al. 2012)"}, "properties": {"noteIndex": 0}, "schema": "https://github.com/citation-style-language/</vt:lpwstr>
  </property>
  <property fmtid="{D5CDD505-2E9C-101B-9397-08002B2CF9AE}" pid="2205" name="Mendeley_Bookmark_bcQ6LfNZ5V_27">
    <vt:lpwstr>schema/raw/master/csl-citation.json"}</vt:lpwstr>
  </property>
  <property fmtid="{D5CDD505-2E9C-101B-9397-08002B2CF9AE}" pid="2206" name="Mendeley_Bookmark_bcQ6LfNZ5V_3">
    <vt:lpwstr>us assumptions, and opens new areas of investigation. In particular, studies in phylogenetic community ecology have helped to reveal the multitude of processes driving community assembly and have demonstrated the importance of evolution in the assembly pr</vt:lpwstr>
  </property>
  <property fmtid="{D5CDD505-2E9C-101B-9397-08002B2CF9AE}" pid="2207" name="Mendeley_Bookmark_bcQ6LfNZ5V_4">
    <vt:lpwstr>ocess. Phylogenetic approaches have also increased understanding of the consequences of community interactions for speciation, adaptation and extinction. Finally, phylogenetic community structure and composition holds promise for predicting ecosystem proc</vt:lpwstr>
  </property>
  <property fmtid="{D5CDD505-2E9C-101B-9397-08002B2CF9AE}" pid="2208" name="Mendeley_Bookmark_bcQ6LfNZ5V_5">
    <vt:lpwstr>esses and impacts of global change. Major challenges to advancing these areas remain. In particular, determining the extent to which ecologically relevant traits are phylogenetically conserved or convergent, and over what temporal scale, is critical to un</vt:lpwstr>
  </property>
  <property fmtid="{D5CDD505-2E9C-101B-9397-08002B2CF9AE}" pid="2209" name="Mendeley_Bookmark_bcQ6LfNZ5V_6">
    <vt:lpwstr>derstanding the causes of community phylogenetic structure and its evolutionary and ecosystem consequences. Harnessing phylogenetic information to understand and forecast changes in diversity and dynamics of communities is a critical step in managing and </vt:lpwstr>
  </property>
  <property fmtid="{D5CDD505-2E9C-101B-9397-08002B2CF9AE}" pid="2210" name="Mendeley_Bookmark_bcQ6LfNZ5V_7">
    <vt:lpwstr>restoring the Earth's biota in a time of rapid global change.", "author": [{"dropping-particle": "", "family": "Cavender-Bares", "given": "Jeannine", "non-dropping-particle": "", "parse-names": false, "suffix": ""}, {"dropping-particle": "", "family": "Ko</vt:lpwstr>
  </property>
  <property fmtid="{D5CDD505-2E9C-101B-9397-08002B2CF9AE}" pid="2211" name="Mendeley_Bookmark_bcQ6LfNZ5V_8">
    <vt:lpwstr>zak", "given": "Kenneth H.", "non-dropping-particle": "", "parse-names": false, "suffix": ""}, {"dropping-particle": "", "family": "Fine", "given": "Paul V. A.", "non-dropping-particle": "", "parse-names": false, "suffix": ""}, {"dropping-particle": "", "</vt:lpwstr>
  </property>
  <property fmtid="{D5CDD505-2E9C-101B-9397-08002B2CF9AE}" pid="2212" name="Mendeley_Bookmark_bcQ6LfNZ5V_9">
    <vt:lpwstr>family": "Kembel", "given": "Steven W.", "non-dropping-particle": "", "parse-names": false, "suffix": ""}], "container-title": "Ecology letters", "id": "ITEM-1", "issued": {"date-parts": [["2009", "7"]]}, "page": "693-715", "title": "The merging of commun</vt:lpwstr>
  </property>
  <property fmtid="{D5CDD505-2E9C-101B-9397-08002B2CF9AE}" pid="2213" name="Mendeley_Bookmark_cSWq2cC8I1_1">
    <vt:lpwstr>ADDIN CSL_CITATION {"citationItems": [{"id": "ITEM-1", "itemData": {"author": [{"dropping-particle": "", "family": "Diniz-Filho", "given": "Jose Alexandre Felizola", "non-dropping-particle": "", "parse-names": false, "suffix": ""}, {"dropping-particle": "</vt:lpwstr>
  </property>
  <property fmtid="{D5CDD505-2E9C-101B-9397-08002B2CF9AE}" pid="2214" name="Mendeley_Bookmark_cSWq2cC8I1_2">
    <vt:lpwstr>", "family": "Sant'Ana", "given": "Carlos Eduardo Ramos", "non-dropping-particle": "", "parse-names": false, "suffix": ""}, {"dropping-particle": "", "family": "Bini", "given": "Luis Mauricio", "non-dropping-particle": "", "parse-names": false, "suffix": </vt:lpwstr>
  </property>
  <property fmtid="{D5CDD505-2E9C-101B-9397-08002B2CF9AE}" pid="2215" name="Mendeley_Bookmark_cSWq2cC8I1_3">
    <vt:lpwstr>""}], "container-title": "Evolution", "id": "ITEM-1", "issue": "5", "issued": {"date-parts": [["1998"]]}, "page": "1247-1262", "title": "An Eigenvector Method for estimating Phylogenetic Inertia", "type": "article-journal", "volume": "52"}, "uris": ["http</vt:lpwstr>
  </property>
  <property fmtid="{D5CDD505-2E9C-101B-9397-08002B2CF9AE}" pid="2216" name="Mendeley_Bookmark_cSWq2cC8I1_4">
    <vt:lpwstr>://www.mendeley.com/documents/?uuid=9417bd25-3366-45df-85b3-fa293bc9ede3"]}, {"id": "ITEM-2", "itemData": {"DOI": "10.1111/2041-210X.12111", "ISSN": "2041210X", "author": [{"dropping-particle": "", "family": "Gu\u00e9nard", "given": "Guillaume", "non-drop</vt:lpwstr>
  </property>
  <property fmtid="{D5CDD505-2E9C-101B-9397-08002B2CF9AE}" pid="2217" name="Mendeley_Bookmark_cSWq2cC8I1_5">
    <vt:lpwstr>ping-particle": "", "parse-names": false, "suffix": ""}, {"dropping-particle": "", "family": "Legendre", "given": "Pierre", "non-dropping-particle": "", "parse-names": false, "suffix": ""}, {"dropping-particle": "", "family": "Peres-Neto", "given": "Pedro</vt:lpwstr>
  </property>
  <property fmtid="{D5CDD505-2E9C-101B-9397-08002B2CF9AE}" pid="2218" name="Mendeley_Bookmark_cSWq2cC8I1_6">
    <vt:lpwstr>", "non-dropping-particle": "", "parse-names": false, "suffix": ""}], "container-title": "Methods in Ecology and Evolution", "id": "ITEM-2", "issue": "12", "issued": {"date-parts": [["2013", "12", "23"]]}, "page": "1120-1131", "title": "Phylogenetic eigen</vt:lpwstr>
  </property>
  <property fmtid="{D5CDD505-2E9C-101B-9397-08002B2CF9AE}" pid="2219" name="Mendeley_Bookmark_cSWq2cC8I1_7">
    <vt:lpwstr>vector maps: a framework to model and predict species traits", "type": "article-journal", "volume": "4"}, "uris": ["http://www.mendeley.com/documents/?uuid=2d1a424b-47af-4b2d-a862-70b27aa18dcd"]}], "mendeley": {"formattedCitation": "(Diniz-Filho et al. 19</vt:lpwstr>
  </property>
  <property fmtid="{D5CDD505-2E9C-101B-9397-08002B2CF9AE}" pid="2220" name="Mendeley_Bookmark_cSWq2cC8I1_8">
    <vt:lpwstr>98; Gu\u00e9nard et al. 2013)", "plainTextFormattedCitation": "(Diniz-Filho et al. 1998; Gu\u00e9nard et al. 2013)", "previouslyFormattedCitation": "(Diniz-Filho et al. 1998; Gu\u00e9nard et al. 2013)"}, "properties": {"noteIndex": 0}, "schema": "https://</vt:lpwstr>
  </property>
  <property fmtid="{D5CDD505-2E9C-101B-9397-08002B2CF9AE}" pid="2221" name="Mendeley_Bookmark_cSWq2cC8I1_9">
    <vt:lpwstr>github.com/citation-style-language/schema/raw/master/csl-citation.json"}</vt:lpwstr>
  </property>
  <property fmtid="{D5CDD505-2E9C-101B-9397-08002B2CF9AE}" pid="2222" name="Mendeley_Bookmark_cdY7lAHFFJ_1">
    <vt:lpwstr>ADDIN CSL_CITATION {"citationItems": [{"id": "ITEM-1", "itemData": {"ISBN": "9781606236390", "author": [{"dropping-particle": "", "family": "Enders", "given": "Craig K.", "non-dropping-particle": "", "parse-names": false, "suffix": ""}], "edition": "1", "</vt:lpwstr>
  </property>
  <property fmtid="{D5CDD505-2E9C-101B-9397-08002B2CF9AE}" pid="2223" name="Mendeley_Bookmark_cdY7lAHFFJ_10">
    <vt:lpwstr> "Stef", "non-dropping-particle": "van", "parse-names": false, "suffix": ""}], "edition": "1", "id": "ITEM-2", "issued": {"date-parts": [["2012"]]}, "number-of-pages": "342", "publisher": "Chapman and Hall/CRC", "publisher-place": "Boca Raton, Fl", "title</vt:lpwstr>
  </property>
  <property fmtid="{D5CDD505-2E9C-101B-9397-08002B2CF9AE}" pid="2224" name="Mendeley_Bookmark_cdY7lAHFFJ_11">
    <vt:lpwstr>": "Flexible Imputation of Missing Data", "type": "book"}, "uris": ["http://www.mendeley.com/documents/?uuid=c546fe7c-24b9-4c66-9203-bca5f3a3238b"]}, {"id": "ITEM-3", "itemData": {"author": [{"dropping-particle": "", "family": "Rubin", "given": "D.B", "no</vt:lpwstr>
  </property>
  <property fmtid="{D5CDD505-2E9C-101B-9397-08002B2CF9AE}" pid="2225" name="Mendeley_Bookmark_cdY7lAHFFJ_12">
    <vt:lpwstr>n-dropping-particle": "", "parse-names": false, "suffix": ""}], "container-title": "Biometrika", "id": "ITEM-3", "issue": "3", "issued": {"date-parts": [["1976"]]}, "page": "581-592", "title": "Inference and missing data", "type": "article-journal", "volu</vt:lpwstr>
  </property>
  <property fmtid="{D5CDD505-2E9C-101B-9397-08002B2CF9AE}" pid="2226" name="Mendeley_Bookmark_cdY7lAHFFJ_13">
    <vt:lpwstr>me": "63"}, "uris": ["http://www.mendeley.com/documents/?uuid=a43dc241-f035-41f4-9a0d-d0a4e08d0898"]}], "mendeley": {"formattedCitation": "(Enders 2010; Rubin 1976; van Buuren 2012)", "plainTextFormattedCitation": "(Enders 2010; Rubin 1976; van Buuren 201</vt:lpwstr>
  </property>
  <property fmtid="{D5CDD505-2E9C-101B-9397-08002B2CF9AE}" pid="2227" name="Mendeley_Bookmark_cdY7lAHFFJ_14">
    <vt:lpwstr>2)", "previouslyFormattedCitation": "(Enders 2010; Rubin 1976; van Buuren 2012)"}, "properties": {"noteIndex": 0}, "schema": "https://github.com/citation-style-language/schema/raw/master/csl-citation.json"}</vt:lpwstr>
  </property>
  <property fmtid="{D5CDD505-2E9C-101B-9397-08002B2CF9AE}" pid="2228" name="Mendeley_Bookmark_cdY7lAHFFJ_2">
    <vt:lpwstr>id": "ITEM-1", "issued": {"date-parts": [["2010"]]}, "number-of-pages": "377", "publisher-place": "New York, NY", "title": "Applied Missing Data Analysis", "type": "book"}, "uris": ["http://www.mendeley.com/documents/?uuid=5d1bb767-c2ae-4cf1-b842-1128f38d</vt:lpwstr>
  </property>
  <property fmtid="{D5CDD505-2E9C-101B-9397-08002B2CF9AE}" pid="2229" name="Mendeley_Bookmark_cdY7lAHFFJ_3">
    <vt:lpwstr>8b00"]}, {"id": "ITEM-2", "itemData": {"DOI": "10.1201/b11826", "ISBN": "9781439868249", "abstract": "Missing data form a problem in every scientific discipline, yet the techniques required to handle them are complicated and often lacking. One of the grea</vt:lpwstr>
  </property>
  <property fmtid="{D5CDD505-2E9C-101B-9397-08002B2CF9AE}" pid="2230" name="Mendeley_Bookmark_cdY7lAHFFJ_4">
    <vt:lpwstr>t ideas in statistical science\u2014multiple imputation\u2014fills gaps in the data with plausible values, the uncertainty of which is coded in the data itself. It also solves other problems, many of which are missing data problems in disguise. Flexible I</vt:lpwstr>
  </property>
  <property fmtid="{D5CDD505-2E9C-101B-9397-08002B2CF9AE}" pid="2231" name="Mendeley_Bookmark_cdY7lAHFFJ_5">
    <vt:lpwstr>mputation of Missing Data is supported by many examples using real data taken from the author's vast experience of collaborative research, and presents a practical guide for handling missing data under the framework of multiple imputation. Furthermore, de</vt:lpwstr>
  </property>
  <property fmtid="{D5CDD505-2E9C-101B-9397-08002B2CF9AE}" pid="2232" name="Mendeley_Bookmark_cdY7lAHFFJ_6">
    <vt:lpwstr>tailed guidance of implementation in R using the author\u2019s package {MICE} is included throughout the book. Assuming familiarity with basic statistical concepts and multivariate methods, Flexible Imputation of Missing Data is intended for two audiences</vt:lpwstr>
  </property>
  <property fmtid="{D5CDD505-2E9C-101B-9397-08002B2CF9AE}" pid="2233" name="Mendeley_Bookmark_cdY7lAHFFJ_7">
    <vt:lpwstr>: (Bio)statisticians, epidemiologists, and methodologists in the social and health sciences Substantive researchers who do not call themselves statisticians, but who possess the necessary skills to understand the principles and to follow the recipes This </vt:lpwstr>
  </property>
  <property fmtid="{D5CDD505-2E9C-101B-9397-08002B2CF9AE}" pid="2234" name="Mendeley_Bookmark_cdY7lAHFFJ_8">
    <vt:lpwstr>graduate-tested book avoids mathematical and technical details as much as possible: formulas are accompanied by a verbal statement that explains the formula in layperson terms. Readers less concerned with the theoretical underpinnings will be able to pick</vt:lpwstr>
  </property>
  <property fmtid="{D5CDD505-2E9C-101B-9397-08002B2CF9AE}" pid="2235" name="Mendeley_Bookmark_cdY7lAHFFJ_9">
    <vt:lpwstr> up the general idea, and technical material is available for those who desire deeper understanding. The analyses can be replicated in R using a dedicated package developed by the author.", "author": [{"dropping-particle": "", "family": "Buuren", "given":</vt:lpwstr>
  </property>
  <property fmtid="{D5CDD505-2E9C-101B-9397-08002B2CF9AE}" pid="2236" name="Mendeley_Bookmark_cfac7tIrxm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2237" name="Mendeley_Bookmark_cfac7tIrxm_10">
    <vt:lpwstr>itation": "(van Buuren 2012)", "previouslyFormattedCitation": "(van Buuren 2012)"}, "properties": {"noteIndex": 0}, "schema": "https://github.com/citation-style-language/schema/raw/master/csl-citation.json"}</vt:lpwstr>
  </property>
  <property fmtid="{D5CDD505-2E9C-101B-9397-08002B2CF9AE}" pid="2238" name="Mendeley_Bookmark_cfac7tIrxm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2239" name="Mendeley_Bookmark_cfac7tIrxm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2240" name="Mendeley_Bookmark_cfac7tIrxm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2241" name="Mendeley_Bookmark_cfac7tIrxm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2242" name="Mendeley_Bookmark_cfac7tIrxm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2243" name="Mendeley_Bookmark_cfac7tIrxm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2244" name="Mendeley_Bookmark_cfac7tIrxm_8">
    <vt:lpwstr> "family": "Buuren", "given": "Stef", "non-dropping-particle": "van", "parse-names": false, "suffix": ""}], "edition": "1", "id": "ITEM-1", "issued": {"date-parts": [["2012"]]}, "number-of-pages": "342", "publisher": "Chapman and Hall/CRC", "publisher-pla</vt:lpwstr>
  </property>
  <property fmtid="{D5CDD505-2E9C-101B-9397-08002B2CF9AE}" pid="2245" name="Mendeley_Bookmark_cfac7tIrxm_9">
    <vt:lpwstr>ce": "Boca Raton, Fl", "title": "Flexible Imputation of Missing Data", "type": "book"}, "uris": ["http://www.mendeley.com/documents/?uuid=c546fe7c-24b9-4c66-9203-bca5f3a3238b"]}], "mendeley": {"formattedCitation": "(van Buuren 2012)", "plainTextFormattedC</vt:lpwstr>
  </property>
  <property fmtid="{D5CDD505-2E9C-101B-9397-08002B2CF9AE}" pid="2246" name="Mendeley_Bookmark_csYbo20hXA_1">
    <vt:lpwstr>ADDIN CSL_CITATION { "citationItems" : [ { "id" : "ITEM-1", "itemData" : { "DOI" : "10.1111/2041-210X.12111", "ISSN" : "2041210X", "author" : [ { "dropping-particle" : "", "family" : "Gu\u00e9nard", "given" : "Guillaume", "non-dropping-particle" : "", "pa</vt:lpwstr>
  </property>
  <property fmtid="{D5CDD505-2E9C-101B-9397-08002B2CF9AE}" pid="2247" name="Mendeley_Bookmark_csYbo20hXA_10">
    <vt:lpwstr>lyzing the spatial distribution of function has resulted in very sparse data matrices thereby limiting progress. Identifying robust methodologies to gap fi ll or impute trait values in these databases is an important objective. Here I argue that existing </vt:lpwstr>
  </property>
  <property fmtid="{D5CDD505-2E9C-101B-9397-08002B2CF9AE}" pid="2248" name="Mendeley_Bookmark_csYbo20hXA_11">
    <vt:lpwstr>statistical tools from phylogenetic comparative methods can be used to rapidly impute values into global plant functional trait databases due to the large amount of phylogenetic signal often in trait data. In particular, statistical models of phylogenetic</vt:lpwstr>
  </property>
  <property fmtid="{D5CDD505-2E9C-101B-9397-08002B2CF9AE}" pid="2249" name="Mendeley_Bookmark_csYbo20hXA_12">
    <vt:lpwstr> signal in traits can be generated from existing data and used to predict missing values of closely related species often with a high degree of accuracy thereby facilitating the continental-scale mapping of plant function. Despite the promise of this appr</vt:lpwstr>
  </property>
  <property fmtid="{D5CDD505-2E9C-101B-9397-08002B2CF9AE}" pid="2250" name="Mendeley_Bookmark_csYbo20hXA_13">
    <vt:lpwstr>oach, I also discuss potential pitfalls and future challenges that will need to be addressed. Th", "author" : [ { "dropping-particle" : "", "family" : "Swenson", "given" : "Nathan G.", "non-dropping-particle" : "", "parse-names" : false, "suffix" : "" } ]</vt:lpwstr>
  </property>
  <property fmtid="{D5CDD505-2E9C-101B-9397-08002B2CF9AE}" pid="2251" name="Mendeley_Bookmark_csYbo20hXA_14">
    <vt:lpwstr>, "container-title" : "Ecography", "id" : "ITEM-3", "issue" : "July 2013", "issued" : { "date-parts" : [ [ "2014" ] ] }, "page" : "105-110", "title" : "Phylogenetic imputation of plant functional trait databases", "type" : "article-journal", "volume" : "3</vt:lpwstr>
  </property>
  <property fmtid="{D5CDD505-2E9C-101B-9397-08002B2CF9AE}" pid="2252" name="Mendeley_Bookmark_csYbo20hXA_15">
    <vt:lpwstr>7" }, "uris" : [ "http://www.mendeley.com/documents/?uuid=0675ab2d-f8cc-48da-b84c-cab0790a1bd7" ] }, { "id" : "ITEM-4", "itemData" : { "DOI" : "10.1111/2041-210X.12232", "ISSN" : "2041210X", "PMID" : "18823677", "author" : [ { "dropping-particle" : "", "f</vt:lpwstr>
  </property>
  <property fmtid="{D5CDD505-2E9C-101B-9397-08002B2CF9AE}" pid="2253" name="Mendeley_Bookmark_csYbo20hXA_16">
    <vt:lpwstr>amily" : "Penone", "given" : "Caterina", "non-dropping-particle" : "", "parse-names" : false, "suffix" : "" }, { "dropping-particle" : "", "family" : "Davidson", "given" : "Ana D.", "non-dropping-particle" : "", "parse-names" : false, "suffix" : "" }, { "</vt:lpwstr>
  </property>
  <property fmtid="{D5CDD505-2E9C-101B-9397-08002B2CF9AE}" pid="2254" name="Mendeley_Bookmark_csYbo20hXA_17">
    <vt:lpwstr>dropping-particle" : "", "family" : "Shoemaker", "given" : "Kevin T.", "non-dropping-particle" : "", "parse-names" : false, "suffix" : "" }, { "dropping-particle" : "Di", "family" : "Marco", "given" : "Moreno", "non-dropping-particle" : "", "parse-names" </vt:lpwstr>
  </property>
  <property fmtid="{D5CDD505-2E9C-101B-9397-08002B2CF9AE}" pid="2255" name="Mendeley_Bookmark_csYbo20hXA_18">
    <vt:lpwstr>: false, "suffix" : "" }, { "dropping-particle" : "", "family" : "Rondinini", "given" : "Carlo", "non-dropping-particle" : "", "parse-names" : false, "suffix" : "" }, { "dropping-particle" : "", "family" : "Brooks", "given" : "Thomas M.", "non-dropping-pa</vt:lpwstr>
  </property>
  <property fmtid="{D5CDD505-2E9C-101B-9397-08002B2CF9AE}" pid="2256" name="Mendeley_Bookmark_csYbo20hXA_19">
    <vt:lpwstr>rticle" : "", "parse-names" : false, "suffix" : "" }, { "dropping-particle" : "", "family" : "Young", "given" : "Bruce E.", "non-dropping-particle" : "", "parse-names" : false, "suffix" : "" }, { "dropping-particle" : "", "family" : "Graham", "given" : "C</vt:lpwstr>
  </property>
  <property fmtid="{D5CDD505-2E9C-101B-9397-08002B2CF9AE}" pid="2257" name="Mendeley_Bookmark_csYbo20hXA_2">
    <vt:lpwstr>rse-names" : false, "suffix" : "" }, { "dropping-particle" : "", "family" : "Legendre", "given" : "Pierre", "non-dropping-particle" : "", "parse-names" : false, "suffix" : "" }, { "dropping-particle" : "", "family" : "Peres-Neto", "given" : "Pedro", "non-</vt:lpwstr>
  </property>
  <property fmtid="{D5CDD505-2E9C-101B-9397-08002B2CF9AE}" pid="2258" name="Mendeley_Bookmark_csYbo20hXA_20">
    <vt:lpwstr>atherine H.", "non-dropping-particle" : "", "parse-names" : false, "suffix" : "" }, { "dropping-particle" : "", "family" : "Costa", "given" : "Gabriel C.", "non-dropping-particle" : "", "parse-names" : false, "suffix" : "" } ], "container-title" : "Method</vt:lpwstr>
  </property>
  <property fmtid="{D5CDD505-2E9C-101B-9397-08002B2CF9AE}" pid="2259" name="Mendeley_Bookmark_csYbo20hXA_21">
    <vt:lpwstr>s in Ecology and Evolution", "id" : "ITEM-4", "issue" : "9", "issued" : { "date-parts" : [ [ "2014" ] ] }, "page" : "961-970", "title" : "Imputation of missing data in life-history traits datasets: which approach performs the best?", "type" : "article-jou</vt:lpwstr>
  </property>
  <property fmtid="{D5CDD505-2E9C-101B-9397-08002B2CF9AE}" pid="2260" name="Mendeley_Bookmark_csYbo20hXA_22">
    <vt:lpwstr>rnal", "volume" : "5" }, "uris" : [ "http://www.mendeley.com/documents/?uuid=504b4fc7-2d5b-48c1-b3f3-b39f05c8ec9e" ] }, { "id" : "ITEM-5", "itemData" : { "DOI" : "10.1111/ecog.03480", "ISBN" : "09067590", "ISSN" : "16000587", "abstract" : "Phylogenetic im</vt:lpwstr>
  </property>
  <property fmtid="{D5CDD505-2E9C-101B-9397-08002B2CF9AE}" pid="2261" name="Mendeley_Bookmark_csYbo20hXA_23">
    <vt:lpwstr>putation has recently emerged as a potentially powerful tool for predicting missing data in functional traits datasets. As such, understanding the limitations of phylogenetic modelling in predicting trait values is critical if we are to use them in subseq</vt:lpwstr>
  </property>
  <property fmtid="{D5CDD505-2E9C-101B-9397-08002B2CF9AE}" pid="2262" name="Mendeley_Bookmark_csYbo20hXA_24">
    <vt:lpwstr>uent analyses. Previous studies have focused on the relationship between phylogenetic signal and clade-level prediction accuracy, yet variability in prediction accuracy among individual tips of phylogenies remains largely unexplored. Here, we used simulat</vt:lpwstr>
  </property>
  <property fmtid="{D5CDD505-2E9C-101B-9397-08002B2CF9AE}" pid="2263" name="Mendeley_Bookmark_csYbo20hXA_25">
    <vt:lpwstr>ions of trait evolution along the branches of phylogenetic trees to show how the accuracy of phylogenetic imputations is influenced by the combined effects of (1) the amount of phylogenetic signal in the traits and (2) the branch length of the tips to be </vt:lpwstr>
  </property>
  <property fmtid="{D5CDD505-2E9C-101B-9397-08002B2CF9AE}" pid="2264" name="Mendeley_Bookmark_csYbo20hXA_26">
    <vt:lpwstr>imputed. Specifically, we conducted cross-validation trials to estimate the variability in prediction accuracy among individual tips on the phylogenies (hereafter \u201ctip-level accuracy\u201d). We found that under a Brownian motion model of evolution (B</vt:lpwstr>
  </property>
  <property fmtid="{D5CDD505-2E9C-101B-9397-08002B2CF9AE}" pid="2265" name="Mendeley_Bookmark_csYbo20hXA_27">
    <vt:lpwstr>M, Pagel's \u03bb = 1), tip-level accuracy rapidly decreased with increasing tip branch-lengths, and only tips of approximately 10% or less of the total height of the trees showed consistently accurate predictions (i.e. cross-validation R-squared &gt; 0.75).</vt:lpwstr>
  </property>
  <property fmtid="{D5CDD505-2E9C-101B-9397-08002B2CF9AE}" pid="2266" name="Mendeley_Bookmark_csYbo20hXA_28">
    <vt:lpwstr> When phylogenetic signal was weak, the effect of tip branch-length was reduced, becoming negligible for traits simulated with \u03bb &lt; 0.7, where accuracy was in any case low. Our study shows that variability in prediction accuracy among individual tips </vt:lpwstr>
  </property>
  <property fmtid="{D5CDD505-2E9C-101B-9397-08002B2CF9AE}" pid="2267" name="Mendeley_Bookmark_csYbo20hXA_29">
    <vt:lpwstr>of the phylogeny should be considered when evaluating the reliability of phylogenetically imputed trait values. To address this challenge, we describe a Monte Carlo-based method that allows one to estimate the expected tip-level accuracy of phylogenetic p</vt:lpwstr>
  </property>
  <property fmtid="{D5CDD505-2E9C-101B-9397-08002B2CF9AE}" pid="2268" name="Mendeley_Bookmark_csYbo20hXA_3">
    <vt:lpwstr>dropping-particle" : "", "parse-names" : false, "suffix" : "" } ], "container-title" : "Methods in Ecology and Evolution", "id" : "ITEM-1", "issue" : "12", "issued" : { "date-parts" : [ [ "2013", "12", "23" ] ] }, "page" : "1120-1131", "title" : "Phylogen</vt:lpwstr>
  </property>
  <property fmtid="{D5CDD505-2E9C-101B-9397-08002B2CF9AE}" pid="2269" name="Mendeley_Bookmark_csYbo20hXA_30">
    <vt:lpwstr>redictions for continuous traits. Our approach identifies gaps in functional trait datasets for which phylogenetic imputation performs poorly, and will help ecologists to design more efficient trait collection campaigns by focusing resources on lineages w</vt:lpwstr>
  </property>
  <property fmtid="{D5CDD505-2E9C-101B-9397-08002B2CF9AE}" pid="2270" name="Mendeley_Bookmark_csYbo20hXA_31">
    <vt:lpwstr>hose trait values are more uncertain. This article is protected by copyright. All rights reserved.", "author" : [ { "dropping-particle" : "", "family" : "Molina-Venegas", "given" : "Rafael", "non-dropping-particle" : "", "parse-names" : false, "suffix" : </vt:lpwstr>
  </property>
  <property fmtid="{D5CDD505-2E9C-101B-9397-08002B2CF9AE}" pid="2271" name="Mendeley_Bookmark_csYbo20hXA_32">
    <vt:lpwstr>"" }, { "dropping-particle" : "", "family" : "Moreno-Saiz", "given" : "Juan Carlos", "non-dropping-particle" : "", "parse-names" : false, "suffix" : "" }, { "dropping-particle" : "", "family" : "Castro Parga", "given" : "Isabel", "non-dropping-particle" :</vt:lpwstr>
  </property>
  <property fmtid="{D5CDD505-2E9C-101B-9397-08002B2CF9AE}" pid="2272" name="Mendeley_Bookmark_csYbo20hXA_33">
    <vt:lpwstr> "", "parse-names" : false, "suffix" : "" }, { "dropping-particle" : "", "family" : "Davies", "given" : "T. Jonathan", "non-dropping-particle" : "", "parse-names" : false, "suffix" : "" }, { "dropping-particle" : "", "family" : "Peres-Neto", "given" : "Pe</vt:lpwstr>
  </property>
  <property fmtid="{D5CDD505-2E9C-101B-9397-08002B2CF9AE}" pid="2273" name="Mendeley_Bookmark_csYbo20hXA_34">
    <vt:lpwstr>dro R.", "non-dropping-particle" : "", "parse-names" : false, "suffix" : "" }, { "dropping-particle" : "", "family" : "Rodr\u00edguez", "given" : "Miguel A.", "non-dropping-particle" : "", "parse-names" : false, "suffix" : "" } ], "container-title" : "Eco</vt:lpwstr>
  </property>
  <property fmtid="{D5CDD505-2E9C-101B-9397-08002B2CF9AE}" pid="2274" name="Mendeley_Bookmark_csYbo20hXA_35">
    <vt:lpwstr>graphy", "id" : "ITEM-5", "issued" : { "date-parts" : [ [ "2018" ] ] }, "page" : "1-10", "title" : "Assessing among-lineage variability in phylogenetic imputation of functional trait datasets", "type" : "article-journal" }, "uris" : [ "http://www.mendeley</vt:lpwstr>
  </property>
  <property fmtid="{D5CDD505-2E9C-101B-9397-08002B2CF9AE}" pid="2275" name="Mendeley_Bookmark_csYbo20hXA_36">
    <vt:lpwstr>.com/documents/?uuid=8a3f8c3c-c173-488b-8695-0582299c5ba8" ] } ], "mendeley" : { "formattedCitation" : "(Gu\u00e9nard &lt;i&gt;et al.&lt;/i&gt;, 2013; Penone &lt;i&gt;et al.&lt;/i&gt;, 2014; Swenson, 2014; Diniz-Filho &lt;i&gt;et al.&lt;/i&gt;, 2015; Molina-Venegas &lt;i&gt;et al.&lt;/i&gt;, 2018)", "p</vt:lpwstr>
  </property>
  <property fmtid="{D5CDD505-2E9C-101B-9397-08002B2CF9AE}" pid="2276" name="Mendeley_Bookmark_csYbo20hXA_37">
    <vt:lpwstr>lainTextFormattedCitation" : "(Gu\u00e9nard et al., 2013; Penone et al., 2014; Swenson, 2014; Diniz-Filho et al., 2015; Molina-Venegas et al., 2018)", "previouslyFormattedCitation" : "(Gu\u00e9nard &lt;i&gt;et al.&lt;/i&gt;, 2013; Penone &lt;i&gt;et al.&lt;/i&gt;, 2014; Swenson,</vt:lpwstr>
  </property>
  <property fmtid="{D5CDD505-2E9C-101B-9397-08002B2CF9AE}" pid="2277" name="Mendeley_Bookmark_csYbo20hXA_38">
    <vt:lpwstr> 2014; Diniz-Filho &lt;i&gt;et al.&lt;/i&gt;, 2015; Molina-Venegas &lt;i&gt;et al.&lt;/i&gt;, 2018)" }, "properties" : { "noteIndex" : 0 }, "schema" : "https://github.com/citation-style-language/schema/raw/master/csl-citation.json" }</vt:lpwstr>
  </property>
  <property fmtid="{D5CDD505-2E9C-101B-9397-08002B2CF9AE}" pid="2278" name="Mendeley_Bookmark_csYbo20hXA_4">
    <vt:lpwstr>etic eigenvector maps: a framework to model and predict species traits", "type" : "article-journal", "volume" : "4" }, "uris" : [ "http://www.mendeley.com/documents/?uuid=2d1a424b-47af-4b2d-a862-70b27aa18dcd" ] }, { "id" : "ITEM-2", "itemData" : { "author</vt:lpwstr>
  </property>
  <property fmtid="{D5CDD505-2E9C-101B-9397-08002B2CF9AE}" pid="2279" name="Mendeley_Bookmark_csYbo20hXA_5">
    <vt:lpwstr>" : [ { "dropping-particle" : "", "family" : "Diniz-Filho", "given" : "Jose Alexandre Felizola", "non-dropping-particle" : "", "parse-names" : false, "suffix" : "" }, { "dropping-particle" : "", "family" : "Villalobos", "given" : "Fabricio", "non-dropping</vt:lpwstr>
  </property>
  <property fmtid="{D5CDD505-2E9C-101B-9397-08002B2CF9AE}" pid="2280" name="Mendeley_Bookmark_csYbo20hXA_6">
    <vt:lpwstr>-particle" : "", "parse-names" : false, "suffix" : "" }, { "dropping-particle" : "", "family" : "Bini", "given" : "Luis Mauricio", "non-dropping-particle" : "", "parse-names" : false, "suffix" : "" } ], "container-title" : "Genetics and Molecular Biology"</vt:lpwstr>
  </property>
  <property fmtid="{D5CDD505-2E9C-101B-9397-08002B2CF9AE}" pid="2281" name="Mendeley_Bookmark_csYbo20hXA_7">
    <vt:lpwstr>, "id" : "ITEM-2", "issue" : "3", "issued" : { "date-parts" : [ [ "2015" ] ] }, "page" : "396-400", "title" : "The best of both worlds : Phylogenetic eigenvector regression and mapping", "type" : "article-journal", "volume" : "38" }, "uris" : [ "http://ww</vt:lpwstr>
  </property>
  <property fmtid="{D5CDD505-2E9C-101B-9397-08002B2CF9AE}" pid="2282" name="Mendeley_Bookmark_csYbo20hXA_8">
    <vt:lpwstr>w.mendeley.com/documents/?uuid=7b915f2a-3fe9-4149-a278-8a3c6d065c05" ] }, { "id" : "ITEM-3", "itemData" : { "DOI" : "10.1111/j.1600-0587.2013.00528.x", "ISBN" : "1600-0587", "ISSN" : "09067590", "abstract" : "Continental-scale maps of plant functional div</vt:lpwstr>
  </property>
  <property fmtid="{D5CDD505-2E9C-101B-9397-08002B2CF9AE}" pid="2283" name="Mendeley_Bookmark_csYbo20hXA_9">
    <vt:lpwstr>ersity are a fundamental piece of data of interest to ecosystem modelers and ecologists, yet such maps have been exceedingly hard to generate. Th e large eff ort to compile global plant functional trait databases largely for the purpose of mapping and ana</vt:lpwstr>
  </property>
  <property fmtid="{D5CDD505-2E9C-101B-9397-08002B2CF9AE}" pid="2284" name="Mendeley_Bookmark_czkokypeDy_1">
    <vt:lpwstr>ADDIN CSL_CITATION { "citationItems" : [ { "id" : "ITEM-1", "itemData" : { "DOI" : "10.1201/b11826", "ISBN" : "9781439868249", "abstract" : "Missing data form a problem in every scientific discipline, yet the techniques required to handle them are complic</vt:lpwstr>
  </property>
  <property fmtid="{D5CDD505-2E9C-101B-9397-08002B2CF9AE}" pid="2285" name="Mendeley_Bookmark_czkokypeDy_10">
    <vt:lpwstr>author" : [ { "dropping-particle" : "", "family" : "Schafer", "given" : "Joseph L.", "non-dropping-particle" : "", "parse-names" : false, "suffix" : "" }, { "dropping-particle" : "", "family" : "Graham", "given" : "John W", "non-dropping-particle" : "", "</vt:lpwstr>
  </property>
  <property fmtid="{D5CDD505-2E9C-101B-9397-08002B2CF9AE}" pid="2286" name="Mendeley_Bookmark_czkokypeDy_11">
    <vt:lpwstr>parse-names" : false, "suffix" : "" } ], "container-title" : "Psychological Methods", "id" : "ITEM-2", "issue" : "2", "issued" : { "date-parts" : [ [ "2002" ] ] }, "page" : "147-177", "title" : "Missing Data: our view of the state of the art", "type" : "a</vt:lpwstr>
  </property>
  <property fmtid="{D5CDD505-2E9C-101B-9397-08002B2CF9AE}" pid="2287" name="Mendeley_Bookmark_czkokypeDy_12">
    <vt:lpwstr>rticle-journal", "volume" : "7" }, "uris" : [ "http://www.mendeley.com/documents/?uuid=1524181d-fa55-4cec-ade9-22ffb23eb775" ] }, { "id" : "ITEM-3", "itemData" : { "DOI" : "10.2307/2291635", "ISSN" : "01621459", "abstract" : "Multiple imputation was desig</vt:lpwstr>
  </property>
  <property fmtid="{D5CDD505-2E9C-101B-9397-08002B2CF9AE}" pid="2288" name="Mendeley_Bookmark_czkokypeDy_13">
    <vt:lpwstr>ned to handle the problem of missing data in public-use data bases where the data-base constructor and the ultimate user are distinct entities. The objective is valid frequency inference for ultimate users who in general have access only to complete-data </vt:lpwstr>
  </property>
  <property fmtid="{D5CDD505-2E9C-101B-9397-08002B2CF9AE}" pid="2289" name="Mendeley_Bookmark_czkokypeDy_14">
    <vt:lpwstr>software and possess limited knowledge of specific reasons and models for nonresponse. For this situation and objective, I believe that multiple imputation by the data-base constructor is the method of choice. This article first provides a description of </vt:lpwstr>
  </property>
  <property fmtid="{D5CDD505-2E9C-101B-9397-08002B2CF9AE}" pid="2290" name="Mendeley_Bookmark_czkokypeDy_15">
    <vt:lpwstr>the assumed context and objectives, and second, reviews the multiple imputation framework and its standard results. These preliminary discussions are especially important because some recent commentaries on multiple imputation have reflected either misund</vt:lpwstr>
  </property>
  <property fmtid="{D5CDD505-2E9C-101B-9397-08002B2CF9AE}" pid="2291" name="Mendeley_Bookmark_czkokypeDy_16">
    <vt:lpwstr>erstandings of the practical objectives of multiple imputation or misunderstandings of fundamental theoretical results. Then, criticisms of multiple imputation are considered, and, finally, comparisons are made to alternative strategies.", "author" : [ { </vt:lpwstr>
  </property>
  <property fmtid="{D5CDD505-2E9C-101B-9397-08002B2CF9AE}" pid="2292" name="Mendeley_Bookmark_czkokypeDy_17">
    <vt:lpwstr>"dropping-particle" : "", "family" : "Rubin", "given" : "Donald B", "non-dropping-particle" : "", "parse-names" : false, "suffix" : "" } ], "container-title" : "Journal of the American Statistical Association", "id" : "ITEM-3", "issue" : "434", "issued" :</vt:lpwstr>
  </property>
  <property fmtid="{D5CDD505-2E9C-101B-9397-08002B2CF9AE}" pid="2293" name="Mendeley_Bookmark_czkokypeDy_18">
    <vt:lpwstr> { "date-parts" : [ [ "1996", "6" ] ] }, "page" : "473", "title" : "Multiple Imputation After 18+ Years", "type" : "article-journal", "volume" : "91" }, "uris" : [ "http://www.mendeley.com/documents/?uuid=d3002a67-8b4b-4f16-85bb-1a139ea975d7" ] } ], "mend</vt:lpwstr>
  </property>
  <property fmtid="{D5CDD505-2E9C-101B-9397-08002B2CF9AE}" pid="2294" name="Mendeley_Bookmark_czkokypeDy_19">
    <vt:lpwstr>eley" : { "formattedCitation" : "(Rubin, 1996; Schafer &amp; Graham, 2002; van Buuren, 2012)", "plainTextFormattedCitation" : "(Rubin, 1996; Schafer &amp; Graham, 2002; van Buuren, 2012)", "previouslyFormattedCitation" : "(Rubin, 1996; Schafer &amp; Graham, 2002; van</vt:lpwstr>
  </property>
  <property fmtid="{D5CDD505-2E9C-101B-9397-08002B2CF9AE}" pid="2295" name="Mendeley_Bookmark_czkokypeDy_2">
    <vt:lpwstr>ated and often lacking. One of the great ideas in statistical science\u2014multiple imputation\u2014fills gaps in the data with plausible values, the uncertainty of which is coded in the data itself. It also solves other problems, many of which are missin</vt:lpwstr>
  </property>
  <property fmtid="{D5CDD505-2E9C-101B-9397-08002B2CF9AE}" pid="2296" name="Mendeley_Bookmark_czkokypeDy_20">
    <vt:lpwstr> Buuren, 2012)" }, "properties" : { "noteIndex" : 0 }, "schema" : "https://github.com/citation-style-language/schema/raw/master/csl-citation.json" }</vt:lpwstr>
  </property>
  <property fmtid="{D5CDD505-2E9C-101B-9397-08002B2CF9AE}" pid="2297" name="Mendeley_Bookmark_czkokypeDy_3">
    <vt:lpwstr>g data problems in disguise. Flexible Imputation of Missing Data is supported by many examples using real data taken from the author's vast experience of collaborative research, and presents a practical guide for handling missing data under the framework </vt:lpwstr>
  </property>
  <property fmtid="{D5CDD505-2E9C-101B-9397-08002B2CF9AE}" pid="2298" name="Mendeley_Bookmark_czkokypeDy_4">
    <vt:lpwstr>of multiple imputation. Furthermore, detailed guidance of implementation in R using the author\u2019s package {MICE} is included throughout the book. Assuming familiarity with basic statistical concepts and multivariate methods, Flexible Imputation of Mis</vt:lpwstr>
  </property>
  <property fmtid="{D5CDD505-2E9C-101B-9397-08002B2CF9AE}" pid="2299" name="Mendeley_Bookmark_czkokypeDy_5">
    <vt:lpwstr>sing Data is intended for two audiences: (Bio)statisticians, epidemiologists, and methodologists in the social and health sciences Substantive researchers who do not call themselves statisticians, but who possess the necessary skills to understand the pri</vt:lpwstr>
  </property>
  <property fmtid="{D5CDD505-2E9C-101B-9397-08002B2CF9AE}" pid="2300" name="Mendeley_Bookmark_czkokypeDy_6">
    <vt:lpwstr>nciples and to follow the recipes This graduate-tested book avoids mathematical and technical details as much as possible: formulas are accompanied by a verbal statement that explains the formula in layperson terms. Readers less concerned with the theoret</vt:lpwstr>
  </property>
  <property fmtid="{D5CDD505-2E9C-101B-9397-08002B2CF9AE}" pid="2301" name="Mendeley_Bookmark_czkokypeDy_7">
    <vt:lpwstr>ical underpinnings will be able to pick up the general idea, and technical material is available for those who desire deeper understanding. The analyses can be replicated in R using a dedicated package developed by the author.", "author" : [ { "dropping-p</vt:lpwstr>
  </property>
  <property fmtid="{D5CDD505-2E9C-101B-9397-08002B2CF9AE}" pid="2302" name="Mendeley_Bookmark_czkokypeDy_8">
    <vt:lpwstr>article" : "", "family" : "Buuren", "given" : "Stef", "non-dropping-particle" : "van", "parse-names" : false, "suffix" : "" } ], "edition" : "1", "id" : "ITEM-1", "issued" : { "date-parts" : [ [ "2012" ] ] }, "number-of-pages" : "342", "publisher" : "Chap</vt:lpwstr>
  </property>
  <property fmtid="{D5CDD505-2E9C-101B-9397-08002B2CF9AE}" pid="2303" name="Mendeley_Bookmark_czkokypeDy_9">
    <vt:lpwstr>man and Hall/CRC", "publisher-place" : "Boca Raton, Fl", "title" : "Flexible Imputation of Missing Data", "type" : "book" }, "uris" : [ "http://www.mendeley.com/documents/?uuid=c546fe7c-24b9-4c66-9203-bca5f3a3238b" ] }, { "id" : "ITEM-2", "itemData" : { "</vt:lpwstr>
  </property>
  <property fmtid="{D5CDD505-2E9C-101B-9397-08002B2CF9AE}" pid="2304" name="Mendeley_Bookmark_du2zo1IJyH_1">
    <vt:lpwstr>ADDIN CSL_CITATION {"citationItems": [{"id": "ITEM-1", "itemData": {"DOI": "10.1201/b11826", "ISBN": "9781439868249", "abstract": "Missing data form a problem in every scientific discipline, yet the techniques required to handle them are complicated and o</vt:lpwstr>
  </property>
  <property fmtid="{D5CDD505-2E9C-101B-9397-08002B2CF9AE}" pid="2305" name="Mendeley_Bookmark_du2zo1IJyH_10">
    <vt:lpwstr>389-4986 (Print)\\n1389-4986 (Linking)", "ISSN": "13894986", "PMID": "17549635", "abstract": "Multiple imputation (MI) and full information maximum likelihood (FIML) are the two most common approaches to missing data analysis. In theory, MI and FIML are e</vt:lpwstr>
  </property>
  <property fmtid="{D5CDD505-2E9C-101B-9397-08002B2CF9AE}" pid="2306" name="Mendeley_Bookmark_du2zo1IJyH_11">
    <vt:lpwstr>quivalent when identical models are tested using the same variables, and when m, the number of imputations performed with MI, approaches infinity. However, it is important to know how many imputations are necessary before MI and FIML are sufficiently equi</vt:lpwstr>
  </property>
  <property fmtid="{D5CDD505-2E9C-101B-9397-08002B2CF9AE}" pid="2307" name="Mendeley_Bookmark_du2zo1IJyH_12">
    <vt:lpwstr>valent in ways that are important to prevention scientists. MI theory suggests that small values of m, even on the order of three to five imputations, yield excellent results. Previous guidelines for sufficient m are based on relative efficiency, which in</vt:lpwstr>
  </property>
  <property fmtid="{D5CDD505-2E9C-101B-9397-08002B2CF9AE}" pid="2308" name="Mendeley_Bookmark_du2zo1IJyH_13">
    <vt:lpwstr>volves the fraction of missing information (gamma) for the parameter being estimated, and m. In the present study, we used a Monte Carlo simulation to test MI models across several scenarios in which gamma and m were varied. Standard errors and p-values f</vt:lpwstr>
  </property>
  <property fmtid="{D5CDD505-2E9C-101B-9397-08002B2CF9AE}" pid="2309" name="Mendeley_Bookmark_du2zo1IJyH_14">
    <vt:lpwstr>or the regression coefficient of interest varied as a function of m, but not at the same rate as relative efficiency. Most importantly, statistical power for small effect sizes diminished as m became smaller, and the rate of this power falloff was much gr</vt:lpwstr>
  </property>
  <property fmtid="{D5CDD505-2E9C-101B-9397-08002B2CF9AE}" pid="2310" name="Mendeley_Bookmark_du2zo1IJyH_15">
    <vt:lpwstr>eater than predicted by changes in relative efficiency. Based our findings, we recommend that researchers using MI should perform many more imputations than previously considered sufficient. These recommendations are based on gamma, and take into consider</vt:lpwstr>
  </property>
  <property fmtid="{D5CDD505-2E9C-101B-9397-08002B2CF9AE}" pid="2311" name="Mendeley_Bookmark_du2zo1IJyH_16">
    <vt:lpwstr>ation one's tolerance for a preventable power falloff (compared to FIML) due to using too few imputations.", "author": [{"dropping-particle": "", "family": "Graham", "given": "John W.", "non-dropping-particle": "", "parse-names": false, "suffix": ""}, {"d</vt:lpwstr>
  </property>
  <property fmtid="{D5CDD505-2E9C-101B-9397-08002B2CF9AE}" pid="2312" name="Mendeley_Bookmark_du2zo1IJyH_17">
    <vt:lpwstr>ropping-particle": "", "family": "Olchowski", "given": "Allison E.", "non-dropping-particle": "", "parse-names": false, "suffix": ""}, {"dropping-particle": "", "family": "Gilreath", "given": "Tamika D.", "non-dropping-particle": "", "parse-names": false,</vt:lpwstr>
  </property>
  <property fmtid="{D5CDD505-2E9C-101B-9397-08002B2CF9AE}" pid="2313" name="Mendeley_Bookmark_du2zo1IJyH_18">
    <vt:lpwstr> "suffix": ""}], "container-title": "Prevention Science", "id": "ITEM-2", "issued": {"date-parts": [["2007"]]}, "page": "206-213", "title": "How many imputations are really needed? Some practical clarifications of multiple imputation theory", "type": "art</vt:lpwstr>
  </property>
  <property fmtid="{D5CDD505-2E9C-101B-9397-08002B2CF9AE}" pid="2314" name="Mendeley_Bookmark_du2zo1IJyH_19">
    <vt:lpwstr>icle-journal", "volume": "8"}, "uris": ["http://www.mendeley.com/documents/?uuid=f7fb6779-fa45-46c1-a15c-13d2535dbd8f"]}, {"id": "ITEM-3", "itemData": {"DOI": "10.1177/0049124117747303", "ISSN": "0049-1241", "author": [{"dropping-particle": "", "family": </vt:lpwstr>
  </property>
  <property fmtid="{D5CDD505-2E9C-101B-9397-08002B2CF9AE}" pid="2315" name="Mendeley_Bookmark_du2zo1IJyH_2">
    <vt:lpwstr>ften lacking. One of the great ideas in statistical science\u2014multiple imputation\u2014fills gaps in the data with plausible values, the uncertainty of which is coded in the data itself. It also solves other problems, many of which are missing data pro</vt:lpwstr>
  </property>
  <property fmtid="{D5CDD505-2E9C-101B-9397-08002B2CF9AE}" pid="2316" name="Mendeley_Bookmark_du2zo1IJyH_20">
    <vt:lpwstr>"Hippel", "given": "Paul T.", "non-dropping-particle": "von", "parse-names": false, "suffix": ""}], "container-title": "Sociological Methods &amp; Research", "id": "ITEM-3", "issued": {"date-parts": [["2018", "1", "18"]]}, "page": "004912411774730", "title": </vt:lpwstr>
  </property>
  <property fmtid="{D5CDD505-2E9C-101B-9397-08002B2CF9AE}" pid="2317" name="Mendeley_Bookmark_du2zo1IJyH_21">
    <vt:lpwstr>"How Many Imputations Do You Need? A Two-stage Calculation Using a Quadratic Rule", "type": "article-journal"}, "uris": ["http://www.mendeley.com/documents/?uuid=08bd3c0e-8c3e-4191-b1ac-e48c73c685d1"]}], "mendeley": {"formattedCitation": "(Graham et al. 2</vt:lpwstr>
  </property>
  <property fmtid="{D5CDD505-2E9C-101B-9397-08002B2CF9AE}" pid="2318" name="Mendeley_Bookmark_du2zo1IJyH_22">
    <vt:lpwstr>007; van Buuren 2012; von Hippel 2018)", "plainTextFormattedCitation": "(Graham et al. 2007; van Buuren 2012; von Hippel 2018)", "previouslyFormattedCitation": "(Graham et al. 2007; van Buuren 2012; von Hippel 2018)"}, "properties": {"noteIndex": 0}, "sch</vt:lpwstr>
  </property>
  <property fmtid="{D5CDD505-2E9C-101B-9397-08002B2CF9AE}" pid="2319" name="Mendeley_Bookmark_du2zo1IJyH_23">
    <vt:lpwstr>ema": "https://github.com/citation-style-language/schema/raw/master/csl-citation.json"}</vt:lpwstr>
  </property>
  <property fmtid="{D5CDD505-2E9C-101B-9397-08002B2CF9AE}" pid="2320" name="Mendeley_Bookmark_du2zo1IJyH_3">
    <vt:lpwstr>blems in disguise. Flexible Imputation of Missing Data is supported by many examples using real data taken from the author's vast experience of collaborative research, and presents a practical guide for handling missing data under the framework of multipl</vt:lpwstr>
  </property>
  <property fmtid="{D5CDD505-2E9C-101B-9397-08002B2CF9AE}" pid="2321" name="Mendeley_Bookmark_du2zo1IJyH_4">
    <vt:lpwstr>e imputation. Furthermore, detailed guidance of implementation in R using the author\u2019s package {MICE} is included throughout the book. Assuming familiarity with basic statistical concepts and multivariate methods, Flexible Imputation of Missing Data </vt:lpwstr>
  </property>
  <property fmtid="{D5CDD505-2E9C-101B-9397-08002B2CF9AE}" pid="2322" name="Mendeley_Bookmark_du2zo1IJyH_5">
    <vt:lpwstr>is intended for two audiences: (Bio)statisticians, epidemiologists, and methodologists in the social and health sciences Substantive researchers who do not call themselves statisticians, but who possess the necessary skills to understand the principles an</vt:lpwstr>
  </property>
  <property fmtid="{D5CDD505-2E9C-101B-9397-08002B2CF9AE}" pid="2323" name="Mendeley_Bookmark_du2zo1IJyH_6">
    <vt:lpwstr>d to follow the recipes This graduate-tested book avoids mathematical and technical details as much as possible: formulas are accompanied by a verbal statement that explains the formula in layperson terms. Readers less concerned with the theoretical under</vt:lpwstr>
  </property>
  <property fmtid="{D5CDD505-2E9C-101B-9397-08002B2CF9AE}" pid="2324" name="Mendeley_Bookmark_du2zo1IJyH_7">
    <vt:lpwstr>pinnings will be able to pick up the general idea, and technical material is available for those who desire deeper understanding. The analyses can be replicated in R using a dedicated package developed by the author.", "author": [{"dropping-particle": "",</vt:lpwstr>
  </property>
  <property fmtid="{D5CDD505-2E9C-101B-9397-08002B2CF9AE}" pid="2325" name="Mendeley_Bookmark_du2zo1IJyH_8">
    <vt:lpwstr> "family": "Buuren", "given": "Stef", "non-dropping-particle": "van", "parse-names": false, "suffix": ""}], "edition": "1", "id": "ITEM-1", "issued": {"date-parts": [["2012"]]}, "number-of-pages": "342", "publisher": "Chapman and Hall/CRC", "publisher-pla</vt:lpwstr>
  </property>
  <property fmtid="{D5CDD505-2E9C-101B-9397-08002B2CF9AE}" pid="2326" name="Mendeley_Bookmark_du2zo1IJyH_9">
    <vt:lpwstr>ce": "Boca Raton, Fl", "title": "Flexible Imputation of Missing Data", "type": "book"}, "uris": ["http://www.mendeley.com/documents/?uuid=c546fe7c-24b9-4c66-9203-bca5f3a3238b"]}, {"id": "ITEM-2", "itemData": {"DOI": "10.1007/s11121-007-0070-9", "ISBN": "1</vt:lpwstr>
  </property>
  <property fmtid="{D5CDD505-2E9C-101B-9397-08002B2CF9AE}" pid="2327" name="Mendeley_Bookmark_dyNjSahDSL_1">
    <vt:lpwstr>ADDIN CSL_CITATION {"citationItems": [{"id": "ITEM-1", "itemData": {"author": [{"dropping-particle": "", "family": "Buuren", "given": "Stef", "non-dropping-particle": "van", "parse-names": false, "suffix": ""}, {"dropping-particle": "", "family": "Brands"</vt:lpwstr>
  </property>
  <property fmtid="{D5CDD505-2E9C-101B-9397-08002B2CF9AE}" pid="2328" name="Mendeley_Bookmark_dyNjSahDSL_2">
    <vt:lpwstr>, "given": "J. P. L.", "non-dropping-particle": "", "parse-names": false, "suffix": ""}, {"dropping-particle": "", "family": "Groothuis-Oudshoorn", "given": "Karin", "non-dropping-particle": "", "parse-names": false, "suffix": ""}, {"dropping-particle": "</vt:lpwstr>
  </property>
  <property fmtid="{D5CDD505-2E9C-101B-9397-08002B2CF9AE}" pid="2329" name="Mendeley_Bookmark_dyNjSahDSL_3">
    <vt:lpwstr>", "family": "Rubin", "given": "D. B.", "non-dropping-particle": "", "parse-names": false, "suffix": ""}], "container-title": "Journal of Statistical Computation and Simulation", "id": "ITEM-1", "issue": "12", "issued": {"date-parts": [["2006"]]}, "page":</vt:lpwstr>
  </property>
  <property fmtid="{D5CDD505-2E9C-101B-9397-08002B2CF9AE}" pid="2330" name="Mendeley_Bookmark_dyNjSahDSL_4">
    <vt:lpwstr> "1049-1064", "title": "Fully conditional specification in multivariate imputation", "type": "article-journal", "volume": "76"}, "uris": ["http://www.mendeley.com/documents/?uuid=43766faf-1d15-4655-9990-25f0ef3843cc"]}], "mendeley": {"formattedCitation": </vt:lpwstr>
  </property>
  <property fmtid="{D5CDD505-2E9C-101B-9397-08002B2CF9AE}" pid="2331" name="Mendeley_Bookmark_dyNjSahDSL_5">
    <vt:lpwstr>"(van Buuren et al. 2006)", "plainTextFormattedCitation": "(van Buuren et al. 2006)", "previouslyFormattedCitation": "(van Buuren et al. 2006)"}, "properties": {"noteIndex": 0}, "schema": "https://github.com/citation-style-language/schema/raw/master/csl-c</vt:lpwstr>
  </property>
  <property fmtid="{D5CDD505-2E9C-101B-9397-08002B2CF9AE}" pid="2332" name="Mendeley_Bookmark_dyNjSahDSL_6">
    <vt:lpwstr>itation.json"}</vt:lpwstr>
  </property>
  <property fmtid="{D5CDD505-2E9C-101B-9397-08002B2CF9AE}" pid="2333" name="Mendeley_Bookmark_eD9ENdgCyW_1">
    <vt:lpwstr>ADDIN CSL_CITATION { "citationItems" : [ { "id" : "ITEM-1", "itemData" : { "author" : [ { "dropping-particle" : "", "family" : "Rubin", "given" : "D.B", "non-dropping-particle" : "", "parse-names" : false, "suffix" : "" } ], "container-title" : "Biometrik</vt:lpwstr>
  </property>
  <property fmtid="{D5CDD505-2E9C-101B-9397-08002B2CF9AE}" pid="2334" name="Mendeley_Bookmark_eD9ENdgCyW_10">
    <vt:lpwstr>s and to follow the recipes This graduate-tested book avoids mathematical and technical details as much as possible: formulas are accompanied by a verbal statement that explains the formula in layperson terms. Readers less concerned with the theoretical u</vt:lpwstr>
  </property>
  <property fmtid="{D5CDD505-2E9C-101B-9397-08002B2CF9AE}" pid="2335" name="Mendeley_Bookmark_eD9ENdgCyW_11">
    <vt:lpwstr>nderpinnings will be able to pick up the general idea, and technical material is available for those who desire deeper understanding. The analyses can be replicated in R using a dedicated package developed by the author.", "author" : [ { "dropping-particl</vt:lpwstr>
  </property>
  <property fmtid="{D5CDD505-2E9C-101B-9397-08002B2CF9AE}" pid="2336" name="Mendeley_Bookmark_eD9ENdgCyW_12">
    <vt:lpwstr>e" : "", "family" : "Buuren", "given" : "Stef", "non-dropping-particle" : "van", "parse-names" : false, "suffix" : "" } ], "edition" : "1", "id" : "ITEM-3", "issued" : { "date-parts" : [ [ "2012" ] ] }, "number-of-pages" : "342", "publisher" : "Chapman an</vt:lpwstr>
  </property>
  <property fmtid="{D5CDD505-2E9C-101B-9397-08002B2CF9AE}" pid="2337" name="Mendeley_Bookmark_eD9ENdgCyW_13">
    <vt:lpwstr>d Hall/CRC", "publisher-place" : "Boca Raton, Fl", "title" : "Flexible Imputation of Missing Data", "type" : "book" }, "uris" : [ "http://www.mendeley.com/documents/?uuid=c546fe7c-24b9-4c66-9203-bca5f3a3238b" ] }, { "id" : "ITEM-4", "itemData" : { "DOI" :</vt:lpwstr>
  </property>
  <property fmtid="{D5CDD505-2E9C-101B-9397-08002B2CF9AE}" pid="2338" name="Mendeley_Bookmark_eD9ENdgCyW_14">
    <vt:lpwstr> "10.1016/j.tree.2008.06.014", "ISBN" : "0169-5347", "ISSN" : "01695347", "PMID" : "18823677", "abstract" : "The most common approach to dealing with missing data is to delete cases containing missing observations. However, this approach reduces statistic</vt:lpwstr>
  </property>
  <property fmtid="{D5CDD505-2E9C-101B-9397-08002B2CF9AE}" pid="2339" name="Mendeley_Bookmark_eD9ENdgCyW_15">
    <vt:lpwstr>al power and increases estimation bias. A recent study shows how estimates of heritability and selection can be biased when the 'invisible fraction' (missing data due to mortality) is ignored, thus demonstrating the dangers of neglecting missing data in e</vt:lpwstr>
  </property>
  <property fmtid="{D5CDD505-2E9C-101B-9397-08002B2CF9AE}" pid="2340" name="Mendeley_Bookmark_eD9ENdgCyW_16">
    <vt:lpwstr>cology and evolution. We highlight recent advances in the procedures of handling missing data and their relevance and applicability. \u00a9 2008 Elsevier Ltd. All rights reserved.", "author" : [ { "dropping-particle" : "", "family" : "Nakagawa", "given" :</vt:lpwstr>
  </property>
  <property fmtid="{D5CDD505-2E9C-101B-9397-08002B2CF9AE}" pid="2341" name="Mendeley_Bookmark_eD9ENdgCyW_17">
    <vt:lpwstr> "Shinichi", "non-dropping-particle" : "", "parse-names" : false, "suffix" : "" }, { "dropping-particle" : "", "family" : "Freckleton", "given" : "Robert P.", "non-dropping-particle" : "", "parse-names" : false, "suffix" : "" } ], "container-title" : "Tre</vt:lpwstr>
  </property>
  <property fmtid="{D5CDD505-2E9C-101B-9397-08002B2CF9AE}" pid="2342" name="Mendeley_Bookmark_eD9ENdgCyW_18">
    <vt:lpwstr>nds in Ecology and Evolution", "id" : "ITEM-4", "issued" : { "date-parts" : [ [ "2008" ] ] }, "page" : "592-596", "title" : "Missing inaction: the dangers of ignoring missing data", "type" : "article-journal", "volume" : "23" }, "uris" : [ "http://www.men</vt:lpwstr>
  </property>
  <property fmtid="{D5CDD505-2E9C-101B-9397-08002B2CF9AE}" pid="2343" name="Mendeley_Bookmark_eD9ENdgCyW_19">
    <vt:lpwstr>deley.com/documents/?uuid=3c2ba5a0-0592-46ee-a19e-ae7d1e0d127b" ] } ], "mendeley" : { "formattedCitation" : "(Rubin, 1976; Nakagawa &amp; Freckleton, 2008; Enders, 2010; van Buuren, 2012)", "plainTextFormattedCitation" : "(Rubin, 1976; Nakagawa &amp; Freckleton, </vt:lpwstr>
  </property>
  <property fmtid="{D5CDD505-2E9C-101B-9397-08002B2CF9AE}" pid="2344" name="Mendeley_Bookmark_eD9ENdgCyW_2">
    <vt:lpwstr>a", "id" : "ITEM-1", "issue" : "3", "issued" : { "date-parts" : [ [ "1976" ] ] }, "page" : "581-592", "title" : "Inference and Missing Data", "type" : "article-journal", "volume" : "63" }, "uris" : [ "http://www.mendeley.com/documents/?uuid=a43dc241-f035-</vt:lpwstr>
  </property>
  <property fmtid="{D5CDD505-2E9C-101B-9397-08002B2CF9AE}" pid="2345" name="Mendeley_Bookmark_eD9ENdgCyW_20">
    <vt:lpwstr>2008; Enders, 2010; van Buuren, 2012)", "previouslyFormattedCitation" : "(Rubin, 1976; Nakagawa &amp; Freckleton, 2008; Enders, 2010; van Buuren, 2012)" }, "properties" : { "noteIndex" : 0 }, "schema" : "https://github.com/citation-style-language/schema/raw/m</vt:lpwstr>
  </property>
  <property fmtid="{D5CDD505-2E9C-101B-9397-08002B2CF9AE}" pid="2346" name="Mendeley_Bookmark_eD9ENdgCyW_21">
    <vt:lpwstr>aster/csl-citation.json" }</vt:lpwstr>
  </property>
  <property fmtid="{D5CDD505-2E9C-101B-9397-08002B2CF9AE}" pid="2347" name="Mendeley_Bookmark_eD9ENdgCyW_3">
    <vt:lpwstr>41f4-9a0d-d0a4e08d0898" ] }, { "id" : "ITEM-2", "itemData" : { "ISBN" : "9781606236390", "author" : [ { "dropping-particle" : "", "family" : "Enders", "given" : "Craig K.", "non-dropping-particle" : "", "parse-names" : false, "suffix" : "" } ], "edition" </vt:lpwstr>
  </property>
  <property fmtid="{D5CDD505-2E9C-101B-9397-08002B2CF9AE}" pid="2348" name="Mendeley_Bookmark_eD9ENdgCyW_4">
    <vt:lpwstr>: "1", "id" : "ITEM-2", "issued" : { "date-parts" : [ [ "2010" ] ] }, "number-of-pages" : "377", "publisher-place" : "New York, NY", "title" : "Applied Missing Data Analysis", "type" : "book" }, "uris" : [ "http://www.mendeley.com/documents/?uuid=5d1bb767</vt:lpwstr>
  </property>
  <property fmtid="{D5CDD505-2E9C-101B-9397-08002B2CF9AE}" pid="2349" name="Mendeley_Bookmark_eD9ENdgCyW_5">
    <vt:lpwstr>-c2ae-4cf1-b842-1128f38d8b00" ] }, { "id" : "ITEM-3", "itemData" : { "DOI" : "10.1201/b11826", "ISBN" : "9781439868249", "abstract" : "Missing data form a problem in every scientific discipline, yet the techniques required to handle them are complicated a</vt:lpwstr>
  </property>
  <property fmtid="{D5CDD505-2E9C-101B-9397-08002B2CF9AE}" pid="2350" name="Mendeley_Bookmark_eD9ENdgCyW_6">
    <vt:lpwstr>nd often lacking. One of the great ideas in statistical science\u2014multiple imputation\u2014fills gaps in the data with plausible values, the uncertainty of which is coded in the data itself. It also solves other problems, many of which are missing data</vt:lpwstr>
  </property>
  <property fmtid="{D5CDD505-2E9C-101B-9397-08002B2CF9AE}" pid="2351" name="Mendeley_Bookmark_eD9ENdgCyW_7">
    <vt:lpwstr> problems in disguise. Flexible Imputation of Missing Data is supported by many examples using real data taken from the author's vast experience of collaborative research, and presents a practical guide for handling missing data under the framework of mul</vt:lpwstr>
  </property>
  <property fmtid="{D5CDD505-2E9C-101B-9397-08002B2CF9AE}" pid="2352" name="Mendeley_Bookmark_eD9ENdgCyW_8">
    <vt:lpwstr>tiple imputation. Furthermore, detailed guidance of implementation in R using the author\u2019s package {MICE} is included throughout the book. Assuming familiarity with basic statistical concepts and multivariate methods, Flexible Imputation of Missing D</vt:lpwstr>
  </property>
  <property fmtid="{D5CDD505-2E9C-101B-9397-08002B2CF9AE}" pid="2353" name="Mendeley_Bookmark_eD9ENdgCyW_9">
    <vt:lpwstr>ata is intended for two audiences: (Bio)statisticians, epidemiologists, and methodologists in the social and health sciences Substantive researchers who do not call themselves statisticians, but who possess the necessary skills to understand the principle</vt:lpwstr>
  </property>
  <property fmtid="{D5CDD505-2E9C-101B-9397-08002B2CF9AE}" pid="2354" name="Mendeley_Bookmark_eDI4OpEerN_1">
    <vt:lpwstr>ADDIN CSL_CITATION { "citationItems" : [ { "id" : "ITEM-1", "itemData" : { "ISBN" : "9781606236390", "author" : [ { "dropping-particle" : "", "family" : "Enders", "given" : "Craig K.", "non-dropping-particle" : "", "parse-names" : false, "suffix" : "" } ]</vt:lpwstr>
  </property>
  <property fmtid="{D5CDD505-2E9C-101B-9397-08002B2CF9AE}" pid="2355" name="Mendeley_Bookmark_eDI4OpEerN_10">
    <vt:lpwstr>thodologists in the social and health sciences Substantive researchers who do not call themselves statisticians, but who possess the necessary skills to understand the principles and to follow the recipes This graduate-tested book avoids mathematical and </vt:lpwstr>
  </property>
  <property fmtid="{D5CDD505-2E9C-101B-9397-08002B2CF9AE}" pid="2356" name="Mendeley_Bookmark_eDI4OpEerN_11">
    <vt:lpwstr>technical details as much as possible: formulas are accompanied by a verbal statement that explains the formula in layperson terms. Readers less concerned with the theoretical underpinnings will be able to pick up the general idea, and technical material </vt:lpwstr>
  </property>
  <property fmtid="{D5CDD505-2E9C-101B-9397-08002B2CF9AE}" pid="2357" name="Mendeley_Bookmark_eDI4OpEerN_12">
    <vt:lpwstr>is available for those who desire deeper understanding. The analyses can be replicated in R using a dedicated package developed by the author.", "author" : [ { "dropping-particle" : "", "family" : "Buuren", "given" : "Stef", "non-dropping-particle" : "van</vt:lpwstr>
  </property>
  <property fmtid="{D5CDD505-2E9C-101B-9397-08002B2CF9AE}" pid="2358" name="Mendeley_Bookmark_eDI4OpEerN_13">
    <vt:lpwstr>", "parse-names" : false, "suffix" : "" } ], "edition" : "1", "id" : "ITEM-3", "issued" : { "date-parts" : [ [ "2012" ] ] }, "number-of-pages" : "342", "publisher" : "Chapman and Hall/CRC", "publisher-place" : "Boca Raton, Fl", "title" : "Flexible Imputat</vt:lpwstr>
  </property>
  <property fmtid="{D5CDD505-2E9C-101B-9397-08002B2CF9AE}" pid="2359" name="Mendeley_Bookmark_eDI4OpEerN_14">
    <vt:lpwstr>ion of Missing Data", "type" : "book" }, "uris" : [ "http://www.mendeley.com/documents/?uuid=c546fe7c-24b9-4c66-9203-bca5f3a3238b" ] } ], "mendeley" : { "formattedCitation" : "(Schafer &amp; Graham, 2002; Enders, 2010; van Buuren, 2012)", "plainTextFormattedC</vt:lpwstr>
  </property>
  <property fmtid="{D5CDD505-2E9C-101B-9397-08002B2CF9AE}" pid="2360" name="Mendeley_Bookmark_eDI4OpEerN_15">
    <vt:lpwstr>itation" : "(Schafer &amp; Graham, 2002; Enders, 2010; van Buuren, 2012)", "previouslyFormattedCitation" : "(Schafer &amp; Graham, 2002; Enders, 2010; van Buuren, 2012)" }, "properties" : { "noteIndex" : 0 }, "schema" : "https://github.com/citation-style-language</vt:lpwstr>
  </property>
  <property fmtid="{D5CDD505-2E9C-101B-9397-08002B2CF9AE}" pid="2361" name="Mendeley_Bookmark_eDI4OpEerN_16">
    <vt:lpwstr>/schema/raw/master/csl-citation.json" }</vt:lpwstr>
  </property>
  <property fmtid="{D5CDD505-2E9C-101B-9397-08002B2CF9AE}" pid="2362" name="Mendeley_Bookmark_eDI4OpEerN_2">
    <vt:lpwstr>, "edition" : "1", "id" : "ITEM-1", "issued" : { "date-parts" : [ [ "2010" ] ] }, "number-of-pages" : "377", "publisher-place" : "New York, NY", "title" : "Applied Missing Data Analysis", "type" : "book" }, "uris" : [ "http://www.mendeley.com/documents/?u</vt:lpwstr>
  </property>
  <property fmtid="{D5CDD505-2E9C-101B-9397-08002B2CF9AE}" pid="2363" name="Mendeley_Bookmark_eDI4OpEerN_3">
    <vt:lpwstr>uid=5d1bb767-c2ae-4cf1-b842-1128f38d8b00" ] }, { "id" : "ITEM-2", "itemData" : { "author" : [ { "dropping-particle" : "", "family" : "Schafer", "given" : "Joseph L.", "non-dropping-particle" : "", "parse-names" : false, "suffix" : "" }, { "dropping-partic</vt:lpwstr>
  </property>
  <property fmtid="{D5CDD505-2E9C-101B-9397-08002B2CF9AE}" pid="2364" name="Mendeley_Bookmark_eDI4OpEerN_4">
    <vt:lpwstr>le" : "", "family" : "Graham", "given" : "John W", "non-dropping-particle" : "", "parse-names" : false, "suffix" : "" } ], "container-title" : "Psychological Methods", "id" : "ITEM-2", "issue" : "2", "issued" : { "date-parts" : [ [ "2002" ] ] }, "page" : </vt:lpwstr>
  </property>
  <property fmtid="{D5CDD505-2E9C-101B-9397-08002B2CF9AE}" pid="2365" name="Mendeley_Bookmark_eDI4OpEerN_5">
    <vt:lpwstr>"147-177", "title" : "Missing Data: our view of the state of the art", "type" : "article-journal", "volume" : "7" }, "uris" : [ "http://www.mendeley.com/documents/?uuid=1524181d-fa55-4cec-ade9-22ffb23eb775" ] }, { "id" : "ITEM-3", "itemData" : { "DOI" : "</vt:lpwstr>
  </property>
  <property fmtid="{D5CDD505-2E9C-101B-9397-08002B2CF9AE}" pid="2366" name="Mendeley_Bookmark_eDI4OpEerN_6">
    <vt:lpwstr>10.1201/b11826", "ISBN" : "9781439868249", "abstract" : "Missing data form a problem in every scientific discipline, yet the techniques required to handle them are complicated and often lacking. One of the great ideas in statistical science\u2014multiple </vt:lpwstr>
  </property>
  <property fmtid="{D5CDD505-2E9C-101B-9397-08002B2CF9AE}" pid="2367" name="Mendeley_Bookmark_eDI4OpEerN_7">
    <vt:lpwstr>imputation\u2014fills gaps in the data with plausible values, the uncertainty of which is coded in the data itself. It also solves other problems, many of which are missing data problems in disguise. Flexible Imputation of Missing Data is supported by man</vt:lpwstr>
  </property>
  <property fmtid="{D5CDD505-2E9C-101B-9397-08002B2CF9AE}" pid="2368" name="Mendeley_Bookmark_eDI4OpEerN_8">
    <vt:lpwstr>y examples using real data taken from the author's vast experience of collaborative research, and presents a practical guide for handling missing data under the framework of multiple imputation. Furthermore, detailed guidance of implementation in R using </vt:lpwstr>
  </property>
  <property fmtid="{D5CDD505-2E9C-101B-9397-08002B2CF9AE}" pid="2369" name="Mendeley_Bookmark_eDI4OpEerN_9">
    <vt:lpwstr>the author\u2019s package {MICE} is included throughout the book. Assuming familiarity with basic statistical concepts and multivariate methods, Flexible Imputation of Missing Data is intended for two audiences: (Bio)statisticians, epidemiologists, and me</vt:lpwstr>
  </property>
  <property fmtid="{D5CDD505-2E9C-101B-9397-08002B2CF9AE}" pid="2370" name="Mendeley_Bookmark_eEG75qpG61_1">
    <vt:lpwstr>ADDIN CSL_CITATION { "citationItems" : [ { "id" : "ITEM-1", "itemData" : { "DOI" : "10.1111/j.0014-3820.2003.tb00285.x", "ISBN" : "1558-5646", "ISSN" : "0014-3820", "PMID" : "12778543", "abstract" : "Abstract The primary rationale for the use of phylogene</vt:lpwstr>
  </property>
  <property fmtid="{D5CDD505-2E9C-101B-9397-08002B2CF9AE}" pid="2371" name="Mendeley_Bookmark_eEG75qpG61_10">
    <vt:lpwstr> (nongenetic) effects or high levels of measurement error. Irrespective of sample size, most traits (but not body size, on average) showed less signal than expected given the topology, branch lengths, and a Brownian motion model of evolution (i.e., K was </vt:lpwstr>
  </property>
  <property fmtid="{D5CDD505-2E9C-101B-9397-08002B2CF9AE}" pid="2372" name="Mendeley_Bookmark_eEG75qpG61_11">
    <vt:lpwstr>less than one), which may be attributed to adaptation and/or measurement error in the broad sense (including errors in estimates of phenotypes, branch l\u2026", "author" : [ { "dropping-particle" : "", "family" : "Blomberg", "given" : "Simon P.", "non-dro</vt:lpwstr>
  </property>
  <property fmtid="{D5CDD505-2E9C-101B-9397-08002B2CF9AE}" pid="2373" name="Mendeley_Bookmark_eEG75qpG61_12">
    <vt:lpwstr>pping-particle" : "", "parse-names" : false, "suffix" : "" }, { "dropping-particle" : "", "family" : "Garland", "given" : "Theodore", "non-dropping-particle" : "", "parse-names" : false, "suffix" : "" }, { "dropping-particle" : "", "family" : "Ives", "giv</vt:lpwstr>
  </property>
  <property fmtid="{D5CDD505-2E9C-101B-9397-08002B2CF9AE}" pid="2374" name="Mendeley_Bookmark_eEG75qpG61_13">
    <vt:lpwstr>en" : "Anthony R.", "non-dropping-particle" : "", "parse-names" : false, "suffix" : "" } ], "container-title" : "Evolution", "id" : "ITEM-1", "issue" : "4", "issued" : { "date-parts" : [ [ "2003", "4" ] ] }, "page" : "717-745", "title" : "Testing for phyl</vt:lpwstr>
  </property>
  <property fmtid="{D5CDD505-2E9C-101B-9397-08002B2CF9AE}" pid="2375" name="Mendeley_Bookmark_eEG75qpG61_14">
    <vt:lpwstr>ogenetic signal in comparative data: behavioral traits are more labile", "type" : "article-journal", "volume" : "57" }, "uris" : [ "http://www.mendeley.com/documents/?uuid=8055a310-dae0-49ec-9ca1-9d692502057a" ] }, { "id" : "ITEM-2", "itemData" : { "DOI" </vt:lpwstr>
  </property>
  <property fmtid="{D5CDD505-2E9C-101B-9397-08002B2CF9AE}" pid="2376" name="Mendeley_Bookmark_eEG75qpG61_15">
    <vt:lpwstr>: "10.1111/j.1558-5646.2010.01025.x", "ISBN" : "0014-3820", "ISSN" : "00143820", "PMID" : "20455932", "abstract" : "George Gaylord Simpson famously postulated that much of life's diversity originated as adaptive radiations-more or less simultaneous diverg</vt:lpwstr>
  </property>
  <property fmtid="{D5CDD505-2E9C-101B-9397-08002B2CF9AE}" pid="2377" name="Mendeley_Bookmark_eEG75qpG61_16">
    <vt:lpwstr>ences of numerous lines from a single ancestral adaptive type. However, identifying adaptive radiations has proven difficult due to a lack of broad-scale comparative datasets. Here, we use phylogenetic comparative data on body size and shape in a diversit</vt:lpwstr>
  </property>
  <property fmtid="{D5CDD505-2E9C-101B-9397-08002B2CF9AE}" pid="2378" name="Mendeley_Bookmark_eEG75qpG61_17">
    <vt:lpwstr>y of animal clades to test a key model of adaptive radiation, in which initially rapid morphological evolution is followed by relative stasis. We compared the fit of this model to both single selective peak and random walk models. We found little support </vt:lpwstr>
  </property>
  <property fmtid="{D5CDD505-2E9C-101B-9397-08002B2CF9AE}" pid="2379" name="Mendeley_Bookmark_eEG75qpG61_18">
    <vt:lpwstr>for the early-burst model of adaptive radiation, whereas both other models, particularly that of selective peaks, were commonly supported. In addition, we found that the net rate of morphological evolution varied inversely with clade age. The youngest cla</vt:lpwstr>
  </property>
  <property fmtid="{D5CDD505-2E9C-101B-9397-08002B2CF9AE}" pid="2380" name="Mendeley_Bookmark_eEG75qpG61_19">
    <vt:lpwstr>des appear to evolve most rapidly because long-term change typically does not attain the amount of divergence predicted from rates measured over short time scales. Across our entire analysis, the dominant pattern was one of constraints shaping evolution c</vt:lpwstr>
  </property>
  <property fmtid="{D5CDD505-2E9C-101B-9397-08002B2CF9AE}" pid="2381" name="Mendeley_Bookmark_eEG75qpG61_2">
    <vt:lpwstr>tically based statistical methods is that phylogenetic signal, the tendency for related species to resemble each other, is ubiquitous. Whether this assertion is true for a given trait in a given lineage is an empirical question, but general tools for dete</vt:lpwstr>
  </property>
  <property fmtid="{D5CDD505-2E9C-101B-9397-08002B2CF9AE}" pid="2382" name="Mendeley_Bookmark_eEG75qpG61_20">
    <vt:lpwstr>ontinually through time rather than rapid evolution followed by stasis. We suggest that the classical model of adaptive radiation, where morphological evolution is initially rapid and slows through time, may be rare in comparative data.", "author" : [ { "</vt:lpwstr>
  </property>
  <property fmtid="{D5CDD505-2E9C-101B-9397-08002B2CF9AE}" pid="2383" name="Mendeley_Bookmark_eEG75qpG61_21">
    <vt:lpwstr>dropping-particle" : "", "family" : "Harmon", "given" : "Luke J.", "non-dropping-particle" : "", "parse-names" : false, "suffix" : "" }, { "dropping-particle" : "", "family" : "Losos", "given" : "Jonathan B.", "non-dropping-particle" : "", "parse-names" :</vt:lpwstr>
  </property>
  <property fmtid="{D5CDD505-2E9C-101B-9397-08002B2CF9AE}" pid="2384" name="Mendeley_Bookmark_eEG75qpG61_22">
    <vt:lpwstr> false, "suffix" : "" }, { "dropping-particle" : "", "family" : "Jonathan Davies", "given" : "T.", "non-dropping-particle" : "", "parse-names" : false, "suffix" : "" }, { "dropping-particle" : "", "family" : "Gillespie", "given" : "Rosemary G.", "non-drop</vt:lpwstr>
  </property>
  <property fmtid="{D5CDD505-2E9C-101B-9397-08002B2CF9AE}" pid="2385" name="Mendeley_Bookmark_eEG75qpG61_23">
    <vt:lpwstr>ping-particle" : "", "parse-names" : false, "suffix" : "" }, { "dropping-particle" : "", "family" : "Gittleman", "given" : "John L.", "non-dropping-particle" : "", "parse-names" : false, "suffix" : "" }, { "dropping-particle" : "", "family" : "Bryan Jenni</vt:lpwstr>
  </property>
  <property fmtid="{D5CDD505-2E9C-101B-9397-08002B2CF9AE}" pid="2386" name="Mendeley_Bookmark_eEG75qpG61_24">
    <vt:lpwstr>ngs", "given" : "W.", "non-dropping-particle" : "", "parse-names" : false, "suffix" : "" }, { "dropping-particle" : "", "family" : "Kozak", "given" : "Kenneth H.", "non-dropping-particle" : "", "parse-names" : false, "suffix" : "" }, { "dropping-particle"</vt:lpwstr>
  </property>
  <property fmtid="{D5CDD505-2E9C-101B-9397-08002B2CF9AE}" pid="2387" name="Mendeley_Bookmark_eEG75qpG61_25">
    <vt:lpwstr> : "", "family" : "McPeek", "given" : "Mark A.", "non-dropping-particle" : "", "parse-names" : false, "suffix" : "" }, { "dropping-particle" : "", "family" : "Moreno-Roark", "given" : "Franck", "non-dropping-particle" : "", "parse-names" : false, "suffix"</vt:lpwstr>
  </property>
  <property fmtid="{D5CDD505-2E9C-101B-9397-08002B2CF9AE}" pid="2388" name="Mendeley_Bookmark_eEG75qpG61_26">
    <vt:lpwstr> : "" }, { "dropping-particle" : "", "family" : "Near", "given" : "Thomas J.", "non-dropping-particle" : "", "parse-names" : false, "suffix" : "" }, { "dropping-particle" : "", "family" : "Purvis", "given" : "Andy", "non-dropping-particle" : "", "parse-na</vt:lpwstr>
  </property>
  <property fmtid="{D5CDD505-2E9C-101B-9397-08002B2CF9AE}" pid="2389" name="Mendeley_Bookmark_eEG75qpG61_27">
    <vt:lpwstr>mes" : false, "suffix" : "" }, { "dropping-particle" : "", "family" : "Ricklefs", "given" : "Robert E.", "non-dropping-particle" : "", "parse-names" : false, "suffix" : "" }, { "dropping-particle" : "", "family" : "Schluter", "given" : "Dolph", "non-dropp</vt:lpwstr>
  </property>
  <property fmtid="{D5CDD505-2E9C-101B-9397-08002B2CF9AE}" pid="2390" name="Mendeley_Bookmark_eEG75qpG61_28">
    <vt:lpwstr>ing-particle" : "", "parse-names" : false, "suffix" : "" }, { "dropping-particle" : "", "family" : "Schulte", "given" : "James A.", "non-dropping-particle" : "", "parse-names" : false, "suffix" : "" }, { "dropping-particle" : "", "family" : "Seehausen", "</vt:lpwstr>
  </property>
  <property fmtid="{D5CDD505-2E9C-101B-9397-08002B2CF9AE}" pid="2391" name="Mendeley_Bookmark_eEG75qpG61_29">
    <vt:lpwstr>given" : "Ole", "non-dropping-particle" : "", "parse-names" : false, "suffix" : "" }, { "dropping-particle" : "", "family" : "Sidlauskas", "given" : "Brian L.", "non-dropping-particle" : "", "parse-names" : false, "suffix" : "" }, { "dropping-particle" : </vt:lpwstr>
  </property>
  <property fmtid="{D5CDD505-2E9C-101B-9397-08002B2CF9AE}" pid="2392" name="Mendeley_Bookmark_eEG75qpG61_3">
    <vt:lpwstr>cting and quantifying phylogenetic signal are inadequately developed. We present new methods for continuous-valued characters that can be implemented with either phylogenetically independent contrasts or generalized least-squares models. First, a simple r</vt:lpwstr>
  </property>
  <property fmtid="{D5CDD505-2E9C-101B-9397-08002B2CF9AE}" pid="2393" name="Mendeley_Bookmark_eEG75qpG61_30">
    <vt:lpwstr>"", "family" : "Torres-Carvajal", "given" : "Omar", "non-dropping-particle" : "", "parse-names" : false, "suffix" : "" }, { "dropping-particle" : "", "family" : "Weir", "given" : "Jason T.", "non-dropping-particle" : "", "parse-names" : false, "suffix" : </vt:lpwstr>
  </property>
  <property fmtid="{D5CDD505-2E9C-101B-9397-08002B2CF9AE}" pid="2394" name="Mendeley_Bookmark_eEG75qpG61_31">
    <vt:lpwstr>"" }, { "dropping-particle" : "", "family" : "Mooers", "given" : "Arne T.", "non-dropping-particle" : "", "parse-names" : false, "suffix" : "" } ], "container-title" : "Evolution", "id" : "ITEM-2", "issue" : "8", "issued" : { "date-parts" : [ [ "2010" ] ]</vt:lpwstr>
  </property>
  <property fmtid="{D5CDD505-2E9C-101B-9397-08002B2CF9AE}" pid="2395" name="Mendeley_Bookmark_eEG75qpG61_32">
    <vt:lpwstr> }, "page" : "2385-2396", "title" : "Early bursts of body size and shape evolution are rare in comparative data", "type" : "article-journal", "volume" : "64" }, "uris" : [ "http://www.mendeley.com/documents/?uuid=700f9c7f-135a-4771-9de6-93c82fe7e83a" ] } </vt:lpwstr>
  </property>
  <property fmtid="{D5CDD505-2E9C-101B-9397-08002B2CF9AE}" pid="2396" name="Mendeley_Bookmark_eEG75qpG61_33">
    <vt:lpwstr>], "mendeley" : { "formattedCitation" : "(Blomberg &lt;i&gt;et al.&lt;/i&gt;, 2003; Harmon &lt;i&gt;et al.&lt;/i&gt;, 2010)", "plainTextFormattedCitation" : "(Blomberg et al., 2003; Harmon et al., 2010)", "previouslyFormattedCitation" : "(Blomberg &lt;i&gt;et al.&lt;/i&gt;, 2003; Harmon &lt;i&gt;</vt:lpwstr>
  </property>
  <property fmtid="{D5CDD505-2E9C-101B-9397-08002B2CF9AE}" pid="2397" name="Mendeley_Bookmark_eEG75qpG61_34">
    <vt:lpwstr>et al.&lt;/i&gt;, 2010)" }, "properties" : { "noteIndex" : 0 }, "schema" : "https://github.com/citation-style-language/schema/raw/master/csl-citation.json" }</vt:lpwstr>
  </property>
  <property fmtid="{D5CDD505-2E9C-101B-9397-08002B2CF9AE}" pid="2398" name="Mendeley_Bookmark_eEG75qpG61_4">
    <vt:lpwstr>andomization procedure allows one to test the null hypothesis of no pattern of similarity among relatives. The test demonstrates correct Type I error rate at a nominal \u03b1= 0.05 and good power (0.8) for simulated datasets with 20 or more species. Secon</vt:lpwstr>
  </property>
  <property fmtid="{D5CDD505-2E9C-101B-9397-08002B2CF9AE}" pid="2399" name="Mendeley_Bookmark_eEG75qpG61_5">
    <vt:lpwstr>d, we derive a descriptive statistic, K, which allows valid comparisons of the amount of phylogenetic signal across traits and trees. Third, we provide two biologically motivated branch-length transformations, one based on the Ornstein-Uhlenbeck (OU) mode</vt:lpwstr>
  </property>
  <property fmtid="{D5CDD505-2E9C-101B-9397-08002B2CF9AE}" pid="2400" name="Mendeley_Bookmark_eEG75qpG61_6">
    <vt:lpwstr>l of stabilizing selection, the other based on a new model in which character evolution can accelerate or decelerate (ACDC) in rate (e.g., as may occur during or after an adaptive radiation). Maximum likelihood estimation of the OU (d) and ACDC (g) parame</vt:lpwstr>
  </property>
  <property fmtid="{D5CDD505-2E9C-101B-9397-08002B2CF9AE}" pid="2401" name="Mendeley_Bookmark_eEG75qpG61_7">
    <vt:lpwstr>ters can serve as tests for phylogenetic signal because an estimate of d or g near zero implies that a phylogeny with little hierarchical structure (a star) offers a good fit to the data. Transformations that improve the fit of a tree to comparative data </vt:lpwstr>
  </property>
  <property fmtid="{D5CDD505-2E9C-101B-9397-08002B2CF9AE}" pid="2402" name="Mendeley_Bookmark_eEG75qpG61_8">
    <vt:lpwstr>will increase power to detect phylogenetic signal and may also be preferable for further comparative analyses, such as of correlated character evolution. Application of the methods to data from the literature revealed that, for trees with 20 or more speci</vt:lpwstr>
  </property>
  <property fmtid="{D5CDD505-2E9C-101B-9397-08002B2CF9AE}" pid="2403" name="Mendeley_Bookmark_eEG75qpG61_9">
    <vt:lpwstr>es, 92% of traits exhibited significant phylogenetic signal (randomization test), including behavioral and ecological ones that are thought to be relatively evolutionarily malleable (e.g., highly adaptive) and/or subject to relatively strong environmental</vt:lpwstr>
  </property>
  <property fmtid="{D5CDD505-2E9C-101B-9397-08002B2CF9AE}" pid="2404" name="Mendeley_Bookmark_eOx38qbzyo_1">
    <vt:lpwstr>ADDIN CSL_CITATION {"citationItems": [{"id": "ITEM-1", "itemData": {"DOI": "10.1111/2041-210X.12401", "ISBN": "2041-210X", "ISSN": "2041210X", "abstract": "* The current availability of large ecological data sets and the computational capacity to handle t</vt:lpwstr>
  </property>
  <property fmtid="{D5CDD505-2E9C-101B-9397-08002B2CF9AE}" pid="2405" name="Mendeley_Bookmark_eOx38qbzyo_10">
    <vt:lpwstr>uris": ["http://www.mendeley.com/documents/?uuid=12e14b2f-4386-4465-9eaa-cbdef832a737"]}], "mendeley": {"formattedCitation": "(Vilela and Villalobos 2015)", "plainTextFormattedCitation": "(Vilela and Villalobos 2015)", "previouslyFormattedCitation": "(Vil</vt:lpwstr>
  </property>
  <property fmtid="{D5CDD505-2E9C-101B-9397-08002B2CF9AE}" pid="2406" name="Mendeley_Bookmark_eOx38qbzyo_11">
    <vt:lpwstr>ela and Villalobos 2015)"}, "properties": {"noteIndex": 0}, "schema": "https://github.com/citation-style-language/schema/raw/master/csl-citation.json"}</vt:lpwstr>
  </property>
  <property fmtid="{D5CDD505-2E9C-101B-9397-08002B2CF9AE}" pid="2407" name="Mendeley_Bookmark_eOx38qbzyo_2">
    <vt:lpwstr>hem have fostered the testing and development of theory at broad spatial and temporal scales. Macroecology has particularly benefited from this era of big data, but tools are still required to help transforming this data into information and knowledge. * </vt:lpwstr>
  </property>
  <property fmtid="{D5CDD505-2E9C-101B-9397-08002B2CF9AE}" pid="2408" name="Mendeley_Bookmark_eOx38qbzyo_3">
    <vt:lpwstr>Here, we present \u2018letsR\u2019, a package for the R statistical computing environment, designed to handle and analyse macroecological data such as species\u2019 geographic distributions (polygons in shapefile format and point occurrences) and environm</vt:lpwstr>
  </property>
  <property fmtid="{D5CDD505-2E9C-101B-9397-08002B2CF9AE}" pid="2409" name="Mendeley_Bookmark_eOx38qbzyo_4">
    <vt:lpwstr>ental variables (in raster format). The package also includes functions to obtain data on species\u2019 habitat use, description year and current as well as temporal trends in conservation status as provided by the IUCN RedList online data base. * \u2018l</vt:lpwstr>
  </property>
  <property fmtid="{D5CDD505-2E9C-101B-9397-08002B2CF9AE}" pid="2410" name="Mendeley_Bookmark_eOx38qbzyo_5">
    <vt:lpwstr>etsR\u2019 main functionalities are based on the presence\u2013absence matrices that can be created with the package's functions and from which other functions can be applied to generate, for example species richness rasters, geographic mid-points of spec</vt:lpwstr>
  </property>
  <property fmtid="{D5CDD505-2E9C-101B-9397-08002B2CF9AE}" pid="2411" name="Mendeley_Bookmark_eOx38qbzyo_6">
    <vt:lpwstr>ies and species- and site-based attributes. * We exemplify the package's functionality by describing and evaluating the geographic pattern of species\u2019 description year in tailless amphibians. All data preparation and most analyses were made using the</vt:lpwstr>
  </property>
  <property fmtid="{D5CDD505-2E9C-101B-9397-08002B2CF9AE}" pid="2412" name="Mendeley_Bookmark_eOx38qbzyo_7">
    <vt:lpwstr> \u2018letsR\u2019 functions. Our example illustrates the package's capability for conducting macroecological analyses under a single computer platform, potentially helping researchers to save time and effort in this endeavour.", "author": [{"dropping-par</vt:lpwstr>
  </property>
  <property fmtid="{D5CDD505-2E9C-101B-9397-08002B2CF9AE}" pid="2413" name="Mendeley_Bookmark_eOx38qbzyo_8">
    <vt:lpwstr>ticle": "", "family": "Vilela", "given": "Bruno", "non-dropping-particle": "", "parse-names": false, "suffix": ""}, {"dropping-particle": "", "family": "Villalobos", "given": "Fabricio", "non-dropping-particle": "", "parse-names": false, "suffix": ""}], "</vt:lpwstr>
  </property>
  <property fmtid="{D5CDD505-2E9C-101B-9397-08002B2CF9AE}" pid="2414" name="Mendeley_Bookmark_eOx38qbzyo_9">
    <vt:lpwstr>container-title": "Methods in Ecology and Evolution", "id": "ITEM-1", "issued": {"date-parts": [["2015"]]}, "page": "1229-1234", "title": "letsR: a new R package for data handling and analysis in macroecology", "type": "article-journal", "volume": "6"}, "</vt:lpwstr>
  </property>
  <property fmtid="{D5CDD505-2E9C-101B-9397-08002B2CF9AE}" pid="2415" name="Mendeley_Bookmark_evKQJxg4ie_1">
    <vt:lpwstr>ADDIN CSL_CITATION {"citationItems": [{"id": "ITEM-1", "itemData": {"DOI": "10.1007/s11121-007-0070-9", "ISBN": "1389-4986 (Print)\\n1389-4986 (Linking)", "ISSN": "13894986", "PMID": "17549635", "abstract": "Multiple imputation (MI) and full information m</vt:lpwstr>
  </property>
  <property fmtid="{D5CDD505-2E9C-101B-9397-08002B2CF9AE}" pid="2416" name="Mendeley_Bookmark_evKQJxg4ie_10">
    <vt:lpwstr>How many imputations are really needed? Some practical clarifications of multiple imputation theory", "type": "article-journal", "volume": "8"}, "uris": ["http://www.mendeley.com/documents/?uuid=f7fb6779-fa45-46c1-a15c-13d2535dbd8f"]}, {"id": "ITEM-2", "i</vt:lpwstr>
  </property>
  <property fmtid="{D5CDD505-2E9C-101B-9397-08002B2CF9AE}" pid="2417" name="Mendeley_Bookmark_evKQJxg4ie_11">
    <vt:lpwstr>temData": {"DOI": "10.1177/0049124117747303", "ISSN": "0049-1241", "author": [{"dropping-particle": "", "family": "Hippel", "given": "Paul T.", "non-dropping-particle": "von", "parse-names": false, "suffix": ""}], "container-title": "Sociological Methods </vt:lpwstr>
  </property>
  <property fmtid="{D5CDD505-2E9C-101B-9397-08002B2CF9AE}" pid="2418" name="Mendeley_Bookmark_evKQJxg4ie_12">
    <vt:lpwstr>&amp; Research", "id": "ITEM-2", "issued": {"date-parts": [["2018", "1", "18"]]}, "page": "004912411774730", "title": "How Many Imputations Do You Need? A Two-stage Calculation Using a Quadratic Rule", "type": "article-journal"}, "uris": ["http://www.mendeley</vt:lpwstr>
  </property>
  <property fmtid="{D5CDD505-2E9C-101B-9397-08002B2CF9AE}" pid="2419" name="Mendeley_Bookmark_evKQJxg4ie_13">
    <vt:lpwstr>.com/documents/?uuid=08bd3c0e-8c3e-4191-b1ac-e48c73c685d1"]}], "mendeley": {"formattedCitation": "(Graham et al. 2007; von Hippel 2018)", "plainTextFormattedCitation": "(Graham et al. 2007; von Hippel 2018)", "previouslyFormattedCitation": "(Graham et al.</vt:lpwstr>
  </property>
  <property fmtid="{D5CDD505-2E9C-101B-9397-08002B2CF9AE}" pid="2420" name="Mendeley_Bookmark_evKQJxg4ie_14">
    <vt:lpwstr> 2007; von Hippel 2018)"}, "properties": {"noteIndex": 0}, "schema": "https://github.com/citation-style-language/schema/raw/master/csl-citation.json"}</vt:lpwstr>
  </property>
  <property fmtid="{D5CDD505-2E9C-101B-9397-08002B2CF9AE}" pid="2421" name="Mendeley_Bookmark_evKQJxg4ie_2">
    <vt:lpwstr>aximum likelihood (FIML) are the two most common approaches to missing data analysis. In theory, MI and FIML are equivalent when identical models are tested using the same variables, and when m, the number of imputations performed with MI, approaches infi</vt:lpwstr>
  </property>
  <property fmtid="{D5CDD505-2E9C-101B-9397-08002B2CF9AE}" pid="2422" name="Mendeley_Bookmark_evKQJxg4ie_3">
    <vt:lpwstr>nity. However, it is important to know how many imputations are necessary before MI and FIML are sufficiently equivalent in ways that are important to prevention scientists. MI theory suggests that small values of m, even on the order of three to five imp</vt:lpwstr>
  </property>
  <property fmtid="{D5CDD505-2E9C-101B-9397-08002B2CF9AE}" pid="2423" name="Mendeley_Bookmark_evKQJxg4ie_4">
    <vt:lpwstr>utations, yield excellent results. Previous guidelines for sufficient m are based on relative efficiency, which involves the fraction of missing information (gamma) for the parameter being estimated, and m. In the present study, we used a Monte Carlo simu</vt:lpwstr>
  </property>
  <property fmtid="{D5CDD505-2E9C-101B-9397-08002B2CF9AE}" pid="2424" name="Mendeley_Bookmark_evKQJxg4ie_5">
    <vt:lpwstr>lation to test MI models across several scenarios in which gamma and m were varied. Standard errors and p-values for the regression coefficient of interest varied as a function of m, but not at the same rate as relative efficiency. Most importantly, stati</vt:lpwstr>
  </property>
  <property fmtid="{D5CDD505-2E9C-101B-9397-08002B2CF9AE}" pid="2425" name="Mendeley_Bookmark_evKQJxg4ie_6">
    <vt:lpwstr>stical power for small effect sizes diminished as m became smaller, and the rate of this power falloff was much greater than predicted by changes in relative efficiency. Based our findings, we recommend that researchers using MI should perform many more i</vt:lpwstr>
  </property>
  <property fmtid="{D5CDD505-2E9C-101B-9397-08002B2CF9AE}" pid="2426" name="Mendeley_Bookmark_evKQJxg4ie_7">
    <vt:lpwstr>mputations than previously considered sufficient. These recommendations are based on gamma, and take into consideration one's tolerance for a preventable power falloff (compared to FIML) due to using too few imputations.", "author": [{"dropping-particle":</vt:lpwstr>
  </property>
  <property fmtid="{D5CDD505-2E9C-101B-9397-08002B2CF9AE}" pid="2427" name="Mendeley_Bookmark_evKQJxg4ie_8">
    <vt:lpwstr> "", "family": "Graham", "given": "John W.", "non-dropping-particle": "", "parse-names": false, "suffix": ""}, {"dropping-particle": "", "family": "Olchowski", "given": "Allison E.", "non-dropping-particle": "", "parse-names": false, "suffix": ""}, {"drop</vt:lpwstr>
  </property>
  <property fmtid="{D5CDD505-2E9C-101B-9397-08002B2CF9AE}" pid="2428" name="Mendeley_Bookmark_evKQJxg4ie_9">
    <vt:lpwstr>ping-particle": "", "family": "Gilreath", "given": "Tamika D.", "non-dropping-particle": "", "parse-names": false, "suffix": ""}], "container-title": "Prevention Science", "id": "ITEM-1", "issued": {"date-parts": [["2007"]]}, "page": "206-213", "title": "</vt:lpwstr>
  </property>
  <property fmtid="{D5CDD505-2E9C-101B-9397-08002B2CF9AE}" pid="2429" name="Mendeley_Bookmark_ey85y8YZmb_1">
    <vt:lpwstr>ADDIN CSL_CITATION {"citationItems": [{"id": "ITEM-1", "itemData": {"DOI": "10.1111/2041-210X.12111", "ISSN": "2041210X", "author": [{"dropping-particle": "", "family": "Gu\u00e9nard", "given": "Guillaume", "non-dropping-particle": "", "parse-names": fals</vt:lpwstr>
  </property>
  <property fmtid="{D5CDD505-2E9C-101B-9397-08002B2CF9AE}" pid="2430" name="Mendeley_Bookmark_ey85y8YZmb_10">
    <vt:lpwstr>formattedCitation": "(Diniz-Filho 2001; Diniz-Filho et al. 2015; Gu\u00e9nard et al. 2013)", "plainTextFormattedCitation": "(Diniz-Filho 2001; Diniz-Filho et al. 2015; Gu\u00e9nard et al. 2013)", "previouslyFormattedCitation": "(Diniz-Filho 2001; Diniz-Fi</vt:lpwstr>
  </property>
  <property fmtid="{D5CDD505-2E9C-101B-9397-08002B2CF9AE}" pid="2431" name="Mendeley_Bookmark_ey85y8YZmb_11">
    <vt:lpwstr>lho et al. 2015; Gu\u00e9nard et al. 2013)"}, "properties": {"noteIndex": 0}, "schema": "https://github.com/citation-style-language/schema/raw/master/csl-citation.json"}</vt:lpwstr>
  </property>
  <property fmtid="{D5CDD505-2E9C-101B-9397-08002B2CF9AE}" pid="2432" name="Mendeley_Bookmark_ey85y8YZmb_2">
    <vt:lpwstr>e, "suffix": ""}, {"dropping-particle": "", "family": "Legendre", "given": "Pierre", "non-dropping-particle": "", "parse-names": false, "suffix": ""}, {"dropping-particle": "", "family": "Peres-Neto", "given": "Pedro", "non-dropping-particle": "", "parse-</vt:lpwstr>
  </property>
  <property fmtid="{D5CDD505-2E9C-101B-9397-08002B2CF9AE}" pid="2433" name="Mendeley_Bookmark_ey85y8YZmb_3">
    <vt:lpwstr>names": false, "suffix": ""}], "container-title": "Methods in Ecology and Evolution", "id": "ITEM-1", "issue": "12", "issued": {"date-parts": [["2013", "12", "23"]]}, "page": "1120-1131", "title": "Phylogenetic eigenvector maps: a framework to model and p</vt:lpwstr>
  </property>
  <property fmtid="{D5CDD505-2E9C-101B-9397-08002B2CF9AE}" pid="2434" name="Mendeley_Bookmark_ey85y8YZmb_4">
    <vt:lpwstr>redict species traits", "type": "article-journal", "volume": "4"}, "uris": ["http://www.mendeley.com/documents/?uuid=2d1a424b-47af-4b2d-a862-70b27aa18dcd"]}, {"id": "ITEM-2", "itemData": {"author": [{"dropping-particle": "", "family": "Diniz-Filho", "give</vt:lpwstr>
  </property>
  <property fmtid="{D5CDD505-2E9C-101B-9397-08002B2CF9AE}" pid="2435" name="Mendeley_Bookmark_ey85y8YZmb_5">
    <vt:lpwstr>n": "Jose Alexandre Felizola", "non-dropping-particle": "", "parse-names": false, "suffix": ""}], "container-title": "Evolution", "id": "ITEM-2", "issue": "6", "issued": {"date-parts": [["2001"]]}, "page": "1104-1109", "title": "Phylogenetic autocorrelati</vt:lpwstr>
  </property>
  <property fmtid="{D5CDD505-2E9C-101B-9397-08002B2CF9AE}" pid="2436" name="Mendeley_Bookmark_ey85y8YZmb_6">
    <vt:lpwstr>on under distinct evolutionary process", "type": "article-journal", "volume": "55"}, "uris": ["http://www.mendeley.com/documents/?uuid=512b4106-cba8-4ea4-a2e4-7125957b17e2"]}, {"id": "ITEM-3", "itemData": {"author": [{"dropping-particle": "", "family": "D</vt:lpwstr>
  </property>
  <property fmtid="{D5CDD505-2E9C-101B-9397-08002B2CF9AE}" pid="2437" name="Mendeley_Bookmark_ey85y8YZmb_7">
    <vt:lpwstr>iniz-Filho", "given": "Jose Alexandre Felizola", "non-dropping-particle": "", "parse-names": false, "suffix": ""}, {"dropping-particle": "", "family": "Villalobos", "given": "Fabricio", "non-dropping-particle": "", "parse-names": false, "suffix": ""}, {"d</vt:lpwstr>
  </property>
  <property fmtid="{D5CDD505-2E9C-101B-9397-08002B2CF9AE}" pid="2438" name="Mendeley_Bookmark_ey85y8YZmb_8">
    <vt:lpwstr>ropping-particle": "", "family": "Bini", "given": "Luis Mauricio", "non-dropping-particle": "", "parse-names": false, "suffix": ""}], "container-title": "Genetics and Molecular Biology", "id": "ITEM-3", "issue": "3", "issued": {"date-parts": [["2015"]]}, </vt:lpwstr>
  </property>
  <property fmtid="{D5CDD505-2E9C-101B-9397-08002B2CF9AE}" pid="2439" name="Mendeley_Bookmark_ey85y8YZmb_9">
    <vt:lpwstr>"page": "396-400", "title": "The best of both worlds : Phylogenetic eigenvector regression and mapping", "type": "article-journal", "volume": "38"}, "uris": ["http://www.mendeley.com/documents/?uuid=7b915f2a-3fe9-4149-a278-8a3c6d065c05"]}], "mendeley": {"</vt:lpwstr>
  </property>
  <property fmtid="{D5CDD505-2E9C-101B-9397-08002B2CF9AE}" pid="2440" name="Mendeley_Bookmark_f9dFz2oO2v_1">
    <vt:lpwstr>ADDIN CSL_CITATION {"citationItems": [{"id": "ITEM-1", "itemData": {"ISBN": "9781606236390", "author": [{"dropping-particle": "", "family": "Enders", "given": "Craig K.", "non-dropping-particle": "", "parse-names": false, "suffix": ""}], "edition": "1", "</vt:lpwstr>
  </property>
  <property fmtid="{D5CDD505-2E9C-101B-9397-08002B2CF9AE}" pid="2441" name="Mendeley_Bookmark_f9dFz2oO2v_10">
    <vt:lpwstr> "Stef", "non-dropping-particle": "van", "parse-names": false, "suffix": ""}], "edition": "1", "id": "ITEM-2", "issued": {"date-parts": [["2012"]]}, "number-of-pages": "342", "publisher": "Chapman and Hall/CRC", "publisher-place": "Boca Raton, Fl", "title</vt:lpwstr>
  </property>
  <property fmtid="{D5CDD505-2E9C-101B-9397-08002B2CF9AE}" pid="2442" name="Mendeley_Bookmark_f9dFz2oO2v_11">
    <vt:lpwstr>": "Flexible Imputation of Missing Data", "type": "book"}, "uris": ["http://www.mendeley.com/documents/?uuid=c546fe7c-24b9-4c66-9203-bca5f3a3238b"]}], "mendeley": {"formattedCitation": "(Enders 2010; van Buuren 2012)", "plainTextFormattedCitation": "(Ende</vt:lpwstr>
  </property>
  <property fmtid="{D5CDD505-2E9C-101B-9397-08002B2CF9AE}" pid="2443" name="Mendeley_Bookmark_f9dFz2oO2v_12">
    <vt:lpwstr>rs 2010; van Buuren 2012)", "previouslyFormattedCitation": "(Enders 2010; van Buuren 2012)"}, "properties": {"noteIndex": 0}, "schema": "https://github.com/citation-style-language/schema/raw/master/csl-citation.json"}</vt:lpwstr>
  </property>
  <property fmtid="{D5CDD505-2E9C-101B-9397-08002B2CF9AE}" pid="2444" name="Mendeley_Bookmark_f9dFz2oO2v_2">
    <vt:lpwstr>id": "ITEM-1", "issued": {"date-parts": [["2010"]]}, "number-of-pages": "377", "publisher-place": "New York, NY", "title": "Applied Missing Data Analysis", "type": "book"}, "uris": ["http://www.mendeley.com/documents/?uuid=5d1bb767-c2ae-4cf1-b842-1128f38d</vt:lpwstr>
  </property>
  <property fmtid="{D5CDD505-2E9C-101B-9397-08002B2CF9AE}" pid="2445" name="Mendeley_Bookmark_f9dFz2oO2v_3">
    <vt:lpwstr>8b00"]}, {"id": "ITEM-2", "itemData": {"DOI": "10.1201/b11826", "ISBN": "9781439868249", "abstract": "Missing data form a problem in every scientific discipline, yet the techniques required to handle them are complicated and often lacking. One of the grea</vt:lpwstr>
  </property>
  <property fmtid="{D5CDD505-2E9C-101B-9397-08002B2CF9AE}" pid="2446" name="Mendeley_Bookmark_f9dFz2oO2v_4">
    <vt:lpwstr>t ideas in statistical science\u2014multiple imputation\u2014fills gaps in the data with plausible values, the uncertainty of which is coded in the data itself. It also solves other problems, many of which are missing data problems in disguise. Flexible I</vt:lpwstr>
  </property>
  <property fmtid="{D5CDD505-2E9C-101B-9397-08002B2CF9AE}" pid="2447" name="Mendeley_Bookmark_f9dFz2oO2v_5">
    <vt:lpwstr>mputation of Missing Data is supported by many examples using real data taken from the author's vast experience of collaborative research, and presents a practical guide for handling missing data under the framework of multiple imputation. Furthermore, de</vt:lpwstr>
  </property>
  <property fmtid="{D5CDD505-2E9C-101B-9397-08002B2CF9AE}" pid="2448" name="Mendeley_Bookmark_f9dFz2oO2v_6">
    <vt:lpwstr>tailed guidance of implementation in R using the author\u2019s package {MICE} is included throughout the book. Assuming familiarity with basic statistical concepts and multivariate methods, Flexible Imputation of Missing Data is intended for two audiences</vt:lpwstr>
  </property>
  <property fmtid="{D5CDD505-2E9C-101B-9397-08002B2CF9AE}" pid="2449" name="Mendeley_Bookmark_f9dFz2oO2v_7">
    <vt:lpwstr>: (Bio)statisticians, epidemiologists, and methodologists in the social and health sciences Substantive researchers who do not call themselves statisticians, but who possess the necessary skills to understand the principles and to follow the recipes This </vt:lpwstr>
  </property>
  <property fmtid="{D5CDD505-2E9C-101B-9397-08002B2CF9AE}" pid="2450" name="Mendeley_Bookmark_f9dFz2oO2v_8">
    <vt:lpwstr>graduate-tested book avoids mathematical and technical details as much as possible: formulas are accompanied by a verbal statement that explains the formula in layperson terms. Readers less concerned with the theoretical underpinnings will be able to pick</vt:lpwstr>
  </property>
  <property fmtid="{D5CDD505-2E9C-101B-9397-08002B2CF9AE}" pid="2451" name="Mendeley_Bookmark_f9dFz2oO2v_9">
    <vt:lpwstr> up the general idea, and technical material is available for those who desire deeper understanding. The analyses can be replicated in R using a dedicated package developed by the author.", "author": [{"dropping-particle": "", "family": "Buuren", "given":</vt:lpwstr>
  </property>
  <property fmtid="{D5CDD505-2E9C-101B-9397-08002B2CF9AE}" pid="2452" name="Mendeley_Bookmark_fCUQZqqlnm_1">
    <vt:lpwstr>ADDIN CSL_CITATION {"citationItems": [{"id": "ITEM-1", "itemData": {"DOI": "10.18637/jss.v045.i03", "ISSN": "1548-7660", "author": [{"dropping-particle": "van", "family": "Buuren", "given": "Stef", "non-dropping-particle": "", "parse-names": false, "suffi</vt:lpwstr>
  </property>
  <property fmtid="{D5CDD505-2E9C-101B-9397-08002B2CF9AE}" pid="2453" name="Mendeley_Bookmark_fCUQZqqlnm_2">
    <vt:lpwstr>x": ""}, {"dropping-particle": "", "family": "Groothuis-Oudshoorn", "given": "Karin", "non-dropping-particle": "", "parse-names": false, "suffix": ""}], "container-title": "Journal of Statistical Software", "id": "ITEM-1", "issue": "3", "issued": {"date-p</vt:lpwstr>
  </property>
  <property fmtid="{D5CDD505-2E9C-101B-9397-08002B2CF9AE}" pid="2454" name="Mendeley_Bookmark_fCUQZqqlnm_3">
    <vt:lpwstr>arts": [["2011"]]}, "title": "mice : Multivariate Imputation by Chained Equations in R", "type": "article-journal", "volume": "45"}, "uris": ["http://www.mendeley.com/documents/?uuid=1a18f66b-e8e3-4490-a50c-98a41cf136a6"]}], "mendeley": {"formattedCitatio</vt:lpwstr>
  </property>
  <property fmtid="{D5CDD505-2E9C-101B-9397-08002B2CF9AE}" pid="2455" name="Mendeley_Bookmark_fCUQZqqlnm_4">
    <vt:lpwstr>n": "(Buuren and Groothuis-Oudshoorn 2011)", "plainTextFormattedCitation": "(Buuren and Groothuis-Oudshoorn 2011)", "previouslyFormattedCitation": "(Buuren and Groothuis-Oudshoorn 2011)"}, "properties": {"noteIndex": 0}, "schema": "https://github.com/cita</vt:lpwstr>
  </property>
  <property fmtid="{D5CDD505-2E9C-101B-9397-08002B2CF9AE}" pid="2456" name="Mendeley_Bookmark_fCUQZqqlnm_5">
    <vt:lpwstr>tion-style-language/schema/raw/master/csl-citation.json"}</vt:lpwstr>
  </property>
  <property fmtid="{D5CDD505-2E9C-101B-9397-08002B2CF9AE}" pid="2457" name="Mendeley_Bookmark_fEPgJsuwGe_1">
    <vt:lpwstr>ADDIN CSL_CITATION {"citationItems": [{"id": "ITEM-1", "itemData": {"DOI": "10.1111/j.1600-0587.2013.00528.x", "ISBN": "1600-0587", "ISSN": "09067590", "abstract": "Continental-scale maps of plant functional diversity are a fundamental piece of data of in</vt:lpwstr>
  </property>
  <property fmtid="{D5CDD505-2E9C-101B-9397-08002B2CF9AE}" pid="2458" name="Mendeley_Bookmark_fEPgJsuwGe_2">
    <vt:lpwstr>terest to ecosystem modelers and ecologists, yet such maps have been exceedingly hard to generate. Th e large eff ort to compile global plant functional trait databases largely for the purpose of mapping and analyzing the spatial distribution of function </vt:lpwstr>
  </property>
  <property fmtid="{D5CDD505-2E9C-101B-9397-08002B2CF9AE}" pid="2459" name="Mendeley_Bookmark_fEPgJsuwGe_3">
    <vt:lpwstr>has resulted in very sparse data matrices thereby limiting progress. Identifying robust methodologies to gap fi ll or impute trait values in these databases is an important objective. Here I argue that existing statistical tools from phylogenetic comparat</vt:lpwstr>
  </property>
  <property fmtid="{D5CDD505-2E9C-101B-9397-08002B2CF9AE}" pid="2460" name="Mendeley_Bookmark_fEPgJsuwGe_4">
    <vt:lpwstr>ive methods can be used to rapidly impute values into global plant functional trait databases due to the large amount of phylogenetic signal often in trait data. In particular, statistical models of phylogenetic signal in traits can be generated from exis</vt:lpwstr>
  </property>
  <property fmtid="{D5CDD505-2E9C-101B-9397-08002B2CF9AE}" pid="2461" name="Mendeley_Bookmark_fEPgJsuwGe_5">
    <vt:lpwstr>ting data and used to predict missing values of closely related species often with a high degree of accuracy thereby facilitating the continental-scale mapping of plant function. Despite the promise of this approach, I also discuss potential pitfalls and </vt:lpwstr>
  </property>
  <property fmtid="{D5CDD505-2E9C-101B-9397-08002B2CF9AE}" pid="2462" name="Mendeley_Bookmark_fEPgJsuwGe_6">
    <vt:lpwstr>future challenges that will need to be addressed. Th", "author": [{"dropping-particle": "", "family": "Swenson", "given": "Nathan G.", "non-dropping-particle": "", "parse-names": false, "suffix": ""}], "container-title": "Ecography", "id": "ITEM-1", "issu</vt:lpwstr>
  </property>
  <property fmtid="{D5CDD505-2E9C-101B-9397-08002B2CF9AE}" pid="2463" name="Mendeley_Bookmark_fEPgJsuwGe_7">
    <vt:lpwstr>e": "July 2013", "issued": {"date-parts": [["2014"]]}, "page": "105-110", "title": "Phylogenetic imputation of plant functional trait databases", "type": "article-journal", "volume": "37"}, "uris": ["http://www.mendeley.com/documents/?uuid=0675ab2d-f8cc-4</vt:lpwstr>
  </property>
  <property fmtid="{D5CDD505-2E9C-101B-9397-08002B2CF9AE}" pid="2464" name="Mendeley_Bookmark_fEPgJsuwGe_8">
    <vt:lpwstr>8da-b84c-cab0790a1bd7"]}], "mendeley": {"formattedCitation": "(Swenson 2014)", "manualFormatting": "Swenson (2014)", "plainTextFormattedCitation": "(Swenson 2014)", "previouslyFormattedCitation": "(Swenson 2014)"}, "properties": {"noteIndex": 0}, "schema"</vt:lpwstr>
  </property>
  <property fmtid="{D5CDD505-2E9C-101B-9397-08002B2CF9AE}" pid="2465" name="Mendeley_Bookmark_fEPgJsuwGe_9">
    <vt:lpwstr>: "https://github.com/citation-style-language/schema/raw/master/csl-citation.json"}</vt:lpwstr>
  </property>
  <property fmtid="{D5CDD505-2E9C-101B-9397-08002B2CF9AE}" pid="2466" name="Mendeley_Bookmark_fQIeY3zUaP_1">
    <vt:lpwstr>ADDIN CSL_CITATION {"citationItems": [{"id": "ITEM-1", "itemData": {"DOI": "10.1371/journal.pone.0113429", "ISSN": "1932-6203", "PMID": "25409293", "abstract": "Extinction risk and body size have been found to be related in various vertebrate groups, with</vt:lpwstr>
  </property>
  <property fmtid="{D5CDD505-2E9C-101B-9397-08002B2CF9AE}" pid="2467" name="Mendeley_Bookmark_fQIeY3zUaP_10">
    <vt:lpwstr>": "Villalobos", "given": "Fabricio", "non-dropping-particle": "", "parse-names": false, "suffix": ""}, {"dropping-particle": "", "family": "Rodr\u00edguez", "given": "Miguel \u00c1ngel", "non-dropping-particle": "", "parse-names": false, "suffix": ""}, {</vt:lpwstr>
  </property>
  <property fmtid="{D5CDD505-2E9C-101B-9397-08002B2CF9AE}" pid="2468" name="Mendeley_Bookmark_fQIeY3zUaP_11">
    <vt:lpwstr>"dropping-particle": "", "family": "Terribile", "given": "Levi Carina", "non-dropping-particle": "", "parse-names": false, "suffix": ""}], "container-title": "PloS one", "id": "ITEM-1", "issue": "11", "issued": {"date-parts": [["2014"]]}, "page": "e113429</vt:lpwstr>
  </property>
  <property fmtid="{D5CDD505-2E9C-101B-9397-08002B2CF9AE}" pid="2469" name="Mendeley_Bookmark_fQIeY3zUaP_12">
    <vt:lpwstr>", "title": "Body Size, extinction risk and knowledge bias in New World snakes.", "type": "article-journal", "volume": "9"}, "uris": ["http://www.mendeley.com/documents/?uuid=a1046652-76be-484c-bea4-e3ad2883a405"]}, {"id": "ITEM-2", "itemData": {"author":</vt:lpwstr>
  </property>
  <property fmtid="{D5CDD505-2E9C-101B-9397-08002B2CF9AE}" pid="2470" name="Mendeley_Bookmark_fQIeY3zUaP_13">
    <vt:lpwstr> [{"dropping-particle": "", "family": "Gaston", "given": "Kevin J.", "non-dropping-particle": "", "parse-names": false, "suffix": ""}, {"dropping-particle": "", "family": "Blackburn", "given": "Tim M.", "non-dropping-particle": "", "parse-names": false, "</vt:lpwstr>
  </property>
  <property fmtid="{D5CDD505-2E9C-101B-9397-08002B2CF9AE}" pid="2471" name="Mendeley_Bookmark_fQIeY3zUaP_14">
    <vt:lpwstr>suffix": ""}], "container-title": "Biodiversity Letters", "id": "ITEM-2", "issue": "1", "issued": {"date-parts": [["1994"]]}, "page": "16-20", "title": "Are Newly Described Bird Species Small-Bodied ?", "type": "article-journal", "volume": "2"}, "uris": [</vt:lpwstr>
  </property>
  <property fmtid="{D5CDD505-2E9C-101B-9397-08002B2CF9AE}" pid="2472" name="Mendeley_Bookmark_fQIeY3zUaP_15">
    <vt:lpwstr>"http://www.mendeley.com/documents/?uuid=0243c415-9301-48cb-8028-5cb993d98832"]}], "mendeley": {"formattedCitation": "(Gaston and Blackburn 1994; Vilela et al. 2014)", "plainTextFormattedCitation": "(Gaston and Blackburn 1994; Vilela et al. 2014)", "previ</vt:lpwstr>
  </property>
  <property fmtid="{D5CDD505-2E9C-101B-9397-08002B2CF9AE}" pid="2473" name="Mendeley_Bookmark_fQIeY3zUaP_16">
    <vt:lpwstr>ouslyFormattedCitation": "(Gaston and Blackburn 1994; Vilela et al. 2014)"}, "properties": {"noteIndex": 0}, "schema": "https://github.com/citation-style-language/schema/raw/master/csl-citation.json"}</vt:lpwstr>
  </property>
  <property fmtid="{D5CDD505-2E9C-101B-9397-08002B2CF9AE}" pid="2474" name="Mendeley_Bookmark_fQIeY3zUaP_2">
    <vt:lpwstr> larger species being more at risk than smaller ones. We checked whether this was also the case for snakes by investigating extinction risk-body size relationships in the New World's Colubroidea species. We used the IUCN Red List risk categories to assign</vt:lpwstr>
  </property>
  <property fmtid="{D5CDD505-2E9C-101B-9397-08002B2CF9AE}" pid="2475" name="Mendeley_Bookmark_fQIeY3zUaP_3">
    <vt:lpwstr> each species to one of two broad levels of threat (Threatened and Non-Threatened) or to identify it as either Data Deficient or Not-Evaluated by the IUCN. We also included the year of description of each species in our analysis as this could affect the l</vt:lpwstr>
  </property>
  <property fmtid="{D5CDD505-2E9C-101B-9397-08002B2CF9AE}" pid="2476" name="Mendeley_Bookmark_fQIeY3zUaP_4">
    <vt:lpwstr>evel of threat assigned to it (earlier described species had more time to gather information about them, which might have facilitated their evaluation). Also, species detectability could be a function of body size, with larger species tending to be descri</vt:lpwstr>
  </property>
  <property fmtid="{D5CDD505-2E9C-101B-9397-08002B2CF9AE}" pid="2477" name="Mendeley_Bookmark_fQIeY3zUaP_5">
    <vt:lpwstr>bed earlier, which could have an impact in extinction risk-body size relationships. We found a negative relationship between body size and description year, with large-bodied species being described earlier. Description year also varied among risk categor</vt:lpwstr>
  </property>
  <property fmtid="{D5CDD505-2E9C-101B-9397-08002B2CF9AE}" pid="2478" name="Mendeley_Bookmark_fQIeY3zUaP_6">
    <vt:lpwstr>ies, with Non-Threatened species being described earlier than Threatened species and both species groups earlier than Data Deficient species. On average, Data Deficient species also presented smaller body sizes, while no size differences were detected bet</vt:lpwstr>
  </property>
  <property fmtid="{D5CDD505-2E9C-101B-9397-08002B2CF9AE}" pid="2479" name="Mendeley_Bookmark_fQIeY3zUaP_7">
    <vt:lpwstr>ween Threatened and Non-Threatened species. So it seems that smaller body sizes are related with species detectability, thus potentially affecting both when a species is described (smaller species tend to be described more recently) as well as the amount </vt:lpwstr>
  </property>
  <property fmtid="{D5CDD505-2E9C-101B-9397-08002B2CF9AE}" pid="2480" name="Mendeley_Bookmark_fQIeY3zUaP_8">
    <vt:lpwstr>of information gathered about it (Data Deficient species tend to be smaller). Our data also indicated that if Data Deficient species were to be categorized as Threatened in the future, snake body size and extinction risk would be negatively related, contr</vt:lpwstr>
  </property>
  <property fmtid="{D5CDD505-2E9C-101B-9397-08002B2CF9AE}" pid="2481" name="Mendeley_Bookmark_fQIeY3zUaP_9">
    <vt:lpwstr>asting with the opposite pattern commonly observed in other vertebrate groups.", "author": [{"dropping-particle": "", "family": "Vilela", "given": "Bruno", "non-dropping-particle": "", "parse-names": false, "suffix": ""}, {"dropping-particle": "", "family</vt:lpwstr>
  </property>
  <property fmtid="{D5CDD505-2E9C-101B-9397-08002B2CF9AE}" pid="2482" name="Mendeley_Bookmark_fogmpJRP1i_1">
    <vt:lpwstr>ADDIN CSL_CITATION {"citationItems": [{"id": "ITEM-1", "itemData": {"DOI": "10.1111/j.0014-3820.2003.tb00285.x", "ISBN": "1558-5646", "ISSN": "0014-3820", "PMID": "12778543", "abstract": "Abstract The primary rationale for the use of phylogenetically base</vt:lpwstr>
  </property>
  <property fmtid="{D5CDD505-2E9C-101B-9397-08002B2CF9AE}" pid="2483" name="Mendeley_Bookmark_fogmpJRP1i_10">
    <vt:lpwstr>) effects or high levels of measurement error. Irrespective of sample size, most traits (but not body size, on average) showed less signal than expected given the topology, branch lengths, and a Brownian motion model of evolution (i.e., K was less than on</vt:lpwstr>
  </property>
  <property fmtid="{D5CDD505-2E9C-101B-9397-08002B2CF9AE}" pid="2484" name="Mendeley_Bookmark_fogmpJRP1i_11">
    <vt:lpwstr>e), which may be attributed to adaptation and/or measurement error in the broad sense (including errors in estimates of phenotypes, branch l\u2026", "author": [{"dropping-particle": "", "family": "Blomberg", "given": "Simon P", "non-dropping-particle": ""</vt:lpwstr>
  </property>
  <property fmtid="{D5CDD505-2E9C-101B-9397-08002B2CF9AE}" pid="2485" name="Mendeley_Bookmark_fogmpJRP1i_12">
    <vt:lpwstr>, "parse-names": false, "suffix": ""}, {"dropping-particle": "", "family": "Garland", "given": "Theodore", "non-dropping-particle": "", "parse-names": false, "suffix": ""}, {"dropping-particle": "", "family": "Ives", "given": "Anthony R.", "non-dropping-p</vt:lpwstr>
  </property>
  <property fmtid="{D5CDD505-2E9C-101B-9397-08002B2CF9AE}" pid="2486" name="Mendeley_Bookmark_fogmpJRP1i_13">
    <vt:lpwstr>article": "", "parse-names": false, "suffix": ""}], "container-title": "Evolution", "id": "ITEM-1", "issue": "4", "issued": {"date-parts": [["2003", "4"]]}, "page": "717-745", "title": "Testing for phylogenetic signal in comparative data: behavioral trait</vt:lpwstr>
  </property>
  <property fmtid="{D5CDD505-2E9C-101B-9397-08002B2CF9AE}" pid="2487" name="Mendeley_Bookmark_fogmpJRP1i_14">
    <vt:lpwstr>s are more labile", "type": "article-journal", "volume": "57"}, "uris": ["http://www.mendeley.com/documents/?uuid=8055a310-dae0-49ec-9ca1-9d692502057a"]}, {"id": "ITEM-2", "itemData": {"DOI": "10.1111/j.1558-5646.2010.01025.x", "ISBN": "0014-3820", "ISSN"</vt:lpwstr>
  </property>
  <property fmtid="{D5CDD505-2E9C-101B-9397-08002B2CF9AE}" pid="2488" name="Mendeley_Bookmark_fogmpJRP1i_15">
    <vt:lpwstr>: "00143820", "PMID": "20455932", "abstract": "George Gaylord Simpson famously postulated that much of life's diversity originated as adaptive radiations-more or less simultaneous divergences of numerous lines from a single ancestral adaptive type. Howeve</vt:lpwstr>
  </property>
  <property fmtid="{D5CDD505-2E9C-101B-9397-08002B2CF9AE}" pid="2489" name="Mendeley_Bookmark_fogmpJRP1i_16">
    <vt:lpwstr>r, identifying adaptive radiations has proven difficult due to a lack of broad-scale comparative datasets. Here, we use phylogenetic comparative data on body size and shape in a diversity of animal clades to test a key model of adaptive radiation, in whic</vt:lpwstr>
  </property>
  <property fmtid="{D5CDD505-2E9C-101B-9397-08002B2CF9AE}" pid="2490" name="Mendeley_Bookmark_fogmpJRP1i_17">
    <vt:lpwstr>h initially rapid morphological evolution is followed by relative stasis. We compared the fit of this model to both single selective peak and random walk models. We found little support for the early-burst model of adaptive radiation, whereas both other m</vt:lpwstr>
  </property>
  <property fmtid="{D5CDD505-2E9C-101B-9397-08002B2CF9AE}" pid="2491" name="Mendeley_Bookmark_fogmpJRP1i_18">
    <vt:lpwstr>odels, particularly that of selective peaks, were commonly supported. In addition, we found that the net rate of morphological evolution varied inversely with clade age. The youngest clades appear to evolve most rapidly because long-term change typically </vt:lpwstr>
  </property>
  <property fmtid="{D5CDD505-2E9C-101B-9397-08002B2CF9AE}" pid="2492" name="Mendeley_Bookmark_fogmpJRP1i_19">
    <vt:lpwstr>does not attain the amount of divergence predicted from rates measured over short time scales. Across our entire analysis, the dominant pattern was one of constraints shaping evolution continually through time rather than rapid evolution followed by stasi</vt:lpwstr>
  </property>
  <property fmtid="{D5CDD505-2E9C-101B-9397-08002B2CF9AE}" pid="2493" name="Mendeley_Bookmark_fogmpJRP1i_2">
    <vt:lpwstr>d statistical methods is that phylogenetic signal, the tendency for related species to resemble each other, is ubiquitous. Whether this assertion is true for a given trait in a given lineage is an empirical question, but general tools for detecting and qu</vt:lpwstr>
  </property>
  <property fmtid="{D5CDD505-2E9C-101B-9397-08002B2CF9AE}" pid="2494" name="Mendeley_Bookmark_fogmpJRP1i_20">
    <vt:lpwstr>s. We suggest that the classical model of adaptive radiation, where morphological evolution is initially rapid and slows through time, may be rare in comparative data.", "author": [{"dropping-particle": "", "family": "Harmon", "given": "Luke J.", "non-dro</vt:lpwstr>
  </property>
  <property fmtid="{D5CDD505-2E9C-101B-9397-08002B2CF9AE}" pid="2495" name="Mendeley_Bookmark_fogmpJRP1i_21">
    <vt:lpwstr>pping-particle": "", "parse-names": false, "suffix": ""}, {"dropping-particle": "", "family": "Losos", "given": "Jonathan B.", "non-dropping-particle": "", "parse-names": false, "suffix": ""}, {"dropping-particle": "", "family": "Jonathan Davies", "given"</vt:lpwstr>
  </property>
  <property fmtid="{D5CDD505-2E9C-101B-9397-08002B2CF9AE}" pid="2496" name="Mendeley_Bookmark_fogmpJRP1i_22">
    <vt:lpwstr>: "T.", "non-dropping-particle": "", "parse-names": false, "suffix": ""}, {"dropping-particle": "", "family": "Gillespie", "given": "Rosemary G.", "non-dropping-particle": "", "parse-names": false, "suffix": ""}, {"dropping-particle": "", "family": "Gittl</vt:lpwstr>
  </property>
  <property fmtid="{D5CDD505-2E9C-101B-9397-08002B2CF9AE}" pid="2497" name="Mendeley_Bookmark_fogmpJRP1i_23">
    <vt:lpwstr>eman", "given": "John L.", "non-dropping-particle": "", "parse-names": false, "suffix": ""}, {"dropping-particle": "", "family": "Bryan Jennings", "given": "W.", "non-dropping-particle": "", "parse-names": false, "suffix": ""}, {"dropping-particle": "", "</vt:lpwstr>
  </property>
  <property fmtid="{D5CDD505-2E9C-101B-9397-08002B2CF9AE}" pid="2498" name="Mendeley_Bookmark_fogmpJRP1i_24">
    <vt:lpwstr>family": "Kozak", "given": "Kenneth H.", "non-dropping-particle": "", "parse-names": false, "suffix": ""}, {"dropping-particle": "", "family": "McPeek", "given": "Mark A.", "non-dropping-particle": "", "parse-names": false, "suffix": ""}, {"dropping-parti</vt:lpwstr>
  </property>
  <property fmtid="{D5CDD505-2E9C-101B-9397-08002B2CF9AE}" pid="2499" name="Mendeley_Bookmark_fogmpJRP1i_25">
    <vt:lpwstr>cle": "", "family": "Moreno-Roark", "given": "Franck", "non-dropping-particle": "", "parse-names": false, "suffix": ""}, {"dropping-particle": "", "family": "Near", "given": "Thomas J.", "non-dropping-particle": "", "parse-names": false, "suffix": ""}, {"</vt:lpwstr>
  </property>
  <property fmtid="{D5CDD505-2E9C-101B-9397-08002B2CF9AE}" pid="2500" name="Mendeley_Bookmark_fogmpJRP1i_26">
    <vt:lpwstr>dropping-particle": "", "family": "Purvis", "given": "Andy", "non-dropping-particle": "", "parse-names": false, "suffix": ""}, {"dropping-particle": "", "family": "Ricklefs", "given": "Robert E.", "non-dropping-particle": "", "parse-names": false, "suffix</vt:lpwstr>
  </property>
  <property fmtid="{D5CDD505-2E9C-101B-9397-08002B2CF9AE}" pid="2501" name="Mendeley_Bookmark_fogmpJRP1i_27">
    <vt:lpwstr>": ""}, {"dropping-particle": "", "family": "Schluter", "given": "Dolph", "non-dropping-particle": "", "parse-names": false, "suffix": ""}, {"dropping-particle": "", "family": "Schulte", "given": "James A.", "non-dropping-particle": "", "parse-names": fal</vt:lpwstr>
  </property>
  <property fmtid="{D5CDD505-2E9C-101B-9397-08002B2CF9AE}" pid="2502" name="Mendeley_Bookmark_fogmpJRP1i_28">
    <vt:lpwstr>se, "suffix": ""}, {"dropping-particle": "", "family": "Seehausen", "given": "Ole", "non-dropping-particle": "", "parse-names": false, "suffix": ""}, {"dropping-particle": "", "family": "Sidlauskas", "given": "Brian L.", "non-dropping-particle": "", "pars</vt:lpwstr>
  </property>
  <property fmtid="{D5CDD505-2E9C-101B-9397-08002B2CF9AE}" pid="2503" name="Mendeley_Bookmark_fogmpJRP1i_29">
    <vt:lpwstr>e-names": false, "suffix": ""}, {"dropping-particle": "", "family": "Torres-Carvajal", "given": "Omar", "non-dropping-particle": "", "parse-names": false, "suffix": ""}, {"dropping-particle": "", "family": "Weir", "given": "Jason T.", "non-dropping-partic</vt:lpwstr>
  </property>
  <property fmtid="{D5CDD505-2E9C-101B-9397-08002B2CF9AE}" pid="2504" name="Mendeley_Bookmark_fogmpJRP1i_3">
    <vt:lpwstr>antifying phylogenetic signal are inadequately developed. We present new methods for continuous-valued characters that can be implemented with either phylogenetically independent contrasts or generalized least-squares models. First, a simple randomization</vt:lpwstr>
  </property>
  <property fmtid="{D5CDD505-2E9C-101B-9397-08002B2CF9AE}" pid="2505" name="Mendeley_Bookmark_fogmpJRP1i_30">
    <vt:lpwstr>le": "", "parse-names": false, "suffix": ""}, {"dropping-particle": "", "family": "Mooers", "given": "Arne T.", "non-dropping-particle": "", "parse-names": false, "suffix": ""}], "container-title": "Evolution", "id": "ITEM-2", "issue": "8", "issued": {"da</vt:lpwstr>
  </property>
  <property fmtid="{D5CDD505-2E9C-101B-9397-08002B2CF9AE}" pid="2506" name="Mendeley_Bookmark_fogmpJRP1i_31">
    <vt:lpwstr>te-parts": [["2010"]]}, "page": "2385-2396", "title": "Early bursts of body size and shape evolution are rare in comparative data", "type": "article-journal", "volume": "64"}, "uris": ["http://www.mendeley.com/documents/?uuid=700f9c7f-135a-4771-9de6-93c82</vt:lpwstr>
  </property>
  <property fmtid="{D5CDD505-2E9C-101B-9397-08002B2CF9AE}" pid="2507" name="Mendeley_Bookmark_fogmpJRP1i_32">
    <vt:lpwstr>fe7e83a"]}], "mendeley": {"formattedCitation": "(Simon P Blomberg et al. 2003; Harmon et al. 2010)", "plainTextFormattedCitation": "(Simon P Blomberg et al. 2003; Harmon et al. 2010)", "previouslyFormattedCitation": "(Simon P Blomberg et al. 2003; Harmon </vt:lpwstr>
  </property>
  <property fmtid="{D5CDD505-2E9C-101B-9397-08002B2CF9AE}" pid="2508" name="Mendeley_Bookmark_fogmpJRP1i_33">
    <vt:lpwstr>et al. 2010)"}, "properties": {"noteIndex": 0}, "schema": "https://github.com/citation-style-language/schema/raw/master/csl-citation.json"}</vt:lpwstr>
  </property>
  <property fmtid="{D5CDD505-2E9C-101B-9397-08002B2CF9AE}" pid="2509" name="Mendeley_Bookmark_fogmpJRP1i_4">
    <vt:lpwstr> procedure allows one to test the null hypothesis of no pattern of similarity among relatives. The test demonstrates correct Type I error rate at a nominal \u03b1= 0.05 and good power (0.8) for simulated datasets with 20 or more species. Second, we derive</vt:lpwstr>
  </property>
  <property fmtid="{D5CDD505-2E9C-101B-9397-08002B2CF9AE}" pid="2510" name="Mendeley_Bookmark_fogmpJRP1i_5">
    <vt:lpwstr> a descriptive statistic, K, which allows valid comparisons of the amount of phylogenetic signal across traits and trees. Third, we provide two biologically motivated branch-length transformations, one based on the Ornstein-Uhlenbeck (OU) model of stabili</vt:lpwstr>
  </property>
  <property fmtid="{D5CDD505-2E9C-101B-9397-08002B2CF9AE}" pid="2511" name="Mendeley_Bookmark_fogmpJRP1i_6">
    <vt:lpwstr>zing selection, the other based on a new model in which character evolution can accelerate or decelerate (ACDC) in rate (e.g., as may occur during or after an adaptive radiation). Maximum likelihood estimation of the OU (d) and ACDC (g) parameters can ser</vt:lpwstr>
  </property>
  <property fmtid="{D5CDD505-2E9C-101B-9397-08002B2CF9AE}" pid="2512" name="Mendeley_Bookmark_fogmpJRP1i_7">
    <vt:lpwstr>ve as tests for phylogenetic signal because an estimate of d or g near zero implies that a phylogeny with little hierarchical structure (a star) offers a good fit to the data. Transformations that improve the fit of a tree to comparative data will increas</vt:lpwstr>
  </property>
  <property fmtid="{D5CDD505-2E9C-101B-9397-08002B2CF9AE}" pid="2513" name="Mendeley_Bookmark_fogmpJRP1i_8">
    <vt:lpwstr>e power to detect phylogenetic signal and may also be preferable for further comparative analyses, such as of correlated character evolution. Application of the methods to data from the literature revealed that, for trees with 20 or more species, 92% of t</vt:lpwstr>
  </property>
  <property fmtid="{D5CDD505-2E9C-101B-9397-08002B2CF9AE}" pid="2514" name="Mendeley_Bookmark_fogmpJRP1i_9">
    <vt:lpwstr>raits exhibited significant phylogenetic signal (randomization test), including behavioral and ecological ones that are thought to be relatively evolutionarily malleable (e.g., highly adaptive) and/or subject to relatively strong environmental (nongenetic</vt:lpwstr>
  </property>
  <property fmtid="{D5CDD505-2E9C-101B-9397-08002B2CF9AE}" pid="2515" name="Mendeley_Bookmark_g6m04X0cqK_1">
    <vt:lpwstr>ADDIN CSL_CITATION {"citationItems": [{"id": "ITEM-1", "itemData": {"DOI": "10.1111/2041-210X.12111", "ISSN": "2041210X", "author": [{"dropping-particle": "", "family": "Gu\u00e9nard", "given": "Guillaume", "non-dropping-particle": "", "parse-names": fals</vt:lpwstr>
  </property>
  <property fmtid="{D5CDD505-2E9C-101B-9397-08002B2CF9AE}" pid="2516" name="Mendeley_Bookmark_g6m04X0cqK_2">
    <vt:lpwstr>e, "suffix": ""}, {"dropping-particle": "", "family": "Legendre", "given": "Pierre", "non-dropping-particle": "", "parse-names": false, "suffix": ""}, {"dropping-particle": "", "family": "Peres-Neto", "given": "Pedro", "non-dropping-particle": "", "parse-</vt:lpwstr>
  </property>
  <property fmtid="{D5CDD505-2E9C-101B-9397-08002B2CF9AE}" pid="2517" name="Mendeley_Bookmark_g6m04X0cqK_3">
    <vt:lpwstr>names": false, "suffix": ""}], "container-title": "Methods in Ecology and Evolution", "id": "ITEM-1", "issue": "12", "issued": {"date-parts": [["2013", "12", "23"]]}, "page": "1120-1131", "title": "Phylogenetic eigenvector maps: a framework to model and p</vt:lpwstr>
  </property>
  <property fmtid="{D5CDD505-2E9C-101B-9397-08002B2CF9AE}" pid="2518" name="Mendeley_Bookmark_g6m04X0cqK_4">
    <vt:lpwstr>redict species traits", "type": "article-journal", "volume": "4"}, "uris": ["http://www.mendeley.com/documents/?uuid=2d1a424b-47af-4b2d-a862-70b27aa18dcd"]}], "mendeley": {"formattedCitation": "(Gu\u00e9nard et al. 2013)", "plainTextFormattedCitation": "(</vt:lpwstr>
  </property>
  <property fmtid="{D5CDD505-2E9C-101B-9397-08002B2CF9AE}" pid="2519" name="Mendeley_Bookmark_g6m04X0cqK_5">
    <vt:lpwstr>Gu\u00e9nard et al. 2013)", "previouslyFormattedCitation": "(Gu\u00e9nard et al. 2013)"}, "properties": {"noteIndex": 0}, "schema": "https://github.com/citation-style-language/schema/raw/master/csl-citation.json"}</vt:lpwstr>
  </property>
  <property fmtid="{D5CDD505-2E9C-101B-9397-08002B2CF9AE}" pid="2520" name="Mendeley_Bookmark_gDfFx8Gv8g_1">
    <vt:lpwstr>ADDIN Mendeley Bibliography CSL_BIBLIOGRAPHY </vt:lpwstr>
  </property>
  <property fmtid="{D5CDD505-2E9C-101B-9397-08002B2CF9AE}" pid="2521" name="Mendeley_Bookmark_geNip3ngLL_1">
    <vt:lpwstr>ADDIN CSL_CITATION { "citationItems" : [ { "id" : "ITEM-1", "itemData" : { "DOI" : "10.1126/science.1230318", "ISBN" : "0036-8075", "ISSN" : "1095-9203", "PMID" : "23349283", "abstract" : "Some people despair that most species will go extinct before they </vt:lpwstr>
  </property>
  <property fmtid="{D5CDD505-2E9C-101B-9397-08002B2CF9AE}" pid="2522" name="Mendeley_Bookmark_geNip3ngLL_10">
    <vt:lpwstr>nio D.", "non-dropping-particle" : "", "parse-names" : false, "suffix" : "" }, { "dropping-particle" : "", "family" : "Carvalho", "given" : "Claudio J. B.", "non-dropping-particle" : "de", "parse-names" : false, "suffix" : "" }, { "dropping-particle" : ""</vt:lpwstr>
  </property>
  <property fmtid="{D5CDD505-2E9C-101B-9397-08002B2CF9AE}" pid="2523" name="Mendeley_Bookmark_geNip3ngLL_11">
    <vt:lpwstr>, "family" : "Silva", "given" : "Daniel Paiva", "non-dropping-particle" : "", "parse-names" : false, "suffix" : "" }, { "dropping-particle" : "", "family" : "Rezende", "given" : "Daniella T.", "non-dropping-particle" : "", "parse-names" : false, "suffix" </vt:lpwstr>
  </property>
  <property fmtid="{D5CDD505-2E9C-101B-9397-08002B2CF9AE}" pid="2524" name="Mendeley_Bookmark_geNip3ngLL_12">
    <vt:lpwstr>: "" }, { "dropping-particle" : "", "family" : "Leite", "given" : "Felipe S\u00e1 Fortes", "non-dropping-particle" : "", "parse-names" : false, "suffix" : "" }, { "dropping-particle" : "", "family" : "Batista", "given" : "Jo\u00e3o Aguiar Nogueira", "non-</vt:lpwstr>
  </property>
  <property fmtid="{D5CDD505-2E9C-101B-9397-08002B2CF9AE}" pid="2525" name="Mendeley_Bookmark_geNip3ngLL_13">
    <vt:lpwstr>dropping-particle" : "", "parse-names" : false, "suffix" : "" }, { "dropping-particle" : "", "family" : "Barbosa", "given" : "Jo\u00e3o Paulo Peixoto Pena", "non-dropping-particle" : "", "parse-names" : false, "suffix" : "" }, { "dropping-particle" : "", </vt:lpwstr>
  </property>
  <property fmtid="{D5CDD505-2E9C-101B-9397-08002B2CF9AE}" pid="2526" name="Mendeley_Bookmark_geNip3ngLL_14">
    <vt:lpwstr>"family" : "Stehmann", "given" : "Jo\u00e3o Renato", "non-dropping-particle" : "", "parse-names" : false, "suffix" : "" }, { "dropping-particle" : "", "family" : "Ascher", "given" : "John S.", "non-dropping-particle" : "", "parse-names" : false, "suffix" </vt:lpwstr>
  </property>
  <property fmtid="{D5CDD505-2E9C-101B-9397-08002B2CF9AE}" pid="2527" name="Mendeley_Bookmark_geNip3ngLL_15">
    <vt:lpwstr>: "" }, { "dropping-particle" : "", "family" : "Vasconcelos", "given" : "Marcelo Ferreira", "non-dropping-particle" : "de", "parse-names" : false, "suffix" : "" }, { "dropping-particle" : "", "family" : "Marco", "given" : "Paulo", "non-dropping-particle" </vt:lpwstr>
  </property>
  <property fmtid="{D5CDD505-2E9C-101B-9397-08002B2CF9AE}" pid="2528" name="Mendeley_Bookmark_geNip3ngLL_16">
    <vt:lpwstr>: "De", "parse-names" : false, "suffix" : "" }, { "dropping-particle" : "", "family" : "L\u00f6wenberg-Neto", "given" : "Peter", "non-dropping-particle" : "", "parse-names" : false, "suffix" : "" }, { "dropping-particle" : "", "family" : "Dias", "given" :</vt:lpwstr>
  </property>
  <property fmtid="{D5CDD505-2E9C-101B-9397-08002B2CF9AE}" pid="2529" name="Mendeley_Bookmark_geNip3ngLL_17">
    <vt:lpwstr> "Priscila Guimar\u00e3es", "non-dropping-particle" : "", "parse-names" : false, "suffix" : "" }, { "dropping-particle" : "", "family" : "Ferro", "given" : "Viviane Gianluppi", "non-dropping-particle" : "", "parse-names" : false, "suffix" : "" }, { "dropp</vt:lpwstr>
  </property>
  <property fmtid="{D5CDD505-2E9C-101B-9397-08002B2CF9AE}" pid="2530" name="Mendeley_Bookmark_geNip3ngLL_18">
    <vt:lpwstr>ing-particle" : "", "family" : "Santos", "given" : "Adalberto J.", "non-dropping-particle" : "", "parse-names" : false, "suffix" : "" } ], "container-title" : "Diversity and Distributions", "id" : "ITEM-2", "issued" : { "date-parts" : [ [ "2016" ] ] }, "p</vt:lpwstr>
  </property>
  <property fmtid="{D5CDD505-2E9C-101B-9397-08002B2CF9AE}" pid="2531" name="Mendeley_Bookmark_geNip3ngLL_19">
    <vt:lpwstr>age" : "1-13", "title" : "The strong influence of collection bias on biodiversity knowledge shortfalls of Brazilian terrestrial biodiversity", "type" : "article-journal" }, "uris" : [ "http://www.mendeley.com/documents/?uuid=89391c2f-0f44-43b6-9ff5-d66a5f</vt:lpwstr>
  </property>
  <property fmtid="{D5CDD505-2E9C-101B-9397-08002B2CF9AE}" pid="2532" name="Mendeley_Bookmark_geNip3ngLL_2">
    <vt:lpwstr>are discovered. However, such worries result from overestimates of how many species may exist, beliefs that the expertise to describe species is decreasing, and alarmist estimates of extinction rates. We argue that the number of species on Earth today is </vt:lpwstr>
  </property>
  <property fmtid="{D5CDD505-2E9C-101B-9397-08002B2CF9AE}" pid="2533" name="Mendeley_Bookmark_geNip3ngLL_20">
    <vt:lpwstr>e3a8c1" ] }, { "id" : "ITEM-3", "itemData" : { "DOI" : "10.1016/j.biocon.2011.07.024", "ISSN" : "00063207", "author" : [ { "dropping-particle" : "", "family" : "Cardoso", "given" : "Pedro", "non-dropping-particle" : "", "parse-names" : false, "suffix" : "</vt:lpwstr>
  </property>
  <property fmtid="{D5CDD505-2E9C-101B-9397-08002B2CF9AE}" pid="2534" name="Mendeley_Bookmark_geNip3ngLL_21">
    <vt:lpwstr>" }, { "dropping-particle" : "", "family" : "Erwin", "given" : "Terry L.", "non-dropping-particle" : "", "parse-names" : false, "suffix" : "" }, { "dropping-particle" : "", "family" : "Borges", "given" : "Paulo a.V.", "non-dropping-particle" : "", "parse-</vt:lpwstr>
  </property>
  <property fmtid="{D5CDD505-2E9C-101B-9397-08002B2CF9AE}" pid="2535" name="Mendeley_Bookmark_geNip3ngLL_22">
    <vt:lpwstr>names" : false, "suffix" : "" }, { "dropping-particle" : "", "family" : "New", "given" : "Tim R.", "non-dropping-particle" : "", "parse-names" : false, "suffix" : "" } ], "container-title" : "Biological Conservation", "id" : "ITEM-3", "issue" : "11", "iss</vt:lpwstr>
  </property>
  <property fmtid="{D5CDD505-2E9C-101B-9397-08002B2CF9AE}" pid="2536" name="Mendeley_Bookmark_geNip3ngLL_23">
    <vt:lpwstr>ued" : { "date-parts" : [ [ "2011" ] ] }, "page" : "2647-2655", "publisher" : "Elsevier Ltd", "title" : "The seven impediments in invertebrate conservation and how to overcome them", "type" : "article-journal", "volume" : "144" }, "uris" : [ "http://www.m</vt:lpwstr>
  </property>
  <property fmtid="{D5CDD505-2E9C-101B-9397-08002B2CF9AE}" pid="2537" name="Mendeley_Bookmark_geNip3ngLL_24">
    <vt:lpwstr>endeley.com/documents/?uuid=f9af37d3-5a72-4185-9219-a84f0fc18682" ] }, { "id" : "ITEM-4", "itemData" : { "author" : [ { "dropping-particle" : "", "family" : "Reddy", "given" : "Sushma", "non-dropping-particle" : "", "parse-names" : false, "suffix" : "" },</vt:lpwstr>
  </property>
  <property fmtid="{D5CDD505-2E9C-101B-9397-08002B2CF9AE}" pid="2538" name="Mendeley_Bookmark_geNip3ngLL_25">
    <vt:lpwstr> { "dropping-particle" : "", "family" : "D\u00e1valos", "given" : "Liliana M", "non-dropping-particle" : "", "parse-names" : false, "suffix" : "" } ], "container-title" : "Journal of Biogeography", "id" : "ITEM-4", "issued" : { "date-parts" : [ [ "2003" ]</vt:lpwstr>
  </property>
  <property fmtid="{D5CDD505-2E9C-101B-9397-08002B2CF9AE}" pid="2539" name="Mendeley_Bookmark_geNip3ngLL_26">
    <vt:lpwstr> ] }, "page" : "1719-1727", "title" : "Geographical sampling bias and its implications for conservation priorities in Africa", "type" : "article-journal", "volume" : "30" }, "uris" : [ "http://www.mendeley.com/documents/?uuid=5f09d55d-8c13-4ddd-8e4f-5d350</vt:lpwstr>
  </property>
  <property fmtid="{D5CDD505-2E9C-101B-9397-08002B2CF9AE}" pid="2540" name="Mendeley_Bookmark_geNip3ngLL_27">
    <vt:lpwstr>f54808d" ] } ], "mendeley" : { "formattedCitation" : "(Reddy &amp; D\u00e1valos, 2003; Cardoso &lt;i&gt;et al.&lt;/i&gt;, 2011; Costello &lt;i&gt;et al.&lt;/i&gt;, 2013; Oliveira &lt;i&gt;et al.&lt;/i&gt;, 2016b)", "manualFormatting" : "(Reddy and D\u00e1valos 2003; Cardoso et al. 2011; Costell</vt:lpwstr>
  </property>
  <property fmtid="{D5CDD505-2E9C-101B-9397-08002B2CF9AE}" pid="2541" name="Mendeley_Bookmark_geNip3ngLL_28">
    <vt:lpwstr>o et al. 2013; Oliveira et al. 2016)", "plainTextFormattedCitation" : "(Reddy &amp; D\u00e1valos, 2003; Cardoso et al., 2011; Costello et al., 2013; Oliveira et al., 2016b)", "previouslyFormattedCitation" : "(Reddy &amp; D\u00e1valos, 2003; Cardoso &lt;i&gt;et al.&lt;/i&gt;,</vt:lpwstr>
  </property>
  <property fmtid="{D5CDD505-2E9C-101B-9397-08002B2CF9AE}" pid="2542" name="Mendeley_Bookmark_geNip3ngLL_29">
    <vt:lpwstr> 2011; Costello &lt;i&gt;et al.&lt;/i&gt;, 2013; Oliveira &lt;i&gt;et al.&lt;/i&gt;, 2016b)" }, "properties" : { "noteIndex" : 0 }, "schema" : "https://github.com/citation-style-language/schema/raw/master/csl-citation.json" }</vt:lpwstr>
  </property>
  <property fmtid="{D5CDD505-2E9C-101B-9397-08002B2CF9AE}" pid="2543" name="Mendeley_Bookmark_geNip3ngLL_3">
    <vt:lpwstr>5 \u00b1 3 million, of which 1.5 million are named. New databases show that there are more taxonomists describing species than ever before, and their number is increasing faster than the rate of species description. Conservation efforts and species surviv</vt:lpwstr>
  </property>
  <property fmtid="{D5CDD505-2E9C-101B-9397-08002B2CF9AE}" pid="2544" name="Mendeley_Bookmark_geNip3ngLL_4">
    <vt:lpwstr>al in secondary habitats are at least delaying extinctions. Extinction rates are, however, poorly quantified, ranging from 0.01 to 1% (at most 5%) per decade. We propose practical actions to improve taxonomic productivity and associated understanding and </vt:lpwstr>
  </property>
  <property fmtid="{D5CDD505-2E9C-101B-9397-08002B2CF9AE}" pid="2545" name="Mendeley_Bookmark_geNip3ngLL_5">
    <vt:lpwstr>conservation of biodiversity.", "author" : [ { "dropping-particle" : "", "family" : "Costello", "given" : "Mark J.", "non-dropping-particle" : "", "parse-names" : false, "suffix" : "" }, { "dropping-particle" : "", "family" : "May", "given" : "Robert M.",</vt:lpwstr>
  </property>
  <property fmtid="{D5CDD505-2E9C-101B-9397-08002B2CF9AE}" pid="2546" name="Mendeley_Bookmark_geNip3ngLL_6">
    <vt:lpwstr> "non-dropping-particle" : "", "parse-names" : false, "suffix" : "" }, { "dropping-particle" : "", "family" : "Stork", "given" : "Nigel E.", "non-dropping-particle" : "", "parse-names" : false, "suffix" : "" } ], "container-title" : "Science", "id" : "ITE</vt:lpwstr>
  </property>
  <property fmtid="{D5CDD505-2E9C-101B-9397-08002B2CF9AE}" pid="2547" name="Mendeley_Bookmark_geNip3ngLL_7">
    <vt:lpwstr>M-1", "issue" : "6118", "issued" : { "date-parts" : [ [ "2013", "1", "25" ] ] }, "page" : "413-416", "title" : "Can We Name Earth's Species Before They Go Extinct?", "type" : "article-journal", "volume" : "339" }, "uris" : [ "http://www.mendeley.com/docum</vt:lpwstr>
  </property>
  <property fmtid="{D5CDD505-2E9C-101B-9397-08002B2CF9AE}" pid="2548" name="Mendeley_Bookmark_geNip3ngLL_8">
    <vt:lpwstr>ents/?uuid=72e99719-cc16-4e92-b76f-f96e17b2751f" ] }, { "id" : "ITEM-2", "itemData" : { "DOI" : "10.1111/ddi.12489", "ISSN" : "13669516", "author" : [ { "dropping-particle" : "", "family" : "Oliveira", "given" : "Ubirajara", "non-dropping-particle" : "", </vt:lpwstr>
  </property>
  <property fmtid="{D5CDD505-2E9C-101B-9397-08002B2CF9AE}" pid="2549" name="Mendeley_Bookmark_geNip3ngLL_9">
    <vt:lpwstr>"parse-names" : false, "suffix" : "" }, { "dropping-particle" : "", "family" : "Paglia", "given" : "Adriano Pereira", "non-dropping-particle" : "", "parse-names" : false, "suffix" : "" }, { "dropping-particle" : "", "family" : "Brescovit", "given" : "Anto</vt:lpwstr>
  </property>
  <property fmtid="{D5CDD505-2E9C-101B-9397-08002B2CF9AE}" pid="2550" name="Mendeley_Bookmark_gfJ6w2CkJB_1">
    <vt:lpwstr>ADDIN CSL_CITATION {"citationItems": [{"id": "ITEM-1", "itemData": {"DOI": "10.1111/2041-210X.12232", "ISSN": "2041210X", "PMID": "18823677", "author": [{"dropping-particle": "", "family": "Penone", "given": "Caterina", "non-dropping-particle": "", "parse</vt:lpwstr>
  </property>
  <property fmtid="{D5CDD505-2E9C-101B-9397-08002B2CF9AE}" pid="2551" name="Mendeley_Bookmark_gfJ6w2CkJB_10">
    <vt:lpwstr>.", "non-dropping-particle": "", "parse-names": false, "suffix": ""}, {"dropping-particle": "", "family": "Davidson", "given": "Ana D.", "non-dropping-particle": "", "parse-names": false, "suffix": ""}, {"dropping-particle": "", "family": "Rondinini", "gi</vt:lpwstr>
  </property>
  <property fmtid="{D5CDD505-2E9C-101B-9397-08002B2CF9AE}" pid="2552" name="Mendeley_Bookmark_gfJ6w2CkJB_11">
    <vt:lpwstr>ven": "Carlo", "non-dropping-particle": "", "parse-names": false, "suffix": ""}, {"dropping-particle": "", "family": "Graham", "given": "Catherine H.", "non-dropping-particle": "", "parse-names": false, "suffix": ""}], "container-title": "Global Ecology a</vt:lpwstr>
  </property>
  <property fmtid="{D5CDD505-2E9C-101B-9397-08002B2CF9AE}" pid="2553" name="Mendeley_Bookmark_gfJ6w2CkJB_12">
    <vt:lpwstr>nd Biogeography", "id": "ITEM-2", "issue": "9", "issued": {"date-parts": [["2016", "9"]]}, "page": "1119-1130", "title": "Species and functional diversity accumulate differently in mammals", "type": "article-journal", "volume": "25"}, "uris": ["http://www</vt:lpwstr>
  </property>
  <property fmtid="{D5CDD505-2E9C-101B-9397-08002B2CF9AE}" pid="2554" name="Mendeley_Bookmark_gfJ6w2CkJB_13">
    <vt:lpwstr>.mendeley.com/documents/?uuid=f7220e3d-8aad-43aa-95b9-a5c2374ab96d"]}], "mendeley": {"formattedCitation": "(Oliveira et al. 2016; Penone et al. 2014)", "plainTextFormattedCitation": "(Oliveira et al. 2016; Penone et al. 2014)", "previouslyFormattedCitatio</vt:lpwstr>
  </property>
  <property fmtid="{D5CDD505-2E9C-101B-9397-08002B2CF9AE}" pid="2555" name="Mendeley_Bookmark_gfJ6w2CkJB_14">
    <vt:lpwstr>n": "(Oliveira et al. 2016; Penone et al. 2014)"}, "properties": {"noteIndex": 0}, "schema": "https://github.com/citation-style-language/schema/raw/master/csl-citation.json"}</vt:lpwstr>
  </property>
  <property fmtid="{D5CDD505-2E9C-101B-9397-08002B2CF9AE}" pid="2556" name="Mendeley_Bookmark_gfJ6w2CkJB_2">
    <vt:lpwstr>-names": false, "suffix": ""}, {"dropping-particle": "", "family": "Davidson", "given": "Ana D.", "non-dropping-particle": "", "parse-names": false, "suffix": ""}, {"dropping-particle": "", "family": "Shoemaker", "given": "Kevin T.", "non-dropping-particl</vt:lpwstr>
  </property>
  <property fmtid="{D5CDD505-2E9C-101B-9397-08002B2CF9AE}" pid="2557" name="Mendeley_Bookmark_gfJ6w2CkJB_3">
    <vt:lpwstr>e": "", "parse-names": false, "suffix": ""}, {"dropping-particle": "Di", "family": "Marco", "given": "Moreno", "non-dropping-particle": "", "parse-names": false, "suffix": ""}, {"dropping-particle": "", "family": "Rondinini", "given": "Carlo", "non-droppi</vt:lpwstr>
  </property>
  <property fmtid="{D5CDD505-2E9C-101B-9397-08002B2CF9AE}" pid="2558" name="Mendeley_Bookmark_gfJ6w2CkJB_4">
    <vt:lpwstr>ng-particle": "", "parse-names": false, "suffix": ""}, {"dropping-particle": "", "family": "Brooks", "given": "Thomas M.", "non-dropping-particle": "", "parse-names": false, "suffix": ""}, {"dropping-particle": "", "family": "Young", "given": "Bruce E.", </vt:lpwstr>
  </property>
  <property fmtid="{D5CDD505-2E9C-101B-9397-08002B2CF9AE}" pid="2559" name="Mendeley_Bookmark_gfJ6w2CkJB_5">
    <vt:lpwstr>"non-dropping-particle": "", "parse-names": false, "suffix": ""}, {"dropping-particle": "", "family": "Graham", "given": "Catherine H.", "non-dropping-particle": "", "parse-names": false, "suffix": ""}, {"dropping-particle": "", "family": "Costa", "given"</vt:lpwstr>
  </property>
  <property fmtid="{D5CDD505-2E9C-101B-9397-08002B2CF9AE}" pid="2560" name="Mendeley_Bookmark_gfJ6w2CkJB_6">
    <vt:lpwstr>: "Gabriel C.", "non-dropping-particle": "", "parse-names": false, "suffix": ""}], "container-title": "Methods in Ecology and Evolution", "id": "ITEM-1", "issue": "9", "issued": {"date-parts": [["2014"]]}, "page": "961-970", "title": "Imputation of missin</vt:lpwstr>
  </property>
  <property fmtid="{D5CDD505-2E9C-101B-9397-08002B2CF9AE}" pid="2561" name="Mendeley_Bookmark_gfJ6w2CkJB_7">
    <vt:lpwstr>g data in life-history traits datasets: which approach performs the best?", "type": "article-journal", "volume": "5"}, "uris": ["http://www.mendeley.com/documents/?uuid=504b4fc7-2d5b-48c1-b3f3-b39f05c8ec9e"]}, {"id": "ITEM-2", "itemData": {"DOI": "10.1111</vt:lpwstr>
  </property>
  <property fmtid="{D5CDD505-2E9C-101B-9397-08002B2CF9AE}" pid="2562" name="Mendeley_Bookmark_gfJ6w2CkJB_8">
    <vt:lpwstr>/geb.12471", "ISSN": "1466822X", "author": [{"dropping-particle": "", "family": "Oliveira", "given": "Brunno F.", "non-dropping-particle": "", "parse-names": false, "suffix": ""}, {"dropping-particle": "", "family": "Machac", "given": "Antonin", "non-drop</vt:lpwstr>
  </property>
  <property fmtid="{D5CDD505-2E9C-101B-9397-08002B2CF9AE}" pid="2563" name="Mendeley_Bookmark_gfJ6w2CkJB_9">
    <vt:lpwstr>ping-particle": "", "parse-names": false, "suffix": ""}, {"dropping-particle": "", "family": "Costa", "given": "Gabriel C.", "non-dropping-particle": "", "parse-names": false, "suffix": ""}, {"dropping-particle": "", "family": "Brooks", "given": "Thomas M</vt:lpwstr>
  </property>
  <property fmtid="{D5CDD505-2E9C-101B-9397-08002B2CF9AE}" pid="2564" name="Mendeley_Bookmark_hQwc8v1CYQ_1">
    <vt:lpwstr>ADDIN CSL_CITATION {"citationItems": [{"id": "ITEM-1", "itemData": {"DOI": "10.1093/bioinformatics/btg412", "ISSN": "1367-4803", "author": [{"dropping-particle": "", "family": "Paradis", "given": "E.", "non-dropping-particle": "", "parse-names": false, "s</vt:lpwstr>
  </property>
  <property fmtid="{D5CDD505-2E9C-101B-9397-08002B2CF9AE}" pid="2565" name="Mendeley_Bookmark_hQwc8v1CYQ_2">
    <vt:lpwstr>uffix": ""}, {"dropping-particle": "", "family": "Claude", "given": "J.", "non-dropping-particle": "", "parse-names": false, "suffix": ""}, {"dropping-particle": "", "family": "Strimmer", "given": "K.", "non-dropping-particle": "", "parse-names": false, "</vt:lpwstr>
  </property>
  <property fmtid="{D5CDD505-2E9C-101B-9397-08002B2CF9AE}" pid="2566" name="Mendeley_Bookmark_hQwc8v1CYQ_3">
    <vt:lpwstr>suffix": ""}], "container-title": "Bioinformatics", "id": "ITEM-1", "issue": "2", "issued": {"date-parts": [["2004"]]}, "page": "289-290", "title": "APE: Analyses of phylogenetics and evolution in R language", "type": "article-journal", "volume": "20"}, "</vt:lpwstr>
  </property>
  <property fmtid="{D5CDD505-2E9C-101B-9397-08002B2CF9AE}" pid="2567" name="Mendeley_Bookmark_hQwc8v1CYQ_4">
    <vt:lpwstr>uris": ["http://www.mendeley.com/documents/?uuid=79363b3c-ba6b-4162-8740-4d6e2df79a1f"]}], "mendeley": {"formattedCitation": "(Paradis et al. 2004)", "plainTextFormattedCitation": "(Paradis et al. 2004)", "previouslyFormattedCitation": "(Paradis et al. 20</vt:lpwstr>
  </property>
  <property fmtid="{D5CDD505-2E9C-101B-9397-08002B2CF9AE}" pid="2568" name="Mendeley_Bookmark_hQwc8v1CYQ_5">
    <vt:lpwstr>04)"}, "properties": {"noteIndex": 0}, "schema": "https://github.com/citation-style-language/schema/raw/master/csl-citation.json"}</vt:lpwstr>
  </property>
  <property fmtid="{D5CDD505-2E9C-101B-9397-08002B2CF9AE}" pid="2569" name="Mendeley_Bookmark_hb2SUvtolB_1">
    <vt:lpwstr>ADDIN CSL_CITATION {"citationItems": [{"id": "ITEM-1", "itemData": {"DOI": "10.1111/j.1467-9531.2009.01215.x", "abstract": "Researchers often carry out regression analysis using data that have missing values. Missing values can be filled in using multi- p</vt:lpwstr>
  </property>
  <property fmtid="{D5CDD505-2E9C-101B-9397-08002B2CF9AE}" pid="2570" name="Mendeley_Bookmark_hb2SUvtolB_10">
    <vt:lpwstr>c discipline, yet the techniques required to handle them are complicated and often lacking. One of the great ideas in statistical science\u2014multiple imputation\u2014fills gaps in the data with plausible values, the uncertainty of which is coded in the </vt:lpwstr>
  </property>
  <property fmtid="{D5CDD505-2E9C-101B-9397-08002B2CF9AE}" pid="2571" name="Mendeley_Bookmark_hb2SUvtolB_11">
    <vt:lpwstr>data itself. It also solves other problems, many of which are missing data problems in disguise. Flexible Imputation of Missing Data is supported by many examples using real data taken from the author's vast experience of collaborative research, and prese</vt:lpwstr>
  </property>
  <property fmtid="{D5CDD505-2E9C-101B-9397-08002B2CF9AE}" pid="2572" name="Mendeley_Bookmark_hb2SUvtolB_12">
    <vt:lpwstr>nts a practical guide for handling missing data under the framework of multiple imputation. Furthermore, detailed guidance of implementation in R using the author\u2019s package {MICE} is included throughout the book. Assuming familiarity with basic stati</vt:lpwstr>
  </property>
  <property fmtid="{D5CDD505-2E9C-101B-9397-08002B2CF9AE}" pid="2573" name="Mendeley_Bookmark_hb2SUvtolB_13">
    <vt:lpwstr>stical concepts and multivariate methods, Flexible Imputation of Missing Data is intended for two audiences: (Bio)statisticians, epidemiologists, and methodologists in the social and health sciences Substantive researchers who do not call themselves stati</vt:lpwstr>
  </property>
  <property fmtid="{D5CDD505-2E9C-101B-9397-08002B2CF9AE}" pid="2574" name="Mendeley_Bookmark_hb2SUvtolB_14">
    <vt:lpwstr>sticians, but who possess the necessary skills to understand the principles and to follow the recipes This graduate-tested book avoids mathematical and technical details as much as possible: formulas are accompanied by a verbal statement that explains the</vt:lpwstr>
  </property>
  <property fmtid="{D5CDD505-2E9C-101B-9397-08002B2CF9AE}" pid="2575" name="Mendeley_Bookmark_hb2SUvtolB_15">
    <vt:lpwstr> formula in layperson terms. Readers less concerned with the theoretical underpinnings will be able to pick up the general idea, and technical material is available for those who desire deeper understanding. The analyses can be replicated in R using a ded</vt:lpwstr>
  </property>
  <property fmtid="{D5CDD505-2E9C-101B-9397-08002B2CF9AE}" pid="2576" name="Mendeley_Bookmark_hb2SUvtolB_16">
    <vt:lpwstr>icated package developed by the author.", "author": [{"dropping-particle": "", "family": "Buuren", "given": "Stef", "non-dropping-particle": "van", "parse-names": false, "suffix": ""}], "edition": "1", "id": "ITEM-3", "issued": {"date-parts": [["2012"]]},</vt:lpwstr>
  </property>
  <property fmtid="{D5CDD505-2E9C-101B-9397-08002B2CF9AE}" pid="2577" name="Mendeley_Bookmark_hb2SUvtolB_17">
    <vt:lpwstr> "number-of-pages": "342", "publisher": "Chapman and Hall/CRC", "publisher-place": "Boca Raton, Fl", "title": "Flexible Imputation of Missing Data", "type": "book"}, "uris": ["http://www.mendeley.com/documents/?uuid=c546fe7c-24b9-4c66-9203-bca5f3a3238b"]}</vt:lpwstr>
  </property>
  <property fmtid="{D5CDD505-2E9C-101B-9397-08002B2CF9AE}" pid="2578" name="Mendeley_Bookmark_hb2SUvtolB_18">
    <vt:lpwstr>], "mendeley": {"formattedCitation": "(Meng 1994; van Buuren 2012; von Hippel 2009)", "plainTextFormattedCitation": "(Meng 1994; van Buuren 2012; von Hippel 2009)", "previouslyFormattedCitation": "(Meng 1994; van Buuren 2012; von Hippel 2009)"}, "properti</vt:lpwstr>
  </property>
  <property fmtid="{D5CDD505-2E9C-101B-9397-08002B2CF9AE}" pid="2579" name="Mendeley_Bookmark_hb2SUvtolB_19">
    <vt:lpwstr>es": {"noteIndex": 0}, "schema": "https://github.com/citation-style-language/schema/raw/master/csl-citation.json"}</vt:lpwstr>
  </property>
  <property fmtid="{D5CDD505-2E9C-101B-9397-08002B2CF9AE}" pid="2580" name="Mendeley_Bookmark_hb2SUvtolB_2">
    <vt:lpwstr>le imputation, but imputation is tricky if the regression includes interactions, squares, or other transformations of the regressors. In this paper, we examine different approaches to imputing trans- formed variables; and we find one simple method that wo</vt:lpwstr>
  </property>
  <property fmtid="{D5CDD505-2E9C-101B-9397-08002B2CF9AE}" pid="2581" name="Mendeley_Bookmark_hb2SUvtolB_3">
    <vt:lpwstr>rks well across a variety of circumstances. Our recommendation is to trans- form, then impute\u2014i.e., calculate the interactions or squares in the incomplete data and then impute these transformations like any other variable.The transform-then-imputeme</vt:lpwstr>
  </property>
  <property fmtid="{D5CDD505-2E9C-101B-9397-08002B2CF9AE}" pid="2582" name="Mendeley_Bookmark_hb2SUvtolB_4">
    <vt:lpwstr>thod yields good regression estimates, even though the imputed values are often in- consistent with one another. It is tempting to try and \u201cfix\u201d the inconsistencies in the imputed values, but methods that do so lead to biased regression estimate</vt:lpwstr>
  </property>
  <property fmtid="{D5CDD505-2E9C-101B-9397-08002B2CF9AE}" pid="2583" name="Mendeley_Bookmark_hb2SUvtolB_5">
    <vt:lpwstr>s. Such biased methods include the passive imputation strategy implemented by the popular ice com- mand for Stata. 1.", "author": [{"dropping-particle": "", "family": "Hippel", "given": "Paul T.", "non-dropping-particle": "von", "parse-names": false, "suf</vt:lpwstr>
  </property>
  <property fmtid="{D5CDD505-2E9C-101B-9397-08002B2CF9AE}" pid="2584" name="Mendeley_Bookmark_hb2SUvtolB_6">
    <vt:lpwstr>fix": ""}], "container-title": "Sociological Methodology", "id": "ITEM-1", "issue": "Rubin 1987", "issued": {"date-parts": [["2009"]]}, "page": "265-291", "title": "How to impute squares, interactions, and other transformed variables", "type": "article-jo</vt:lpwstr>
  </property>
  <property fmtid="{D5CDD505-2E9C-101B-9397-08002B2CF9AE}" pid="2585" name="Mendeley_Bookmark_hb2SUvtolB_7">
    <vt:lpwstr>urnal", "volume": "39"}, "uris": ["http://www.mendeley.com/documents/?uuid=d228318d-7d29-49cf-b1f5-2aec68b5a9b0"]}, {"id": "ITEM-2", "itemData": {"author": [{"dropping-particle": "", "family": "Meng", "given": "Xiao-Li", "non-dropping-particle": "", "pars</vt:lpwstr>
  </property>
  <property fmtid="{D5CDD505-2E9C-101B-9397-08002B2CF9AE}" pid="2586" name="Mendeley_Bookmark_hb2SUvtolB_8">
    <vt:lpwstr>e-names": false, "suffix": ""}], "container-title": "Statistical Science", "id": "ITEM-2", "issue": "4", "issued": {"date-parts": [["1994"]]}, "page": "538-573", "title": "Multiple-Imputation inference with Uncogenial Sources of Input", "type": "article-j</vt:lpwstr>
  </property>
  <property fmtid="{D5CDD505-2E9C-101B-9397-08002B2CF9AE}" pid="2587" name="Mendeley_Bookmark_hb2SUvtolB_9">
    <vt:lpwstr>ournal", "volume": "9"}, "uris": ["http://www.mendeley.com/documents/?uuid=fdd2e3c9-c088-4b28-9ab4-96648d0bbf8f"]}, {"id": "ITEM-3", "itemData": {"DOI": "10.1201/b11826", "ISBN": "9781439868249", "abstract": "Missing data form a problem in every scientifi</vt:lpwstr>
  </property>
  <property fmtid="{D5CDD505-2E9C-101B-9397-08002B2CF9AE}" pid="2588" name="Mendeley_Bookmark_hjxISxod8o_1">
    <vt:lpwstr>ADDIN CSL_CITATION {"citationItems": [{"id": "ITEM-1", "itemData": {"DOI": "10.1007/s11121-007-0070-9", "ISBN": "1389-4986 (Print)\\n1389-4986 (Linking)", "ISSN": "13894986", "PMID": "17549635", "abstract": "Multiple imputation (MI) and full information m</vt:lpwstr>
  </property>
  <property fmtid="{D5CDD505-2E9C-101B-9397-08002B2CF9AE}" pid="2589" name="Mendeley_Bookmark_hjxISxod8o_10">
    <vt:lpwstr>How many imputations are really needed? Some practical clarifications of multiple imputation theory", "type": "article-journal", "volume": "8"}, "uris": ["http://www.mendeley.com/documents/?uuid=f7fb6779-fa45-46c1-a15c-13d2535dbd8f"]}], "mendeley": {"form</vt:lpwstr>
  </property>
  <property fmtid="{D5CDD505-2E9C-101B-9397-08002B2CF9AE}" pid="2590" name="Mendeley_Bookmark_hjxISxod8o_11">
    <vt:lpwstr>attedCitation": "(Graham et al. 2007)", "plainTextFormattedCitation": "(Graham et al. 2007)", "previouslyFormattedCitation": "(Graham et al. 2007)"}, "properties": {"noteIndex": 0}, "schema": "https://github.com/citation-style-language/schema/raw/master/c</vt:lpwstr>
  </property>
  <property fmtid="{D5CDD505-2E9C-101B-9397-08002B2CF9AE}" pid="2591" name="Mendeley_Bookmark_hjxISxod8o_12">
    <vt:lpwstr>sl-citation.json"}</vt:lpwstr>
  </property>
  <property fmtid="{D5CDD505-2E9C-101B-9397-08002B2CF9AE}" pid="2592" name="Mendeley_Bookmark_hjxISxod8o_2">
    <vt:lpwstr>aximum likelihood (FIML) are the two most common approaches to missing data analysis. In theory, MI and FIML are equivalent when identical models are tested using the same variables, and when m, the number of imputations performed with MI, approaches infi</vt:lpwstr>
  </property>
  <property fmtid="{D5CDD505-2E9C-101B-9397-08002B2CF9AE}" pid="2593" name="Mendeley_Bookmark_hjxISxod8o_3">
    <vt:lpwstr>nity. However, it is important to know how many imputations are necessary before MI and FIML are sufficiently equivalent in ways that are important to prevention scientists. MI theory suggests that small values of m, even on the order of three to five imp</vt:lpwstr>
  </property>
  <property fmtid="{D5CDD505-2E9C-101B-9397-08002B2CF9AE}" pid="2594" name="Mendeley_Bookmark_hjxISxod8o_4">
    <vt:lpwstr>utations, yield excellent results. Previous guidelines for sufficient m are based on relative efficiency, which involves the fraction of missing information (gamma) for the parameter being estimated, and m. In the present study, we used a Monte Carlo simu</vt:lpwstr>
  </property>
  <property fmtid="{D5CDD505-2E9C-101B-9397-08002B2CF9AE}" pid="2595" name="Mendeley_Bookmark_hjxISxod8o_5">
    <vt:lpwstr>lation to test MI models across several scenarios in which gamma and m were varied. Standard errors and p-values for the regression coefficient of interest varied as a function of m, but not at the same rate as relative efficiency. Most importantly, stati</vt:lpwstr>
  </property>
  <property fmtid="{D5CDD505-2E9C-101B-9397-08002B2CF9AE}" pid="2596" name="Mendeley_Bookmark_hjxISxod8o_6">
    <vt:lpwstr>stical power for small effect sizes diminished as m became smaller, and the rate of this power falloff was much greater than predicted by changes in relative efficiency. Based our findings, we recommend that researchers using MI should perform many more i</vt:lpwstr>
  </property>
  <property fmtid="{D5CDD505-2E9C-101B-9397-08002B2CF9AE}" pid="2597" name="Mendeley_Bookmark_hjxISxod8o_7">
    <vt:lpwstr>mputations than previously considered sufficient. These recommendations are based on gamma, and take into consideration one's tolerance for a preventable power falloff (compared to FIML) due to using too few imputations.", "author": [{"dropping-particle":</vt:lpwstr>
  </property>
  <property fmtid="{D5CDD505-2E9C-101B-9397-08002B2CF9AE}" pid="2598" name="Mendeley_Bookmark_hjxISxod8o_8">
    <vt:lpwstr> "", "family": "Graham", "given": "John W.", "non-dropping-particle": "", "parse-names": false, "suffix": ""}, {"dropping-particle": "", "family": "Olchowski", "given": "Allison E.", "non-dropping-particle": "", "parse-names": false, "suffix": ""}, {"drop</vt:lpwstr>
  </property>
  <property fmtid="{D5CDD505-2E9C-101B-9397-08002B2CF9AE}" pid="2599" name="Mendeley_Bookmark_hjxISxod8o_9">
    <vt:lpwstr>ping-particle": "", "family": "Gilreath", "given": "Tamika D.", "non-dropping-particle": "", "parse-names": false, "suffix": ""}], "container-title": "Prevention Science", "id": "ITEM-1", "issued": {"date-parts": [["2007"]]}, "page": "206-213", "title": "</vt:lpwstr>
  </property>
  <property fmtid="{D5CDD505-2E9C-101B-9397-08002B2CF9AE}" pid="2600" name="Mendeley_Bookmark_hsy81mlgSP_1">
    <vt:lpwstr>ADDIN CSL_CITATION {"citationItems": [{"id": "ITEM-1", "itemData": {"DOI": "10.1111/j.1600-0587.2013.00528.x", "ISBN": "1600-0587", "ISSN": "09067590", "abstract": "Continental-scale maps of plant functional diversity are a fundamental piece of data of in</vt:lpwstr>
  </property>
  <property fmtid="{D5CDD505-2E9C-101B-9397-08002B2CF9AE}" pid="2601" name="Mendeley_Bookmark_hsy81mlgSP_2">
    <vt:lpwstr>terest to ecosystem modelers and ecologists, yet such maps have been exceedingly hard to generate. Th e large eff ort to compile global plant functional trait databases largely for the purpose of mapping and analyzing the spatial distribution of function </vt:lpwstr>
  </property>
  <property fmtid="{D5CDD505-2E9C-101B-9397-08002B2CF9AE}" pid="2602" name="Mendeley_Bookmark_hsy81mlgSP_3">
    <vt:lpwstr>has resulted in very sparse data matrices thereby limiting progress. Identifying robust methodologies to gap fi ll or impute trait values in these databases is an important objective. Here I argue that existing statistical tools from phylogenetic comparat</vt:lpwstr>
  </property>
  <property fmtid="{D5CDD505-2E9C-101B-9397-08002B2CF9AE}" pid="2603" name="Mendeley_Bookmark_hsy81mlgSP_4">
    <vt:lpwstr>ive methods can be used to rapidly impute values into global plant functional trait databases due to the large amount of phylogenetic signal often in trait data. In particular, statistical models of phylogenetic signal in traits can be generated from exis</vt:lpwstr>
  </property>
  <property fmtid="{D5CDD505-2E9C-101B-9397-08002B2CF9AE}" pid="2604" name="Mendeley_Bookmark_hsy81mlgSP_5">
    <vt:lpwstr>ting data and used to predict missing values of closely related species often with a high degree of accuracy thereby facilitating the continental-scale mapping of plant function. Despite the promise of this approach, I also discuss potential pitfalls and </vt:lpwstr>
  </property>
  <property fmtid="{D5CDD505-2E9C-101B-9397-08002B2CF9AE}" pid="2605" name="Mendeley_Bookmark_hsy81mlgSP_6">
    <vt:lpwstr>future challenges that will need to be addressed. Th", "author": [{"dropping-particle": "", "family": "Swenson", "given": "Nathan G.", "non-dropping-particle": "", "parse-names": false, "suffix": ""}], "container-title": "Ecography", "id": "ITEM-1", "issu</vt:lpwstr>
  </property>
  <property fmtid="{D5CDD505-2E9C-101B-9397-08002B2CF9AE}" pid="2606" name="Mendeley_Bookmark_hsy81mlgSP_7">
    <vt:lpwstr>e": "July 2013", "issued": {"date-parts": [["2014"]]}, "page": "105-110", "title": "Phylogenetic imputation of plant functional trait databases", "type": "article-journal", "volume": "37"}, "uris": ["http://www.mendeley.com/documents/?uuid=0675ab2d-f8cc-4</vt:lpwstr>
  </property>
  <property fmtid="{D5CDD505-2E9C-101B-9397-08002B2CF9AE}" pid="2607" name="Mendeley_Bookmark_hsy81mlgSP_8">
    <vt:lpwstr>8da-b84c-cab0790a1bd7"]}], "mendeley": {"formattedCitation": "(Swenson 2014)", "manualFormatting": "Swenson (2014)", "plainTextFormattedCitation": "(Swenson 2014)", "previouslyFormattedCitation": "(Swenson 2014)"}, "properties": {"noteIndex": 0}, "schema"</vt:lpwstr>
  </property>
  <property fmtid="{D5CDD505-2E9C-101B-9397-08002B2CF9AE}" pid="2608" name="Mendeley_Bookmark_hsy81mlgSP_9">
    <vt:lpwstr>: "https://github.com/citation-style-language/schema/raw/master/csl-citation.json"}</vt:lpwstr>
  </property>
  <property fmtid="{D5CDD505-2E9C-101B-9397-08002B2CF9AE}" pid="2609" name="Mendeley_Bookmark_iaXnlOA2pN_1">
    <vt:lpwstr>ADDIN CSL_CITATION {"citationItems": [{"id": "ITEM-1", "itemData": {"ISBN": "9781606236390", "author": [{"dropping-particle": "", "family": "Enders", "given": "Craig K.", "non-dropping-particle": "", "parse-names": false, "suffix": ""}], "edition": "1", "</vt:lpwstr>
  </property>
  <property fmtid="{D5CDD505-2E9C-101B-9397-08002B2CF9AE}" pid="2610" name="Mendeley_Bookmark_iaXnlOA2pN_2">
    <vt:lpwstr>id": "ITEM-1", "issued": {"date-parts": [["2010"]]}, "number-of-pages": "377", "publisher-place": "New York, NY", "title": "Applied Missing Data Analysis", "type": "book"}, "uris": ["http://www.mendeley.com/documents/?uuid=5d1bb767-c2ae-4cf1-b842-1128f38d</vt:lpwstr>
  </property>
  <property fmtid="{D5CDD505-2E9C-101B-9397-08002B2CF9AE}" pid="2611" name="Mendeley_Bookmark_iaXnlOA2pN_3">
    <vt:lpwstr>8b00"]}], "mendeley": {"formattedCitation": "(Enders 2010)", "plainTextFormattedCitation": "(Enders 2010)", "previouslyFormattedCitation": "(Enders 2010)"}, "properties": {"noteIndex": 0}, "schema": "https://github.com/citation-style-language/schema/raw/m</vt:lpwstr>
  </property>
  <property fmtid="{D5CDD505-2E9C-101B-9397-08002B2CF9AE}" pid="2612" name="Mendeley_Bookmark_iaXnlOA2pN_4">
    <vt:lpwstr>aster/csl-citation.json"}</vt:lpwstr>
  </property>
  <property fmtid="{D5CDD505-2E9C-101B-9397-08002B2CF9AE}" pid="2613" name="Mendeley_Bookmark_iyCrwtOOCb_1">
    <vt:lpwstr>ADDIN CSL_CITATION {"citationItems": [{"id": "ITEM-1", "itemData": {"author": [{"dropping-particle": "", "family": "Schafer", "given": "Joseph L.", "non-dropping-particle": "", "parse-names": false, "suffix": ""}, {"dropping-particle": "", "family": "Grah</vt:lpwstr>
  </property>
  <property fmtid="{D5CDD505-2E9C-101B-9397-08002B2CF9AE}" pid="2614" name="Mendeley_Bookmark_iyCrwtOOCb_10">
    <vt:lpwstr> analyses can be replicated in R using a dedicated package developed by the author.", "author": [{"dropping-particle": "", "family": "Buuren", "given": "Stef", "non-dropping-particle": "van", "parse-names": false, "suffix": ""}], "edition": "1", "id": "IT</vt:lpwstr>
  </property>
  <property fmtid="{D5CDD505-2E9C-101B-9397-08002B2CF9AE}" pid="2615" name="Mendeley_Bookmark_iyCrwtOOCb_11">
    <vt:lpwstr>EM-2", "issued": {"date-parts": [["2012"]]}, "number-of-pages": "342", "publisher": "Chapman and Hall/CRC", "publisher-place": "Boca Raton, Fl", "title": "Flexible Imputation of Missing Data", "type": "book"}, "uris": ["http://www.mendeley.com/documents/?</vt:lpwstr>
  </property>
  <property fmtid="{D5CDD505-2E9C-101B-9397-08002B2CF9AE}" pid="2616" name="Mendeley_Bookmark_iyCrwtOOCb_12">
    <vt:lpwstr>uuid=c546fe7c-24b9-4c66-9203-bca5f3a3238b"]}], "mendeley": {"formattedCitation": "(Schafer and Graham 2002; van Buuren 2012)", "plainTextFormattedCitation": "(Schafer and Graham 2002; van Buuren 2012)", "previouslyFormattedCitation": "(Schafer and Graham </vt:lpwstr>
  </property>
  <property fmtid="{D5CDD505-2E9C-101B-9397-08002B2CF9AE}" pid="2617" name="Mendeley_Bookmark_iyCrwtOOCb_13">
    <vt:lpwstr>2002; van Buuren 2012)"}, "properties": {"noteIndex": 0}, "schema": "https://github.com/citation-style-language/schema/raw/master/csl-citation.json"}</vt:lpwstr>
  </property>
  <property fmtid="{D5CDD505-2E9C-101B-9397-08002B2CF9AE}" pid="2618" name="Mendeley_Bookmark_iyCrwtOOCb_2">
    <vt:lpwstr>am", "given": "John W", "non-dropping-particle": "", "parse-names": false, "suffix": ""}], "container-title": "Psychological Methods", "id": "ITEM-1", "issue": "2", "issued": {"date-parts": [["2002"]]}, "page": "147-177", "title": "Missing Data: our view </vt:lpwstr>
  </property>
  <property fmtid="{D5CDD505-2E9C-101B-9397-08002B2CF9AE}" pid="2619" name="Mendeley_Bookmark_iyCrwtOOCb_3">
    <vt:lpwstr>of the state of the art", "type": "article-journal", "volume": "7"}, "uris": ["http://www.mendeley.com/documents/?uuid=1524181d-fa55-4cec-ade9-22ffb23eb775"]}, {"id": "ITEM-2", "itemData": {"DOI": "10.1201/b11826", "ISBN": "9781439868249", "abstract": "Mi</vt:lpwstr>
  </property>
  <property fmtid="{D5CDD505-2E9C-101B-9397-08002B2CF9AE}" pid="2620" name="Mendeley_Bookmark_iyCrwtOOCb_4">
    <vt:lpwstr>ssing data form a problem in every scientific discipline, yet the techniques required to handle them are complicated and often lacking. One of the great ideas in statistical science\u2014multiple imputation\u2014fills gaps in the data with plausible value</vt:lpwstr>
  </property>
  <property fmtid="{D5CDD505-2E9C-101B-9397-08002B2CF9AE}" pid="2621" name="Mendeley_Bookmark_iyCrwtOOCb_5">
    <vt:lpwstr>s, the uncertainty of which is coded in the data itself. It also solves other problems, many of which are missing data problems in disguise. Flexible Imputation of Missing Data is supported by many examples using real data taken from the author's vast exp</vt:lpwstr>
  </property>
  <property fmtid="{D5CDD505-2E9C-101B-9397-08002B2CF9AE}" pid="2622" name="Mendeley_Bookmark_iyCrwtOOCb_6">
    <vt:lpwstr>erience of collaborative research, and presents a practical guide for handling missing data under the framework of multiple imputation. Furthermore, detailed guidance of implementation in R using the author\u2019s package {MICE} is included throughout the</vt:lpwstr>
  </property>
  <property fmtid="{D5CDD505-2E9C-101B-9397-08002B2CF9AE}" pid="2623" name="Mendeley_Bookmark_iyCrwtOOCb_7">
    <vt:lpwstr> book. Assuming familiarity with basic statistical concepts and multivariate methods, Flexible Imputation of Missing Data is intended for two audiences: (Bio)statisticians, epidemiologists, and methodologists in the social and health sciences Substantive </vt:lpwstr>
  </property>
  <property fmtid="{D5CDD505-2E9C-101B-9397-08002B2CF9AE}" pid="2624" name="Mendeley_Bookmark_iyCrwtOOCb_8">
    <vt:lpwstr>researchers who do not call themselves statisticians, but who possess the necessary skills to understand the principles and to follow the recipes This graduate-tested book avoids mathematical and technical details as much as possible: formulas are accompa</vt:lpwstr>
  </property>
  <property fmtid="{D5CDD505-2E9C-101B-9397-08002B2CF9AE}" pid="2625" name="Mendeley_Bookmark_iyCrwtOOCb_9">
    <vt:lpwstr>nied by a verbal statement that explains the formula in layperson terms. Readers less concerned with the theoretical underpinnings will be able to pick up the general idea, and technical material is available for those who desire deeper understanding. The</vt:lpwstr>
  </property>
  <property fmtid="{D5CDD505-2E9C-101B-9397-08002B2CF9AE}" pid="2626" name="Mendeley_Bookmark_j0JZcxbQ99_1">
    <vt:lpwstr>ADDIN CSL_CITATION {"citationItems": [{"id": "ITEM-1", "itemData": {"DOI": "10.1111/j.0014-3820.2003.tb00285.x", "ISBN": "1558-5646", "ISSN": "0014-3820", "PMID": "12778543", "abstract": "Abstract The primary rationale for the use of phylogenetically base</vt:lpwstr>
  </property>
  <property fmtid="{D5CDD505-2E9C-101B-9397-08002B2CF9AE}" pid="2627" name="Mendeley_Bookmark_j0JZcxbQ99_10">
    <vt:lpwstr>) effects or high levels of measurement error. Irrespective of sample size, most traits (but not body size, on average) showed less signal than expected given the topology, branch lengths, and a Brownian motion model of evolution (i.e., K was less than on</vt:lpwstr>
  </property>
  <property fmtid="{D5CDD505-2E9C-101B-9397-08002B2CF9AE}" pid="2628" name="Mendeley_Bookmark_j0JZcxbQ99_11">
    <vt:lpwstr>e), which may be attributed to adaptation and/or measurement error in the broad sense (including errors in estimates of phenotypes, branch l\u2026", "author": [{"dropping-particle": "", "family": "Blomberg", "given": "Simon P", "non-dropping-particle": ""</vt:lpwstr>
  </property>
  <property fmtid="{D5CDD505-2E9C-101B-9397-08002B2CF9AE}" pid="2629" name="Mendeley_Bookmark_j0JZcxbQ99_12">
    <vt:lpwstr>, "parse-names": false, "suffix": ""}, {"dropping-particle": "", "family": "Garland", "given": "Theodore", "non-dropping-particle": "", "parse-names": false, "suffix": ""}, {"dropping-particle": "", "family": "Ives", "given": "Anthony R.", "non-dropping-p</vt:lpwstr>
  </property>
  <property fmtid="{D5CDD505-2E9C-101B-9397-08002B2CF9AE}" pid="2630" name="Mendeley_Bookmark_j0JZcxbQ99_13">
    <vt:lpwstr>article": "", "parse-names": false, "suffix": ""}], "container-title": "Evolution", "id": "ITEM-1", "issue": "4", "issued": {"date-parts": [["2003", "4"]]}, "page": "717-745", "title": "Testing for phylogenetic signal in comparative data: behavioral trait</vt:lpwstr>
  </property>
  <property fmtid="{D5CDD505-2E9C-101B-9397-08002B2CF9AE}" pid="2631" name="Mendeley_Bookmark_j0JZcxbQ99_14">
    <vt:lpwstr>s are more labile", "type": "article-journal", "volume": "57"}, "uris": ["http://www.mendeley.com/documents/?uuid=8055a310-dae0-49ec-9ca1-9d692502057a"]}], "mendeley": {"formattedCitation": "(Simon P Blomberg et al. 2003)", "plainTextFormattedCitation": "</vt:lpwstr>
  </property>
  <property fmtid="{D5CDD505-2E9C-101B-9397-08002B2CF9AE}" pid="2632" name="Mendeley_Bookmark_j0JZcxbQ99_15">
    <vt:lpwstr>(Simon P Blomberg et al. 2003)", "previouslyFormattedCitation": "(Simon P Blomberg et al. 2003)"}, "properties": {"noteIndex": 0}, "schema": "https://github.com/citation-style-language/schema/raw/master/csl-citation.json"}</vt:lpwstr>
  </property>
  <property fmtid="{D5CDD505-2E9C-101B-9397-08002B2CF9AE}" pid="2633" name="Mendeley_Bookmark_j0JZcxbQ99_2">
    <vt:lpwstr>d statistical methods is that phylogenetic signal, the tendency for related species to resemble each other, is ubiquitous. Whether this assertion is true for a given trait in a given lineage is an empirical question, but general tools for detecting and qu</vt:lpwstr>
  </property>
  <property fmtid="{D5CDD505-2E9C-101B-9397-08002B2CF9AE}" pid="2634" name="Mendeley_Bookmark_j0JZcxbQ99_3">
    <vt:lpwstr>antifying phylogenetic signal are inadequately developed. We present new methods for continuous-valued characters that can be implemented with either phylogenetically independent contrasts or generalized least-squares models. First, a simple randomization</vt:lpwstr>
  </property>
  <property fmtid="{D5CDD505-2E9C-101B-9397-08002B2CF9AE}" pid="2635" name="Mendeley_Bookmark_j0JZcxbQ99_4">
    <vt:lpwstr> procedure allows one to test the null hypothesis of no pattern of similarity among relatives. The test demonstrates correct Type I error rate at a nominal \u03b1= 0.05 and good power (0.8) for simulated datasets with 20 or more species. Second, we derive</vt:lpwstr>
  </property>
  <property fmtid="{D5CDD505-2E9C-101B-9397-08002B2CF9AE}" pid="2636" name="Mendeley_Bookmark_j0JZcxbQ99_5">
    <vt:lpwstr> a descriptive statistic, K, which allows valid comparisons of the amount of phylogenetic signal across traits and trees. Third, we provide two biologically motivated branch-length transformations, one based on the Ornstein-Uhlenbeck (OU) model of stabili</vt:lpwstr>
  </property>
  <property fmtid="{D5CDD505-2E9C-101B-9397-08002B2CF9AE}" pid="2637" name="Mendeley_Bookmark_j0JZcxbQ99_6">
    <vt:lpwstr>zing selection, the other based on a new model in which character evolution can accelerate or decelerate (ACDC) in rate (e.g., as may occur during or after an adaptive radiation). Maximum likelihood estimation of the OU (d) and ACDC (g) parameters can ser</vt:lpwstr>
  </property>
  <property fmtid="{D5CDD505-2E9C-101B-9397-08002B2CF9AE}" pid="2638" name="Mendeley_Bookmark_j0JZcxbQ99_7">
    <vt:lpwstr>ve as tests for phylogenetic signal because an estimate of d or g near zero implies that a phylogeny with little hierarchical structure (a star) offers a good fit to the data. Transformations that improve the fit of a tree to comparative data will increas</vt:lpwstr>
  </property>
  <property fmtid="{D5CDD505-2E9C-101B-9397-08002B2CF9AE}" pid="2639" name="Mendeley_Bookmark_j0JZcxbQ99_8">
    <vt:lpwstr>e power to detect phylogenetic signal and may also be preferable for further comparative analyses, such as of correlated character evolution. Application of the methods to data from the literature revealed that, for trees with 20 or more species, 92% of t</vt:lpwstr>
  </property>
  <property fmtid="{D5CDD505-2E9C-101B-9397-08002B2CF9AE}" pid="2640" name="Mendeley_Bookmark_j0JZcxbQ99_9">
    <vt:lpwstr>raits exhibited significant phylogenetic signal (randomization test), including behavioral and ecological ones that are thought to be relatively evolutionarily malleable (e.g., highly adaptive) and/or subject to relatively strong environmental (nongenetic</vt:lpwstr>
  </property>
  <property fmtid="{D5CDD505-2E9C-101B-9397-08002B2CF9AE}" pid="2641" name="Mendeley_Bookmark_jYriBsCxun_1">
    <vt:lpwstr>ADDIN CSL_CITATION {"citationItems": [{"id": "ITEM-1", "itemData": {"author": [{"dropping-particle": "", "family": "Felsenstein", "given": "Joseph", "non-dropping-particle": "", "parse-names": false, "suffix": ""}], "container-title": "The American Natura</vt:lpwstr>
  </property>
  <property fmtid="{D5CDD505-2E9C-101B-9397-08002B2CF9AE}" pid="2642" name="Mendeley_Bookmark_jYriBsCxun_10">
    <vt:lpwstr>m J", "non-dropping-particle": "", "parse-names": false, "suffix": ""}, {"dropping-particle": "", "family": "Harmon", "given": "Luke J", "non-dropping-particle": "", "parse-names": false, "suffix": ""}, {"dropping-particle": "", "family": "Collar", "given</vt:lpwstr>
  </property>
  <property fmtid="{D5CDD505-2E9C-101B-9397-08002B2CF9AE}" pid="2643" name="Mendeley_Bookmark_jYriBsCxun_11">
    <vt:lpwstr>": "David C", "non-dropping-particle": "", "parse-names": false, "suffix": ""}], "container-title": "Systematic biology", "id": "ITEM-2", "issue": "4", "issued": {"date-parts": [["2008", "8"]]}, "page": "591-601", "title": "Phylogenetic signal, evolutiona</vt:lpwstr>
  </property>
  <property fmtid="{D5CDD505-2E9C-101B-9397-08002B2CF9AE}" pid="2644" name="Mendeley_Bookmark_jYriBsCxun_12">
    <vt:lpwstr>ry process, and rate.", "type": "article-journal", "volume": "57"}, "uris": ["http://www.mendeley.com/documents/?uuid=710a4375-bf00-4827-bde7-0293d771e3af"]}], "mendeley": {"formattedCitation": "(Felsenstein 1985; Revell et al. 2008)", "plainTextFormatted</vt:lpwstr>
  </property>
  <property fmtid="{D5CDD505-2E9C-101B-9397-08002B2CF9AE}" pid="2645" name="Mendeley_Bookmark_jYriBsCxun_13">
    <vt:lpwstr>Citation": "(Felsenstein 1985; Revell et al. 2008)", "previouslyFormattedCitation": "(Felsenstein 1985; Revell et al. 2008)"}, "properties": {"noteIndex": 0}, "schema": "https://github.com/citation-style-language/schema/raw/master/csl-citation.json"}</vt:lpwstr>
  </property>
  <property fmtid="{D5CDD505-2E9C-101B-9397-08002B2CF9AE}" pid="2646" name="Mendeley_Bookmark_jYriBsCxun_2">
    <vt:lpwstr>list", "id": "ITEM-1", "issue": "1", "issued": {"date-parts": [["1985"]]}, "page": "1-15", "title": "Phylogenies and the comparative method", "type": "article-journal", "volume": "125"}, "uris": ["http://www.mendeley.com/documents/?uuid=2b05970b-da9c-4409</vt:lpwstr>
  </property>
  <property fmtid="{D5CDD505-2E9C-101B-9397-08002B2CF9AE}" pid="2647" name="Mendeley_Bookmark_jYriBsCxun_3">
    <vt:lpwstr>-b21b-228abd835f8d"]}, {"id": "ITEM-2", "itemData": {"DOI": "10.1080/10635150802302427", "ISSN": "1076-836X", "PMID": "18709597", "abstract": "A recent advance in the phylogenetic comparative analysis of continuous traits has been explicit, model-based me</vt:lpwstr>
  </property>
  <property fmtid="{D5CDD505-2E9C-101B-9397-08002B2CF9AE}" pid="2648" name="Mendeley_Bookmark_jYriBsCxun_4">
    <vt:lpwstr>asurement of \"phylogenetic signal\" in data sets composed of observations collected from species related by a phylogenetic tree. Phylogenetic signal is a measure of the statistical dependence among species' trait values due to their phylogenetic relation</vt:lpwstr>
  </property>
  <property fmtid="{D5CDD505-2E9C-101B-9397-08002B2CF9AE}" pid="2649" name="Mendeley_Bookmark_jYriBsCxun_5">
    <vt:lpwstr>ships. Although phylogenetic signal is a measure of pattern (statistical dependence), there has nonetheless been a widespread propensity in the literature to attribute this pattern to aspects of the evolutionary process or rate. This may be due, in part, </vt:lpwstr>
  </property>
  <property fmtid="{D5CDD505-2E9C-101B-9397-08002B2CF9AE}" pid="2650" name="Mendeley_Bookmark_jYriBsCxun_6">
    <vt:lpwstr>to the perception that high evolutionary rate necessarily results in low phylogenetic signal; and, conversely, that low evolutionary rate or stabilizing selection results in high phylogenetic signal (due to the resulting high resemblance between related s</vt:lpwstr>
  </property>
  <property fmtid="{D5CDD505-2E9C-101B-9397-08002B2CF9AE}" pid="2651" name="Mendeley_Bookmark_jYriBsCxun_7">
    <vt:lpwstr>pecies). In this study, we use individual-based numerical simulations on stochastic phylogenetic trees to clarify the relationship between phylogenetic signal, rate, and evolutionary process. Under the simplest model for quantitative trait evolution, homo</vt:lpwstr>
  </property>
  <property fmtid="{D5CDD505-2E9C-101B-9397-08002B2CF9AE}" pid="2652" name="Mendeley_Bookmark_jYriBsCxun_8">
    <vt:lpwstr>geneous rate genetic drift, there is no relation between evolutionary rate and phylogenetic signal. For other circumstances, such as functional constraint, fluctuating selection, niche conservatism, and evolutionary heterogeneity, the relationship between</vt:lpwstr>
  </property>
  <property fmtid="{D5CDD505-2E9C-101B-9397-08002B2CF9AE}" pid="2653" name="Mendeley_Bookmark_jYriBsCxun_9">
    <vt:lpwstr> process, rate, and phylogenetic signal is complex. For these reasons, we recommend against interpretations of evolutionary process or rate based on estimates of phylogenetic signal.", "author": [{"dropping-particle": "", "family": "Revell", "given": "Lia</vt:lpwstr>
  </property>
  <property fmtid="{D5CDD505-2E9C-101B-9397-08002B2CF9AE}" pid="2654" name="Mendeley_Bookmark_ja9ttD3zM5_1">
    <vt:lpwstr>ADDIN CSL_CITATION {"citationItems": [{"id": "ITEM-1", "itemData": {"DOI": "10.1111/ele.13089", "ISSN": "1461023X", "abstract": "Abstract The analysis of functional diversity (FD) has gained increasing importance due to its generality and utility in ecolo</vt:lpwstr>
  </property>
  <property fmtid="{D5CDD505-2E9C-101B-9397-08002B2CF9AE}" pid="2655" name="Mendeley_Bookmark_ja9ttD3zM5_2">
    <vt:lpwstr>gy. In particular, patterns in the spatial distribution and temporal change of FD are being used to predict locations and functional groups that are immediately vulnerable to global changes. A major impediment to the accurate measurement of FD is the perv</vt:lpwstr>
  </property>
  <property fmtid="{D5CDD505-2E9C-101B-9397-08002B2CF9AE}" pid="2656" name="Mendeley_Bookmark_ja9ttD3zM5_3">
    <vt:lpwstr>asiveness of missing data in trait datasets. While such prevalent data gaps can engender misleading inferences in FD analyses, we currently lack any practical guide to handle missing data in trait datasets. Here, we identify significant mismatches between</vt:lpwstr>
  </property>
  <property fmtid="{D5CDD505-2E9C-101B-9397-08002B2CF9AE}" pid="2657" name="Mendeley_Bookmark_ja9ttD3zM5_4">
    <vt:lpwstr> true FD and values derived from datasets that contain missing data. We demonstrate that imputing missing data with a phylogeny\u2010informed approach reduces the risk of misinterpretation of FD patterns, and provides baseline information against which ce</vt:lpwstr>
  </property>
  <property fmtid="{D5CDD505-2E9C-101B-9397-08002B2CF9AE}" pid="2658" name="Mendeley_Bookmark_ja9ttD3zM5_5">
    <vt:lpwstr>ntral questions in ecology can be evaluated.", "author": [{"dropping-particle": "", "family": "Kim", "given": "Sun W.", "non-dropping-particle": "", "parse-names": false, "suffix": ""}, {"dropping-particle": "", "family": "Blomberg", "given": "Simon P", "</vt:lpwstr>
  </property>
  <property fmtid="{D5CDD505-2E9C-101B-9397-08002B2CF9AE}" pid="2659" name="Mendeley_Bookmark_ja9ttD3zM5_6">
    <vt:lpwstr>non-dropping-particle": "", "parse-names": false, "suffix": ""}, {"dropping-particle": "", "family": "Pandolfi", "given": "John M.", "non-dropping-particle": "", "parse-names": false, "suffix": ""}], "container-title": "Ecology Letters", "editor": [{"drop</vt:lpwstr>
  </property>
  <property fmtid="{D5CDD505-2E9C-101B-9397-08002B2CF9AE}" pid="2660" name="Mendeley_Bookmark_ja9ttD3zM5_7">
    <vt:lpwstr>ping-particle": "", "family": "Chase", "given": "Jonathan", "non-dropping-particle": "", "parse-names": false, "suffix": ""}], "id": "ITEM-1", "issued": {"date-parts": [["2018", "5", "25"]]}, "title": "Transcending data gaps: a framework to reduce inferen</vt:lpwstr>
  </property>
  <property fmtid="{D5CDD505-2E9C-101B-9397-08002B2CF9AE}" pid="2661" name="Mendeley_Bookmark_ja9ttD3zM5_8">
    <vt:lpwstr>tial errors in ecological analyses", "type": "article-journal"}, "uris": ["http://www.mendeley.com/documents/?uuid=6ef621bb-1e1e-48e6-99d6-b69b39c07831"]}], "mendeley": {"formattedCitation": "(Kim et al. 2018)", "plainTextFormattedCitation": "(Kim et al. </vt:lpwstr>
  </property>
  <property fmtid="{D5CDD505-2E9C-101B-9397-08002B2CF9AE}" pid="2662" name="Mendeley_Bookmark_ja9ttD3zM5_9">
    <vt:lpwstr>2018)", "previouslyFormattedCitation": "(Kim et al. 2018)"}, "properties": {"noteIndex": 0}, "schema": "https://github.com/citation-style-language/schema/raw/master/csl-citation.json"}</vt:lpwstr>
  </property>
  <property fmtid="{D5CDD505-2E9C-101B-9397-08002B2CF9AE}" pid="2663" name="Mendeley_Bookmark_jifZoSmXme_1">
    <vt:lpwstr>ADDIN CSL_CITATION {"citationItems": [{"id": "ITEM-1", "itemData": {"DOI": "10.1111/2041-210X.12111", "ISSN": "2041210X", "author": [{"dropping-particle": "", "family": "Gu\u00e9nard", "given": "Guillaume", "non-dropping-particle": "", "parse-names": fals</vt:lpwstr>
  </property>
  <property fmtid="{D5CDD505-2E9C-101B-9397-08002B2CF9AE}" pid="2664" name="Mendeley_Bookmark_jifZoSmXme_10">
    <vt:lpwstr>formattedCitation": "(Diniz-Filho 2001; Diniz-Filho et al. 2015; Gu\u00e9nard et al. 2013)", "plainTextFormattedCitation": "(Diniz-Filho 2001; Diniz-Filho et al. 2015; Gu\u00e9nard et al. 2013)", "previouslyFormattedCitation": "(Diniz-Filho 2001; Diniz-Fi</vt:lpwstr>
  </property>
  <property fmtid="{D5CDD505-2E9C-101B-9397-08002B2CF9AE}" pid="2665" name="Mendeley_Bookmark_jifZoSmXme_11">
    <vt:lpwstr>lho et al. 2015; Gu\u00e9nard et al. 2013)"}, "properties": {"noteIndex": 0}, "schema": "https://github.com/citation-style-language/schema/raw/master/csl-citation.json"}</vt:lpwstr>
  </property>
  <property fmtid="{D5CDD505-2E9C-101B-9397-08002B2CF9AE}" pid="2666" name="Mendeley_Bookmark_jifZoSmXme_2">
    <vt:lpwstr>e, "suffix": ""}, {"dropping-particle": "", "family": "Legendre", "given": "Pierre", "non-dropping-particle": "", "parse-names": false, "suffix": ""}, {"dropping-particle": "", "family": "Peres-Neto", "given": "Pedro", "non-dropping-particle": "", "parse-</vt:lpwstr>
  </property>
  <property fmtid="{D5CDD505-2E9C-101B-9397-08002B2CF9AE}" pid="2667" name="Mendeley_Bookmark_jifZoSmXme_3">
    <vt:lpwstr>names": false, "suffix": ""}], "container-title": "Methods in Ecology and Evolution", "id": "ITEM-1", "issue": "12", "issued": {"date-parts": [["2013", "12", "23"]]}, "page": "1120-1131", "title": "Phylogenetic eigenvector maps: a framework to model and p</vt:lpwstr>
  </property>
  <property fmtid="{D5CDD505-2E9C-101B-9397-08002B2CF9AE}" pid="2668" name="Mendeley_Bookmark_jifZoSmXme_4">
    <vt:lpwstr>redict species traits", "type": "article-journal", "volume": "4"}, "uris": ["http://www.mendeley.com/documents/?uuid=2d1a424b-47af-4b2d-a862-70b27aa18dcd"]}, {"id": "ITEM-2", "itemData": {"author": [{"dropping-particle": "", "family": "Diniz-Filho", "give</vt:lpwstr>
  </property>
  <property fmtid="{D5CDD505-2E9C-101B-9397-08002B2CF9AE}" pid="2669" name="Mendeley_Bookmark_jifZoSmXme_5">
    <vt:lpwstr>n": "Jose Alexandre Felizola", "non-dropping-particle": "", "parse-names": false, "suffix": ""}], "container-title": "Evolution", "id": "ITEM-2", "issue": "6", "issued": {"date-parts": [["2001"]]}, "page": "1104-1109", "title": "Phylogenetic autocorrelati</vt:lpwstr>
  </property>
  <property fmtid="{D5CDD505-2E9C-101B-9397-08002B2CF9AE}" pid="2670" name="Mendeley_Bookmark_jifZoSmXme_6">
    <vt:lpwstr>on under distinct evolutionary process", "type": "article-journal", "volume": "55"}, "uris": ["http://www.mendeley.com/documents/?uuid=512b4106-cba8-4ea4-a2e4-7125957b17e2"]}, {"id": "ITEM-3", "itemData": {"author": [{"dropping-particle": "", "family": "D</vt:lpwstr>
  </property>
  <property fmtid="{D5CDD505-2E9C-101B-9397-08002B2CF9AE}" pid="2671" name="Mendeley_Bookmark_jifZoSmXme_7">
    <vt:lpwstr>iniz-Filho", "given": "Jose Alexandre Felizola", "non-dropping-particle": "", "parse-names": false, "suffix": ""}, {"dropping-particle": "", "family": "Villalobos", "given": "Fabricio", "non-dropping-particle": "", "parse-names": false, "suffix": ""}, {"d</vt:lpwstr>
  </property>
  <property fmtid="{D5CDD505-2E9C-101B-9397-08002B2CF9AE}" pid="2672" name="Mendeley_Bookmark_jifZoSmXme_8">
    <vt:lpwstr>ropping-particle": "", "family": "Bini", "given": "Luis Mauricio", "non-dropping-particle": "", "parse-names": false, "suffix": ""}], "container-title": "Genetics and Molecular Biology", "id": "ITEM-3", "issue": "3", "issued": {"date-parts": [["2015"]]}, </vt:lpwstr>
  </property>
  <property fmtid="{D5CDD505-2E9C-101B-9397-08002B2CF9AE}" pid="2673" name="Mendeley_Bookmark_jifZoSmXme_9">
    <vt:lpwstr>"page": "396-400", "title": "The best of both worlds : Phylogenetic eigenvector regression and mapping", "type": "article-journal", "volume": "38"}, "uris": ["http://www.mendeley.com/documents/?uuid=7b915f2a-3fe9-4149-a278-8a3c6d065c05"]}], "mendeley": {"</vt:lpwstr>
  </property>
  <property fmtid="{D5CDD505-2E9C-101B-9397-08002B2CF9AE}" pid="2674" name="Mendeley_Bookmark_jwQ6qjY3pd_1">
    <vt:lpwstr>ADDIN CSL_CITATION { "citationItems" : [ { "id" : "ITEM-1", "itemData" : { "author" : [ { "dropping-particle" : "", "family" : "Rubin", "given" : "D.B", "non-dropping-particle" : "", "parse-names" : false, "suffix" : "" } ], "container-title" : "Biometrik</vt:lpwstr>
  </property>
  <property fmtid="{D5CDD505-2E9C-101B-9397-08002B2CF9AE}" pid="2675" name="Mendeley_Bookmark_jwQ6qjY3pd_2">
    <vt:lpwstr>a", "id" : "ITEM-1", "issue" : "3", "issued" : { "date-parts" : [ [ "1976" ] ] }, "page" : "581-592", "title" : "Inference and Missing Data", "type" : "article-journal", "volume" : "63" }, "uris" : [ "http://www.mendeley.com/documents/?uuid=a43dc241-f035-</vt:lpwstr>
  </property>
  <property fmtid="{D5CDD505-2E9C-101B-9397-08002B2CF9AE}" pid="2676" name="Mendeley_Bookmark_jwQ6qjY3pd_3">
    <vt:lpwstr>41f4-9a0d-d0a4e08d0898" ] } ], "mendeley" : { "formattedCitation" : "(Rubin, 1976)", "plainTextFormattedCitation" : "(Rubin, 1976)", "previouslyFormattedCitation" : "(Rubin, 1976)" }, "properties" : { "noteIndex" : 0 }, "schema" : "https://github.com/cita</vt:lpwstr>
  </property>
  <property fmtid="{D5CDD505-2E9C-101B-9397-08002B2CF9AE}" pid="2677" name="Mendeley_Bookmark_jwQ6qjY3pd_4">
    <vt:lpwstr>tion-style-language/schema/raw/master/csl-citation.json" }</vt:lpwstr>
  </property>
  <property fmtid="{D5CDD505-2E9C-101B-9397-08002B2CF9AE}" pid="2678" name="Mendeley_Bookmark_kVPKkX7eSP_1">
    <vt:lpwstr>ADDIN CSL_CITATION {"citationItems": [{"id": "ITEM-1", "itemData": {"DOI": "10.1016/j.tree.2008.06.014", "ISBN": "0169-5347", "ISSN": "01695347", "PMID": "18823677", "abstract": "The most common approach to dealing with missing data is to delete cases con</vt:lpwstr>
  </property>
  <property fmtid="{D5CDD505-2E9C-101B-9397-08002B2CF9AE}" pid="2679" name="Mendeley_Bookmark_kVPKkX7eSP_10">
    <vt:lpwstr>s on ecological traits that have phylogenetic signal, missing taxa in real datasets should be expected to be phylogenetically clumped or correlated to the modelled trait. I examined whether those types of missing taxa represent a problem for model selecti</vt:lpwstr>
  </property>
  <property fmtid="{D5CDD505-2E9C-101B-9397-08002B2CF9AE}" pid="2680" name="Mendeley_Bookmark_kVPKkX7eSP_11">
    <vt:lpwstr>on and parameter estimation. I simulated univariate traits under a suite of Brownian Motion and Ornstein-Uhlenbeck models, and assessed the performance of model selection and parameter estimation under absent, random, clumped or correlated missing taxa. I</vt:lpwstr>
  </property>
  <property fmtid="{D5CDD505-2E9C-101B-9397-08002B2CF9AE}" pid="2681" name="Mendeley_Bookmark_kVPKkX7eSP_12">
    <vt:lpwstr> found that those analyses perform well under almost all scenarios, including situations with very sparsely sampled phylogenies. The only notable biases I detected were in parameter estimation under a very high percentage (90%) of correlated missing taxa.</vt:lpwstr>
  </property>
  <property fmtid="{D5CDD505-2E9C-101B-9397-08002B2CF9AE}" pid="2682" name="Mendeley_Bookmark_kVPKkX7eSP_13">
    <vt:lpwstr> My results offer a degree of reassurance for studies of continuous trait evolution with missing taxa, but the problem of missing taxa in phylogenetic comparative methods still demands much further investigation. The framework I have described here might </vt:lpwstr>
  </property>
  <property fmtid="{D5CDD505-2E9C-101B-9397-08002B2CF9AE}" pid="2683" name="Mendeley_Bookmark_kVPKkX7eSP_14">
    <vt:lpwstr>provide a starting point for future work.", "author": [{"dropping-particle": "", "family": "Marcondes", "given": "Rafael S.", "non-dropping-particle": "", "parse-names": false, "suffix": ""}], "container-title": "PeerJ", "id": "ITEM-3", "issue": "10", "is</vt:lpwstr>
  </property>
  <property fmtid="{D5CDD505-2E9C-101B-9397-08002B2CF9AE}" pid="2684" name="Mendeley_Bookmark_kVPKkX7eSP_15">
    <vt:lpwstr>sued": {"date-parts": [["2019", "10", "11"]]}, "page": "e7917", "title": "Realistic scenarios of missing taxa in phylogenetic comparative methods and their effects on model selection and parameter estimation", "type": "article-journal", "volume": "7"}, "u</vt:lpwstr>
  </property>
  <property fmtid="{D5CDD505-2E9C-101B-9397-08002B2CF9AE}" pid="2685" name="Mendeley_Bookmark_kVPKkX7eSP_16">
    <vt:lpwstr>ris": ["http://www.mendeley.com/documents/?uuid=363fcf57-ff79-4973-a6ac-456091c03ebe"]}, {"id": "ITEM-4", "itemData": {"DOI": "10.1098/rspb.2007.1013", "ISSN": "14712970", "abstract": "Some individuals die before a trait is measured or expressed (the invi</vt:lpwstr>
  </property>
  <property fmtid="{D5CDD505-2E9C-101B-9397-08002B2CF9AE}" pid="2686" name="Mendeley_Bookmark_kVPKkX7eSP_17">
    <vt:lpwstr>sible fraction), and some relevant traits are not measured in any individual (missing traits). This paper discusses how these concepts can be cast in terms of missing data problems from statistics. Using missing data theory, I show formally the conditions</vt:lpwstr>
  </property>
  <property fmtid="{D5CDD505-2E9C-101B-9397-08002B2CF9AE}" pid="2687" name="Mendeley_Bookmark_kVPKkX7eSP_18">
    <vt:lpwstr> under which a valid evolutionary inference is possible when the invisible fraction and/or missing traits are ignored. These conditions are restrictive and unlikely to be met in even the most comprehensive long-term studies. When these conditions are not </vt:lpwstr>
  </property>
  <property fmtid="{D5CDD505-2E9C-101B-9397-08002B2CF9AE}" pid="2688" name="Mendeley_Bookmark_kVPKkX7eSP_19">
    <vt:lpwstr>met, many selection and quantitative genetic parameters cannot be estimated accurately unless the missing data process is explicitly modelled. Surprisingly, this does not seem to have been attempted in evolutionary biology. In the case of the invisible fr</vt:lpwstr>
  </property>
  <property fmtid="{D5CDD505-2E9C-101B-9397-08002B2CF9AE}" pid="2689" name="Mendeley_Bookmark_kVPKkX7eSP_2">
    <vt:lpwstr>taining missing observations. However, this approach reduces statistical power and increases estimation bias. A recent study shows how estimates of heritability and selection can be biased when the 'invisible fraction' (missing data due to mortality) is i</vt:lpwstr>
  </property>
  <property fmtid="{D5CDD505-2E9C-101B-9397-08002B2CF9AE}" pid="2690" name="Mendeley_Bookmark_kVPKkX7eSP_20">
    <vt:lpwstr>action, viability selection and the missing data process are often intimately linked. In such cases, models used in survival analysis can be extended to provide a flexible and justified model of the missing data mechanism. Although missing traits pose a m</vt:lpwstr>
  </property>
  <property fmtid="{D5CDD505-2E9C-101B-9397-08002B2CF9AE}" pid="2691" name="Mendeley_Bookmark_kVPKkX7eSP_21">
    <vt:lpwstr>ore difficult problem, important biological parameters can still be estimated without bias when appropriate techniques are used. This is in contrast to current methods which have large biases and poor precision. Generally, the quantitative genetic approac</vt:lpwstr>
  </property>
  <property fmtid="{D5CDD505-2E9C-101B-9397-08002B2CF9AE}" pid="2692" name="Mendeley_Bookmark_kVPKkX7eSP_22">
    <vt:lpwstr>h is shown to be superior to phenotypic studies of selection when invisible fractions or missing traits exist because part of the missing information can be recovered from relatives. \u00a9 2008 The Royal Society.", "author": [{"dropping-particle": "", "f</vt:lpwstr>
  </property>
  <property fmtid="{D5CDD505-2E9C-101B-9397-08002B2CF9AE}" pid="2693" name="Mendeley_Bookmark_kVPKkX7eSP_23">
    <vt:lpwstr>amily": "Hadfield", "given": "Jarrod D.", "non-dropping-particle": "", "parse-names": false, "suffix": ""}], "container-title": "Proceedings of the Royal Society B: Biological Sciences", "id": "ITEM-4", "issue": "1635", "issued": {"date-parts": [["2008"]]</vt:lpwstr>
  </property>
  <property fmtid="{D5CDD505-2E9C-101B-9397-08002B2CF9AE}" pid="2694" name="Mendeley_Bookmark_kVPKkX7eSP_24">
    <vt:lpwstr>}, "page": "723-734", "title": "Estimating evolutionary parameters when viability selection is operating", "type": "article-journal", "volume": "275"}, "uris": ["http://www.mendeley.com/documents/?uuid=fb87183e-8916-4631-9d97-821f3d2ef4b0"]}], "mendeley":</vt:lpwstr>
  </property>
  <property fmtid="{D5CDD505-2E9C-101B-9397-08002B2CF9AE}" pid="2695" name="Mendeley_Bookmark_kVPKkX7eSP_25">
    <vt:lpwstr> {"formattedCitation": "(Enders 2010; Hadfield 2008; Marcondes 2019; Nakagawa and Freckleton 2008)", "plainTextFormattedCitation": "(Enders 2010; Hadfield 2008; Marcondes 2019; Nakagawa and Freckleton 2008)", "previouslyFormattedCitation": "(Enders 2010; </vt:lpwstr>
  </property>
  <property fmtid="{D5CDD505-2E9C-101B-9397-08002B2CF9AE}" pid="2696" name="Mendeley_Bookmark_kVPKkX7eSP_26">
    <vt:lpwstr>Hadfield 2008; Marcondes 2019; Nakagawa and Freckleton 2008)"}, "properties": {"noteIndex": 0}, "schema": "https://github.com/citation-style-language/schema/raw/master/csl-citation.json"}</vt:lpwstr>
  </property>
  <property fmtid="{D5CDD505-2E9C-101B-9397-08002B2CF9AE}" pid="2697" name="Mendeley_Bookmark_kVPKkX7eSP_3">
    <vt:lpwstr>gnored, thus demonstrating the dangers of neglecting missing data in ecology and evolution. We highlight recent advances in the procedures of handling missing data and their relevance and applicability. \u00a9 2008 Elsevier Ltd. All rights reserved.", "au</vt:lpwstr>
  </property>
  <property fmtid="{D5CDD505-2E9C-101B-9397-08002B2CF9AE}" pid="2698" name="Mendeley_Bookmark_kVPKkX7eSP_4">
    <vt:lpwstr>thor": [{"dropping-particle": "", "family": "Nakagawa", "given": "Shinichi", "non-dropping-particle": "", "parse-names": false, "suffix": ""}, {"dropping-particle": "", "family": "Freckleton", "given": "Robert P.", "non-dropping-particle": "", "parse-name</vt:lpwstr>
  </property>
  <property fmtid="{D5CDD505-2E9C-101B-9397-08002B2CF9AE}" pid="2699" name="Mendeley_Bookmark_kVPKkX7eSP_5">
    <vt:lpwstr>s": false, "suffix": ""}], "container-title": "Trends in Ecology &amp; Evolution", "id": "ITEM-1", "issue": "11", "issued": {"date-parts": [["2008", "11"]]}, "page": "592-596", "title": "Missing inaction: the dangers of ignoring missing data", "type": "articl</vt:lpwstr>
  </property>
  <property fmtid="{D5CDD505-2E9C-101B-9397-08002B2CF9AE}" pid="2700" name="Mendeley_Bookmark_kVPKkX7eSP_6">
    <vt:lpwstr>e-journal", "volume": "23"}, "uris": ["http://www.mendeley.com/documents/?uuid=3c2ba5a0-0592-46ee-a19e-ae7d1e0d127b"]}, {"id": "ITEM-2", "itemData": {"ISBN": "9781606236390", "author": [{"dropping-particle": "", "family": "Enders", "given": "Craig K.", "n</vt:lpwstr>
  </property>
  <property fmtid="{D5CDD505-2E9C-101B-9397-08002B2CF9AE}" pid="2701" name="Mendeley_Bookmark_kVPKkX7eSP_7">
    <vt:lpwstr>on-dropping-particle": "", "parse-names": false, "suffix": ""}], "edition": "1", "id": "ITEM-2", "issued": {"date-parts": [["2010"]]}, "number-of-pages": "377", "publisher-place": "New York, NY", "title": "Applied Missing Data Analysis", "type": "book"}, </vt:lpwstr>
  </property>
  <property fmtid="{D5CDD505-2E9C-101B-9397-08002B2CF9AE}" pid="2702" name="Mendeley_Bookmark_kVPKkX7eSP_8">
    <vt:lpwstr>"uris": ["http://www.mendeley.com/documents/?uuid=5d1bb767-c2ae-4cf1-b842-1128f38d8b00"]}, {"id": "ITEM-3", "itemData": {"DOI": "10.7717/peerj.7917", "ISSN": "2167-8359", "abstract": "Model-based analyses of continuous trait evolution enable rich evolutio</vt:lpwstr>
  </property>
  <property fmtid="{D5CDD505-2E9C-101B-9397-08002B2CF9AE}" pid="2703" name="Mendeley_Bookmark_kVPKkX7eSP_9">
    <vt:lpwstr>nary insight. These analyses require a phylogenetic tree and a vector of trait values for the tree\u2019s terminal taxa, but rarely do a tree and dataset include all taxa within a clade. Because the probability that a taxon is included in a dataset depend</vt:lpwstr>
  </property>
  <property fmtid="{D5CDD505-2E9C-101B-9397-08002B2CF9AE}" pid="2704" name="Mendeley_Bookmark_kmItr6YeAj_1">
    <vt:lpwstr>ADDIN CSL_CITATION { "citationItems" : [ { "id" : "ITEM-1", "itemData" : { "ISBN" : "9781606236390", "author" : [ { "dropping-particle" : "", "family" : "Enders", "given" : "Craig K.", "non-dropping-particle" : "", "parse-names" : false, "suffix" : "" } ]</vt:lpwstr>
  </property>
  <property fmtid="{D5CDD505-2E9C-101B-9397-08002B2CF9AE}" pid="2705" name="Mendeley_Bookmark_kmItr6YeAj_10">
    <vt:lpwstr>thodologists in the social and health sciences Substantive researchers who do not call themselves statisticians, but who possess the necessary skills to understand the principles and to follow the recipes This graduate-tested book avoids mathematical and </vt:lpwstr>
  </property>
  <property fmtid="{D5CDD505-2E9C-101B-9397-08002B2CF9AE}" pid="2706" name="Mendeley_Bookmark_kmItr6YeAj_11">
    <vt:lpwstr>technical details as much as possible: formulas are accompanied by a verbal statement that explains the formula in layperson terms. Readers less concerned with the theoretical underpinnings will be able to pick up the general idea, and technical material </vt:lpwstr>
  </property>
  <property fmtid="{D5CDD505-2E9C-101B-9397-08002B2CF9AE}" pid="2707" name="Mendeley_Bookmark_kmItr6YeAj_12">
    <vt:lpwstr>is available for those who desire deeper understanding. The analyses can be replicated in R using a dedicated package developed by the author.", "author" : [ { "dropping-particle" : "", "family" : "Buuren", "given" : "Stef", "non-dropping-particle" : "van</vt:lpwstr>
  </property>
  <property fmtid="{D5CDD505-2E9C-101B-9397-08002B2CF9AE}" pid="2708" name="Mendeley_Bookmark_kmItr6YeAj_13">
    <vt:lpwstr>", "parse-names" : false, "suffix" : "" } ], "edition" : "1", "id" : "ITEM-3", "issued" : { "date-parts" : [ [ "2012" ] ] }, "number-of-pages" : "342", "publisher" : "Chapman and Hall/CRC", "publisher-place" : "Boca Raton, Fl", "title" : "Flexible Imputat</vt:lpwstr>
  </property>
  <property fmtid="{D5CDD505-2E9C-101B-9397-08002B2CF9AE}" pid="2709" name="Mendeley_Bookmark_kmItr6YeAj_14">
    <vt:lpwstr>ion of Missing Data", "type" : "book" }, "uris" : [ "http://www.mendeley.com/documents/?uuid=c546fe7c-24b9-4c66-9203-bca5f3a3238b" ] } ], "mendeley" : { "formattedCitation" : "(Schafer &amp; Graham, 2002; Enders, 2010; van Buuren, 2012)", "plainTextFormattedC</vt:lpwstr>
  </property>
  <property fmtid="{D5CDD505-2E9C-101B-9397-08002B2CF9AE}" pid="2710" name="Mendeley_Bookmark_kmItr6YeAj_15">
    <vt:lpwstr>itation" : "(Schafer &amp; Graham, 2002; Enders, 2010; van Buuren, 2012)", "previouslyFormattedCitation" : "(Schafer &amp; Graham, 2002; Enders, 2010; van Buuren, 2012)" }, "properties" : { "noteIndex" : 0 }, "schema" : "https://github.com/citation-style-language</vt:lpwstr>
  </property>
  <property fmtid="{D5CDD505-2E9C-101B-9397-08002B2CF9AE}" pid="2711" name="Mendeley_Bookmark_kmItr6YeAj_16">
    <vt:lpwstr>/schema/raw/master/csl-citation.json" }</vt:lpwstr>
  </property>
  <property fmtid="{D5CDD505-2E9C-101B-9397-08002B2CF9AE}" pid="2712" name="Mendeley_Bookmark_kmItr6YeAj_2">
    <vt:lpwstr>, "edition" : "1", "id" : "ITEM-1", "issued" : { "date-parts" : [ [ "2010" ] ] }, "number-of-pages" : "377", "publisher-place" : "New York, NY", "title" : "Applied Missing Data Analysis", "type" : "book" }, "uris" : [ "http://www.mendeley.com/documents/?u</vt:lpwstr>
  </property>
  <property fmtid="{D5CDD505-2E9C-101B-9397-08002B2CF9AE}" pid="2713" name="Mendeley_Bookmark_kmItr6YeAj_3">
    <vt:lpwstr>uid=5d1bb767-c2ae-4cf1-b842-1128f38d8b00" ] }, { "id" : "ITEM-2", "itemData" : { "author" : [ { "dropping-particle" : "", "family" : "Schafer", "given" : "Joseph L.", "non-dropping-particle" : "", "parse-names" : false, "suffix" : "" }, { "dropping-partic</vt:lpwstr>
  </property>
  <property fmtid="{D5CDD505-2E9C-101B-9397-08002B2CF9AE}" pid="2714" name="Mendeley_Bookmark_kmItr6YeAj_4">
    <vt:lpwstr>le" : "", "family" : "Graham", "given" : "John W", "non-dropping-particle" : "", "parse-names" : false, "suffix" : "" } ], "container-title" : "Psychological Methods", "id" : "ITEM-2", "issue" : "2", "issued" : { "date-parts" : [ [ "2002" ] ] }, "page" : </vt:lpwstr>
  </property>
  <property fmtid="{D5CDD505-2E9C-101B-9397-08002B2CF9AE}" pid="2715" name="Mendeley_Bookmark_kmItr6YeAj_5">
    <vt:lpwstr>"147-177", "title" : "Missing Data: our view of the state of the art", "type" : "article-journal", "volume" : "7" }, "uris" : [ "http://www.mendeley.com/documents/?uuid=1524181d-fa55-4cec-ade9-22ffb23eb775" ] }, { "id" : "ITEM-3", "itemData" : { "DOI" : "</vt:lpwstr>
  </property>
  <property fmtid="{D5CDD505-2E9C-101B-9397-08002B2CF9AE}" pid="2716" name="Mendeley_Bookmark_kmItr6YeAj_6">
    <vt:lpwstr>10.1201/b11826", "ISBN" : "9781439868249", "abstract" : "Missing data form a problem in every scientific discipline, yet the techniques required to handle them are complicated and often lacking. One of the great ideas in statistical science\u2014multiple </vt:lpwstr>
  </property>
  <property fmtid="{D5CDD505-2E9C-101B-9397-08002B2CF9AE}" pid="2717" name="Mendeley_Bookmark_kmItr6YeAj_7">
    <vt:lpwstr>imputation\u2014fills gaps in the data with plausible values, the uncertainty of which is coded in the data itself. It also solves other problems, many of which are missing data problems in disguise. Flexible Imputation of Missing Data is supported by man</vt:lpwstr>
  </property>
  <property fmtid="{D5CDD505-2E9C-101B-9397-08002B2CF9AE}" pid="2718" name="Mendeley_Bookmark_kmItr6YeAj_8">
    <vt:lpwstr>y examples using real data taken from the author's vast experience of collaborative research, and presents a practical guide for handling missing data under the framework of multiple imputation. Furthermore, detailed guidance of implementation in R using </vt:lpwstr>
  </property>
  <property fmtid="{D5CDD505-2E9C-101B-9397-08002B2CF9AE}" pid="2719" name="Mendeley_Bookmark_kmItr6YeAj_9">
    <vt:lpwstr>the author\u2019s package {MICE} is included throughout the book. Assuming familiarity with basic statistical concepts and multivariate methods, Flexible Imputation of Missing Data is intended for two audiences: (Bio)statisticians, epidemiologists, and me</vt:lpwstr>
  </property>
  <property fmtid="{D5CDD505-2E9C-101B-9397-08002B2CF9AE}" pid="2720" name="Mendeley_Bookmark_lBCQr9l20l_1">
    <vt:lpwstr>ADDIN CSL_CITATION {"citationItems": [{"id": "ITEM-1", "itemData": {"DOI": "10.1111/geb.12335", "ISSN": "1466822X", "author": [{"dropping-particle": "", "family": "Schrodt", "given": "Franziska", "non-dropping-particle": "", "parse-names": false, "suffix"</vt:lpwstr>
  </property>
  <property fmtid="{D5CDD505-2E9C-101B-9397-08002B2CF9AE}" pid="2721" name="Mendeley_Bookmark_lBCQr9l20l_10">
    <vt:lpwstr>ven": "S. Joseph", "non-dropping-particle": "", "parse-names": false, "suffix": ""}, {"dropping-particle": "", "family": "Reich", "given": "Peter B.", "non-dropping-particle": "", "parse-names": false, "suffix": ""}], "container-title": "Global Ecology an</vt:lpwstr>
  </property>
  <property fmtid="{D5CDD505-2E9C-101B-9397-08002B2CF9AE}" pid="2722" name="Mendeley_Bookmark_lBCQr9l20l_11">
    <vt:lpwstr>d Biogeography", "id": "ITEM-1", "issue": "12", "issued": {"date-parts": [["2015"]]}, "page": "1510-1521", "title": "BHPMF - a hierarchical Bayesian approach to gap-filling and trait prediction for macroecology and functional biogeography", "type": "artic</vt:lpwstr>
  </property>
  <property fmtid="{D5CDD505-2E9C-101B-9397-08002B2CF9AE}" pid="2723" name="Mendeley_Bookmark_lBCQr9l20l_12">
    <vt:lpwstr>le-journal", "volume": "24"}, "uris": ["http://www.mendeley.com/documents/?uuid=3ecb8f2d-af85-4565-a710-60fd36a13760"]}, {"id": "ITEM-2", "itemData": {"DOI": "10.1111/2041-210X.12111", "ISSN": "2041210X", "author": [{"dropping-particle": "", "family": "Gu</vt:lpwstr>
  </property>
  <property fmtid="{D5CDD505-2E9C-101B-9397-08002B2CF9AE}" pid="2724" name="Mendeley_Bookmark_lBCQr9l20l_13">
    <vt:lpwstr>\u00e9nard", "given": "Guillaume", "non-dropping-particle": "", "parse-names": false, "suffix": ""}, {"dropping-particle": "", "family": "Legendre", "given": "Pierre", "non-dropping-particle": "", "parse-names": false, "suffix": ""}, {"dropping-particle":</vt:lpwstr>
  </property>
  <property fmtid="{D5CDD505-2E9C-101B-9397-08002B2CF9AE}" pid="2725" name="Mendeley_Bookmark_lBCQr9l20l_14">
    <vt:lpwstr> "", "family": "Peres-Neto", "given": "Pedro", "non-dropping-particle": "", "parse-names": false, "suffix": ""}], "container-title": "Methods in Ecology and Evolution", "id": "ITEM-2", "issue": "12", "issued": {"date-parts": [["2013", "12", "23"]]}, "page</vt:lpwstr>
  </property>
  <property fmtid="{D5CDD505-2E9C-101B-9397-08002B2CF9AE}" pid="2726" name="Mendeley_Bookmark_lBCQr9l20l_15">
    <vt:lpwstr>": "1120-1131", "title": "Phylogenetic eigenvector maps: a framework to model and predict species traits", "type": "article-journal", "volume": "4"}, "uris": ["http://www.mendeley.com/documents/?uuid=2d1a424b-47af-4b2d-a862-70b27aa18dcd"]}, {"id": "ITEM-3</vt:lpwstr>
  </property>
  <property fmtid="{D5CDD505-2E9C-101B-9397-08002B2CF9AE}" pid="2727" name="Mendeley_Bookmark_lBCQr9l20l_16">
    <vt:lpwstr>", "itemData": {"DOI": "10.1111/j.1600-0587.2013.00528.x", "ISBN": "1600-0587", "ISSN": "09067590", "abstract": "Continental-scale maps of plant functional diversity are a fundamental piece of data of interest to ecosystem modelers and ecologists, yet suc</vt:lpwstr>
  </property>
  <property fmtid="{D5CDD505-2E9C-101B-9397-08002B2CF9AE}" pid="2728" name="Mendeley_Bookmark_lBCQr9l20l_17">
    <vt:lpwstr>h maps have been exceedingly hard to generate. Th e large eff ort to compile global plant functional trait databases largely for the purpose of mapping and analyzing the spatial distribution of function has resulted in very sparse data matrices thereby li</vt:lpwstr>
  </property>
  <property fmtid="{D5CDD505-2E9C-101B-9397-08002B2CF9AE}" pid="2729" name="Mendeley_Bookmark_lBCQr9l20l_18">
    <vt:lpwstr>miting progress. Identifying robust methodologies to gap fi ll or impute trait values in these databases is an important objective. Here I argue that existing statistical tools from phylogenetic comparative methods can be used to rapidly impute values int</vt:lpwstr>
  </property>
  <property fmtid="{D5CDD505-2E9C-101B-9397-08002B2CF9AE}" pid="2730" name="Mendeley_Bookmark_lBCQr9l20l_19">
    <vt:lpwstr>o global plant functional trait databases due to the large amount of phylogenetic signal often in trait data. In particular, statistical models of phylogenetic signal in traits can be generated from existing data and used to predict missing values of clos</vt:lpwstr>
  </property>
  <property fmtid="{D5CDD505-2E9C-101B-9397-08002B2CF9AE}" pid="2731" name="Mendeley_Bookmark_lBCQr9l20l_2">
    <vt:lpwstr>: ""}, {"dropping-particle": "", "family": "Kattge", "given": "Jens", "non-dropping-particle": "", "parse-names": false, "suffix": ""}, {"dropping-particle": "", "family": "Shan", "given": "Hanhuai", "non-dropping-particle": "", "parse-names": false, "suf</vt:lpwstr>
  </property>
  <property fmtid="{D5CDD505-2E9C-101B-9397-08002B2CF9AE}" pid="2732" name="Mendeley_Bookmark_lBCQr9l20l_20">
    <vt:lpwstr>ely related species often with a high degree of accuracy thereby facilitating the continental-scale mapping of plant function. Despite the promise of this approach, I also discuss potential pitfalls and future challenges that will need to be addressed. Th</vt:lpwstr>
  </property>
  <property fmtid="{D5CDD505-2E9C-101B-9397-08002B2CF9AE}" pid="2733" name="Mendeley_Bookmark_lBCQr9l20l_21">
    <vt:lpwstr>", "author": [{"dropping-particle": "", "family": "Swenson", "given": "Nathan G.", "non-dropping-particle": "", "parse-names": false, "suffix": ""}], "container-title": "Ecography", "id": "ITEM-3", "issue": "July 2013", "issued": {"date-parts": [["2014"]]</vt:lpwstr>
  </property>
  <property fmtid="{D5CDD505-2E9C-101B-9397-08002B2CF9AE}" pid="2734" name="Mendeley_Bookmark_lBCQr9l20l_22">
    <vt:lpwstr>}, "page": "105-110", "title": "Phylogenetic imputation of plant functional trait databases", "type": "article-journal", "volume": "37"}, "uris": ["http://www.mendeley.com/documents/?uuid=0675ab2d-f8cc-48da-b84c-cab0790a1bd7"]}], "mendeley": {"formattedCi</vt:lpwstr>
  </property>
  <property fmtid="{D5CDD505-2E9C-101B-9397-08002B2CF9AE}" pid="2735" name="Mendeley_Bookmark_lBCQr9l20l_23">
    <vt:lpwstr>tation": "(Gu\u00e9nard et al. 2013; Schrodt et al. 2015; Swenson 2014)", "plainTextFormattedCitation": "(Gu\u00e9nard et al. 2013; Schrodt et al. 2015; Swenson 2014)", "previouslyFormattedCitation": "(Gu\u00e9nard et al. 2013; Schrodt et al. 2015; Swenso</vt:lpwstr>
  </property>
  <property fmtid="{D5CDD505-2E9C-101B-9397-08002B2CF9AE}" pid="2736" name="Mendeley_Bookmark_lBCQr9l20l_24">
    <vt:lpwstr>n 2014)"}, "properties": {"noteIndex": 0}, "schema": "https://github.com/citation-style-language/schema/raw/master/csl-citation.json"}</vt:lpwstr>
  </property>
  <property fmtid="{D5CDD505-2E9C-101B-9397-08002B2CF9AE}" pid="2737" name="Mendeley_Bookmark_lBCQr9l20l_3">
    <vt:lpwstr>fix": ""}, {"dropping-particle": "", "family": "Fazayeli", "given": "Farideh", "non-dropping-particle": "", "parse-names": false, "suffix": ""}, {"dropping-particle": "", "family": "Joswig", "given": "Julia", "non-dropping-particle": "", "parse-names": fa</vt:lpwstr>
  </property>
  <property fmtid="{D5CDD505-2E9C-101B-9397-08002B2CF9AE}" pid="2738" name="Mendeley_Bookmark_lBCQr9l20l_4">
    <vt:lpwstr>lse, "suffix": ""}, {"dropping-particle": "", "family": "Banerjee", "given": "Arindam", "non-dropping-particle": "", "parse-names": false, "suffix": ""}, {"dropping-particle": "", "family": "Reichstein", "given": "Markus", "non-dropping-particle": "", "pa</vt:lpwstr>
  </property>
  <property fmtid="{D5CDD505-2E9C-101B-9397-08002B2CF9AE}" pid="2739" name="Mendeley_Bookmark_lBCQr9l20l_5">
    <vt:lpwstr>rse-names": false, "suffix": ""}, {"dropping-particle": "", "family": "B\u00f6nisch", "given": "Gerhard", "non-dropping-particle": "", "parse-names": false, "suffix": ""}, {"dropping-particle": "", "family": "D\u00edaz", "given": "Sandra", "non-dropping-p</vt:lpwstr>
  </property>
  <property fmtid="{D5CDD505-2E9C-101B-9397-08002B2CF9AE}" pid="2740" name="Mendeley_Bookmark_lBCQr9l20l_6">
    <vt:lpwstr>article": "", "parse-names": false, "suffix": ""}, {"dropping-particle": "", "family": "Dickie", "given": "John", "non-dropping-particle": "", "parse-names": false, "suffix": ""}, {"dropping-particle": "", "family": "Gillison", "given": "Andy", "non-dropp</vt:lpwstr>
  </property>
  <property fmtid="{D5CDD505-2E9C-101B-9397-08002B2CF9AE}" pid="2741" name="Mendeley_Bookmark_lBCQr9l20l_7">
    <vt:lpwstr>ing-particle": "", "parse-names": false, "suffix": ""}, {"dropping-particle": "", "family": "Karpatne", "given": "Anuj", "non-dropping-particle": "", "parse-names": false, "suffix": ""}, {"dropping-particle": "", "family": "Lavorel", "given": "Sandra", "n</vt:lpwstr>
  </property>
  <property fmtid="{D5CDD505-2E9C-101B-9397-08002B2CF9AE}" pid="2742" name="Mendeley_Bookmark_lBCQr9l20l_8">
    <vt:lpwstr>on-dropping-particle": "", "parse-names": false, "suffix": ""}, {"dropping-particle": "", "family": "Leadley", "given": "Paul", "non-dropping-particle": "", "parse-names": false, "suffix": ""}, {"dropping-particle": "", "family": "Wirth", "given": "Christ</vt:lpwstr>
  </property>
  <property fmtid="{D5CDD505-2E9C-101B-9397-08002B2CF9AE}" pid="2743" name="Mendeley_Bookmark_lBCQr9l20l_9">
    <vt:lpwstr>ian B.", "non-dropping-particle": "", "parse-names": false, "suffix": ""}, {"dropping-particle": "", "family": "Wright", "given": "Ian J.", "non-dropping-particle": "", "parse-names": false, "suffix": ""}, {"dropping-particle": "", "family": "Wright", "gi</vt:lpwstr>
  </property>
  <property fmtid="{D5CDD505-2E9C-101B-9397-08002B2CF9AE}" pid="2744" name="Mendeley_Bookmark_lRLRag72zR_1">
    <vt:lpwstr>ADDIN CSL_CITATION {"citationItems": [{"id": "ITEM-1", "itemData": {"DOI": "10.1371/journal.pone.0113429", "ISSN": "1932-6203", "PMID": "25409293", "abstract": "Extinction risk and body size have been found to be related in various vertebrate groups, with</vt:lpwstr>
  </property>
  <property fmtid="{D5CDD505-2E9C-101B-9397-08002B2CF9AE}" pid="2745" name="Mendeley_Bookmark_lRLRag72zR_10">
    <vt:lpwstr>": "Villalobos", "given": "Fabricio", "non-dropping-particle": "", "parse-names": false, "suffix": ""}, {"dropping-particle": "", "family": "Rodr\u00edguez", "given": "Miguel \u00c1ngel", "non-dropping-particle": "", "parse-names": false, "suffix": ""}, {</vt:lpwstr>
  </property>
  <property fmtid="{D5CDD505-2E9C-101B-9397-08002B2CF9AE}" pid="2746" name="Mendeley_Bookmark_lRLRag72zR_11">
    <vt:lpwstr>"dropping-particle": "", "family": "Terribile", "given": "Levi Carina", "non-dropping-particle": "", "parse-names": false, "suffix": ""}], "container-title": "PloS one", "id": "ITEM-1", "issue": "11", "issued": {"date-parts": [["2014"]]}, "page": "e113429</vt:lpwstr>
  </property>
  <property fmtid="{D5CDD505-2E9C-101B-9397-08002B2CF9AE}" pid="2747" name="Mendeley_Bookmark_lRLRag72zR_12">
    <vt:lpwstr>", "title": "Body Size, extinction risk and knowledge bias in New World snakes.", "type": "article-journal", "volume": "9"}, "uris": ["http://www.mendeley.com/documents/?uuid=a1046652-76be-484c-bea4-e3ad2883a405"]}, {"id": "ITEM-2", "itemData": {"author":</vt:lpwstr>
  </property>
  <property fmtid="{D5CDD505-2E9C-101B-9397-08002B2CF9AE}" pid="2748" name="Mendeley_Bookmark_lRLRag72zR_13">
    <vt:lpwstr> [{"dropping-particle": "", "family": "Gaston", "given": "Kevin J.", "non-dropping-particle": "", "parse-names": false, "suffix": ""}, {"dropping-particle": "", "family": "Blackburn", "given": "Tim M.", "non-dropping-particle": "", "parse-names": false, "</vt:lpwstr>
  </property>
  <property fmtid="{D5CDD505-2E9C-101B-9397-08002B2CF9AE}" pid="2749" name="Mendeley_Bookmark_lRLRag72zR_14">
    <vt:lpwstr>suffix": ""}], "container-title": "Biodiversity Letters", "id": "ITEM-2", "issue": "1", "issued": {"date-parts": [["1994"]]}, "page": "16-20", "title": "Are Newly Described Bird Species Small-Bodied ?", "type": "article-journal", "volume": "2"}, "uris": [</vt:lpwstr>
  </property>
  <property fmtid="{D5CDD505-2E9C-101B-9397-08002B2CF9AE}" pid="2750" name="Mendeley_Bookmark_lRLRag72zR_15">
    <vt:lpwstr>"http://www.mendeley.com/documents/?uuid=0243c415-9301-48cb-8028-5cb993d98832"]}], "mendeley": {"formattedCitation": "(Gaston and Blackburn 1994; Vilela et al. 2014)", "plainTextFormattedCitation": "(Gaston and Blackburn 1994; Vilela et al. 2014)", "previ</vt:lpwstr>
  </property>
  <property fmtid="{D5CDD505-2E9C-101B-9397-08002B2CF9AE}" pid="2751" name="Mendeley_Bookmark_lRLRag72zR_16">
    <vt:lpwstr>ouslyFormattedCitation": "(Gaston and Blackburn 1994; Vilela et al. 2014)"}, "properties": {"noteIndex": 0}, "schema": "https://github.com/citation-style-language/schema/raw/master/csl-citation.json"}</vt:lpwstr>
  </property>
  <property fmtid="{D5CDD505-2E9C-101B-9397-08002B2CF9AE}" pid="2752" name="Mendeley_Bookmark_lRLRag72zR_2">
    <vt:lpwstr> larger species being more at risk than smaller ones. We checked whether this was also the case for snakes by investigating extinction risk-body size relationships in the New World's Colubroidea species. We used the IUCN Red List risk categories to assign</vt:lpwstr>
  </property>
  <property fmtid="{D5CDD505-2E9C-101B-9397-08002B2CF9AE}" pid="2753" name="Mendeley_Bookmark_lRLRag72zR_3">
    <vt:lpwstr> each species to one of two broad levels of threat (Threatened and Non-Threatened) or to identify it as either Data Deficient or Not-Evaluated by the IUCN. We also included the year of description of each species in our analysis as this could affect the l</vt:lpwstr>
  </property>
  <property fmtid="{D5CDD505-2E9C-101B-9397-08002B2CF9AE}" pid="2754" name="Mendeley_Bookmark_lRLRag72zR_4">
    <vt:lpwstr>evel of threat assigned to it (earlier described species had more time to gather information about them, which might have facilitated their evaluation). Also, species detectability could be a function of body size, with larger species tending to be descri</vt:lpwstr>
  </property>
  <property fmtid="{D5CDD505-2E9C-101B-9397-08002B2CF9AE}" pid="2755" name="Mendeley_Bookmark_lRLRag72zR_5">
    <vt:lpwstr>bed earlier, which could have an impact in extinction risk-body size relationships. We found a negative relationship between body size and description year, with large-bodied species being described earlier. Description year also varied among risk categor</vt:lpwstr>
  </property>
  <property fmtid="{D5CDD505-2E9C-101B-9397-08002B2CF9AE}" pid="2756" name="Mendeley_Bookmark_lRLRag72zR_6">
    <vt:lpwstr>ies, with Non-Threatened species being described earlier than Threatened species and both species groups earlier than Data Deficient species. On average, Data Deficient species also presented smaller body sizes, while no size differences were detected bet</vt:lpwstr>
  </property>
  <property fmtid="{D5CDD505-2E9C-101B-9397-08002B2CF9AE}" pid="2757" name="Mendeley_Bookmark_lRLRag72zR_7">
    <vt:lpwstr>ween Threatened and Non-Threatened species. So it seems that smaller body sizes are related with species detectability, thus potentially affecting both when a species is described (smaller species tend to be described more recently) as well as the amount </vt:lpwstr>
  </property>
  <property fmtid="{D5CDD505-2E9C-101B-9397-08002B2CF9AE}" pid="2758" name="Mendeley_Bookmark_lRLRag72zR_8">
    <vt:lpwstr>of information gathered about it (Data Deficient species tend to be smaller). Our data also indicated that if Data Deficient species were to be categorized as Threatened in the future, snake body size and extinction risk would be negatively related, contr</vt:lpwstr>
  </property>
  <property fmtid="{D5CDD505-2E9C-101B-9397-08002B2CF9AE}" pid="2759" name="Mendeley_Bookmark_lRLRag72zR_9">
    <vt:lpwstr>asting with the opposite pattern commonly observed in other vertebrate groups.", "author": [{"dropping-particle": "", "family": "Vilela", "given": "Bruno", "non-dropping-particle": "", "parse-names": false, "suffix": ""}, {"dropping-particle": "", "family</vt:lpwstr>
  </property>
  <property fmtid="{D5CDD505-2E9C-101B-9397-08002B2CF9AE}" pid="2760" name="Mendeley_Bookmark_liXBen0Mqc_1">
    <vt:lpwstr>ADDIN CSL_CITATION {"citationItems": [{"id": "ITEM-1", "itemData": {"DOI": "10.1111/2041-210X.12232", "ISSN": "2041210X", "PMID": "18823677", "author": [{"dropping-particle": "", "family": "Penone", "given": "Caterina", "non-dropping-particle": "", "parse</vt:lpwstr>
  </property>
  <property fmtid="{D5CDD505-2E9C-101B-9397-08002B2CF9AE}" pid="2761" name="Mendeley_Bookmark_liXBen0Mqc_2">
    <vt:lpwstr>-names": false, "suffix": ""}, {"dropping-particle": "", "family": "Davidson", "given": "Ana D.", "non-dropping-particle": "", "parse-names": false, "suffix": ""}, {"dropping-particle": "", "family": "Shoemaker", "given": "Kevin T.", "non-dropping-particl</vt:lpwstr>
  </property>
  <property fmtid="{D5CDD505-2E9C-101B-9397-08002B2CF9AE}" pid="2762" name="Mendeley_Bookmark_liXBen0Mqc_3">
    <vt:lpwstr>e": "", "parse-names": false, "suffix": ""}, {"dropping-particle": "Di", "family": "Marco", "given": "Moreno", "non-dropping-particle": "", "parse-names": false, "suffix": ""}, {"dropping-particle": "", "family": "Rondinini", "given": "Carlo", "non-droppi</vt:lpwstr>
  </property>
  <property fmtid="{D5CDD505-2E9C-101B-9397-08002B2CF9AE}" pid="2763" name="Mendeley_Bookmark_liXBen0Mqc_4">
    <vt:lpwstr>ng-particle": "", "parse-names": false, "suffix": ""}, {"dropping-particle": "", "family": "Brooks", "given": "Thomas M.", "non-dropping-particle": "", "parse-names": false, "suffix": ""}, {"dropping-particle": "", "family": "Young", "given": "Bruce E.", </vt:lpwstr>
  </property>
  <property fmtid="{D5CDD505-2E9C-101B-9397-08002B2CF9AE}" pid="2764" name="Mendeley_Bookmark_liXBen0Mqc_5">
    <vt:lpwstr>"non-dropping-particle": "", "parse-names": false, "suffix": ""}, {"dropping-particle": "", "family": "Graham", "given": "Catherine H.", "non-dropping-particle": "", "parse-names": false, "suffix": ""}, {"dropping-particle": "", "family": "Costa", "given"</vt:lpwstr>
  </property>
  <property fmtid="{D5CDD505-2E9C-101B-9397-08002B2CF9AE}" pid="2765" name="Mendeley_Bookmark_liXBen0Mqc_6">
    <vt:lpwstr>: "Gabriel C.", "non-dropping-particle": "", "parse-names": false, "suffix": ""}], "container-title": "Methods in Ecology and Evolution", "id": "ITEM-1", "issue": "9", "issued": {"date-parts": [["2014"]]}, "page": "961-970", "title": "Imputation of missin</vt:lpwstr>
  </property>
  <property fmtid="{D5CDD505-2E9C-101B-9397-08002B2CF9AE}" pid="2766" name="Mendeley_Bookmark_liXBen0Mqc_7">
    <vt:lpwstr>g data in life-history traits datasets: which approach performs the best?", "type": "article-journal", "volume": "5"}, "uris": ["http://www.mendeley.com/documents/?uuid=504b4fc7-2d5b-48c1-b3f3-b39f05c8ec9e"]}], "mendeley": {"formattedCitation": "(Penone e</vt:lpwstr>
  </property>
  <property fmtid="{D5CDD505-2E9C-101B-9397-08002B2CF9AE}" pid="2767" name="Mendeley_Bookmark_liXBen0Mqc_8">
    <vt:lpwstr>t al. 2014)", "plainTextFormattedCitation": "(Penone et al. 2014)", "previouslyFormattedCitation": "(Penone et al. 2014)"}, "properties": {"noteIndex": 0}, "schema": "https://github.com/citation-style-language/schema/raw/master/csl-citation.json"}</vt:lpwstr>
  </property>
  <property fmtid="{D5CDD505-2E9C-101B-9397-08002B2CF9AE}" pid="2768" name="Mendeley_Bookmark_luD3RBI9iD_1">
    <vt:lpwstr>ADDIN CSL_CITATION {"citationItems": [{"id": "ITEM-1", "itemData": {"author": [{"dropping-particle": "", "family": "Diniz-Filho", "given": "Jose Alexandre Felizola", "non-dropping-particle": "", "parse-names": false, "suffix": ""}], "container-title": "Ev</vt:lpwstr>
  </property>
  <property fmtid="{D5CDD505-2E9C-101B-9397-08002B2CF9AE}" pid="2769" name="Mendeley_Bookmark_luD3RBI9iD_2">
    <vt:lpwstr>olution", "id": "ITEM-1", "issue": "6", "issued": {"date-parts": [["2001"]]}, "page": "1104-1109", "title": "Phylogenetic autocorrelation under distinct evolutionary process", "type": "article-journal", "volume": "55"}, "uris": ["http://www.mendeley.com/d</vt:lpwstr>
  </property>
  <property fmtid="{D5CDD505-2E9C-101B-9397-08002B2CF9AE}" pid="2770" name="Mendeley_Bookmark_luD3RBI9iD_3">
    <vt:lpwstr>ocuments/?uuid=512b4106-cba8-4ea4-a2e4-7125957b17e2"]}], "mendeley": {"formattedCitation": "(Diniz-Filho 2001)", "plainTextFormattedCitation": "(Diniz-Filho 2001)", "previouslyFormattedCitation": "(Diniz-Filho 2001)"}, "properties": {"noteIndex": 0}, "sch</vt:lpwstr>
  </property>
  <property fmtid="{D5CDD505-2E9C-101B-9397-08002B2CF9AE}" pid="2771" name="Mendeley_Bookmark_luD3RBI9iD_4">
    <vt:lpwstr>ema": "https://github.com/citation-style-language/schema/raw/master/csl-citation.json"}</vt:lpwstr>
  </property>
  <property fmtid="{D5CDD505-2E9C-101B-9397-08002B2CF9AE}" pid="2772" name="Mendeley_Bookmark_lzIxm8XMEr_1">
    <vt:lpwstr>ADDIN CSL_CITATION {"citationItems": [{"id": "ITEM-1", "itemData": {"author": [{"dropping-particle": "", "family": "R Core Team", "given": "", "non-dropping-particle": "", "parse-names": false, "suffix": ""}], "id": "ITEM-1", "issued": {"date-parts": [["2</vt:lpwstr>
  </property>
  <property fmtid="{D5CDD505-2E9C-101B-9397-08002B2CF9AE}" pid="2773" name="Mendeley_Bookmark_lzIxm8XMEr_2">
    <vt:lpwstr>020"]]}, "publisher-place": "Vienna, Austria", "title": "R: A Language and Environment for Statistical Computing", "type": "article"}, "uris": ["http://www.mendeley.com/documents/?uuid=70e95e1a-827c-446e-9349-cdd47471d6bf"]}], "mendeley": {"formattedCitat</vt:lpwstr>
  </property>
  <property fmtid="{D5CDD505-2E9C-101B-9397-08002B2CF9AE}" pid="2774" name="Mendeley_Bookmark_lzIxm8XMEr_3">
    <vt:lpwstr>ion": "(R Core Team 2020)", "plainTextFormattedCitation": "(R Core Team 2020)", "previouslyFormattedCitation": "(R Core Team 2020)"}, "properties": {"noteIndex": 0}, "schema": "https://github.com/citation-style-language/schema/raw/master/csl-citation.json</vt:lpwstr>
  </property>
  <property fmtid="{D5CDD505-2E9C-101B-9397-08002B2CF9AE}" pid="2775" name="Mendeley_Bookmark_lzIxm8XMEr_4">
    <vt:lpwstr>"}</vt:lpwstr>
  </property>
  <property fmtid="{D5CDD505-2E9C-101B-9397-08002B2CF9AE}" pid="2776" name="Mendeley_Bookmark_m56hx5FaS8_1">
    <vt:lpwstr>ADDIN CSL_CITATION {"citationItems": [{"id": "ITEM-1", "itemData": {"DOI": "10.1111/j.0014-3820.2003.tb00285.x", "ISBN": "1558-5646", "ISSN": "0014-3820", "PMID": "12778543", "abstract": "Abstract The primary rationale for the use of phylogenetically base</vt:lpwstr>
  </property>
  <property fmtid="{D5CDD505-2E9C-101B-9397-08002B2CF9AE}" pid="2777" name="Mendeley_Bookmark_m56hx5FaS8_10">
    <vt:lpwstr>) effects or high levels of measurement error. Irrespective of sample size, most traits (but not body size, on average) showed less signal than expected given the topology, branch lengths, and a Brownian motion model of evolution (i.e., K was less than on</vt:lpwstr>
  </property>
  <property fmtid="{D5CDD505-2E9C-101B-9397-08002B2CF9AE}" pid="2778" name="Mendeley_Bookmark_m56hx5FaS8_11">
    <vt:lpwstr>e), which may be attributed to adaptation and/or measurement error in the broad sense (including errors in estimates of phenotypes, branch l\u2026", "author": [{"dropping-particle": "", "family": "Blomberg", "given": "Simon P", "non-dropping-particle": ""</vt:lpwstr>
  </property>
  <property fmtid="{D5CDD505-2E9C-101B-9397-08002B2CF9AE}" pid="2779" name="Mendeley_Bookmark_m56hx5FaS8_12">
    <vt:lpwstr>, "parse-names": false, "suffix": ""}, {"dropping-particle": "", "family": "Garland", "given": "Theodore", "non-dropping-particle": "", "parse-names": false, "suffix": ""}, {"dropping-particle": "", "family": "Ives", "given": "Anthony R.", "non-dropping-p</vt:lpwstr>
  </property>
  <property fmtid="{D5CDD505-2E9C-101B-9397-08002B2CF9AE}" pid="2780" name="Mendeley_Bookmark_m56hx5FaS8_13">
    <vt:lpwstr>article": "", "parse-names": false, "suffix": ""}], "container-title": "Evolution", "id": "ITEM-1", "issue": "4", "issued": {"date-parts": [["2003", "4"]]}, "page": "717-745", "title": "Testing for phylogenetic signal in comparative data: behavioral trait</vt:lpwstr>
  </property>
  <property fmtid="{D5CDD505-2E9C-101B-9397-08002B2CF9AE}" pid="2781" name="Mendeley_Bookmark_m56hx5FaS8_14">
    <vt:lpwstr>s are more labile", "type": "article-journal", "volume": "57"}, "uris": ["http://www.mendeley.com/documents/?uuid=8055a310-dae0-49ec-9ca1-9d692502057a"]}, {"id": "ITEM-2", "itemData": {"DOI": "10.1111/j.1558-5646.2010.01025.x", "ISBN": "0014-3820", "ISSN"</vt:lpwstr>
  </property>
  <property fmtid="{D5CDD505-2E9C-101B-9397-08002B2CF9AE}" pid="2782" name="Mendeley_Bookmark_m56hx5FaS8_15">
    <vt:lpwstr>: "00143820", "PMID": "20455932", "abstract": "George Gaylord Simpson famously postulated that much of life's diversity originated as adaptive radiations-more or less simultaneous divergences of numerous lines from a single ancestral adaptive type. Howeve</vt:lpwstr>
  </property>
  <property fmtid="{D5CDD505-2E9C-101B-9397-08002B2CF9AE}" pid="2783" name="Mendeley_Bookmark_m56hx5FaS8_16">
    <vt:lpwstr>r, identifying adaptive radiations has proven difficult due to a lack of broad-scale comparative datasets. Here, we use phylogenetic comparative data on body size and shape in a diversity of animal clades to test a key model of adaptive radiation, in whic</vt:lpwstr>
  </property>
  <property fmtid="{D5CDD505-2E9C-101B-9397-08002B2CF9AE}" pid="2784" name="Mendeley_Bookmark_m56hx5FaS8_17">
    <vt:lpwstr>h initially rapid morphological evolution is followed by relative stasis. We compared the fit of this model to both single selective peak and random walk models. We found little support for the early-burst model of adaptive radiation, whereas both other m</vt:lpwstr>
  </property>
  <property fmtid="{D5CDD505-2E9C-101B-9397-08002B2CF9AE}" pid="2785" name="Mendeley_Bookmark_m56hx5FaS8_18">
    <vt:lpwstr>odels, particularly that of selective peaks, were commonly supported. In addition, we found that the net rate of morphological evolution varied inversely with clade age. The youngest clades appear to evolve most rapidly because long-term change typically </vt:lpwstr>
  </property>
  <property fmtid="{D5CDD505-2E9C-101B-9397-08002B2CF9AE}" pid="2786" name="Mendeley_Bookmark_m56hx5FaS8_19">
    <vt:lpwstr>does not attain the amount of divergence predicted from rates measured over short time scales. Across our entire analysis, the dominant pattern was one of constraints shaping evolution continually through time rather than rapid evolution followed by stasi</vt:lpwstr>
  </property>
  <property fmtid="{D5CDD505-2E9C-101B-9397-08002B2CF9AE}" pid="2787" name="Mendeley_Bookmark_m56hx5FaS8_2">
    <vt:lpwstr>d statistical methods is that phylogenetic signal, the tendency for related species to resemble each other, is ubiquitous. Whether this assertion is true for a given trait in a given lineage is an empirical question, but general tools for detecting and qu</vt:lpwstr>
  </property>
  <property fmtid="{D5CDD505-2E9C-101B-9397-08002B2CF9AE}" pid="2788" name="Mendeley_Bookmark_m56hx5FaS8_20">
    <vt:lpwstr>s. We suggest that the classical model of adaptive radiation, where morphological evolution is initially rapid and slows through time, may be rare in comparative data.", "author": [{"dropping-particle": "", "family": "Harmon", "given": "Luke J.", "non-dro</vt:lpwstr>
  </property>
  <property fmtid="{D5CDD505-2E9C-101B-9397-08002B2CF9AE}" pid="2789" name="Mendeley_Bookmark_m56hx5FaS8_21">
    <vt:lpwstr>pping-particle": "", "parse-names": false, "suffix": ""}, {"dropping-particle": "", "family": "Losos", "given": "Jonathan B.", "non-dropping-particle": "", "parse-names": false, "suffix": ""}, {"dropping-particle": "", "family": "Jonathan Davies", "given"</vt:lpwstr>
  </property>
  <property fmtid="{D5CDD505-2E9C-101B-9397-08002B2CF9AE}" pid="2790" name="Mendeley_Bookmark_m56hx5FaS8_22">
    <vt:lpwstr>: "T.", "non-dropping-particle": "", "parse-names": false, "suffix": ""}, {"dropping-particle": "", "family": "Gillespie", "given": "Rosemary G.", "non-dropping-particle": "", "parse-names": false, "suffix": ""}, {"dropping-particle": "", "family": "Gittl</vt:lpwstr>
  </property>
  <property fmtid="{D5CDD505-2E9C-101B-9397-08002B2CF9AE}" pid="2791" name="Mendeley_Bookmark_m56hx5FaS8_23">
    <vt:lpwstr>eman", "given": "John L.", "non-dropping-particle": "", "parse-names": false, "suffix": ""}, {"dropping-particle": "", "family": "Bryan Jennings", "given": "W.", "non-dropping-particle": "", "parse-names": false, "suffix": ""}, {"dropping-particle": "", "</vt:lpwstr>
  </property>
  <property fmtid="{D5CDD505-2E9C-101B-9397-08002B2CF9AE}" pid="2792" name="Mendeley_Bookmark_m56hx5FaS8_24">
    <vt:lpwstr>family": "Kozak", "given": "Kenneth H.", "non-dropping-particle": "", "parse-names": false, "suffix": ""}, {"dropping-particle": "", "family": "McPeek", "given": "Mark A.", "non-dropping-particle": "", "parse-names": false, "suffix": ""}, {"dropping-parti</vt:lpwstr>
  </property>
  <property fmtid="{D5CDD505-2E9C-101B-9397-08002B2CF9AE}" pid="2793" name="Mendeley_Bookmark_m56hx5FaS8_25">
    <vt:lpwstr>cle": "", "family": "Moreno-Roark", "given": "Franck", "non-dropping-particle": "", "parse-names": false, "suffix": ""}, {"dropping-particle": "", "family": "Near", "given": "Thomas J.", "non-dropping-particle": "", "parse-names": false, "suffix": ""}, {"</vt:lpwstr>
  </property>
  <property fmtid="{D5CDD505-2E9C-101B-9397-08002B2CF9AE}" pid="2794" name="Mendeley_Bookmark_m56hx5FaS8_26">
    <vt:lpwstr>dropping-particle": "", "family": "Purvis", "given": "Andy", "non-dropping-particle": "", "parse-names": false, "suffix": ""}, {"dropping-particle": "", "family": "Ricklefs", "given": "Robert E.", "non-dropping-particle": "", "parse-names": false, "suffix</vt:lpwstr>
  </property>
  <property fmtid="{D5CDD505-2E9C-101B-9397-08002B2CF9AE}" pid="2795" name="Mendeley_Bookmark_m56hx5FaS8_27">
    <vt:lpwstr>": ""}, {"dropping-particle": "", "family": "Schluter", "given": "Dolph", "non-dropping-particle": "", "parse-names": false, "suffix": ""}, {"dropping-particle": "", "family": "Schulte", "given": "James A.", "non-dropping-particle": "", "parse-names": fal</vt:lpwstr>
  </property>
  <property fmtid="{D5CDD505-2E9C-101B-9397-08002B2CF9AE}" pid="2796" name="Mendeley_Bookmark_m56hx5FaS8_28">
    <vt:lpwstr>se, "suffix": ""}, {"dropping-particle": "", "family": "Seehausen", "given": "Ole", "non-dropping-particle": "", "parse-names": false, "suffix": ""}, {"dropping-particle": "", "family": "Sidlauskas", "given": "Brian L.", "non-dropping-particle": "", "pars</vt:lpwstr>
  </property>
  <property fmtid="{D5CDD505-2E9C-101B-9397-08002B2CF9AE}" pid="2797" name="Mendeley_Bookmark_m56hx5FaS8_29">
    <vt:lpwstr>e-names": false, "suffix": ""}, {"dropping-particle": "", "family": "Torres-Carvajal", "given": "Omar", "non-dropping-particle": "", "parse-names": false, "suffix": ""}, {"dropping-particle": "", "family": "Weir", "given": "Jason T.", "non-dropping-partic</vt:lpwstr>
  </property>
  <property fmtid="{D5CDD505-2E9C-101B-9397-08002B2CF9AE}" pid="2798" name="Mendeley_Bookmark_m56hx5FaS8_3">
    <vt:lpwstr>antifying phylogenetic signal are inadequately developed. We present new methods for continuous-valued characters that can be implemented with either phylogenetically independent contrasts or generalized least-squares models. First, a simple randomization</vt:lpwstr>
  </property>
  <property fmtid="{D5CDD505-2E9C-101B-9397-08002B2CF9AE}" pid="2799" name="Mendeley_Bookmark_m56hx5FaS8_30">
    <vt:lpwstr>le": "", "parse-names": false, "suffix": ""}, {"dropping-particle": "", "family": "Mooers", "given": "Arne T.", "non-dropping-particle": "", "parse-names": false, "suffix": ""}], "container-title": "Evolution", "id": "ITEM-2", "issue": "8", "issued": {"da</vt:lpwstr>
  </property>
  <property fmtid="{D5CDD505-2E9C-101B-9397-08002B2CF9AE}" pid="2800" name="Mendeley_Bookmark_m56hx5FaS8_31">
    <vt:lpwstr>te-parts": [["2010"]]}, "page": "2385-2396", "title": "Early bursts of body size and shape evolution are rare in comparative data", "type": "article-journal", "volume": "64"}, "uris": ["http://www.mendeley.com/documents/?uuid=700f9c7f-135a-4771-9de6-93c82</vt:lpwstr>
  </property>
  <property fmtid="{D5CDD505-2E9C-101B-9397-08002B2CF9AE}" pid="2801" name="Mendeley_Bookmark_m56hx5FaS8_32">
    <vt:lpwstr>fe7e83a"]}], "mendeley": {"formattedCitation": "(Simon P Blomberg et al. 2003; Harmon et al. 2010)", "plainTextFormattedCitation": "(Simon P Blomberg et al. 2003; Harmon et al. 2010)", "previouslyFormattedCitation": "(Simon P Blomberg et al. 2003; Harmon </vt:lpwstr>
  </property>
  <property fmtid="{D5CDD505-2E9C-101B-9397-08002B2CF9AE}" pid="2802" name="Mendeley_Bookmark_m56hx5FaS8_33">
    <vt:lpwstr>et al. 2010)"}, "properties": {"noteIndex": 0}, "schema": "https://github.com/citation-style-language/schema/raw/master/csl-citation.json"}</vt:lpwstr>
  </property>
  <property fmtid="{D5CDD505-2E9C-101B-9397-08002B2CF9AE}" pid="2803" name="Mendeley_Bookmark_m56hx5FaS8_4">
    <vt:lpwstr> procedure allows one to test the null hypothesis of no pattern of similarity among relatives. The test demonstrates correct Type I error rate at a nominal \u03b1= 0.05 and good power (0.8) for simulated datasets with 20 or more species. Second, we derive</vt:lpwstr>
  </property>
  <property fmtid="{D5CDD505-2E9C-101B-9397-08002B2CF9AE}" pid="2804" name="Mendeley_Bookmark_m56hx5FaS8_5">
    <vt:lpwstr> a descriptive statistic, K, which allows valid comparisons of the amount of phylogenetic signal across traits and trees. Third, we provide two biologically motivated branch-length transformations, one based on the Ornstein-Uhlenbeck (OU) model of stabili</vt:lpwstr>
  </property>
  <property fmtid="{D5CDD505-2E9C-101B-9397-08002B2CF9AE}" pid="2805" name="Mendeley_Bookmark_m56hx5FaS8_6">
    <vt:lpwstr>zing selection, the other based on a new model in which character evolution can accelerate or decelerate (ACDC) in rate (e.g., as may occur during or after an adaptive radiation). Maximum likelihood estimation of the OU (d) and ACDC (g) parameters can ser</vt:lpwstr>
  </property>
  <property fmtid="{D5CDD505-2E9C-101B-9397-08002B2CF9AE}" pid="2806" name="Mendeley_Bookmark_m56hx5FaS8_7">
    <vt:lpwstr>ve as tests for phylogenetic signal because an estimate of d or g near zero implies that a phylogeny with little hierarchical structure (a star) offers a good fit to the data. Transformations that improve the fit of a tree to comparative data will increas</vt:lpwstr>
  </property>
  <property fmtid="{D5CDD505-2E9C-101B-9397-08002B2CF9AE}" pid="2807" name="Mendeley_Bookmark_m56hx5FaS8_8">
    <vt:lpwstr>e power to detect phylogenetic signal and may also be preferable for further comparative analyses, such as of correlated character evolution. Application of the methods to data from the literature revealed that, for trees with 20 or more species, 92% of t</vt:lpwstr>
  </property>
  <property fmtid="{D5CDD505-2E9C-101B-9397-08002B2CF9AE}" pid="2808" name="Mendeley_Bookmark_m56hx5FaS8_9">
    <vt:lpwstr>raits exhibited significant phylogenetic signal (randomization test), including behavioral and ecological ones that are thought to be relatively evolutionarily malleable (e.g., highly adaptive) and/or subject to relatively strong environmental (nongenetic</vt:lpwstr>
  </property>
  <property fmtid="{D5CDD505-2E9C-101B-9397-08002B2CF9AE}" pid="2809" name="Mendeley_Bookmark_n2tFCguSal_1">
    <vt:lpwstr>ADDIN CSL_CITATION {"citationItems": [{"id": "ITEM-1", "itemData": {"DOI": "10.1111/j.1558-5646.2011.01474.x", "ISBN": "1558-5646", "ISSN": "00143820", "PMID": "22380438", "abstract": "In recent years, a suite of methods has been developed to fit multiple</vt:lpwstr>
  </property>
  <property fmtid="{D5CDD505-2E9C-101B-9397-08002B2CF9AE}" pid="2810" name="Mendeley_Bookmark_n2tFCguSal_10">
    <vt:lpwstr>, "issued": {"date-parts": [["2012"]]}, "page": "752-762", "title": "Fitting models of continuous trait evolution to incompletely sampled comparative data using approximate bayesian computation", "type": "article-journal", "volume": "66"}, "uris": ["http:</vt:lpwstr>
  </property>
  <property fmtid="{D5CDD505-2E9C-101B-9397-08002B2CF9AE}" pid="2811" name="Mendeley_Bookmark_n2tFCguSal_11">
    <vt:lpwstr>//www.mendeley.com/documents/?uuid=1146a065-c54e-4830-9800-0a5daeb5146c"]}], "mendeley": {"formattedCitation": "(Slater et al. 2012)", "manualFormatting": "(Slater et al. 2012, but see Marcondes 2019)", "plainTextFormattedCitation": "(Slater et al. 2012)"</vt:lpwstr>
  </property>
  <property fmtid="{D5CDD505-2E9C-101B-9397-08002B2CF9AE}" pid="2812" name="Mendeley_Bookmark_n2tFCguSal_12">
    <vt:lpwstr>, "previouslyFormattedCitation": "(Slater et al. 2012)"}, "properties": {"noteIndex": 0}, "schema": "https://github.com/citation-style-language/schema/raw/master/csl-citation.json"}</vt:lpwstr>
  </property>
  <property fmtid="{D5CDD505-2E9C-101B-9397-08002B2CF9AE}" pid="2813" name="Mendeley_Bookmark_n2tFCguSal_2">
    <vt:lpwstr> rate models to phylogenetic comparative data. However, most methods have limited utility at broad phylogenetic scales because they typically require complete sampling of both the tree and the associated phenotypic data. Here, we develop and implement a n</vt:lpwstr>
  </property>
  <property fmtid="{D5CDD505-2E9C-101B-9397-08002B2CF9AE}" pid="2814" name="Mendeley_Bookmark_n2tFCguSal_3">
    <vt:lpwstr>ew, tree-based method called MECCA (Modeling Evolution of Continuous Characters using ABC) that uses a hybrid likelihood/approximate Bayesian computation (ABC)-Markov-Chain Monte Carlo approach to simultaneously infer rates of diversification and trait ev</vt:lpwstr>
  </property>
  <property fmtid="{D5CDD505-2E9C-101B-9397-08002B2CF9AE}" pid="2815" name="Mendeley_Bookmark_n2tFCguSal_4">
    <vt:lpwstr>olution from incompletely sampled phylogenies and trait data. We demonstrate via simulation that MECCA has considerable power to choose among single versus multiple evolutionary rate models, and thus can be used to test hypotheses about changes in the rat</vt:lpwstr>
  </property>
  <property fmtid="{D5CDD505-2E9C-101B-9397-08002B2CF9AE}" pid="2816" name="Mendeley_Bookmark_n2tFCguSal_5">
    <vt:lpwstr>e of trait evolution across an incomplete tree of life. We finally apply MECCA to an empirical example of body size evolution in carnivores, and show that there is no evidence for an elevated rate of body size evolution in the pinnipeds relative to terres</vt:lpwstr>
  </property>
  <property fmtid="{D5CDD505-2E9C-101B-9397-08002B2CF9AE}" pid="2817" name="Mendeley_Bookmark_n2tFCguSal_6">
    <vt:lpwstr>trial carnivores. ABC approaches can provide a useful alternative set of tools for future macroevolutionary studies where likelihood-dependent approaches are lacking.", "author": [{"dropping-particle": "", "family": "Slater", "given": "Graham J.", "non-dr</vt:lpwstr>
  </property>
  <property fmtid="{D5CDD505-2E9C-101B-9397-08002B2CF9AE}" pid="2818" name="Mendeley_Bookmark_n2tFCguSal_7">
    <vt:lpwstr>opping-particle": "", "parse-names": false, "suffix": ""}, {"dropping-particle": "", "family": "Harmon", "given": "Luke J.", "non-dropping-particle": "", "parse-names": false, "suffix": ""}, {"dropping-particle": "", "family": "Wegmann", "given": "Daniel"</vt:lpwstr>
  </property>
  <property fmtid="{D5CDD505-2E9C-101B-9397-08002B2CF9AE}" pid="2819" name="Mendeley_Bookmark_n2tFCguSal_8">
    <vt:lpwstr>, "non-dropping-particle": "", "parse-names": false, "suffix": ""}, {"dropping-particle": "", "family": "Joyce", "given": "Paul", "non-dropping-particle": "", "parse-names": false, "suffix": ""}, {"dropping-particle": "", "family": "Revell", "given": "Lia</vt:lpwstr>
  </property>
  <property fmtid="{D5CDD505-2E9C-101B-9397-08002B2CF9AE}" pid="2820" name="Mendeley_Bookmark_n2tFCguSal_9">
    <vt:lpwstr>m J.", "non-dropping-particle": "", "parse-names": false, "suffix": ""}, {"dropping-particle": "", "family": "Alfaro", "given": "Michael E.", "non-dropping-particle": "", "parse-names": false, "suffix": ""}], "container-title": "Evolution", "id": "ITEM-1"</vt:lpwstr>
  </property>
  <property fmtid="{D5CDD505-2E9C-101B-9397-08002B2CF9AE}" pid="2821" name="Mendeley_Bookmark_n9cwmtHPJt_1">
    <vt:lpwstr>ADDIN CSL_CITATION {"citationItems": [{"id": "ITEM-1", "itemData": {"DOI": "10.1890/08-1494.1", "ISBN": "0012-9658", "ISSN": "0012-9658", "abstract": "Analyses of life-history, ecological, and geographic trait differences among species, their causes, corr</vt:lpwstr>
  </property>
  <property fmtid="{D5CDD505-2E9C-101B-9397-08002B2CF9AE}" pid="2822" name="Mendeley_Bookmark_n9cwmtHPJt_10">
    <vt:lpwstr>lizabeth H.", "non-dropping-particle": "", "parse-names": false, "suffix": ""}, {"dropping-particle": "", "family": "Carbone", "given": "Chris", "non-dropping-particle": "", "parse-names": false, "suffix": ""}, {"dropping-particle": "", "family": "Connoll</vt:lpwstr>
  </property>
  <property fmtid="{D5CDD505-2E9C-101B-9397-08002B2CF9AE}" pid="2823" name="Mendeley_Bookmark_n9cwmtHPJt_11">
    <vt:lpwstr>y", "given": "Christina", "non-dropping-particle": "", "parse-names": false, "suffix": ""}, {"dropping-particle": "", "family": "Cutts", "given": "Michael J.", "non-dropping-particle": "", "parse-names": false, "suffix": ""}, {"dropping-particle": "", "fa</vt:lpwstr>
  </property>
  <property fmtid="{D5CDD505-2E9C-101B-9397-08002B2CF9AE}" pid="2824" name="Mendeley_Bookmark_n9cwmtHPJt_12">
    <vt:lpwstr>mily": "Foster", "given": "Janine K.", "non-dropping-particle": "", "parse-names": false, "suffix": ""}, {"dropping-particle": "", "family": "Grenyer", "given": "Richard", "non-dropping-particle": "", "parse-names": false, "suffix": ""}, {"dropping-partic</vt:lpwstr>
  </property>
  <property fmtid="{D5CDD505-2E9C-101B-9397-08002B2CF9AE}" pid="2825" name="Mendeley_Bookmark_n9cwmtHPJt_13">
    <vt:lpwstr>le": "", "family": "Habib", "given": "Michael", "non-dropping-particle": "", "parse-names": false, "suffix": ""}, {"dropping-particle": "", "family": "Plaster", "given": "Christopher a.", "non-dropping-particle": "", "parse-names": false, "suffix": ""}, {</vt:lpwstr>
  </property>
  <property fmtid="{D5CDD505-2E9C-101B-9397-08002B2CF9AE}" pid="2826" name="Mendeley_Bookmark_n9cwmtHPJt_14">
    <vt:lpwstr>"dropping-particle": "", "family": "Price", "given": "Samantha a.", "non-dropping-particle": "", "parse-names": false, "suffix": ""}, {"dropping-particle": "", "family": "Rigby", "given": "Elizabeth a.", "non-dropping-particle": "", "parse-names": false, </vt:lpwstr>
  </property>
  <property fmtid="{D5CDD505-2E9C-101B-9397-08002B2CF9AE}" pid="2827" name="Mendeley_Bookmark_n9cwmtHPJt_15">
    <vt:lpwstr>"suffix": ""}, {"dropping-particle": "", "family": "Rist", "given": "Janna", "non-dropping-particle": "", "parse-names": false, "suffix": ""}, {"dropping-particle": "", "family": "Teacher", "given": "Amber", "non-dropping-particle": "", "parse-names": fal</vt:lpwstr>
  </property>
  <property fmtid="{D5CDD505-2E9C-101B-9397-08002B2CF9AE}" pid="2828" name="Mendeley_Bookmark_n9cwmtHPJt_16">
    <vt:lpwstr>se, "suffix": ""}, {"dropping-particle": "", "family": "Bininda-Emonds", "given": "Olaf R. P.", "non-dropping-particle": "", "parse-names": false, "suffix": ""}, {"dropping-particle": "", "family": "Gittleman", "given": "John L.", "non-dropping-particle":</vt:lpwstr>
  </property>
  <property fmtid="{D5CDD505-2E9C-101B-9397-08002B2CF9AE}" pid="2829" name="Mendeley_Bookmark_n9cwmtHPJt_17">
    <vt:lpwstr> "", "parse-names": false, "suffix": ""}, {"dropping-particle": "", "family": "Mace", "given": "Georgina M.", "non-dropping-particle": "", "parse-names": false, "suffix": ""}, {"dropping-particle": "", "family": "Purvis", "given": "Andy", "non-dropping-pa</vt:lpwstr>
  </property>
  <property fmtid="{D5CDD505-2E9C-101B-9397-08002B2CF9AE}" pid="2830" name="Mendeley_Bookmark_n9cwmtHPJt_18">
    <vt:lpwstr>rticle": "", "parse-names": false, "suffix": ""}], "container-title": "Ecology", "id": "ITEM-1", "issue": "9", "issued": {"date-parts": [["2009"]]}, "page": "2648-2648", "title": "PanTHERIA: a species-level database of life history, ecology, and geography</vt:lpwstr>
  </property>
  <property fmtid="{D5CDD505-2E9C-101B-9397-08002B2CF9AE}" pid="2831" name="Mendeley_Bookmark_n9cwmtHPJt_19">
    <vt:lpwstr> of extant and recently extinct mammals", "type": "article-journal", "volume": "90"}, "uris": ["http://www.mendeley.com/documents/?uuid=64f435d8-7db6-4a3f-b159-23888726beed"]}, {"id": "ITEM-2", "itemData": {"author": [{"dropping-particle": "", "family": "</vt:lpwstr>
  </property>
  <property fmtid="{D5CDD505-2E9C-101B-9397-08002B2CF9AE}" pid="2832" name="Mendeley_Bookmark_n9cwmtHPJt_2">
    <vt:lpwstr>elates, and likely consequences are increasingly important for understanding and conserving biodiversity in the face of rapid global change. Assembling multispecies trait data from diverse literature sources into a single comprehensive data set requires d</vt:lpwstr>
  </property>
  <property fmtid="{D5CDD505-2E9C-101B-9397-08002B2CF9AE}" pid="2833" name="Mendeley_Bookmark_n9cwmtHPJt_20">
    <vt:lpwstr>Wilman", "given": "Hamish", "non-dropping-particle": "", "parse-names": false, "suffix": ""}, {"dropping-particle": "", "family": "Belmaker", "given": "Jonathan", "non-dropping-particle": "", "parse-names": false, "suffix": ""}, {"dropping-particle": "", </vt:lpwstr>
  </property>
  <property fmtid="{D5CDD505-2E9C-101B-9397-08002B2CF9AE}" pid="2834" name="Mendeley_Bookmark_n9cwmtHPJt_21">
    <vt:lpwstr>"family": "Simpson", "given": "Jennifer", "non-dropping-particle": "", "parse-names": false, "suffix": ""}, {"dropping-particle": "", "family": "la Rosa", "given": "Carolina", "non-dropping-particle": "de", "parse-names": false, "suffix": ""}, {"dropping-</vt:lpwstr>
  </property>
  <property fmtid="{D5CDD505-2E9C-101B-9397-08002B2CF9AE}" pid="2835" name="Mendeley_Bookmark_n9cwmtHPJt_22">
    <vt:lpwstr>particle": "", "family": "Rivadeneira", "given": "Marcelo M.", "non-dropping-particle": "", "parse-names": false, "suffix": ""}, {"dropping-particle": "", "family": "Jetz", "given": "Walter", "non-dropping-particle": "", "parse-names": false, "suffix": ""</vt:lpwstr>
  </property>
  <property fmtid="{D5CDD505-2E9C-101B-9397-08002B2CF9AE}" pid="2836" name="Mendeley_Bookmark_n9cwmtHPJt_23">
    <vt:lpwstr>}], "container-title": "Ecology", "id": "ITEM-2", "issue": "October 2013", "issued": {"date-parts": [["2014"]]}, "page": "2027", "title": "EltonTraits 1.0 : Species-level foraging attributes of the world \u2019s birds and mammals", "type": "article-journa</vt:lpwstr>
  </property>
  <property fmtid="{D5CDD505-2E9C-101B-9397-08002B2CF9AE}" pid="2837" name="Mendeley_Bookmark_n9cwmtHPJt_24">
    <vt:lpwstr>l", "volume": "95"}, "uris": ["http://www.mendeley.com/documents/?uuid=7977faa0-1ef7-4509-aa60-df06b8b8a916"]}, {"id": "ITEM-3", "itemData": {"DOI": "10.1111/j.2041-210X.2010.00067.x", "ISSN": "2041210X", "author": [{"dropping-particle": "", "family": "Ka</vt:lpwstr>
  </property>
  <property fmtid="{D5CDD505-2E9C-101B-9397-08002B2CF9AE}" pid="2838" name="Mendeley_Bookmark_n9cwmtHPJt_25">
    <vt:lpwstr>ttge", "given": "Jens", "non-dropping-particle": "", "parse-names": false, "suffix": ""}, {"dropping-particle": "", "family": "Ogle", "given": "Kiona", "non-dropping-particle": "", "parse-names": false, "suffix": ""}, {"dropping-particle": "", "family": "</vt:lpwstr>
  </property>
  <property fmtid="{D5CDD505-2E9C-101B-9397-08002B2CF9AE}" pid="2839" name="Mendeley_Bookmark_n9cwmtHPJt_26">
    <vt:lpwstr>B\u00f6nisch", "given": "Gerhard", "non-dropping-particle": "", "parse-names": false, "suffix": ""}, {"dropping-particle": "", "family": "D\u00edaz", "given": "Sandra", "non-dropping-particle": "", "parse-names": false, "suffix": ""}, {"dropping-particle"</vt:lpwstr>
  </property>
  <property fmtid="{D5CDD505-2E9C-101B-9397-08002B2CF9AE}" pid="2840" name="Mendeley_Bookmark_n9cwmtHPJt_27">
    <vt:lpwstr>: "", "family": "Lavorel", "given": "Sandra", "non-dropping-particle": "", "parse-names": false, "suffix": ""}, {"dropping-particle": "", "family": "Madin", "given": "Joshua", "non-dropping-particle": "", "parse-names": false, "suffix": ""}, {"dropping-pa</vt:lpwstr>
  </property>
  <property fmtid="{D5CDD505-2E9C-101B-9397-08002B2CF9AE}" pid="2841" name="Mendeley_Bookmark_n9cwmtHPJt_28">
    <vt:lpwstr>rticle": "", "family": "Nadrowski", "given": "Karin", "non-dropping-particle": "", "parse-names": false, "suffix": ""}, {"dropping-particle": "", "family": "N\u00f6llert", "given": "Stephanie", "non-dropping-particle": "", "parse-names": false, "suffix": </vt:lpwstr>
  </property>
  <property fmtid="{D5CDD505-2E9C-101B-9397-08002B2CF9AE}" pid="2842" name="Mendeley_Bookmark_n9cwmtHPJt_29">
    <vt:lpwstr>""}, {"dropping-particle": "", "family": "Sartor", "given": "Karla", "non-dropping-particle": "", "parse-names": false, "suffix": ""}, {"dropping-particle": "", "family": "Wirth", "given": "Christian", "non-dropping-particle": "", "parse-names": false, "s</vt:lpwstr>
  </property>
  <property fmtid="{D5CDD505-2E9C-101B-9397-08002B2CF9AE}" pid="2843" name="Mendeley_Bookmark_n9cwmtHPJt_3">
    <vt:lpwstr>etailed consideration of methods to reliably compile data for particular species, and to derive single estimates from multiple sources based on different techniques and definitions. Here we describe PanTHERIA, a species-level data set compiled for analysi</vt:lpwstr>
  </property>
  <property fmtid="{D5CDD505-2E9C-101B-9397-08002B2CF9AE}" pid="2844" name="Mendeley_Bookmark_n9cwmtHPJt_30">
    <vt:lpwstr>uffix": ""}], "container-title": "Methods in Ecology and Evolution", "id": "ITEM-3", "issued": {"date-parts": [["2011"]]}, "page": "202-213", "title": "A generic structure for plant trait databases", "type": "article-journal", "volume": "2"}, "uris": ["ht</vt:lpwstr>
  </property>
  <property fmtid="{D5CDD505-2E9C-101B-9397-08002B2CF9AE}" pid="2845" name="Mendeley_Bookmark_n9cwmtHPJt_31">
    <vt:lpwstr>tp://www.mendeley.com/documents/?uuid=592067fa-74e7-4459-b513-70d1571dda39"]}], "mendeley": {"formattedCitation": "(Jones et al. 2009; Kattge et al. 2011; Wilman et al. 2014)", "manualFormatting": "Jones et al. 2009; Kattge et al. 2011; Wilman et al. 2014</vt:lpwstr>
  </property>
  <property fmtid="{D5CDD505-2E9C-101B-9397-08002B2CF9AE}" pid="2846" name="Mendeley_Bookmark_n9cwmtHPJt_32">
    <vt:lpwstr>)", "plainTextFormattedCitation": "(Jones et al. 2009; Kattge et al. 2011; Wilman et al. 2014)", "previouslyFormattedCitation": "(Jones et al. 2009; Kattge et al. 2011; Wilman et al. 2014)"}, "properties": {"noteIndex": 0}, "schema": "https://github.com/c</vt:lpwstr>
  </property>
  <property fmtid="{D5CDD505-2E9C-101B-9397-08002B2CF9AE}" pid="2847" name="Mendeley_Bookmark_n9cwmtHPJt_33">
    <vt:lpwstr>itation-style-language/schema/raw/master/csl-citation.json"}</vt:lpwstr>
  </property>
  <property fmtid="{D5CDD505-2E9C-101B-9397-08002B2CF9AE}" pid="2848" name="Mendeley_Bookmark_n9cwmtHPJt_4">
    <vt:lpwstr>s of life history, ecology, and geography of all known extant and recently extinct mammals. PanTHERIA is derived from a database capable of holding multiple geo-referenced values for variables within a species containing 100 740 lines of biological data f</vt:lpwstr>
  </property>
  <property fmtid="{D5CDD505-2E9C-101B-9397-08002B2CF9AE}" pid="2849" name="Mendeley_Bookmark_n9cwmtHPJt_5">
    <vt:lpwstr>or extant and recently extinct mammalian species, collected over a period of three years by 20 individuals. PanTHERIA also includes spatial databases o...", "author": [{"dropping-particle": "", "family": "Jones", "given": "Kate E.", "non-dropping-particle</vt:lpwstr>
  </property>
  <property fmtid="{D5CDD505-2E9C-101B-9397-08002B2CF9AE}" pid="2850" name="Mendeley_Bookmark_n9cwmtHPJt_6">
    <vt:lpwstr>": "", "parse-names": false, "suffix": ""}, {"dropping-particle": "", "family": "Bielby", "given": "Jon", "non-dropping-particle": "", "parse-names": false, "suffix": ""}, {"dropping-particle": "", "family": "Cardillo", "given": "Marcel", "non-dropping-pa</vt:lpwstr>
  </property>
  <property fmtid="{D5CDD505-2E9C-101B-9397-08002B2CF9AE}" pid="2851" name="Mendeley_Bookmark_n9cwmtHPJt_7">
    <vt:lpwstr>rticle": "", "parse-names": false, "suffix": ""}, {"dropping-particle": "", "family": "Fritz", "given": "Susanne a.", "non-dropping-particle": "", "parse-names": false, "suffix": ""}, {"dropping-particle": "", "family": "O'Dell", "given": "Justin", "non-d</vt:lpwstr>
  </property>
  <property fmtid="{D5CDD505-2E9C-101B-9397-08002B2CF9AE}" pid="2852" name="Mendeley_Bookmark_n9cwmtHPJt_8">
    <vt:lpwstr>ropping-particle": "", "parse-names": false, "suffix": ""}, {"dropping-particle": "", "family": "Orme", "given": "C. David L.", "non-dropping-particle": "", "parse-names": false, "suffix": ""}, {"dropping-particle": "", "family": "Safi", "given": "Kamran"</vt:lpwstr>
  </property>
  <property fmtid="{D5CDD505-2E9C-101B-9397-08002B2CF9AE}" pid="2853" name="Mendeley_Bookmark_n9cwmtHPJt_9">
    <vt:lpwstr>, "non-dropping-particle": "", "parse-names": false, "suffix": ""}, {"dropping-particle": "", "family": "Sechrest", "given": "Wes", "non-dropping-particle": "", "parse-names": false, "suffix": ""}, {"dropping-particle": "", "family": "Boakes", "given": "E</vt:lpwstr>
  </property>
  <property fmtid="{D5CDD505-2E9C-101B-9397-08002B2CF9AE}" pid="2854" name="Mendeley_Bookmark_nORVU0oMfr_1">
    <vt:lpwstr>ADDIN CSL_CITATION {"citationItems": [{"id": "ITEM-1", "itemData": {"DOI": "10.1111/j.1600-0587.2013.00528.x", "ISBN": "1600-0587", "ISSN": "09067590", "abstract": "Continental-scale maps of plant functional diversity are a fundamental piece of data of in</vt:lpwstr>
  </property>
  <property fmtid="{D5CDD505-2E9C-101B-9397-08002B2CF9AE}" pid="2855" name="Mendeley_Bookmark_nORVU0oMfr_10">
    <vt:lpwstr>"dropping-particle": "", "family": "Fazayeli", "given": "Farideh", "non-dropping-particle": "", "parse-names": false, "suffix": ""}, {"dropping-particle": "", "family": "Joswig", "given": "Julia", "non-dropping-particle": "", "parse-names": false, "suffix</vt:lpwstr>
  </property>
  <property fmtid="{D5CDD505-2E9C-101B-9397-08002B2CF9AE}" pid="2856" name="Mendeley_Bookmark_nORVU0oMfr_11">
    <vt:lpwstr>": ""}, {"dropping-particle": "", "family": "Banerjee", "given": "Arindam", "non-dropping-particle": "", "parse-names": false, "suffix": ""}, {"dropping-particle": "", "family": "Reichstein", "given": "Markus", "non-dropping-particle": "", "parse-names": </vt:lpwstr>
  </property>
  <property fmtid="{D5CDD505-2E9C-101B-9397-08002B2CF9AE}" pid="2857" name="Mendeley_Bookmark_nORVU0oMfr_12">
    <vt:lpwstr>false, "suffix": ""}, {"dropping-particle": "", "family": "B\u00f6nisch", "given": "Gerhard", "non-dropping-particle": "", "parse-names": false, "suffix": ""}, {"dropping-particle": "", "family": "D\u00edaz", "given": "Sandra", "non-dropping-particle": ""</vt:lpwstr>
  </property>
  <property fmtid="{D5CDD505-2E9C-101B-9397-08002B2CF9AE}" pid="2858" name="Mendeley_Bookmark_nORVU0oMfr_13">
    <vt:lpwstr>, "parse-names": false, "suffix": ""}, {"dropping-particle": "", "family": "Dickie", "given": "John", "non-dropping-particle": "", "parse-names": false, "suffix": ""}, {"dropping-particle": "", "family": "Gillison", "given": "Andy", "non-dropping-particle</vt:lpwstr>
  </property>
  <property fmtid="{D5CDD505-2E9C-101B-9397-08002B2CF9AE}" pid="2859" name="Mendeley_Bookmark_nORVU0oMfr_14">
    <vt:lpwstr>": "", "parse-names": false, "suffix": ""}, {"dropping-particle": "", "family": "Karpatne", "given": "Anuj", "non-dropping-particle": "", "parse-names": false, "suffix": ""}, {"dropping-particle": "", "family": "Lavorel", "given": "Sandra", "non-dropping-</vt:lpwstr>
  </property>
  <property fmtid="{D5CDD505-2E9C-101B-9397-08002B2CF9AE}" pid="2860" name="Mendeley_Bookmark_nORVU0oMfr_15">
    <vt:lpwstr>particle": "", "parse-names": false, "suffix": ""}, {"dropping-particle": "", "family": "Leadley", "given": "Paul", "non-dropping-particle": "", "parse-names": false, "suffix": ""}, {"dropping-particle": "", "family": "Wirth", "given": "Christian B.", "no</vt:lpwstr>
  </property>
  <property fmtid="{D5CDD505-2E9C-101B-9397-08002B2CF9AE}" pid="2861" name="Mendeley_Bookmark_nORVU0oMfr_16">
    <vt:lpwstr>n-dropping-particle": "", "parse-names": false, "suffix": ""}, {"dropping-particle": "", "family": "Wright", "given": "Ian J.", "non-dropping-particle": "", "parse-names": false, "suffix": ""}, {"dropping-particle": "", "family": "Wright", "given": "S. Jo</vt:lpwstr>
  </property>
  <property fmtid="{D5CDD505-2E9C-101B-9397-08002B2CF9AE}" pid="2862" name="Mendeley_Bookmark_nORVU0oMfr_17">
    <vt:lpwstr>seph", "non-dropping-particle": "", "parse-names": false, "suffix": ""}, {"dropping-particle": "", "family": "Reich", "given": "Peter B.", "non-dropping-particle": "", "parse-names": false, "suffix": ""}], "container-title": "Global Ecology and Biogeograp</vt:lpwstr>
  </property>
  <property fmtid="{D5CDD505-2E9C-101B-9397-08002B2CF9AE}" pid="2863" name="Mendeley_Bookmark_nORVU0oMfr_18">
    <vt:lpwstr>hy", "id": "ITEM-2", "issue": "12", "issued": {"date-parts": [["2015"]]}, "page": "1510-1521", "title": "BHPMF - a hierarchical Bayesian approach to gap-filling and trait prediction for macroecology and functional biogeography", "type": "article-journal",</vt:lpwstr>
  </property>
  <property fmtid="{D5CDD505-2E9C-101B-9397-08002B2CF9AE}" pid="2864" name="Mendeley_Bookmark_nORVU0oMfr_19">
    <vt:lpwstr> "volume": "24"}, "uris": ["http://www.mendeley.com/documents/?uuid=3ecb8f2d-af85-4565-a710-60fd36a13760"]}], "mendeley": {"formattedCitation": "(Schrodt et al. 2015; Swenson 2014)", "plainTextFormattedCitation": "(Schrodt et al. 2015; Swenson 2014)", "pr</vt:lpwstr>
  </property>
  <property fmtid="{D5CDD505-2E9C-101B-9397-08002B2CF9AE}" pid="2865" name="Mendeley_Bookmark_nORVU0oMfr_2">
    <vt:lpwstr>terest to ecosystem modelers and ecologists, yet such maps have been exceedingly hard to generate. Th e large eff ort to compile global plant functional trait databases largely for the purpose of mapping and analyzing the spatial distribution of function </vt:lpwstr>
  </property>
  <property fmtid="{D5CDD505-2E9C-101B-9397-08002B2CF9AE}" pid="2866" name="Mendeley_Bookmark_nORVU0oMfr_20">
    <vt:lpwstr>eviouslyFormattedCitation": "(Schrodt et al. 2015; Swenson 2014)"}, "properties": {"noteIndex": 0}, "schema": "https://github.com/citation-style-language/schema/raw/master/csl-citation.json"}</vt:lpwstr>
  </property>
  <property fmtid="{D5CDD505-2E9C-101B-9397-08002B2CF9AE}" pid="2867" name="Mendeley_Bookmark_nORVU0oMfr_3">
    <vt:lpwstr>has resulted in very sparse data matrices thereby limiting progress. Identifying robust methodologies to gap fi ll or impute trait values in these databases is an important objective. Here I argue that existing statistical tools from phylogenetic comparat</vt:lpwstr>
  </property>
  <property fmtid="{D5CDD505-2E9C-101B-9397-08002B2CF9AE}" pid="2868" name="Mendeley_Bookmark_nORVU0oMfr_4">
    <vt:lpwstr>ive methods can be used to rapidly impute values into global plant functional trait databases due to the large amount of phylogenetic signal often in trait data. In particular, statistical models of phylogenetic signal in traits can be generated from exis</vt:lpwstr>
  </property>
  <property fmtid="{D5CDD505-2E9C-101B-9397-08002B2CF9AE}" pid="2869" name="Mendeley_Bookmark_nORVU0oMfr_5">
    <vt:lpwstr>ting data and used to predict missing values of closely related species often with a high degree of accuracy thereby facilitating the continental-scale mapping of plant function. Despite the promise of this approach, I also discuss potential pitfalls and </vt:lpwstr>
  </property>
  <property fmtid="{D5CDD505-2E9C-101B-9397-08002B2CF9AE}" pid="2870" name="Mendeley_Bookmark_nORVU0oMfr_6">
    <vt:lpwstr>future challenges that will need to be addressed. Th", "author": [{"dropping-particle": "", "family": "Swenson", "given": "Nathan G.", "non-dropping-particle": "", "parse-names": false, "suffix": ""}], "container-title": "Ecography", "id": "ITEM-1", "issu</vt:lpwstr>
  </property>
  <property fmtid="{D5CDD505-2E9C-101B-9397-08002B2CF9AE}" pid="2871" name="Mendeley_Bookmark_nORVU0oMfr_7">
    <vt:lpwstr>e": "July 2013", "issued": {"date-parts": [["2014"]]}, "page": "105-110", "title": "Phylogenetic imputation of plant functional trait databases", "type": "article-journal", "volume": "37"}, "uris": ["http://www.mendeley.com/documents/?uuid=0675ab2d-f8cc-4</vt:lpwstr>
  </property>
  <property fmtid="{D5CDD505-2E9C-101B-9397-08002B2CF9AE}" pid="2872" name="Mendeley_Bookmark_nORVU0oMfr_8">
    <vt:lpwstr>8da-b84c-cab0790a1bd7"]}, {"id": "ITEM-2", "itemData": {"DOI": "10.1111/geb.12335", "ISSN": "1466822X", "author": [{"dropping-particle": "", "family": "Schrodt", "given": "Franziska", "non-dropping-particle": "", "parse-names": false, "suffix": ""}, {"dro</vt:lpwstr>
  </property>
  <property fmtid="{D5CDD505-2E9C-101B-9397-08002B2CF9AE}" pid="2873" name="Mendeley_Bookmark_nORVU0oMfr_9">
    <vt:lpwstr>pping-particle": "", "family": "Kattge", "given": "Jens", "non-dropping-particle": "", "parse-names": false, "suffix": ""}, {"dropping-particle": "", "family": "Shan", "given": "Hanhuai", "non-dropping-particle": "", "parse-names": false, "suffix": ""}, {</vt:lpwstr>
  </property>
  <property fmtid="{D5CDD505-2E9C-101B-9397-08002B2CF9AE}" pid="2874" name="Mendeley_Bookmark_nqyzMlfEyJ_1">
    <vt:lpwstr>ADDIN CSL_CITATION {"citationItems": [{"id": "ITEM-1", "itemData": {"DOI": "10.1111/j.2041-210X.2011.00169.x", "ISSN": "2041210X", "author": [{"dropping-particle": "", "family": "Revell", "given": "Liam J.", "non-dropping-particle": "", "parse-names": fal</vt:lpwstr>
  </property>
  <property fmtid="{D5CDD505-2E9C-101B-9397-08002B2CF9AE}" pid="2875" name="Mendeley_Bookmark_nqyzMlfEyJ_2">
    <vt:lpwstr>se, "suffix": ""}], "container-title": "Methods in Ecology and Evolution", "id": "ITEM-1", "issue": "2", "issued": {"date-parts": [["2012", "4", "15"]]}, "page": "217-223", "title": "phytools: an R package for phylogenetic comparative biology (and other t</vt:lpwstr>
  </property>
  <property fmtid="{D5CDD505-2E9C-101B-9397-08002B2CF9AE}" pid="2876" name="Mendeley_Bookmark_nqyzMlfEyJ_3">
    <vt:lpwstr>hings)", "type": "article-journal", "volume": "3"}, "uris": ["http://www.mendeley.com/documents/?uuid=f484187b-3fd8-4051-9924-95a3dc6b2413"]}], "mendeley": {"formattedCitation": "(Revell 2012)", "plainTextFormattedCitation": "(Revell 2012)", "previouslyFo</vt:lpwstr>
  </property>
  <property fmtid="{D5CDD505-2E9C-101B-9397-08002B2CF9AE}" pid="2877" name="Mendeley_Bookmark_nqyzMlfEyJ_4">
    <vt:lpwstr>rmattedCitation": "(Revell 2012)"}, "properties": {"noteIndex": 0}, "schema": "https://github.com/citation-style-language/schema/raw/master/csl-citation.json"}</vt:lpwstr>
  </property>
  <property fmtid="{D5CDD505-2E9C-101B-9397-08002B2CF9AE}" pid="2878" name="Mendeley_Bookmark_o7OT5wIETP_1">
    <vt:lpwstr>ADDIN CSL_CITATION {"citationItems": [{"id": "ITEM-1", "itemData": {"DOI": "10.1111/j.1558-5646.2011.01474.x", "ISBN": "1558-5646", "ISSN": "00143820", "PMID": "22380438", "abstract": "In recent years, a suite of methods has been developed to fit multiple</vt:lpwstr>
  </property>
  <property fmtid="{D5CDD505-2E9C-101B-9397-08002B2CF9AE}" pid="2879" name="Mendeley_Bookmark_o7OT5wIETP_10">
    <vt:lpwstr>, "issued": {"date-parts": [["2012"]]}, "page": "752-762", "title": "Fitting models of continuous trait evolution to incompletely sampled comparative data using approximate bayesian computation", "type": "article-journal", "volume": "66"}, "uris": ["http:</vt:lpwstr>
  </property>
  <property fmtid="{D5CDD505-2E9C-101B-9397-08002B2CF9AE}" pid="2880" name="Mendeley_Bookmark_o7OT5wIETP_11">
    <vt:lpwstr>//www.mendeley.com/documents/?uuid=1146a065-c54e-4830-9800-0a5daeb5146c"]}], "mendeley": {"formattedCitation": "(Slater et al. 2012)", "manualFormatting": "(Slater et al. 2012, but see Marcondes 2019)", "plainTextFormattedCitation": "(Slater et al. 2012)"</vt:lpwstr>
  </property>
  <property fmtid="{D5CDD505-2E9C-101B-9397-08002B2CF9AE}" pid="2881" name="Mendeley_Bookmark_o7OT5wIETP_12">
    <vt:lpwstr>, "previouslyFormattedCitation": "(Slater et al. 2012)"}, "properties": {"noteIndex": 0}, "schema": "https://github.com/citation-style-language/schema/raw/master/csl-citation.json"}</vt:lpwstr>
  </property>
  <property fmtid="{D5CDD505-2E9C-101B-9397-08002B2CF9AE}" pid="2882" name="Mendeley_Bookmark_o7OT5wIETP_2">
    <vt:lpwstr> rate models to phylogenetic comparative data. However, most methods have limited utility at broad phylogenetic scales because they typically require complete sampling of both the tree and the associated phenotypic data. Here, we develop and implement a n</vt:lpwstr>
  </property>
  <property fmtid="{D5CDD505-2E9C-101B-9397-08002B2CF9AE}" pid="2883" name="Mendeley_Bookmark_o7OT5wIETP_3">
    <vt:lpwstr>ew, tree-based method called MECCA (Modeling Evolution of Continuous Characters using ABC) that uses a hybrid likelihood/approximate Bayesian computation (ABC)-Markov-Chain Monte Carlo approach to simultaneously infer rates of diversification and trait ev</vt:lpwstr>
  </property>
  <property fmtid="{D5CDD505-2E9C-101B-9397-08002B2CF9AE}" pid="2884" name="Mendeley_Bookmark_o7OT5wIETP_4">
    <vt:lpwstr>olution from incompletely sampled phylogenies and trait data. We demonstrate via simulation that MECCA has considerable power to choose among single versus multiple evolutionary rate models, and thus can be used to test hypotheses about changes in the rat</vt:lpwstr>
  </property>
  <property fmtid="{D5CDD505-2E9C-101B-9397-08002B2CF9AE}" pid="2885" name="Mendeley_Bookmark_o7OT5wIETP_5">
    <vt:lpwstr>e of trait evolution across an incomplete tree of life. We finally apply MECCA to an empirical example of body size evolution in carnivores, and show that there is no evidence for an elevated rate of body size evolution in the pinnipeds relative to terres</vt:lpwstr>
  </property>
  <property fmtid="{D5CDD505-2E9C-101B-9397-08002B2CF9AE}" pid="2886" name="Mendeley_Bookmark_o7OT5wIETP_6">
    <vt:lpwstr>trial carnivores. ABC approaches can provide a useful alternative set of tools for future macroevolutionary studies where likelihood-dependent approaches are lacking.", "author": [{"dropping-particle": "", "family": "Slater", "given": "Graham J.", "non-dr</vt:lpwstr>
  </property>
  <property fmtid="{D5CDD505-2E9C-101B-9397-08002B2CF9AE}" pid="2887" name="Mendeley_Bookmark_o7OT5wIETP_7">
    <vt:lpwstr>opping-particle": "", "parse-names": false, "suffix": ""}, {"dropping-particle": "", "family": "Harmon", "given": "Luke J.", "non-dropping-particle": "", "parse-names": false, "suffix": ""}, {"dropping-particle": "", "family": "Wegmann", "given": "Daniel"</vt:lpwstr>
  </property>
  <property fmtid="{D5CDD505-2E9C-101B-9397-08002B2CF9AE}" pid="2888" name="Mendeley_Bookmark_o7OT5wIETP_8">
    <vt:lpwstr>, "non-dropping-particle": "", "parse-names": false, "suffix": ""}, {"dropping-particle": "", "family": "Joyce", "given": "Paul", "non-dropping-particle": "", "parse-names": false, "suffix": ""}, {"dropping-particle": "", "family": "Revell", "given": "Lia</vt:lpwstr>
  </property>
  <property fmtid="{D5CDD505-2E9C-101B-9397-08002B2CF9AE}" pid="2889" name="Mendeley_Bookmark_o7OT5wIETP_9">
    <vt:lpwstr>m J.", "non-dropping-particle": "", "parse-names": false, "suffix": ""}, {"dropping-particle": "", "family": "Alfaro", "given": "Michael E.", "non-dropping-particle": "", "parse-names": false, "suffix": ""}], "container-title": "Evolution", "id": "ITEM-1"</vt:lpwstr>
  </property>
  <property fmtid="{D5CDD505-2E9C-101B-9397-08002B2CF9AE}" pid="2890" name="Mendeley_Bookmark_oYmxPuN9fc_1">
    <vt:lpwstr>ADDIN CSL_CITATION {"citationItems": [{"id": "ITEM-1", "itemData": {"author": [{"dropping-particle": "", "family": "Reddy", "given": "Sushma", "non-dropping-particle": "", "parse-names": false, "suffix": ""}, {"dropping-particle": "", "family": "D\u00e1va</vt:lpwstr>
  </property>
  <property fmtid="{D5CDD505-2E9C-101B-9397-08002B2CF9AE}" pid="2891" name="Mendeley_Bookmark_oYmxPuN9fc_2">
    <vt:lpwstr>los", "given": "Liliana M", "non-dropping-particle": "", "parse-names": false, "suffix": ""}], "container-title": "Journal of Biogeography", "id": "ITEM-1", "issued": {"date-parts": [["2003"]]}, "page": "1719-1727", "title": "Geographical sampling bias an</vt:lpwstr>
  </property>
  <property fmtid="{D5CDD505-2E9C-101B-9397-08002B2CF9AE}" pid="2892" name="Mendeley_Bookmark_oYmxPuN9fc_3">
    <vt:lpwstr>d its implications for conservation priorities in Africa", "type": "article-journal", "volume": "30"}, "uris": ["http://www.mendeley.com/documents/?uuid=5f09d55d-8c13-4ddd-8e4f-5d350f54808d"]}], "mendeley": {"formattedCitation": "(Reddy and D\u00e1valos 2</vt:lpwstr>
  </property>
  <property fmtid="{D5CDD505-2E9C-101B-9397-08002B2CF9AE}" pid="2893" name="Mendeley_Bookmark_oYmxPuN9fc_4">
    <vt:lpwstr>003)", "plainTextFormattedCitation": "(Reddy and D\u00e1valos 2003)", "previouslyFormattedCitation": "(Reddy and D\u00e1valos 2003)"}, "properties": {"noteIndex": 0}, "schema": "https://github.com/citation-style-language/schema/raw/master/csl-citation.jso</vt:lpwstr>
  </property>
  <property fmtid="{D5CDD505-2E9C-101B-9397-08002B2CF9AE}" pid="2894" name="Mendeley_Bookmark_oYmxPuN9fc_5">
    <vt:lpwstr>n"}</vt:lpwstr>
  </property>
  <property fmtid="{D5CDD505-2E9C-101B-9397-08002B2CF9AE}" pid="2895" name="Mendeley_Bookmark_occw7XHpSv_1">
    <vt:lpwstr>ADDIN CSL_CITATION {"citationItems": [{"id": "ITEM-1", "itemData": {"DOI": "10.1111/j.0014-3820.2003.tb00285.x", "ISBN": "1558-5646", "ISSN": "0014-3820", "PMID": "12778543", "abstract": "Abstract The primary rationale for the use of phylogenetically base</vt:lpwstr>
  </property>
  <property fmtid="{D5CDD505-2E9C-101B-9397-08002B2CF9AE}" pid="2896" name="Mendeley_Bookmark_occw7XHpSv_10">
    <vt:lpwstr>) effects or high levels of measurement error. Irrespective of sample size, most traits (but not body size, on average) showed less signal than expected given the topology, branch lengths, and a Brownian motion model of evolution (i.e., K was less than on</vt:lpwstr>
  </property>
  <property fmtid="{D5CDD505-2E9C-101B-9397-08002B2CF9AE}" pid="2897" name="Mendeley_Bookmark_occw7XHpSv_11">
    <vt:lpwstr>e), which may be attributed to adaptation and/or measurement error in the broad sense (including errors in estimates of phenotypes, branch l\u2026", "author": [{"dropping-particle": "", "family": "Blomberg", "given": "Simon P", "non-dropping-particle": ""</vt:lpwstr>
  </property>
  <property fmtid="{D5CDD505-2E9C-101B-9397-08002B2CF9AE}" pid="2898" name="Mendeley_Bookmark_occw7XHpSv_12">
    <vt:lpwstr>, "parse-names": false, "suffix": ""}, {"dropping-particle": "", "family": "Garland", "given": "Theodore", "non-dropping-particle": "", "parse-names": false, "suffix": ""}, {"dropping-particle": "", "family": "Ives", "given": "Anthony R.", "non-dropping-p</vt:lpwstr>
  </property>
  <property fmtid="{D5CDD505-2E9C-101B-9397-08002B2CF9AE}" pid="2899" name="Mendeley_Bookmark_occw7XHpSv_13">
    <vt:lpwstr>article": "", "parse-names": false, "suffix": ""}], "container-title": "Evolution", "id": "ITEM-1", "issue": "4", "issued": {"date-parts": [["2003", "4"]]}, "page": "717-745", "title": "Testing for phylogenetic signal in comparative data: behavioral trait</vt:lpwstr>
  </property>
  <property fmtid="{D5CDD505-2E9C-101B-9397-08002B2CF9AE}" pid="2900" name="Mendeley_Bookmark_occw7XHpSv_14">
    <vt:lpwstr>s are more labile", "type": "article-journal", "volume": "57"}, "uris": ["http://www.mendeley.com/documents/?uuid=8055a310-dae0-49ec-9ca1-9d692502057a"]}], "mendeley": {"formattedCitation": "(Simon P Blomberg et al. 2003)", "plainTextFormattedCitation": "</vt:lpwstr>
  </property>
  <property fmtid="{D5CDD505-2E9C-101B-9397-08002B2CF9AE}" pid="2901" name="Mendeley_Bookmark_occw7XHpSv_15">
    <vt:lpwstr>(Simon P Blomberg et al. 2003)", "previouslyFormattedCitation": "(Simon P Blomberg et al. 2003)"}, "properties": {"noteIndex": 0}, "schema": "https://github.com/citation-style-language/schema/raw/master/csl-citation.json"}</vt:lpwstr>
  </property>
  <property fmtid="{D5CDD505-2E9C-101B-9397-08002B2CF9AE}" pid="2902" name="Mendeley_Bookmark_occw7XHpSv_2">
    <vt:lpwstr>d statistical methods is that phylogenetic signal, the tendency for related species to resemble each other, is ubiquitous. Whether this assertion is true for a given trait in a given lineage is an empirical question, but general tools for detecting and qu</vt:lpwstr>
  </property>
  <property fmtid="{D5CDD505-2E9C-101B-9397-08002B2CF9AE}" pid="2903" name="Mendeley_Bookmark_occw7XHpSv_3">
    <vt:lpwstr>antifying phylogenetic signal are inadequately developed. We present new methods for continuous-valued characters that can be implemented with either phylogenetically independent contrasts or generalized least-squares models. First, a simple randomization</vt:lpwstr>
  </property>
  <property fmtid="{D5CDD505-2E9C-101B-9397-08002B2CF9AE}" pid="2904" name="Mendeley_Bookmark_occw7XHpSv_4">
    <vt:lpwstr> procedure allows one to test the null hypothesis of no pattern of similarity among relatives. The test demonstrates correct Type I error rate at a nominal \u03b1= 0.05 and good power (0.8) for simulated datasets with 20 or more species. Second, we derive</vt:lpwstr>
  </property>
  <property fmtid="{D5CDD505-2E9C-101B-9397-08002B2CF9AE}" pid="2905" name="Mendeley_Bookmark_occw7XHpSv_5">
    <vt:lpwstr> a descriptive statistic, K, which allows valid comparisons of the amount of phylogenetic signal across traits and trees. Third, we provide two biologically motivated branch-length transformations, one based on the Ornstein-Uhlenbeck (OU) model of stabili</vt:lpwstr>
  </property>
  <property fmtid="{D5CDD505-2E9C-101B-9397-08002B2CF9AE}" pid="2906" name="Mendeley_Bookmark_occw7XHpSv_6">
    <vt:lpwstr>zing selection, the other based on a new model in which character evolution can accelerate or decelerate (ACDC) in rate (e.g., as may occur during or after an adaptive radiation). Maximum likelihood estimation of the OU (d) and ACDC (g) parameters can ser</vt:lpwstr>
  </property>
  <property fmtid="{D5CDD505-2E9C-101B-9397-08002B2CF9AE}" pid="2907" name="Mendeley_Bookmark_occw7XHpSv_7">
    <vt:lpwstr>ve as tests for phylogenetic signal because an estimate of d or g near zero implies that a phylogeny with little hierarchical structure (a star) offers a good fit to the data. Transformations that improve the fit of a tree to comparative data will increas</vt:lpwstr>
  </property>
  <property fmtid="{D5CDD505-2E9C-101B-9397-08002B2CF9AE}" pid="2908" name="Mendeley_Bookmark_occw7XHpSv_8">
    <vt:lpwstr>e power to detect phylogenetic signal and may also be preferable for further comparative analyses, such as of correlated character evolution. Application of the methods to data from the literature revealed that, for trees with 20 or more species, 92% of t</vt:lpwstr>
  </property>
  <property fmtid="{D5CDD505-2E9C-101B-9397-08002B2CF9AE}" pid="2909" name="Mendeley_Bookmark_occw7XHpSv_9">
    <vt:lpwstr>raits exhibited significant phylogenetic signal (randomization test), including behavioral and ecological ones that are thought to be relatively evolutionarily malleable (e.g., highly adaptive) and/or subject to relatively strong environmental (nongenetic</vt:lpwstr>
  </property>
  <property fmtid="{D5CDD505-2E9C-101B-9397-08002B2CF9AE}" pid="2910" name="Mendeley_Bookmark_pB7IxqKKBV_1">
    <vt:lpwstr>ADDIN CSL_CITATION { "citationItems" : [ { "id" : "ITEM-1", "itemData" : { "ISBN" : "9781606236390", "author" : [ { "dropping-particle" : "", "family" : "Enders", "given" : "Craig K.", "non-dropping-particle" : "", "parse-names" : false, "suffix" : "" } ]</vt:lpwstr>
  </property>
  <property fmtid="{D5CDD505-2E9C-101B-9397-08002B2CF9AE}" pid="2911" name="Mendeley_Bookmark_pB7IxqKKBV_2">
    <vt:lpwstr>, "edition" : "1", "id" : "ITEM-1", "issued" : { "date-parts" : [ [ "2010" ] ] }, "number-of-pages" : "377", "publisher-place" : "New York, NY", "title" : "Applied Missing Data Analysis", "type" : "book" }, "uris" : [ "http://www.mendeley.com/documents/?u</vt:lpwstr>
  </property>
  <property fmtid="{D5CDD505-2E9C-101B-9397-08002B2CF9AE}" pid="2912" name="Mendeley_Bookmark_pB7IxqKKBV_3">
    <vt:lpwstr>uid=5d1bb767-c2ae-4cf1-b842-1128f38d8b00" ] } ], "mendeley" : { "formattedCitation" : "(Enders, 2010)", "plainTextFormattedCitation" : "(Enders, 2010)", "previouslyFormattedCitation" : "(Enders, 2010)" }, "properties" : { "noteIndex" : 0 }, "schema" : "ht</vt:lpwstr>
  </property>
  <property fmtid="{D5CDD505-2E9C-101B-9397-08002B2CF9AE}" pid="2913" name="Mendeley_Bookmark_pB7IxqKKBV_4">
    <vt:lpwstr>tps://github.com/citation-style-language/schema/raw/master/csl-citation.json" }</vt:lpwstr>
  </property>
  <property fmtid="{D5CDD505-2E9C-101B-9397-08002B2CF9AE}" pid="2914" name="Mendeley_Bookmark_pcm0MfO9AF_1">
    <vt:lpwstr>ADDIN CSL_CITATION {"citationItems": [{"id": "ITEM-1", "itemData": {"DOI": "10.1111/2041-210X.12111", "ISSN": "2041210X", "author": [{"dropping-particle": "", "family": "Gu\u00e9nard", "given": "Guillaume", "non-dropping-particle": "", "parse-names": fals</vt:lpwstr>
  </property>
  <property fmtid="{D5CDD505-2E9C-101B-9397-08002B2CF9AE}" pid="2915" name="Mendeley_Bookmark_pcm0MfO9AF_2">
    <vt:lpwstr>e, "suffix": ""}, {"dropping-particle": "", "family": "Legendre", "given": "Pierre", "non-dropping-particle": "", "parse-names": false, "suffix": ""}, {"dropping-particle": "", "family": "Peres-Neto", "given": "Pedro", "non-dropping-particle": "", "parse-</vt:lpwstr>
  </property>
  <property fmtid="{D5CDD505-2E9C-101B-9397-08002B2CF9AE}" pid="2916" name="Mendeley_Bookmark_pcm0MfO9AF_3">
    <vt:lpwstr>names": false, "suffix": ""}], "container-title": "Methods in Ecology and Evolution", "id": "ITEM-1", "issue": "12", "issued": {"date-parts": [["2013", "12", "23"]]}, "page": "1120-1131", "title": "Phylogenetic eigenvector maps: a framework to model and p</vt:lpwstr>
  </property>
  <property fmtid="{D5CDD505-2E9C-101B-9397-08002B2CF9AE}" pid="2917" name="Mendeley_Bookmark_pcm0MfO9AF_4">
    <vt:lpwstr>redict species traits", "type": "article-journal", "volume": "4"}, "uris": ["http://www.mendeley.com/documents/?uuid=2d1a424b-47af-4b2d-a862-70b27aa18dcd"]}], "mendeley": {"formattedCitation": "(Gu\u00e9nard et al. 2013)", "plainTextFormattedCitation": "(</vt:lpwstr>
  </property>
  <property fmtid="{D5CDD505-2E9C-101B-9397-08002B2CF9AE}" pid="2918" name="Mendeley_Bookmark_pcm0MfO9AF_5">
    <vt:lpwstr>Gu\u00e9nard et al. 2013)", "previouslyFormattedCitation": "(Gu\u00e9nard et al. 2013)"}, "properties": {"noteIndex": 0}, "schema": "https://github.com/citation-style-language/schema/raw/master/csl-citation.json"}</vt:lpwstr>
  </property>
  <property fmtid="{D5CDD505-2E9C-101B-9397-08002B2CF9AE}" pid="2919" name="Mendeley_Bookmark_pz0bRzPoDn_1">
    <vt:lpwstr>ADDIN CSL_CITATION {"citationItems": [{"id": "ITEM-1", "itemData": {"DOI": "10.1007/978-0-387-84858-7", "ISBN": "978-0-387-84857-0", "author": [{"dropping-particle": "", "family": "Hastie", "given": "Trevor", "non-dropping-particle": "", "parse-names": fa</vt:lpwstr>
  </property>
  <property fmtid="{D5CDD505-2E9C-101B-9397-08002B2CF9AE}" pid="2920" name="Mendeley_Bookmark_pz0bRzPoDn_2">
    <vt:lpwstr>lse, "suffix": ""}, {"dropping-particle": "", "family": "Tibshirani", "given": "Robert", "non-dropping-particle": "", "parse-names": false, "suffix": ""}, {"dropping-particle": "", "family": "Friedman", "given": "Jerome", "non-dropping-particle": "", "par</vt:lpwstr>
  </property>
  <property fmtid="{D5CDD505-2E9C-101B-9397-08002B2CF9AE}" pid="2921" name="Mendeley_Bookmark_pz0bRzPoDn_3">
    <vt:lpwstr>se-names": false, "suffix": ""}], "collection-title": "Springer Series in Statistics", "id": "ITEM-1", "issued": {"date-parts": [["2009"]]}, "number-of-pages": "501-553", "publisher": "Springer New York", "publisher-place": "New York, NY", "title": "The E</vt:lpwstr>
  </property>
  <property fmtid="{D5CDD505-2E9C-101B-9397-08002B2CF9AE}" pid="2922" name="Mendeley_Bookmark_pz0bRzPoDn_4">
    <vt:lpwstr>lements of Statistical Learning", "type": "book"}, "uris": ["http://www.mendeley.com/documents/?uuid=a37c6488-d840-429b-a470-595cc1ba5a26"]}], "mendeley": {"formattedCitation": "(Hastie et al. 2009)", "plainTextFormattedCitation": "(Hastie et al. 2009)", </vt:lpwstr>
  </property>
  <property fmtid="{D5CDD505-2E9C-101B-9397-08002B2CF9AE}" pid="2923" name="Mendeley_Bookmark_pz0bRzPoDn_5">
    <vt:lpwstr>"previouslyFormattedCitation": "(Hastie et al. 2009)"}, "properties": {"noteIndex": 0}, "schema": "https://github.com/citation-style-language/schema/raw/master/csl-citation.json"}</vt:lpwstr>
  </property>
  <property fmtid="{D5CDD505-2E9C-101B-9397-08002B2CF9AE}" pid="2924" name="Mendeley_Bookmark_qD9L2ZxhYe_1">
    <vt:lpwstr>ADDIN CSL_CITATION {"citationItems": [{"id": "ITEM-1", "itemData": {"author": [{"dropping-particle": "", "family": "Rubin", "given": "D.B", "non-dropping-particle": "", "parse-names": false, "suffix": ""}], "container-title": "Biometrika", "id": "ITEM-1",</vt:lpwstr>
  </property>
  <property fmtid="{D5CDD505-2E9C-101B-9397-08002B2CF9AE}" pid="2925" name="Mendeley_Bookmark_qD9L2ZxhYe_2">
    <vt:lpwstr> "issue": "3", "issued": {"date-parts": [["1976"]]}, "page": "581-592", "title": "Inference and missing data", "type": "article-journal", "volume": "63"}, "uris": ["http://www.mendeley.com/documents/?uuid=a43dc241-f035-41f4-9a0d-d0a4e08d0898"]}], "mendele</vt:lpwstr>
  </property>
  <property fmtid="{D5CDD505-2E9C-101B-9397-08002B2CF9AE}" pid="2926" name="Mendeley_Bookmark_qD9L2ZxhYe_3">
    <vt:lpwstr>y": {"formattedCitation": "(Rubin 1976)", "plainTextFormattedCitation": "(Rubin 1976)", "previouslyFormattedCitation": "(Rubin 1976)"}, "properties": {"noteIndex": 0}, "schema": "https://github.com/citation-style-language/schema/raw/master/csl-citation.js</vt:lpwstr>
  </property>
  <property fmtid="{D5CDD505-2E9C-101B-9397-08002B2CF9AE}" pid="2927" name="Mendeley_Bookmark_qD9L2ZxhYe_4">
    <vt:lpwstr>on"}</vt:lpwstr>
  </property>
  <property fmtid="{D5CDD505-2E9C-101B-9397-08002B2CF9AE}" pid="2928" name="Mendeley_Bookmark_qk8gQyVSyo_1">
    <vt:lpwstr>ADDIN CSL_CITATION {"citationItems": [{"id": "ITEM-1", "itemData": {"DOI": "10.1111/j.1461-0248.2009.01314.x", "ISSN": "1461-0248", "PMID": "19473217", "abstract": "The increasing availability of phylogenetic data, computing power and informatics tools ha</vt:lpwstr>
  </property>
  <property fmtid="{D5CDD505-2E9C-101B-9397-08002B2CF9AE}" pid="2929" name="Mendeley_Bookmark_qk8gQyVSyo_10">
    <vt:lpwstr>ity ecology and phylogenetic biology.", "type": "article-journal", "volume": "12"}, "uris": ["http://www.mendeley.com/documents/?uuid=a8ac4137-6fe9-44f3-9e1c-a8874a6ec791"]}, {"id": "ITEM-2", "itemData": {"DOI": "10.1111/j.0014-3820.2003.tb00285.x", "ISBN</vt:lpwstr>
  </property>
  <property fmtid="{D5CDD505-2E9C-101B-9397-08002B2CF9AE}" pid="2930" name="Mendeley_Bookmark_qk8gQyVSyo_11">
    <vt:lpwstr>": "1558-5646", "ISSN": "0014-3820", "PMID": "12778543", "abstract": "Abstract The primary rationale for the use of phylogenetically based statistical methods is that phylogenetic signal, the tendency for related species to resemble each other, is ubiquit</vt:lpwstr>
  </property>
  <property fmtid="{D5CDD505-2E9C-101B-9397-08002B2CF9AE}" pid="2931" name="Mendeley_Bookmark_qk8gQyVSyo_12">
    <vt:lpwstr>ous. Whether this assertion is true for a given trait in a given lineage is an empirical question, but general tools for detecting and quantifying phylogenetic signal are inadequately developed. We present new methods for continuous-valued characters that</vt:lpwstr>
  </property>
  <property fmtid="{D5CDD505-2E9C-101B-9397-08002B2CF9AE}" pid="2932" name="Mendeley_Bookmark_qk8gQyVSyo_13">
    <vt:lpwstr> can be implemented with either phylogenetically independent contrasts or generalized least-squares models. First, a simple randomization procedure allows one to test the null hypothesis of no pattern of similarity among relatives. The test demonstrates c</vt:lpwstr>
  </property>
  <property fmtid="{D5CDD505-2E9C-101B-9397-08002B2CF9AE}" pid="2933" name="Mendeley_Bookmark_qk8gQyVSyo_14">
    <vt:lpwstr>orrect Type I error rate at a nominal \u03b1= 0.05 and good power (0.8) for simulated datasets with 20 or more species. Second, we derive a descriptive statistic, K, which allows valid comparisons of the amount of phylogenetic signal across traits and tre</vt:lpwstr>
  </property>
  <property fmtid="{D5CDD505-2E9C-101B-9397-08002B2CF9AE}" pid="2934" name="Mendeley_Bookmark_qk8gQyVSyo_15">
    <vt:lpwstr>es. Third, we provide two biologically motivated branch-length transformations, one based on the Ornstein-Uhlenbeck (OU) model of stabilizing selection, the other based on a new model in which character evolution can accelerate or decelerate (ACDC) in rat</vt:lpwstr>
  </property>
  <property fmtid="{D5CDD505-2E9C-101B-9397-08002B2CF9AE}" pid="2935" name="Mendeley_Bookmark_qk8gQyVSyo_16">
    <vt:lpwstr>e (e.g., as may occur during or after an adaptive radiation). Maximum likelihood estimation of the OU (d) and ACDC (g) parameters can serve as tests for phylogenetic signal because an estimate of d or g near zero implies that a phylogeny with little hiera</vt:lpwstr>
  </property>
  <property fmtid="{D5CDD505-2E9C-101B-9397-08002B2CF9AE}" pid="2936" name="Mendeley_Bookmark_qk8gQyVSyo_17">
    <vt:lpwstr>rchical structure (a star) offers a good fit to the data. Transformations that improve the fit of a tree to comparative data will increase power to detect phylogenetic signal and may also be preferable for further comparative analyses, such as of correlat</vt:lpwstr>
  </property>
  <property fmtid="{D5CDD505-2E9C-101B-9397-08002B2CF9AE}" pid="2937" name="Mendeley_Bookmark_qk8gQyVSyo_18">
    <vt:lpwstr>ed character evolution. Application of the methods to data from the literature revealed that, for trees with 20 or more species, 92% of traits exhibited significant phylogenetic signal (randomization test), including behavioral and ecological ones that ar</vt:lpwstr>
  </property>
  <property fmtid="{D5CDD505-2E9C-101B-9397-08002B2CF9AE}" pid="2938" name="Mendeley_Bookmark_qk8gQyVSyo_19">
    <vt:lpwstr>e thought to be relatively evolutionarily malleable (e.g., highly adaptive) and/or subject to relatively strong environmental (nongenetic) effects or high levels of measurement error. Irrespective of sample size, most traits (but not body size, on average</vt:lpwstr>
  </property>
  <property fmtid="{D5CDD505-2E9C-101B-9397-08002B2CF9AE}" pid="2939" name="Mendeley_Bookmark_qk8gQyVSyo_2">
    <vt:lpwstr>s facilitated a rapid expansion of studies that apply phylogenetic data and methods to community ecology. Several key areas are reviewed in which phylogenetic information helps to resolve long-standing controversies in community ecology, challenges previo</vt:lpwstr>
  </property>
  <property fmtid="{D5CDD505-2E9C-101B-9397-08002B2CF9AE}" pid="2940" name="Mendeley_Bookmark_qk8gQyVSyo_20">
    <vt:lpwstr>) showed less signal than expected given the topology, branch lengths, and a Brownian motion model of evolution (i.e., K was less than one), which may be attributed to adaptation and/or measurement error in the broad sense (including errors in estimates o</vt:lpwstr>
  </property>
  <property fmtid="{D5CDD505-2E9C-101B-9397-08002B2CF9AE}" pid="2941" name="Mendeley_Bookmark_qk8gQyVSyo_21">
    <vt:lpwstr>f phenotypes, branch l\u2026", "author": [{"dropping-particle": "", "family": "Blomberg", "given": "Simon P", "non-dropping-particle": "", "parse-names": false, "suffix": ""}, {"dropping-particle": "", "family": "Garland", "given": "Theodore", "non-droppi</vt:lpwstr>
  </property>
  <property fmtid="{D5CDD505-2E9C-101B-9397-08002B2CF9AE}" pid="2942" name="Mendeley_Bookmark_qk8gQyVSyo_22">
    <vt:lpwstr>ng-particle": "", "parse-names": false, "suffix": ""}, {"dropping-particle": "", "family": "Ives", "given": "Anthony R.", "non-dropping-particle": "", "parse-names": false, "suffix": ""}], "container-title": "Evolution", "id": "ITEM-2", "issue": "4", "iss</vt:lpwstr>
  </property>
  <property fmtid="{D5CDD505-2E9C-101B-9397-08002B2CF9AE}" pid="2943" name="Mendeley_Bookmark_qk8gQyVSyo_23">
    <vt:lpwstr>ued": {"date-parts": [["2003", "4"]]}, "page": "717-745", "title": "Testing for phylogenetic signal in comparative data: behavioral traits are more labile", "type": "article-journal", "volume": "57"}, "uris": ["http://www.mendeley.com/documents/?uuid=8055</vt:lpwstr>
  </property>
  <property fmtid="{D5CDD505-2E9C-101B-9397-08002B2CF9AE}" pid="2944" name="Mendeley_Bookmark_qk8gQyVSyo_24">
    <vt:lpwstr>a310-dae0-49ec-9ca1-9d692502057a"]}, {"id": "ITEM-3", "itemData": {"DOI": "10.1126/science.1194513", "ISSN": "0036-8075", "author": [{"dropping-particle": "", "family": "Goldberg", "given": "E. E.", "non-dropping-particle": "", "parse-names": false, "suff</vt:lpwstr>
  </property>
  <property fmtid="{D5CDD505-2E9C-101B-9397-08002B2CF9AE}" pid="2945" name="Mendeley_Bookmark_qk8gQyVSyo_25">
    <vt:lpwstr>ix": ""}, {"dropping-particle": "", "family": "Kohn", "given": "J. R.", "non-dropping-particle": "", "parse-names": false, "suffix": ""}, {"dropping-particle": "", "family": "Lande", "given": "R.", "non-dropping-particle": "", "parse-names": false, "suffi</vt:lpwstr>
  </property>
  <property fmtid="{D5CDD505-2E9C-101B-9397-08002B2CF9AE}" pid="2946" name="Mendeley_Bookmark_qk8gQyVSyo_26">
    <vt:lpwstr>x": ""}, {"dropping-particle": "", "family": "Robertson", "given": "K. a.", "non-dropping-particle": "", "parse-names": false, "suffix": ""}, {"dropping-particle": "", "family": "Smith", "given": "S. a.", "non-dropping-particle": "", "parse-names": false,</vt:lpwstr>
  </property>
  <property fmtid="{D5CDD505-2E9C-101B-9397-08002B2CF9AE}" pid="2947" name="Mendeley_Bookmark_qk8gQyVSyo_27">
    <vt:lpwstr> "suffix": ""}, {"dropping-particle": "", "family": "Igic", "given": "B.", "non-dropping-particle": "", "parse-names": false, "suffix": ""}], "container-title": "Science", "id": "ITEM-3", "issue": "493", "issued": {"date-parts": [["2010"]]}, "page": "493-</vt:lpwstr>
  </property>
  <property fmtid="{D5CDD505-2E9C-101B-9397-08002B2CF9AE}" pid="2948" name="Mendeley_Bookmark_qk8gQyVSyo_28">
    <vt:lpwstr>495", "title": "Species selection maintains self-incompatibility", "type": "article-journal", "volume": "330"}, "uris": ["http://www.mendeley.com/documents/?uuid=8aa78591-8582-4a96-bef6-449304c30263"]}, {"id": "ITEM-4", "itemData": {"DOI": "10.1146/annure</vt:lpwstr>
  </property>
  <property fmtid="{D5CDD505-2E9C-101B-9397-08002B2CF9AE}" pid="2949" name="Mendeley_Bookmark_qk8gQyVSyo_29">
    <vt:lpwstr>v.ecolsys.36.102803.095431", "ISSN": "1543-592X", "author": [{"dropping-particle": "", "family": "Wiens", "given": "John J.", "non-dropping-particle": "", "parse-names": false, "suffix": ""}, {"dropping-particle": "", "family": "Graham", "given": "Catheri</vt:lpwstr>
  </property>
  <property fmtid="{D5CDD505-2E9C-101B-9397-08002B2CF9AE}" pid="2950" name="Mendeley_Bookmark_qk8gQyVSyo_3">
    <vt:lpwstr>us assumptions, and opens new areas of investigation. In particular, studies in phylogenetic community ecology have helped to reveal the multitude of processes driving community assembly and have demonstrated the importance of evolution in the assembly pr</vt:lpwstr>
  </property>
  <property fmtid="{D5CDD505-2E9C-101B-9397-08002B2CF9AE}" pid="2951" name="Mendeley_Bookmark_qk8gQyVSyo_30">
    <vt:lpwstr>ne H.", "non-dropping-particle": "", "parse-names": false, "suffix": ""}], "container-title": "Annual Review of Ecology, Evolution, and Systematics", "id": "ITEM-4", "issued": {"date-parts": [["2005"]]}, "page": "519-539", "title": "Niche Conservatism: in</vt:lpwstr>
  </property>
  <property fmtid="{D5CDD505-2E9C-101B-9397-08002B2CF9AE}" pid="2952" name="Mendeley_Bookmark_qk8gQyVSyo_31">
    <vt:lpwstr>tegrating evolution, ecology, and conservation biology", "type": "article-journal", "volume": "36"}, "uris": ["http://www.mendeley.com/documents/?uuid=12dafd0e-54cb-4c91-9960-8527b35d95a5"]}], "mendeley": {"formattedCitation": "(Simon P Blomberg et al. 20</vt:lpwstr>
  </property>
  <property fmtid="{D5CDD505-2E9C-101B-9397-08002B2CF9AE}" pid="2953" name="Mendeley_Bookmark_qk8gQyVSyo_32">
    <vt:lpwstr>03; Cavender-Bares et al. 2009; Goldberg et al. 2010; Wiens and Graham 2005)", "plainTextFormattedCitation": "(Simon P Blomberg et al. 2003; Cavender-Bares et al. 2009; Goldberg et al. 2010; Wiens and Graham 2005)", "previouslyFormattedCitation": "(Simon </vt:lpwstr>
  </property>
  <property fmtid="{D5CDD505-2E9C-101B-9397-08002B2CF9AE}" pid="2954" name="Mendeley_Bookmark_qk8gQyVSyo_33">
    <vt:lpwstr>P Blomberg et al. 2003; Cavender-Bares et al. 2009; Goldberg et al. 2010; Wiens and Graham 2005)"}, "properties": {"noteIndex": 0}, "schema": "https://github.com/citation-style-language/schema/raw/master/csl-citation.json"}</vt:lpwstr>
  </property>
  <property fmtid="{D5CDD505-2E9C-101B-9397-08002B2CF9AE}" pid="2955" name="Mendeley_Bookmark_qk8gQyVSyo_4">
    <vt:lpwstr>ocess. Phylogenetic approaches have also increased understanding of the consequences of community interactions for speciation, adaptation and extinction. Finally, phylogenetic community structure and composition holds promise for predicting ecosystem proc</vt:lpwstr>
  </property>
  <property fmtid="{D5CDD505-2E9C-101B-9397-08002B2CF9AE}" pid="2956" name="Mendeley_Bookmark_qk8gQyVSyo_5">
    <vt:lpwstr>esses and impacts of global change. Major challenges to advancing these areas remain. In particular, determining the extent to which ecologically relevant traits are phylogenetically conserved or convergent, and over what temporal scale, is critical to un</vt:lpwstr>
  </property>
  <property fmtid="{D5CDD505-2E9C-101B-9397-08002B2CF9AE}" pid="2957" name="Mendeley_Bookmark_qk8gQyVSyo_6">
    <vt:lpwstr>derstanding the causes of community phylogenetic structure and its evolutionary and ecosystem consequences. Harnessing phylogenetic information to understand and forecast changes in diversity and dynamics of communities is a critical step in managing and </vt:lpwstr>
  </property>
  <property fmtid="{D5CDD505-2E9C-101B-9397-08002B2CF9AE}" pid="2958" name="Mendeley_Bookmark_qk8gQyVSyo_7">
    <vt:lpwstr>restoring the Earth's biota in a time of rapid global change.", "author": [{"dropping-particle": "", "family": "Cavender-Bares", "given": "Jeannine", "non-dropping-particle": "", "parse-names": false, "suffix": ""}, {"dropping-particle": "", "family": "Ko</vt:lpwstr>
  </property>
  <property fmtid="{D5CDD505-2E9C-101B-9397-08002B2CF9AE}" pid="2959" name="Mendeley_Bookmark_qk8gQyVSyo_8">
    <vt:lpwstr>zak", "given": "Kenneth H.", "non-dropping-particle": "", "parse-names": false, "suffix": ""}, {"dropping-particle": "", "family": "Fine", "given": "Paul V. A.", "non-dropping-particle": "", "parse-names": false, "suffix": ""}, {"dropping-particle": "", "</vt:lpwstr>
  </property>
  <property fmtid="{D5CDD505-2E9C-101B-9397-08002B2CF9AE}" pid="2960" name="Mendeley_Bookmark_qk8gQyVSyo_9">
    <vt:lpwstr>family": "Kembel", "given": "Steven W.", "non-dropping-particle": "", "parse-names": false, "suffix": ""}], "container-title": "Ecology letters", "id": "ITEM-1", "issued": {"date-parts": [["2009", "7"]]}, "page": "693-715", "title": "The merging of commun</vt:lpwstr>
  </property>
  <property fmtid="{D5CDD505-2E9C-101B-9397-08002B2CF9AE}" pid="2961" name="Mendeley_Bookmark_qork9rLxSJ_1">
    <vt:lpwstr>ADDIN CSL_CITATION {"citationItems": [{"id": "ITEM-1", "itemData": {"author": [{"dropping-particle": "", "family": "Hansen", "given": "Thomas F.", "non-dropping-particle": "", "parse-names": false, "suffix": ""}, {"dropping-particle": "", "family": "Marti</vt:lpwstr>
  </property>
  <property fmtid="{D5CDD505-2E9C-101B-9397-08002B2CF9AE}" pid="2962" name="Mendeley_Bookmark_qork9rLxSJ_2">
    <vt:lpwstr>ns", "given": "Emilia P.", "non-dropping-particle": "", "parse-names": false, "suffix": ""}], "container-title": "Evolution", "id": "ITEM-1", "issue": "4", "issued": {"date-parts": [["1996"]]}, "page": "1404-1417", "title": "Translating between microevolu</vt:lpwstr>
  </property>
  <property fmtid="{D5CDD505-2E9C-101B-9397-08002B2CF9AE}" pid="2963" name="Mendeley_Bookmark_qork9rLxSJ_3">
    <vt:lpwstr>tionary process and macroevolutionary patterns: correlation structure of interspecific data", "type": "article-journal", "volume": "50"}, "uris": ["http://www.mendeley.com/documents/?uuid=7583e339-3ac5-4b2c-a7da-c5cee093993b"]}, {"id": "ITEM-2", "itemData</vt:lpwstr>
  </property>
  <property fmtid="{D5CDD505-2E9C-101B-9397-08002B2CF9AE}" pid="2964" name="Mendeley_Bookmark_qork9rLxSJ_4">
    <vt:lpwstr>": {"author": [{"dropping-particle": "", "family": "Hansen", "given": "Thomas F.", "non-dropping-particle": "", "parse-names": false, "suffix": ""}], "container-title": "Evolution", "id": "ITEM-2", "issue": "5", "issued": {"date-parts": [["1997"]]}, "page</vt:lpwstr>
  </property>
  <property fmtid="{D5CDD505-2E9C-101B-9397-08002B2CF9AE}" pid="2965" name="Mendeley_Bookmark_qork9rLxSJ_5">
    <vt:lpwstr>": "1341-1351", "title": "Stabilizing selection and the comparative analysis of adaptation", "type": "article-journal", "volume": "51"}, "uris": ["http://www.mendeley.com/documents/?uuid=62fc5d7a-7e4a-48d3-be66-12c4aa685ea9"]}], "mendeley": {"formattedCit</vt:lpwstr>
  </property>
  <property fmtid="{D5CDD505-2E9C-101B-9397-08002B2CF9AE}" pid="2966" name="Mendeley_Bookmark_qork9rLxSJ_6">
    <vt:lpwstr>ation": "(Hansen 1997a; Hansen and Martins 1996)", "plainTextFormattedCitation": "(Hansen 1997a; Hansen and Martins 1996)", "previouslyFormattedCitation": "(Hansen 1997a; Hansen and Martins 1996)"}, "properties": {"noteIndex": 0}, "schema": "https://githu</vt:lpwstr>
  </property>
  <property fmtid="{D5CDD505-2E9C-101B-9397-08002B2CF9AE}" pid="2967" name="Mendeley_Bookmark_qork9rLxSJ_7">
    <vt:lpwstr>b.com/citation-style-language/schema/raw/master/csl-citation.json"}</vt:lpwstr>
  </property>
  <property fmtid="{D5CDD505-2E9C-101B-9397-08002B2CF9AE}" pid="2968" name="Mendeley_Bookmark_r4mVte21yO_1">
    <vt:lpwstr>ADDIN CSL_CITATION {"citationItems": [{"id": "ITEM-1", "itemData": {"DOI": "10.1126/science.1197962", "ISBN": "1095-9203 (Electronic)\\r0036-8075 (Linking)", "ISSN": "0036-8075", "PMID": "21311007", "abstract": "Ecology is a synthetic discipline benefitin</vt:lpwstr>
  </property>
  <property fmtid="{D5CDD505-2E9C-101B-9397-08002B2CF9AE}" pid="2969" name="Mendeley_Bookmark_r4mVte21yO_2">
    <vt:lpwstr>g from open access to data from the earth, life, and social sciences. Technological challenges exist, however, due to the dispersed and heterogeneous nature of these data. Standardization of methods and development of robust metadata can increase data acc</vt:lpwstr>
  </property>
  <property fmtid="{D5CDD505-2E9C-101B-9397-08002B2CF9AE}" pid="2970" name="Mendeley_Bookmark_r4mVte21yO_3">
    <vt:lpwstr>ess but are not sufficient. Reproducibility of analyses is also important, and executable workflows are addressing this issue by capturing data provenance. Sociological challenges, including inadequate rewards for sharing data, must also be resolved. The </vt:lpwstr>
  </property>
  <property fmtid="{D5CDD505-2E9C-101B-9397-08002B2CF9AE}" pid="2971" name="Mendeley_Bookmark_r4mVte21yO_4">
    <vt:lpwstr>establishment of well-curated, federated data repositories will provide a means to preserve data while promoting attribution and acknowledgement of its use.", "author": [{"dropping-particle": "", "family": "Reichman", "given": "O J", "non-dropping-particl</vt:lpwstr>
  </property>
  <property fmtid="{D5CDD505-2E9C-101B-9397-08002B2CF9AE}" pid="2972" name="Mendeley_Bookmark_r4mVte21yO_5">
    <vt:lpwstr>e": "", "parse-names": false, "suffix": ""}, {"dropping-particle": "", "family": "Jones", "given": "Matthew B", "non-dropping-particle": "", "parse-names": false, "suffix": ""}, {"dropping-particle": "", "family": "Schildhauer", "given": "Mark P", "non-dr</vt:lpwstr>
  </property>
  <property fmtid="{D5CDD505-2E9C-101B-9397-08002B2CF9AE}" pid="2973" name="Mendeley_Bookmark_r4mVte21yO_6">
    <vt:lpwstr>opping-particle": "", "parse-names": false, "suffix": ""}], "container-title": "Science", "id": "ITEM-1", "issue": "6018", "issued": {"date-parts": [["2011", "2", "11"]]}, "page": "703-705", "title": "Challenges and Opportunities of Open Data in Ecology",</vt:lpwstr>
  </property>
  <property fmtid="{D5CDD505-2E9C-101B-9397-08002B2CF9AE}" pid="2974" name="Mendeley_Bookmark_r4mVte21yO_7">
    <vt:lpwstr> "type": "article-journal", "volume": "331"}, "uris": ["http://www.mendeley.com/documents/?uuid=910f9da2-ba34-438b-a646-31e3922b0c09"]}], "mendeley": {"formattedCitation": "(Reichman et al. 2011)", "plainTextFormattedCitation": "(Reichman et al. 2011)", "</vt:lpwstr>
  </property>
  <property fmtid="{D5CDD505-2E9C-101B-9397-08002B2CF9AE}" pid="2975" name="Mendeley_Bookmark_r4mVte21yO_8">
    <vt:lpwstr>previouslyFormattedCitation": "(Reichman et al. 2011)"}, "properties": {"noteIndex": 0}, "schema": "https://github.com/citation-style-language/schema/raw/master/csl-citation.json"}</vt:lpwstr>
  </property>
  <property fmtid="{D5CDD505-2E9C-101B-9397-08002B2CF9AE}" pid="2976" name="Mendeley_Bookmark_rHOE9rtS0O_1">
    <vt:lpwstr>ADDIN CSL_CITATION {"citationItems": [{"id": "ITEM-1", "itemData": {"DOI": "10.1890/08-1494.1", "ISBN": "0012-9658", "ISSN": "0012-9658", "abstract": "Analyses of life-history, ecological, and geographic trait differences among species, their causes, corr</vt:lpwstr>
  </property>
  <property fmtid="{D5CDD505-2E9C-101B-9397-08002B2CF9AE}" pid="2977" name="Mendeley_Bookmark_rHOE9rtS0O_10">
    <vt:lpwstr>lizabeth H.", "non-dropping-particle": "", "parse-names": false, "suffix": ""}, {"dropping-particle": "", "family": "Carbone", "given": "Chris", "non-dropping-particle": "", "parse-names": false, "suffix": ""}, {"dropping-particle": "", "family": "Connoll</vt:lpwstr>
  </property>
  <property fmtid="{D5CDD505-2E9C-101B-9397-08002B2CF9AE}" pid="2978" name="Mendeley_Bookmark_rHOE9rtS0O_11">
    <vt:lpwstr>y", "given": "Christina", "non-dropping-particle": "", "parse-names": false, "suffix": ""}, {"dropping-particle": "", "family": "Cutts", "given": "Michael J.", "non-dropping-particle": "", "parse-names": false, "suffix": ""}, {"dropping-particle": "", "fa</vt:lpwstr>
  </property>
  <property fmtid="{D5CDD505-2E9C-101B-9397-08002B2CF9AE}" pid="2979" name="Mendeley_Bookmark_rHOE9rtS0O_12">
    <vt:lpwstr>mily": "Foster", "given": "Janine K.", "non-dropping-particle": "", "parse-names": false, "suffix": ""}, {"dropping-particle": "", "family": "Grenyer", "given": "Richard", "non-dropping-particle": "", "parse-names": false, "suffix": ""}, {"dropping-partic</vt:lpwstr>
  </property>
  <property fmtid="{D5CDD505-2E9C-101B-9397-08002B2CF9AE}" pid="2980" name="Mendeley_Bookmark_rHOE9rtS0O_13">
    <vt:lpwstr>le": "", "family": "Habib", "given": "Michael", "non-dropping-particle": "", "parse-names": false, "suffix": ""}, {"dropping-particle": "", "family": "Plaster", "given": "Christopher a.", "non-dropping-particle": "", "parse-names": false, "suffix": ""}, {</vt:lpwstr>
  </property>
  <property fmtid="{D5CDD505-2E9C-101B-9397-08002B2CF9AE}" pid="2981" name="Mendeley_Bookmark_rHOE9rtS0O_14">
    <vt:lpwstr>"dropping-particle": "", "family": "Price", "given": "Samantha a.", "non-dropping-particle": "", "parse-names": false, "suffix": ""}, {"dropping-particle": "", "family": "Rigby", "given": "Elizabeth a.", "non-dropping-particle": "", "parse-names": false, </vt:lpwstr>
  </property>
  <property fmtid="{D5CDD505-2E9C-101B-9397-08002B2CF9AE}" pid="2982" name="Mendeley_Bookmark_rHOE9rtS0O_15">
    <vt:lpwstr>"suffix": ""}, {"dropping-particle": "", "family": "Rist", "given": "Janna", "non-dropping-particle": "", "parse-names": false, "suffix": ""}, {"dropping-particle": "", "family": "Teacher", "given": "Amber", "non-dropping-particle": "", "parse-names": fal</vt:lpwstr>
  </property>
  <property fmtid="{D5CDD505-2E9C-101B-9397-08002B2CF9AE}" pid="2983" name="Mendeley_Bookmark_rHOE9rtS0O_16">
    <vt:lpwstr>se, "suffix": ""}, {"dropping-particle": "", "family": "Bininda-Emonds", "given": "Olaf R. P.", "non-dropping-particle": "", "parse-names": false, "suffix": ""}, {"dropping-particle": "", "family": "Gittleman", "given": "John L.", "non-dropping-particle":</vt:lpwstr>
  </property>
  <property fmtid="{D5CDD505-2E9C-101B-9397-08002B2CF9AE}" pid="2984" name="Mendeley_Bookmark_rHOE9rtS0O_17">
    <vt:lpwstr> "", "parse-names": false, "suffix": ""}, {"dropping-particle": "", "family": "Mace", "given": "Georgina M.", "non-dropping-particle": "", "parse-names": false, "suffix": ""}, {"dropping-particle": "", "family": "Purvis", "given": "Andy", "non-dropping-pa</vt:lpwstr>
  </property>
  <property fmtid="{D5CDD505-2E9C-101B-9397-08002B2CF9AE}" pid="2985" name="Mendeley_Bookmark_rHOE9rtS0O_18">
    <vt:lpwstr>rticle": "", "parse-names": false, "suffix": ""}], "container-title": "Ecology", "id": "ITEM-1", "issue": "9", "issued": {"date-parts": [["2009"]]}, "page": "2648-2648", "title": "PanTHERIA: a species-level database of life history, ecology, and geography</vt:lpwstr>
  </property>
  <property fmtid="{D5CDD505-2E9C-101B-9397-08002B2CF9AE}" pid="2986" name="Mendeley_Bookmark_rHOE9rtS0O_19">
    <vt:lpwstr> of extant and recently extinct mammals", "type": "article-journal", "volume": "90"}, "uris": ["http://www.mendeley.com/documents/?uuid=64f435d8-7db6-4a3f-b159-23888726beed"]}, {"id": "ITEM-2", "itemData": {"author": [{"dropping-particle": "", "family": "</vt:lpwstr>
  </property>
  <property fmtid="{D5CDD505-2E9C-101B-9397-08002B2CF9AE}" pid="2987" name="Mendeley_Bookmark_rHOE9rtS0O_2">
    <vt:lpwstr>elates, and likely consequences are increasingly important for understanding and conserving biodiversity in the face of rapid global change. Assembling multispecies trait data from diverse literature sources into a single comprehensive data set requires d</vt:lpwstr>
  </property>
  <property fmtid="{D5CDD505-2E9C-101B-9397-08002B2CF9AE}" pid="2988" name="Mendeley_Bookmark_rHOE9rtS0O_20">
    <vt:lpwstr>Wilman", "given": "Hamish", "non-dropping-particle": "", "parse-names": false, "suffix": ""}, {"dropping-particle": "", "family": "Belmaker", "given": "Jonathan", "non-dropping-particle": "", "parse-names": false, "suffix": ""}, {"dropping-particle": "", </vt:lpwstr>
  </property>
  <property fmtid="{D5CDD505-2E9C-101B-9397-08002B2CF9AE}" pid="2989" name="Mendeley_Bookmark_rHOE9rtS0O_21">
    <vt:lpwstr>"family": "Simpson", "given": "Jennifer", "non-dropping-particle": "", "parse-names": false, "suffix": ""}, {"dropping-particle": "", "family": "la Rosa", "given": "Carolina", "non-dropping-particle": "de", "parse-names": false, "suffix": ""}, {"dropping-</vt:lpwstr>
  </property>
  <property fmtid="{D5CDD505-2E9C-101B-9397-08002B2CF9AE}" pid="2990" name="Mendeley_Bookmark_rHOE9rtS0O_22">
    <vt:lpwstr>particle": "", "family": "Rivadeneira", "given": "Marcelo M.", "non-dropping-particle": "", "parse-names": false, "suffix": ""}, {"dropping-particle": "", "family": "Jetz", "given": "Walter", "non-dropping-particle": "", "parse-names": false, "suffix": ""</vt:lpwstr>
  </property>
  <property fmtid="{D5CDD505-2E9C-101B-9397-08002B2CF9AE}" pid="2991" name="Mendeley_Bookmark_rHOE9rtS0O_23">
    <vt:lpwstr>}], "container-title": "Ecology", "id": "ITEM-2", "issue": "October 2013", "issued": {"date-parts": [["2014"]]}, "page": "2027", "title": "EltonTraits 1.0 : Species-level foraging attributes of the world \u2019s birds and mammals", "type": "article-journa</vt:lpwstr>
  </property>
  <property fmtid="{D5CDD505-2E9C-101B-9397-08002B2CF9AE}" pid="2992" name="Mendeley_Bookmark_rHOE9rtS0O_24">
    <vt:lpwstr>l", "volume": "95"}, "uris": ["http://www.mendeley.com/documents/?uuid=7977faa0-1ef7-4509-aa60-df06b8b8a916"]}, {"id": "ITEM-3", "itemData": {"DOI": "10.1111/j.2041-210X.2010.00067.x", "ISSN": "2041210X", "author": [{"dropping-particle": "", "family": "Ka</vt:lpwstr>
  </property>
  <property fmtid="{D5CDD505-2E9C-101B-9397-08002B2CF9AE}" pid="2993" name="Mendeley_Bookmark_rHOE9rtS0O_25">
    <vt:lpwstr>ttge", "given": "Jens", "non-dropping-particle": "", "parse-names": false, "suffix": ""}, {"dropping-particle": "", "family": "Ogle", "given": "Kiona", "non-dropping-particle": "", "parse-names": false, "suffix": ""}, {"dropping-particle": "", "family": "</vt:lpwstr>
  </property>
  <property fmtid="{D5CDD505-2E9C-101B-9397-08002B2CF9AE}" pid="2994" name="Mendeley_Bookmark_rHOE9rtS0O_26">
    <vt:lpwstr>B\u00f6nisch", "given": "Gerhard", "non-dropping-particle": "", "parse-names": false, "suffix": ""}, {"dropping-particle": "", "family": "D\u00edaz", "given": "Sandra", "non-dropping-particle": "", "parse-names": false, "suffix": ""}, {"dropping-particle"</vt:lpwstr>
  </property>
  <property fmtid="{D5CDD505-2E9C-101B-9397-08002B2CF9AE}" pid="2995" name="Mendeley_Bookmark_rHOE9rtS0O_27">
    <vt:lpwstr>: "", "family": "Lavorel", "given": "Sandra", "non-dropping-particle": "", "parse-names": false, "suffix": ""}, {"dropping-particle": "", "family": "Madin", "given": "Joshua", "non-dropping-particle": "", "parse-names": false, "suffix": ""}, {"dropping-pa</vt:lpwstr>
  </property>
  <property fmtid="{D5CDD505-2E9C-101B-9397-08002B2CF9AE}" pid="2996" name="Mendeley_Bookmark_rHOE9rtS0O_28">
    <vt:lpwstr>rticle": "", "family": "Nadrowski", "given": "Karin", "non-dropping-particle": "", "parse-names": false, "suffix": ""}, {"dropping-particle": "", "family": "N\u00f6llert", "given": "Stephanie", "non-dropping-particle": "", "parse-names": false, "suffix": </vt:lpwstr>
  </property>
  <property fmtid="{D5CDD505-2E9C-101B-9397-08002B2CF9AE}" pid="2997" name="Mendeley_Bookmark_rHOE9rtS0O_29">
    <vt:lpwstr>""}, {"dropping-particle": "", "family": "Sartor", "given": "Karla", "non-dropping-particle": "", "parse-names": false, "suffix": ""}, {"dropping-particle": "", "family": "Wirth", "given": "Christian", "non-dropping-particle": "", "parse-names": false, "s</vt:lpwstr>
  </property>
  <property fmtid="{D5CDD505-2E9C-101B-9397-08002B2CF9AE}" pid="2998" name="Mendeley_Bookmark_rHOE9rtS0O_3">
    <vt:lpwstr>etailed consideration of methods to reliably compile data for particular species, and to derive single estimates from multiple sources based on different techniques and definitions. Here we describe PanTHERIA, a species-level data set compiled for analysi</vt:lpwstr>
  </property>
  <property fmtid="{D5CDD505-2E9C-101B-9397-08002B2CF9AE}" pid="2999" name="Mendeley_Bookmark_rHOE9rtS0O_30">
    <vt:lpwstr>uffix": ""}], "container-title": "Methods in Ecology and Evolution", "id": "ITEM-3", "issued": {"date-parts": [["2011"]]}, "page": "202-213", "title": "A generic structure for plant trait databases", "type": "article-journal", "volume": "2"}, "uris": ["ht</vt:lpwstr>
  </property>
  <property fmtid="{D5CDD505-2E9C-101B-9397-08002B2CF9AE}" pid="3000" name="Mendeley_Bookmark_rHOE9rtS0O_31">
    <vt:lpwstr>tp://www.mendeley.com/documents/?uuid=592067fa-74e7-4459-b513-70d1571dda39"]}], "mendeley": {"formattedCitation": "(Jones et al. 2009; Kattge et al. 2011; Wilman et al. 2014)", "manualFormatting": "Jones et al. 2009; Kattge et al. 2011; Wilman et al. 2014</vt:lpwstr>
  </property>
  <property fmtid="{D5CDD505-2E9C-101B-9397-08002B2CF9AE}" pid="3001" name="Mendeley_Bookmark_rHOE9rtS0O_32">
    <vt:lpwstr>)", "plainTextFormattedCitation": "(Jones et al. 2009; Kattge et al. 2011; Wilman et al. 2014)", "previouslyFormattedCitation": "(Jones et al. 2009; Kattge et al. 2011; Wilman et al. 2014)"}, "properties": {"noteIndex": 0}, "schema": "https://github.com/c</vt:lpwstr>
  </property>
  <property fmtid="{D5CDD505-2E9C-101B-9397-08002B2CF9AE}" pid="3002" name="Mendeley_Bookmark_rHOE9rtS0O_33">
    <vt:lpwstr>itation-style-language/schema/raw/master/csl-citation.json"}</vt:lpwstr>
  </property>
  <property fmtid="{D5CDD505-2E9C-101B-9397-08002B2CF9AE}" pid="3003" name="Mendeley_Bookmark_rHOE9rtS0O_4">
    <vt:lpwstr>s of life history, ecology, and geography of all known extant and recently extinct mammals. PanTHERIA is derived from a database capable of holding multiple geo-referenced values for variables within a species containing 100 740 lines of biological data f</vt:lpwstr>
  </property>
  <property fmtid="{D5CDD505-2E9C-101B-9397-08002B2CF9AE}" pid="3004" name="Mendeley_Bookmark_rHOE9rtS0O_5">
    <vt:lpwstr>or extant and recently extinct mammalian species, collected over a period of three years by 20 individuals. PanTHERIA also includes spatial databases o...", "author": [{"dropping-particle": "", "family": "Jones", "given": "Kate E.", "non-dropping-particle</vt:lpwstr>
  </property>
  <property fmtid="{D5CDD505-2E9C-101B-9397-08002B2CF9AE}" pid="3005" name="Mendeley_Bookmark_rHOE9rtS0O_6">
    <vt:lpwstr>": "", "parse-names": false, "suffix": ""}, {"dropping-particle": "", "family": "Bielby", "given": "Jon", "non-dropping-particle": "", "parse-names": false, "suffix": ""}, {"dropping-particle": "", "family": "Cardillo", "given": "Marcel", "non-dropping-pa</vt:lpwstr>
  </property>
  <property fmtid="{D5CDD505-2E9C-101B-9397-08002B2CF9AE}" pid="3006" name="Mendeley_Bookmark_rHOE9rtS0O_7">
    <vt:lpwstr>rticle": "", "parse-names": false, "suffix": ""}, {"dropping-particle": "", "family": "Fritz", "given": "Susanne a.", "non-dropping-particle": "", "parse-names": false, "suffix": ""}, {"dropping-particle": "", "family": "O'Dell", "given": "Justin", "non-d</vt:lpwstr>
  </property>
  <property fmtid="{D5CDD505-2E9C-101B-9397-08002B2CF9AE}" pid="3007" name="Mendeley_Bookmark_rHOE9rtS0O_8">
    <vt:lpwstr>ropping-particle": "", "parse-names": false, "suffix": ""}, {"dropping-particle": "", "family": "Orme", "given": "C. David L.", "non-dropping-particle": "", "parse-names": false, "suffix": ""}, {"dropping-particle": "", "family": "Safi", "given": "Kamran"</vt:lpwstr>
  </property>
  <property fmtid="{D5CDD505-2E9C-101B-9397-08002B2CF9AE}" pid="3008" name="Mendeley_Bookmark_rHOE9rtS0O_9">
    <vt:lpwstr>, "non-dropping-particle": "", "parse-names": false, "suffix": ""}, {"dropping-particle": "", "family": "Sechrest", "given": "Wes", "non-dropping-particle": "", "parse-names": false, "suffix": ""}, {"dropping-particle": "", "family": "Boakes", "given": "E</vt:lpwstr>
  </property>
  <property fmtid="{D5CDD505-2E9C-101B-9397-08002B2CF9AE}" pid="3009" name="Mendeley_Bookmark_rP5SElt6ey_1">
    <vt:lpwstr>ADDIN CSL_CITATION {"citationItems": [{"id": "ITEM-1", "itemData": {"DOI": "10.1111/ele.13089", "ISSN": "1461023X", "abstract": "Abstract The analysis of functional diversity (FD) has gained increasing importance due to its generality and utility in ecolo</vt:lpwstr>
  </property>
  <property fmtid="{D5CDD505-2E9C-101B-9397-08002B2CF9AE}" pid="3010" name="Mendeley_Bookmark_rP5SElt6ey_2">
    <vt:lpwstr>gy. In particular, patterns in the spatial distribution and temporal change of FD are being used to predict locations and functional groups that are immediately vulnerable to global changes. A major impediment to the accurate measurement of FD is the perv</vt:lpwstr>
  </property>
  <property fmtid="{D5CDD505-2E9C-101B-9397-08002B2CF9AE}" pid="3011" name="Mendeley_Bookmark_rP5SElt6ey_3">
    <vt:lpwstr>asiveness of missing data in trait datasets. While such prevalent data gaps can engender misleading inferences in FD analyses, we currently lack any practical guide to handle missing data in trait datasets. Here, we identify significant mismatches between</vt:lpwstr>
  </property>
  <property fmtid="{D5CDD505-2E9C-101B-9397-08002B2CF9AE}" pid="3012" name="Mendeley_Bookmark_rP5SElt6ey_4">
    <vt:lpwstr> true FD and values derived from datasets that contain missing data. We demonstrate that imputing missing data with a phylogeny\u2010informed approach reduces the risk of misinterpretation of FD patterns, and provides baseline information against which ce</vt:lpwstr>
  </property>
  <property fmtid="{D5CDD505-2E9C-101B-9397-08002B2CF9AE}" pid="3013" name="Mendeley_Bookmark_rP5SElt6ey_5">
    <vt:lpwstr>ntral questions in ecology can be evaluated.", "author": [{"dropping-particle": "", "family": "Kim", "given": "Sun W.", "non-dropping-particle": "", "parse-names": false, "suffix": ""}, {"dropping-particle": "", "family": "Blomberg", "given": "Simon P", "</vt:lpwstr>
  </property>
  <property fmtid="{D5CDD505-2E9C-101B-9397-08002B2CF9AE}" pid="3014" name="Mendeley_Bookmark_rP5SElt6ey_6">
    <vt:lpwstr>non-dropping-particle": "", "parse-names": false, "suffix": ""}, {"dropping-particle": "", "family": "Pandolfi", "given": "John M.", "non-dropping-particle": "", "parse-names": false, "suffix": ""}], "container-title": "Ecology Letters", "editor": [{"drop</vt:lpwstr>
  </property>
  <property fmtid="{D5CDD505-2E9C-101B-9397-08002B2CF9AE}" pid="3015" name="Mendeley_Bookmark_rP5SElt6ey_7">
    <vt:lpwstr>ping-particle": "", "family": "Chase", "given": "Jonathan", "non-dropping-particle": "", "parse-names": false, "suffix": ""}], "id": "ITEM-1", "issued": {"date-parts": [["2018", "5", "25"]]}, "title": "Transcending data gaps: a framework to reduce inferen</vt:lpwstr>
  </property>
  <property fmtid="{D5CDD505-2E9C-101B-9397-08002B2CF9AE}" pid="3016" name="Mendeley_Bookmark_rP5SElt6ey_8">
    <vt:lpwstr>tial errors in ecological analyses", "type": "article-journal"}, "uris": ["http://www.mendeley.com/documents/?uuid=6ef621bb-1e1e-48e6-99d6-b69b39c07831"]}], "mendeley": {"formattedCitation": "(Kim et al. 2018)", "plainTextFormattedCitation": "(Kim et al. </vt:lpwstr>
  </property>
  <property fmtid="{D5CDD505-2E9C-101B-9397-08002B2CF9AE}" pid="3017" name="Mendeley_Bookmark_rP5SElt6ey_9">
    <vt:lpwstr>2018)", "previouslyFormattedCitation": "(Kim et al. 2018)"}, "properties": {"noteIndex": 0}, "schema": "https://github.com/citation-style-language/schema/raw/master/csl-citation.json"}</vt:lpwstr>
  </property>
  <property fmtid="{D5CDD505-2E9C-101B-9397-08002B2CF9AE}" pid="3018" name="Mendeley_Bookmark_rpeA1DUDCv_1">
    <vt:lpwstr>ADDIN CSL_CITATION {"citationItems": [{"id": "ITEM-1", "itemData": {"author": [{"dropping-particle": "", "family": "Reddy", "given": "Sushma", "non-dropping-particle": "", "parse-names": false, "suffix": ""}, {"dropping-particle": "", "family": "D\u00e1va</vt:lpwstr>
  </property>
  <property fmtid="{D5CDD505-2E9C-101B-9397-08002B2CF9AE}" pid="3019" name="Mendeley_Bookmark_rpeA1DUDCv_2">
    <vt:lpwstr>los", "given": "Liliana M", "non-dropping-particle": "", "parse-names": false, "suffix": ""}], "container-title": "Journal of Biogeography", "id": "ITEM-1", "issued": {"date-parts": [["2003"]]}, "page": "1719-1727", "title": "Geographical sampling bias an</vt:lpwstr>
  </property>
  <property fmtid="{D5CDD505-2E9C-101B-9397-08002B2CF9AE}" pid="3020" name="Mendeley_Bookmark_rpeA1DUDCv_3">
    <vt:lpwstr>d its implications for conservation priorities in Africa", "type": "article-journal", "volume": "30"}, "uris": ["http://www.mendeley.com/documents/?uuid=5f09d55d-8c13-4ddd-8e4f-5d350f54808d"]}], "mendeley": {"formattedCitation": "(Reddy and D\u00e1valos 2</vt:lpwstr>
  </property>
  <property fmtid="{D5CDD505-2E9C-101B-9397-08002B2CF9AE}" pid="3021" name="Mendeley_Bookmark_rpeA1DUDCv_4">
    <vt:lpwstr>003)", "plainTextFormattedCitation": "(Reddy and D\u00e1valos 2003)", "previouslyFormattedCitation": "(Reddy and D\u00e1valos 2003)"}, "properties": {"noteIndex": 0}, "schema": "https://github.com/citation-style-language/schema/raw/master/csl-citation.jso</vt:lpwstr>
  </property>
  <property fmtid="{D5CDD505-2E9C-101B-9397-08002B2CF9AE}" pid="3022" name="Mendeley_Bookmark_rpeA1DUDCv_5">
    <vt:lpwstr>n"}</vt:lpwstr>
  </property>
  <property fmtid="{D5CDD505-2E9C-101B-9397-08002B2CF9AE}" pid="3023" name="Mendeley_Bookmark_s3DYJ85xOK_1">
    <vt:lpwstr>ADDIN CSL_CITATION { "citationItems" : [ { "id" : "ITEM-1", "itemData" : { "DOI" : "10.1016/j.tree.2008.06.014", "ISBN" : "0169-5347", "ISSN" : "01695347", "PMID" : "18823677", "abstract" : "The most common approach to dealing with missing data is to dele</vt:lpwstr>
  </property>
  <property fmtid="{D5CDD505-2E9C-101B-9397-08002B2CF9AE}" pid="3024" name="Mendeley_Bookmark_s3DYJ85xOK_10">
    <vt:lpwstr>sher" : "Oxford University Press", "publisher-place" : "Oxford, UK", "title" : "Missing data: mechanisms, methods, and messages", "type" : "chapter" }, "uris" : [ "http://www.mendeley.com/documents/?uuid=668fcd9f-ec1f-407b-a3fc-5fed609778a0" ] } ], "mende</vt:lpwstr>
  </property>
  <property fmtid="{D5CDD505-2E9C-101B-9397-08002B2CF9AE}" pid="3025" name="Mendeley_Bookmark_s3DYJ85xOK_11">
    <vt:lpwstr>ley" : { "formattedCitation" : "(Nakagawa &amp; Freckleton, 2008; Nakagawa, 2015)", "plainTextFormattedCitation" : "(Nakagawa &amp; Freckleton, 2008; Nakagawa, 2015)", "previouslyFormattedCitation" : "(Nakagawa &amp; Freckleton, 2008; Nakagawa, 2015)" }, "properties"</vt:lpwstr>
  </property>
  <property fmtid="{D5CDD505-2E9C-101B-9397-08002B2CF9AE}" pid="3026" name="Mendeley_Bookmark_s3DYJ85xOK_12">
    <vt:lpwstr> : { "noteIndex" : 0 }, "schema" : "https://github.com/citation-style-language/schema/raw/master/csl-citation.json" }</vt:lpwstr>
  </property>
  <property fmtid="{D5CDD505-2E9C-101B-9397-08002B2CF9AE}" pid="3027" name="Mendeley_Bookmark_s3DYJ85xOK_2">
    <vt:lpwstr>te cases containing missing observations. However, this approach reduces statistical power and increases estimation bias. A recent study shows how estimates of heritability and selection can be biased when the 'invisible fraction' (missing data due to mor</vt:lpwstr>
  </property>
  <property fmtid="{D5CDD505-2E9C-101B-9397-08002B2CF9AE}" pid="3028" name="Mendeley_Bookmark_s3DYJ85xOK_3">
    <vt:lpwstr>tality) is ignored, thus demonstrating the dangers of neglecting missing data in ecology and evolution. We highlight recent advances in the procedures of handling missing data and their relevance and applicability. \u00a9 2008 Elsevier Ltd. All rights res</vt:lpwstr>
  </property>
  <property fmtid="{D5CDD505-2E9C-101B-9397-08002B2CF9AE}" pid="3029" name="Mendeley_Bookmark_s3DYJ85xOK_4">
    <vt:lpwstr>erved.", "author" : [ { "dropping-particle" : "", "family" : "Nakagawa", "given" : "Shinichi", "non-dropping-particle" : "", "parse-names" : false, "suffix" : "" }, { "dropping-particle" : "", "family" : "Freckleton", "given" : "Robert P.", "non-dropping-</vt:lpwstr>
  </property>
  <property fmtid="{D5CDD505-2E9C-101B-9397-08002B2CF9AE}" pid="3030" name="Mendeley_Bookmark_s3DYJ85xOK_5">
    <vt:lpwstr>particle" : "", "parse-names" : false, "suffix" : "" } ], "container-title" : "Trends in Ecology and Evolution", "id" : "ITEM-1", "issued" : { "date-parts" : [ [ "2008" ] ] }, "page" : "592-596", "title" : "Missing inaction: the dangers of ignoring missin</vt:lpwstr>
  </property>
  <property fmtid="{D5CDD505-2E9C-101B-9397-08002B2CF9AE}" pid="3031" name="Mendeley_Bookmark_s3DYJ85xOK_6">
    <vt:lpwstr>g data", "type" : "article-journal", "volume" : "23" }, "uris" : [ "http://www.mendeley.com/documents/?uuid=3c2ba5a0-0592-46ee-a19e-ae7d1e0d127b" ] }, { "id" : "ITEM-2", "itemData" : { "author" : [ { "dropping-particle" : "", "family" : "Nakagawa", "given</vt:lpwstr>
  </property>
  <property fmtid="{D5CDD505-2E9C-101B-9397-08002B2CF9AE}" pid="3032" name="Mendeley_Bookmark_s3DYJ85xOK_7">
    <vt:lpwstr>" : "Shinichi", "non-dropping-particle" : "", "parse-names" : false, "suffix" : "" } ], "chapter-number" : "Chapter 4", "container-title" : "Ecological Statistics: Contemporary Theory and Application", "edition" : "1st editio", "editor" : [ { "dropping-pa</vt:lpwstr>
  </property>
  <property fmtid="{D5CDD505-2E9C-101B-9397-08002B2CF9AE}" pid="3033" name="Mendeley_Bookmark_s3DYJ85xOK_8">
    <vt:lpwstr>rticle" : "", "family" : "Fox", "given" : "Gordon A.", "non-dropping-particle" : "", "parse-names" : false, "suffix" : "" }, { "dropping-particle" : "", "family" : "Negrete-Yankelevich", "given" : "Simoneta", "non-dropping-particle" : "", "parse-names" : </vt:lpwstr>
  </property>
  <property fmtid="{D5CDD505-2E9C-101B-9397-08002B2CF9AE}" pid="3034" name="Mendeley_Bookmark_s3DYJ85xOK_9">
    <vt:lpwstr>false, "suffix" : "" }, { "dropping-particle" : "", "family" : "Sosa", "given" : "Vinicio J.", "non-dropping-particle" : "", "parse-names" : false, "suffix" : "" } ], "id" : "ITEM-2", "issued" : { "date-parts" : [ [ "2015" ] ] }, "page" : "81-105", "publi</vt:lpwstr>
  </property>
  <property fmtid="{D5CDD505-2E9C-101B-9397-08002B2CF9AE}" pid="3035" name="Mendeley_Bookmark_s3SaTNZZsT_1">
    <vt:lpwstr>ADDIN CSL_CITATION { "citationItems" : [ { "id" : "ITEM-1", "itemData" : { "DOI" : "10.1093/bioinformatics/btg412", "ISSN" : "1367-4803", "author" : [ { "dropping-particle" : "", "family" : "Paradis", "given" : "E.", "non-dropping-particle" : "", "parse-n</vt:lpwstr>
  </property>
  <property fmtid="{D5CDD505-2E9C-101B-9397-08002B2CF9AE}" pid="3036" name="Mendeley_Bookmark_s3SaTNZZsT_2">
    <vt:lpwstr>ames" : false, "suffix" : "" }, { "dropping-particle" : "", "family" : "Claude", "given" : "J.", "non-dropping-particle" : "", "parse-names" : false, "suffix" : "" }, { "dropping-particle" : "", "family" : "Strimmer", "given" : "K.", "non-dropping-particl</vt:lpwstr>
  </property>
  <property fmtid="{D5CDD505-2E9C-101B-9397-08002B2CF9AE}" pid="3037" name="Mendeley_Bookmark_s3SaTNZZsT_3">
    <vt:lpwstr>e" : "", "parse-names" : false, "suffix" : "" } ], "container-title" : "Bioinformatics", "id" : "ITEM-1", "issue" : "2", "issued" : { "date-parts" : [ [ "2004" ] ] }, "page" : "289-290", "title" : "APE: Analyses of phylogenetics and evolution in R languag</vt:lpwstr>
  </property>
  <property fmtid="{D5CDD505-2E9C-101B-9397-08002B2CF9AE}" pid="3038" name="Mendeley_Bookmark_s3SaTNZZsT_4">
    <vt:lpwstr>e", "type" : "article-journal", "volume" : "20" }, "uris" : [ "http://www.mendeley.com/documents/?uuid=79363b3c-ba6b-4162-8740-4d6e2df79a1f" ] } ], "mendeley" : { "formattedCitation" : "(Paradis &lt;i&gt;et al.&lt;/i&gt;, 2004)", "plainTextFormattedCitation" : "(Para</vt:lpwstr>
  </property>
  <property fmtid="{D5CDD505-2E9C-101B-9397-08002B2CF9AE}" pid="3039" name="Mendeley_Bookmark_s3SaTNZZsT_5">
    <vt:lpwstr>dis et al., 2004)", "previouslyFormattedCitation" : "(Paradis &lt;i&gt;et al.&lt;/i&gt;, 2004)" }, "properties" : { "noteIndex" : 0 }, "schema" : "https://github.com/citation-style-language/schema/raw/master/csl-citation.json" }</vt:lpwstr>
  </property>
  <property fmtid="{D5CDD505-2E9C-101B-9397-08002B2CF9AE}" pid="3040" name="Mendeley_Bookmark_s7aEKuB9vy_1">
    <vt:lpwstr>ADDIN CSL_CITATION {"citationItems": [{"id": "ITEM-1", "itemData": {"DOI": "10.1098/rspb.2008.0905", "ISSN": "0962-8452", "PMID": "18796398", "abstract": "Variation in traits across species or populations is the outcome of both environmental and historica</vt:lpwstr>
  </property>
  <property fmtid="{D5CDD505-2E9C-101B-9397-08002B2CF9AE}" pid="3041" name="Mendeley_Bookmark_s7aEKuB9vy_10">
    <vt:lpwstr> 2009)", "plainTextFormattedCitation": "(Robert P Freckleton and Jetz 2009)", "previouslyFormattedCitation": "(Robert P Freckleton and Jetz 2009)"}, "properties": {"noteIndex": 0}, "schema": "https://github.com/citation-style-language/schema/raw/master/cs</vt:lpwstr>
  </property>
  <property fmtid="{D5CDD505-2E9C-101B-9397-08002B2CF9AE}" pid="3042" name="Mendeley_Bookmark_s7aEKuB9vy_11">
    <vt:lpwstr>l-citation.json"}</vt:lpwstr>
  </property>
  <property fmtid="{D5CDD505-2E9C-101B-9397-08002B2CF9AE}" pid="3043" name="Mendeley_Bookmark_s7aEKuB9vy_2">
    <vt:lpwstr>l factors. Trait variation is therefore a function of both the phylogenetic and spatial context of species. Here we introduce a method that, within a single framework, estimates the relative roles of spatial and phylogenetic variations in comparative data</vt:lpwstr>
  </property>
  <property fmtid="{D5CDD505-2E9C-101B-9397-08002B2CF9AE}" pid="3044" name="Mendeley_Bookmark_s7aEKuB9vy_3">
    <vt:lpwstr>. The approach requires traits measured across phylogenetic units, e.g. species, the spatial occurrences of those units and a phylogeny connecting them. The method modifies the expected variance of phylogenetically independent contrasts to include both sp</vt:lpwstr>
  </property>
  <property fmtid="{D5CDD505-2E9C-101B-9397-08002B2CF9AE}" pid="3045" name="Mendeley_Bookmark_s7aEKuB9vy_4">
    <vt:lpwstr>atial and phylogenetic effects. We illustrate this approach by analysing cross-species variation in body mass, geographical range size and species-typical environmental temperature in three orders of mammals (carnivores, artiodactyls and primates). These </vt:lpwstr>
  </property>
  <property fmtid="{D5CDD505-2E9C-101B-9397-08002B2CF9AE}" pid="3046" name="Mendeley_Bookmark_s7aEKuB9vy_5">
    <vt:lpwstr>species attributes contain highly disparate levels of phylogenetic and spatial signals, with the strongest phylogenetic autocorrelation in body size and spatial dependence in environmental temperatures and geographical range size showing mixed effects. Th</vt:lpwstr>
  </property>
  <property fmtid="{D5CDD505-2E9C-101B-9397-08002B2CF9AE}" pid="3047" name="Mendeley_Bookmark_s7aEKuB9vy_6">
    <vt:lpwstr>e proposed method successfully captures these differences and in its simplest form estimates a single parameter that quantifies the relative effects of space and phylogeny. We discuss how the method may be extended to explore a range of models of evolutio</vt:lpwstr>
  </property>
  <property fmtid="{D5CDD505-2E9C-101B-9397-08002B2CF9AE}" pid="3048" name="Mendeley_Bookmark_s7aEKuB9vy_7">
    <vt:lpwstr>n and spatial dependence.", "author": [{"dropping-particle": "", "family": "Freckleton", "given": "Robert P", "non-dropping-particle": "", "parse-names": false, "suffix": ""}, {"dropping-particle": "", "family": "Jetz", "given": "Walter", "non-dropping-pa</vt:lpwstr>
  </property>
  <property fmtid="{D5CDD505-2E9C-101B-9397-08002B2CF9AE}" pid="3049" name="Mendeley_Bookmark_s7aEKuB9vy_8">
    <vt:lpwstr>rticle": "", "parse-names": false, "suffix": ""}], "container-title": "Proceedings of the Royal Society B", "id": "ITEM-1", "issue": "1654", "issued": {"date-parts": [["2009", "1", "7"]]}, "page": "21-30", "title": "Space versus phylogeny: disentangling p</vt:lpwstr>
  </property>
  <property fmtid="{D5CDD505-2E9C-101B-9397-08002B2CF9AE}" pid="3050" name="Mendeley_Bookmark_s7aEKuB9vy_9">
    <vt:lpwstr>hylogenetic and spatial signals in comparative data", "type": "article-journal", "volume": "276"}, "uris": ["http://www.mendeley.com/documents/?uuid=64494a7b-afa6-4202-b03c-115f9a95626d"]}], "mendeley": {"formattedCitation": "(Robert P Freckleton and Jetz</vt:lpwstr>
  </property>
  <property fmtid="{D5CDD505-2E9C-101B-9397-08002B2CF9AE}" pid="3051" name="Mendeley_Bookmark_sWVoD97Nkp_1">
    <vt:lpwstr>ADDIN CSL_CITATION {"citationItems": [{"id": "ITEM-1", "itemData": {"DOI": "10.1016/j.tree.2008.06.014", "ISBN": "0169-5347", "ISSN": "01695347", "PMID": "18823677", "abstract": "The most common approach to dealing with missing data is to delete cases con</vt:lpwstr>
  </property>
  <property fmtid="{D5CDD505-2E9C-101B-9397-08002B2CF9AE}" pid="3052" name="Mendeley_Bookmark_sWVoD97Nkp_2">
    <vt:lpwstr>taining missing observations. However, this approach reduces statistical power and increases estimation bias. A recent study shows how estimates of heritability and selection can be biased when the 'invisible fraction' (missing data due to mortality) is i</vt:lpwstr>
  </property>
  <property fmtid="{D5CDD505-2E9C-101B-9397-08002B2CF9AE}" pid="3053" name="Mendeley_Bookmark_sWVoD97Nkp_3">
    <vt:lpwstr>gnored, thus demonstrating the dangers of neglecting missing data in ecology and evolution. We highlight recent advances in the procedures of handling missing data and their relevance and applicability. \u00a9 2008 Elsevier Ltd. All rights reserved.", "au</vt:lpwstr>
  </property>
  <property fmtid="{D5CDD505-2E9C-101B-9397-08002B2CF9AE}" pid="3054" name="Mendeley_Bookmark_sWVoD97Nkp_4">
    <vt:lpwstr>thor": [{"dropping-particle": "", "family": "Nakagawa", "given": "Shinichi", "non-dropping-particle": "", "parse-names": false, "suffix": ""}, {"dropping-particle": "", "family": "Freckleton", "given": "Robert P.", "non-dropping-particle": "", "parse-name</vt:lpwstr>
  </property>
  <property fmtid="{D5CDD505-2E9C-101B-9397-08002B2CF9AE}" pid="3055" name="Mendeley_Bookmark_sWVoD97Nkp_5">
    <vt:lpwstr>s": false, "suffix": ""}], "container-title": "Trends in Ecology &amp; Evolution", "id": "ITEM-1", "issue": "11", "issued": {"date-parts": [["2008", "11"]]}, "page": "592-596", "title": "Missing inaction: the dangers of ignoring missing data", "type": "articl</vt:lpwstr>
  </property>
  <property fmtid="{D5CDD505-2E9C-101B-9397-08002B2CF9AE}" pid="3056" name="Mendeley_Bookmark_sWVoD97Nkp_6">
    <vt:lpwstr>e-journal", "volume": "23"}, "uris": ["http://www.mendeley.com/documents/?uuid=3c2ba5a0-0592-46ee-a19e-ae7d1e0d127b"]}], "mendeley": {"formattedCitation": "(Nakagawa and Freckleton 2008)", "plainTextFormattedCitation": "(Nakagawa and Freckleton 2008)", "p</vt:lpwstr>
  </property>
  <property fmtid="{D5CDD505-2E9C-101B-9397-08002B2CF9AE}" pid="3057" name="Mendeley_Bookmark_sWVoD97Nkp_7">
    <vt:lpwstr>reviouslyFormattedCitation": "(Nakagawa and Freckleton 2008)"}, "properties": {"noteIndex": 0}, "schema": "https://github.com/citation-style-language/schema/raw/master/csl-citation.json"}</vt:lpwstr>
  </property>
  <property fmtid="{D5CDD505-2E9C-101B-9397-08002B2CF9AE}" pid="3058" name="Mendeley_Bookmark_tCQaOdzxz3_1">
    <vt:lpwstr>ADDIN CSL_CITATION {"citationItems": [{"id": "ITEM-1", "itemData": {"DOI": "10.1093/bioinformatics/btg412", "ISSN": "1367-4803", "author": [{"dropping-particle": "", "family": "Paradis", "given": "E.", "non-dropping-particle": "", "parse-names": false, "s</vt:lpwstr>
  </property>
  <property fmtid="{D5CDD505-2E9C-101B-9397-08002B2CF9AE}" pid="3059" name="Mendeley_Bookmark_tCQaOdzxz3_2">
    <vt:lpwstr>uffix": ""}, {"dropping-particle": "", "family": "Claude", "given": "J.", "non-dropping-particle": "", "parse-names": false, "suffix": ""}, {"dropping-particle": "", "family": "Strimmer", "given": "K.", "non-dropping-particle": "", "parse-names": false, "</vt:lpwstr>
  </property>
  <property fmtid="{D5CDD505-2E9C-101B-9397-08002B2CF9AE}" pid="3060" name="Mendeley_Bookmark_tCQaOdzxz3_3">
    <vt:lpwstr>suffix": ""}], "container-title": "Bioinformatics", "id": "ITEM-1", "issue": "2", "issued": {"date-parts": [["2004"]]}, "page": "289-290", "title": "APE: Analyses of phylogenetics and evolution in R language", "type": "article-journal", "volume": "20"}, "</vt:lpwstr>
  </property>
  <property fmtid="{D5CDD505-2E9C-101B-9397-08002B2CF9AE}" pid="3061" name="Mendeley_Bookmark_tCQaOdzxz3_4">
    <vt:lpwstr>uris": ["http://www.mendeley.com/documents/?uuid=79363b3c-ba6b-4162-8740-4d6e2df79a1f"]}], "mendeley": {"formattedCitation": "(Paradis et al. 2004)", "plainTextFormattedCitation": "(Paradis et al. 2004)", "previouslyFormattedCitation": "(Paradis et al. 20</vt:lpwstr>
  </property>
  <property fmtid="{D5CDD505-2E9C-101B-9397-08002B2CF9AE}" pid="3062" name="Mendeley_Bookmark_tCQaOdzxz3_5">
    <vt:lpwstr>04)"}, "properties": {"noteIndex": 0}, "schema": "https://github.com/citation-style-language/schema/raw/master/csl-citation.json"}</vt:lpwstr>
  </property>
  <property fmtid="{D5CDD505-2E9C-101B-9397-08002B2CF9AE}" pid="3063" name="Mendeley_Bookmark_tWtUI4INWm_1">
    <vt:lpwstr>ADDIN CSL_CITATION { "citationItems" : [ { "id" : "ITEM-1", "itemData" : { "author" : [ { "dropping-particle" : "", "family" : "Rubin", "given" : "D.B", "non-dropping-particle" : "", "parse-names" : false, "suffix" : "" } ], "container-title" : "Biometrik</vt:lpwstr>
  </property>
  <property fmtid="{D5CDD505-2E9C-101B-9397-08002B2CF9AE}" pid="3064" name="Mendeley_Bookmark_tWtUI4INWm_10">
    <vt:lpwstr>dropping-particle" : "", "family" : "Tsiatis", "given" : "Anastasios", "non-dropping-particle" : "", "parse-names" : false, "suffix" : "" }, { "dropping-particle" : "", "family" : "Verbeke", "given" : "Geert", "non-dropping-particle" : "", "parse-names" :</vt:lpwstr>
  </property>
  <property fmtid="{D5CDD505-2E9C-101B-9397-08002B2CF9AE}" pid="3065" name="Mendeley_Bookmark_tWtUI4INWm_11">
    <vt:lpwstr> false, "suffix" : "" } ], "id" : "ITEM-4", "issued" : { "date-parts" : [ [ "2014" ] ] }, "number-of-pages" : "600", "publisher" : "CRC Press", "publisher-place" : "Boca Raton, Fl", "title" : "Handbook of Missing Data Methodology", "type" : "book" }, "uri</vt:lpwstr>
  </property>
  <property fmtid="{D5CDD505-2E9C-101B-9397-08002B2CF9AE}" pid="3066" name="Mendeley_Bookmark_tWtUI4INWm_12">
    <vt:lpwstr>s" : [ "http://www.mendeley.com/documents/?uuid=ba850720-7186-4fae-856e-8121cd236bc5" ] } ], "mendeley" : { "formattedCitation" : "(Rubin, 1976; Little &amp; Rubin, 2002; Enders, 2010; Molenberghs &lt;i&gt;et al.&lt;/i&gt;, eds, 2014)", "plainTextFormattedCitation" : "(R</vt:lpwstr>
  </property>
  <property fmtid="{D5CDD505-2E9C-101B-9397-08002B2CF9AE}" pid="3067" name="Mendeley_Bookmark_tWtUI4INWm_13">
    <vt:lpwstr>ubin, 1976; Little &amp; Rubin, 2002; Enders, 2010; Molenberghs et al., eds, 2014)", "previouslyFormattedCitation" : "(Rubin, 1976; Little &amp; Rubin, 2002; Enders, 2010; Molenberghs &lt;i&gt;et al.&lt;/i&gt;, eds, 2014)" }, "properties" : { "noteIndex" : 0 }, "schema" : "h</vt:lpwstr>
  </property>
  <property fmtid="{D5CDD505-2E9C-101B-9397-08002B2CF9AE}" pid="3068" name="Mendeley_Bookmark_tWtUI4INWm_14">
    <vt:lpwstr>ttps://github.com/citation-style-language/schema/raw/master/csl-citation.json" }</vt:lpwstr>
  </property>
  <property fmtid="{D5CDD505-2E9C-101B-9397-08002B2CF9AE}" pid="3069" name="Mendeley_Bookmark_tWtUI4INWm_2">
    <vt:lpwstr>a", "id" : "ITEM-1", "issue" : "3", "issued" : { "date-parts" : [ [ "1976" ] ] }, "page" : "581-592", "title" : "Inference and missing data", "type" : "article-journal", "volume" : "63" }, "uris" : [ "http://www.mendeley.com/documents/?uuid=a43dc241-f035-</vt:lpwstr>
  </property>
  <property fmtid="{D5CDD505-2E9C-101B-9397-08002B2CF9AE}" pid="3070" name="Mendeley_Bookmark_tWtUI4INWm_3">
    <vt:lpwstr>41f4-9a0d-d0a4e08d0898" ] }, { "id" : "ITEM-2", "itemData" : { "ISBN" : "3175723993", "author" : [ { "dropping-particle" : "", "family" : "Little", "given" : "Roderick J A", "non-dropping-particle" : "", "parse-names" : false, "suffix" : "" }, { "dropping</vt:lpwstr>
  </property>
  <property fmtid="{D5CDD505-2E9C-101B-9397-08002B2CF9AE}" pid="3071" name="Mendeley_Bookmark_tWtUI4INWm_4">
    <vt:lpwstr>-particle" : "", "family" : "Rubin", "given" : "Donald B", "non-dropping-particle" : "", "parse-names" : false, "suffix" : "" } ], "edition" : "2nd editio", "id" : "ITEM-2", "issued" : { "date-parts" : [ [ "2002" ] ] }, "number-of-pages" : "408", "publish</vt:lpwstr>
  </property>
  <property fmtid="{D5CDD505-2E9C-101B-9397-08002B2CF9AE}" pid="3072" name="Mendeley_Bookmark_tWtUI4INWm_5">
    <vt:lpwstr>er" : "John Wiley &amp; Sons", "publisher-place" : "New Jersey", "title" : "Statistical analysis with missing data", "type" : "book" }, "uris" : [ "http://www.mendeley.com/documents/?uuid=e31e871c-a087-4fef-b52b-53620fcd36ee" ] }, { "id" : "ITEM-3", "itemData</vt:lpwstr>
  </property>
  <property fmtid="{D5CDD505-2E9C-101B-9397-08002B2CF9AE}" pid="3073" name="Mendeley_Bookmark_tWtUI4INWm_6">
    <vt:lpwstr>" : { "ISBN" : "9781606236390", "author" : [ { "dropping-particle" : "", "family" : "Enders", "given" : "Craig K.", "non-dropping-particle" : "", "parse-names" : false, "suffix" : "" } ], "edition" : "1", "id" : "ITEM-3", "issued" : { "date-parts" : [ [ "</vt:lpwstr>
  </property>
  <property fmtid="{D5CDD505-2E9C-101B-9397-08002B2CF9AE}" pid="3074" name="Mendeley_Bookmark_tWtUI4INWm_7">
    <vt:lpwstr>2010" ] ] }, "number-of-pages" : "377", "publisher-place" : "New York, NY", "title" : "Applied Missing Data Analysis", "type" : "book" }, "uris" : [ "http://www.mendeley.com/documents/?uuid=5d1bb767-c2ae-4cf1-b842-1128f38d8b00" ] }, { "id" : "ITEM-4", "it</vt:lpwstr>
  </property>
  <property fmtid="{D5CDD505-2E9C-101B-9397-08002B2CF9AE}" pid="3075" name="Mendeley_Bookmark_tWtUI4INWm_8">
    <vt:lpwstr>emData" : { "ISBN" : "1439854610", "edition" : "1\u00ba ed.", "editor" : [ { "dropping-particle" : "", "family" : "Molenberghs", "given" : "Geert", "non-dropping-particle" : "", "parse-names" : false, "suffix" : "" }, { "dropping-particle" : "", "family" </vt:lpwstr>
  </property>
  <property fmtid="{D5CDD505-2E9C-101B-9397-08002B2CF9AE}" pid="3076" name="Mendeley_Bookmark_tWtUI4INWm_9">
    <vt:lpwstr>: "Fitzmaurice", "given" : "Garrett", "non-dropping-particle" : "", "parse-names" : false, "suffix" : "" }, { "dropping-particle" : "", "family" : "Kenward", "given" : "Michael G.", "non-dropping-particle" : "", "parse-names" : false, "suffix" : "" }, { "</vt:lpwstr>
  </property>
  <property fmtid="{D5CDD505-2E9C-101B-9397-08002B2CF9AE}" pid="3077" name="Mendeley_Bookmark_tloe3tTxUJ_1">
    <vt:lpwstr>ADDIN CSL_CITATION {"citationItems": [{"id": "ITEM-1", "itemData": {"DOI": "10.1111/2041-210X.12111", "ISSN": "2041210X", "author": [{"dropping-particle": "", "family": "Gu\u00e9nard", "given": "Guillaume", "non-dropping-particle": "", "parse-names": fals</vt:lpwstr>
  </property>
  <property fmtid="{D5CDD505-2E9C-101B-9397-08002B2CF9AE}" pid="3078" name="Mendeley_Bookmark_tloe3tTxUJ_10">
    <vt:lpwstr>", "id": "ITEM-2", "issue": "9", "issued": {"date-parts": [["2014"]]}, "page": "961-970", "title": "Imputation of missing data in life-history traits datasets: which approach performs the best?", "type": "article-journal", "volume": "5"}, "uris": ["http:/</vt:lpwstr>
  </property>
  <property fmtid="{D5CDD505-2E9C-101B-9397-08002B2CF9AE}" pid="3079" name="Mendeley_Bookmark_tloe3tTxUJ_11">
    <vt:lpwstr>/www.mendeley.com/documents/?uuid=504b4fc7-2d5b-48c1-b3f3-b39f05c8ec9e"]}, {"id": "ITEM-3", "itemData": {"DOI": "10.1111/geb.12335", "ISSN": "1466822X", "author": [{"dropping-particle": "", "family": "Schrodt", "given": "Franziska", "non-dropping-particle</vt:lpwstr>
  </property>
  <property fmtid="{D5CDD505-2E9C-101B-9397-08002B2CF9AE}" pid="3080" name="Mendeley_Bookmark_tloe3tTxUJ_12">
    <vt:lpwstr>": "", "parse-names": false, "suffix": ""}, {"dropping-particle": "", "family": "Kattge", "given": "Jens", "non-dropping-particle": "", "parse-names": false, "suffix": ""}, {"dropping-particle": "", "family": "Shan", "given": "Hanhuai", "non-dropping-part</vt:lpwstr>
  </property>
  <property fmtid="{D5CDD505-2E9C-101B-9397-08002B2CF9AE}" pid="3081" name="Mendeley_Bookmark_tloe3tTxUJ_13">
    <vt:lpwstr>icle": "", "parse-names": false, "suffix": ""}, {"dropping-particle": "", "family": "Fazayeli", "given": "Farideh", "non-dropping-particle": "", "parse-names": false, "suffix": ""}, {"dropping-particle": "", "family": "Joswig", "given": "Julia", "non-drop</vt:lpwstr>
  </property>
  <property fmtid="{D5CDD505-2E9C-101B-9397-08002B2CF9AE}" pid="3082" name="Mendeley_Bookmark_tloe3tTxUJ_14">
    <vt:lpwstr>ping-particle": "", "parse-names": false, "suffix": ""}, {"dropping-particle": "", "family": "Banerjee", "given": "Arindam", "non-dropping-particle": "", "parse-names": false, "suffix": ""}, {"dropping-particle": "", "family": "Reichstein", "given": "Mark</vt:lpwstr>
  </property>
  <property fmtid="{D5CDD505-2E9C-101B-9397-08002B2CF9AE}" pid="3083" name="Mendeley_Bookmark_tloe3tTxUJ_15">
    <vt:lpwstr>us", "non-dropping-particle": "", "parse-names": false, "suffix": ""}, {"dropping-particle": "", "family": "B\u00f6nisch", "given": "Gerhard", "non-dropping-particle": "", "parse-names": false, "suffix": ""}, {"dropping-particle": "", "family": "D\u00edaz</vt:lpwstr>
  </property>
  <property fmtid="{D5CDD505-2E9C-101B-9397-08002B2CF9AE}" pid="3084" name="Mendeley_Bookmark_tloe3tTxUJ_16">
    <vt:lpwstr>", "given": "Sandra", "non-dropping-particle": "", "parse-names": false, "suffix": ""}, {"dropping-particle": "", "family": "Dickie", "given": "John", "non-dropping-particle": "", "parse-names": false, "suffix": ""}, {"dropping-particle": "", "family": "G</vt:lpwstr>
  </property>
  <property fmtid="{D5CDD505-2E9C-101B-9397-08002B2CF9AE}" pid="3085" name="Mendeley_Bookmark_tloe3tTxUJ_17">
    <vt:lpwstr>illison", "given": "Andy", "non-dropping-particle": "", "parse-names": false, "suffix": ""}, {"dropping-particle": "", "family": "Karpatne", "given": "Anuj", "non-dropping-particle": "", "parse-names": false, "suffix": ""}, {"dropping-particle": "", "fami</vt:lpwstr>
  </property>
  <property fmtid="{D5CDD505-2E9C-101B-9397-08002B2CF9AE}" pid="3086" name="Mendeley_Bookmark_tloe3tTxUJ_18">
    <vt:lpwstr>ly": "Lavorel", "given": "Sandra", "non-dropping-particle": "", "parse-names": false, "suffix": ""}, {"dropping-particle": "", "family": "Leadley", "given": "Paul", "non-dropping-particle": "", "parse-names": false, "suffix": ""}, {"dropping-particle": ""</vt:lpwstr>
  </property>
  <property fmtid="{D5CDD505-2E9C-101B-9397-08002B2CF9AE}" pid="3087" name="Mendeley_Bookmark_tloe3tTxUJ_19">
    <vt:lpwstr>, "family": "Wirth", "given": "Christian B.", "non-dropping-particle": "", "parse-names": false, "suffix": ""}, {"dropping-particle": "", "family": "Wright", "given": "Ian J.", "non-dropping-particle": "", "parse-names": false, "suffix": ""}, {"dropping-p</vt:lpwstr>
  </property>
  <property fmtid="{D5CDD505-2E9C-101B-9397-08002B2CF9AE}" pid="3088" name="Mendeley_Bookmark_tloe3tTxUJ_2">
    <vt:lpwstr>e, "suffix": ""}, {"dropping-particle": "", "family": "Legendre", "given": "Pierre", "non-dropping-particle": "", "parse-names": false, "suffix": ""}, {"dropping-particle": "", "family": "Peres-Neto", "given": "Pedro", "non-dropping-particle": "", "parse-</vt:lpwstr>
  </property>
  <property fmtid="{D5CDD505-2E9C-101B-9397-08002B2CF9AE}" pid="3089" name="Mendeley_Bookmark_tloe3tTxUJ_20">
    <vt:lpwstr>article": "", "family": "Wright", "given": "S. Joseph", "non-dropping-particle": "", "parse-names": false, "suffix": ""}, {"dropping-particle": "", "family": "Reich", "given": "Peter B.", "non-dropping-particle": "", "parse-names": false, "suffix": ""}], </vt:lpwstr>
  </property>
  <property fmtid="{D5CDD505-2E9C-101B-9397-08002B2CF9AE}" pid="3090" name="Mendeley_Bookmark_tloe3tTxUJ_21">
    <vt:lpwstr>"container-title": "Global Ecology and Biogeography", "id": "ITEM-3", "issue": "12", "issued": {"date-parts": [["2015"]]}, "page": "1510-1521", "title": "BHPMF - a hierarchical Bayesian approach to gap-filling and trait prediction for macroecology and fun</vt:lpwstr>
  </property>
  <property fmtid="{D5CDD505-2E9C-101B-9397-08002B2CF9AE}" pid="3091" name="Mendeley_Bookmark_tloe3tTxUJ_22">
    <vt:lpwstr>ctional biogeography", "type": "article-journal", "volume": "24"}, "uris": ["http://www.mendeley.com/documents/?uuid=3ecb8f2d-af85-4565-a710-60fd36a13760"]}], "mendeley": {"formattedCitation": "(Gu\u00e9nard et al. 2013; Penone et al. 2014; Schrodt et al.</vt:lpwstr>
  </property>
  <property fmtid="{D5CDD505-2E9C-101B-9397-08002B2CF9AE}" pid="3092" name="Mendeley_Bookmark_tloe3tTxUJ_23">
    <vt:lpwstr> 2015)", "plainTextFormattedCitation": "(Gu\u00e9nard et al. 2013; Penone et al. 2014; Schrodt et al. 2015)", "previouslyFormattedCitation": "(Gu\u00e9nard et al. 2013; Penone et al. 2014; Schrodt et al. 2015)"}, "properties": {"noteIndex": 0}, "schema": </vt:lpwstr>
  </property>
  <property fmtid="{D5CDD505-2E9C-101B-9397-08002B2CF9AE}" pid="3093" name="Mendeley_Bookmark_tloe3tTxUJ_24">
    <vt:lpwstr>"https://github.com/citation-style-language/schema/raw/master/csl-citation.json"}</vt:lpwstr>
  </property>
  <property fmtid="{D5CDD505-2E9C-101B-9397-08002B2CF9AE}" pid="3094" name="Mendeley_Bookmark_tloe3tTxUJ_3">
    <vt:lpwstr>names": false, "suffix": ""}], "container-title": "Methods in Ecology and Evolution", "id": "ITEM-1", "issue": "12", "issued": {"date-parts": [["2013", "12", "23"]]}, "page": "1120-1131", "title": "Phylogenetic eigenvector maps: a framework to model and p</vt:lpwstr>
  </property>
  <property fmtid="{D5CDD505-2E9C-101B-9397-08002B2CF9AE}" pid="3095" name="Mendeley_Bookmark_tloe3tTxUJ_4">
    <vt:lpwstr>redict species traits", "type": "article-journal", "volume": "4"}, "uris": ["http://www.mendeley.com/documents/?uuid=2d1a424b-47af-4b2d-a862-70b27aa18dcd"]}, {"id": "ITEM-2", "itemData": {"DOI": "10.1111/2041-210X.12232", "ISSN": "2041210X", "PMID": "1882</vt:lpwstr>
  </property>
  <property fmtid="{D5CDD505-2E9C-101B-9397-08002B2CF9AE}" pid="3096" name="Mendeley_Bookmark_tloe3tTxUJ_5">
    <vt:lpwstr>3677", "author": [{"dropping-particle": "", "family": "Penone", "given": "Caterina", "non-dropping-particle": "", "parse-names": false, "suffix": ""}, {"dropping-particle": "", "family": "Davidson", "given": "Ana D.", "non-dropping-particle": "", "parse-n</vt:lpwstr>
  </property>
  <property fmtid="{D5CDD505-2E9C-101B-9397-08002B2CF9AE}" pid="3097" name="Mendeley_Bookmark_tloe3tTxUJ_6">
    <vt:lpwstr>ames": false, "suffix": ""}, {"dropping-particle": "", "family": "Shoemaker", "given": "Kevin T.", "non-dropping-particle": "", "parse-names": false, "suffix": ""}, {"dropping-particle": "Di", "family": "Marco", "given": "Moreno", "non-dropping-particle":</vt:lpwstr>
  </property>
  <property fmtid="{D5CDD505-2E9C-101B-9397-08002B2CF9AE}" pid="3098" name="Mendeley_Bookmark_tloe3tTxUJ_7">
    <vt:lpwstr> "", "parse-names": false, "suffix": ""}, {"dropping-particle": "", "family": "Rondinini", "given": "Carlo", "non-dropping-particle": "", "parse-names": false, "suffix": ""}, {"dropping-particle": "", "family": "Brooks", "given": "Thomas M.", "non-droppin</vt:lpwstr>
  </property>
  <property fmtid="{D5CDD505-2E9C-101B-9397-08002B2CF9AE}" pid="3099" name="Mendeley_Bookmark_tloe3tTxUJ_8">
    <vt:lpwstr>g-particle": "", "parse-names": false, "suffix": ""}, {"dropping-particle": "", "family": "Young", "given": "Bruce E.", "non-dropping-particle": "", "parse-names": false, "suffix": ""}, {"dropping-particle": "", "family": "Graham", "given": "Catherine H."</vt:lpwstr>
  </property>
  <property fmtid="{D5CDD505-2E9C-101B-9397-08002B2CF9AE}" pid="3100" name="Mendeley_Bookmark_tloe3tTxUJ_9">
    <vt:lpwstr>, "non-dropping-particle": "", "parse-names": false, "suffix": ""}, {"dropping-particle": "", "family": "Costa", "given": "Gabriel C.", "non-dropping-particle": "", "parse-names": false, "suffix": ""}], "container-title": "Methods in Ecology and Evolution</vt:lpwstr>
  </property>
  <property fmtid="{D5CDD505-2E9C-101B-9397-08002B2CF9AE}" pid="3101" name="Mendeley_Bookmark_tvB18glrAW_1">
    <vt:lpwstr>ADDIN CSL_CITATION {"citationItems": [{"id": "ITEM-1", "itemData": {"DOI": "10.1111/2041-210X.12111", "ISSN": "2041210X", "author": [{"dropping-particle": "", "family": "Gu\u00e9nard", "given": "Guillaume", "non-dropping-particle": "", "parse-names": fals</vt:lpwstr>
  </property>
  <property fmtid="{D5CDD505-2E9C-101B-9397-08002B2CF9AE}" pid="3102" name="Mendeley_Bookmark_tvB18glrAW_10">
    <vt:lpwstr>e": "", "parse-names": false, "suffix": ""}, {"dropping-particle": "", "family": "Gillison", "given": "Andy", "non-dropping-particle": "", "parse-names": false, "suffix": ""}, {"dropping-particle": "", "family": "Karpatne", "given": "Anuj", "non-dropping-</vt:lpwstr>
  </property>
  <property fmtid="{D5CDD505-2E9C-101B-9397-08002B2CF9AE}" pid="3103" name="Mendeley_Bookmark_tvB18glrAW_11">
    <vt:lpwstr>particle": "", "parse-names": false, "suffix": ""}, {"dropping-particle": "", "family": "Lavorel", "given": "Sandra", "non-dropping-particle": "", "parse-names": false, "suffix": ""}, {"dropping-particle": "", "family": "Leadley", "given": "Paul", "non-dr</vt:lpwstr>
  </property>
  <property fmtid="{D5CDD505-2E9C-101B-9397-08002B2CF9AE}" pid="3104" name="Mendeley_Bookmark_tvB18glrAW_12">
    <vt:lpwstr>opping-particle": "", "parse-names": false, "suffix": ""}, {"dropping-particle": "", "family": "Wirth", "given": "Christian B.", "non-dropping-particle": "", "parse-names": false, "suffix": ""}, {"dropping-particle": "", "family": "Wright", "given": "Ian </vt:lpwstr>
  </property>
  <property fmtid="{D5CDD505-2E9C-101B-9397-08002B2CF9AE}" pid="3105" name="Mendeley_Bookmark_tvB18glrAW_13">
    <vt:lpwstr>J.", "non-dropping-particle": "", "parse-names": false, "suffix": ""}, {"dropping-particle": "", "family": "Wright", "given": "S. Joseph", "non-dropping-particle": "", "parse-names": false, "suffix": ""}, {"dropping-particle": "", "family": "Reich", "give</vt:lpwstr>
  </property>
  <property fmtid="{D5CDD505-2E9C-101B-9397-08002B2CF9AE}" pid="3106" name="Mendeley_Bookmark_tvB18glrAW_14">
    <vt:lpwstr>n": "Peter B.", "non-dropping-particle": "", "parse-names": false, "suffix": ""}], "container-title": "Global Ecology and Biogeography", "id": "ITEM-2", "issue": "12", "issued": {"date-parts": [["2015"]]}, "page": "1510-1521", "title": "BHPMF - a hierarch</vt:lpwstr>
  </property>
  <property fmtid="{D5CDD505-2E9C-101B-9397-08002B2CF9AE}" pid="3107" name="Mendeley_Bookmark_tvB18glrAW_15">
    <vt:lpwstr>ical Bayesian approach to gap-filling and trait prediction for macroecology and functional biogeography", "type": "article-journal", "volume": "24"}, "uris": ["http://www.mendeley.com/documents/?uuid=3ecb8f2d-af85-4565-a710-60fd36a13760"]}, {"id": "ITEM-3</vt:lpwstr>
  </property>
  <property fmtid="{D5CDD505-2E9C-101B-9397-08002B2CF9AE}" pid="3108" name="Mendeley_Bookmark_tvB18glrAW_16">
    <vt:lpwstr>", "itemData": {"DOI": "10.1111/j.1600-0587.2013.00528.x", "ISBN": "1600-0587", "ISSN": "09067590", "abstract": "Continental-scale maps of plant functional diversity are a fundamental piece of data of interest to ecosystem modelers and ecologists, yet suc</vt:lpwstr>
  </property>
  <property fmtid="{D5CDD505-2E9C-101B-9397-08002B2CF9AE}" pid="3109" name="Mendeley_Bookmark_tvB18glrAW_17">
    <vt:lpwstr>h maps have been exceedingly hard to generate. Th e large eff ort to compile global plant functional trait databases largely for the purpose of mapping and analyzing the spatial distribution of function has resulted in very sparse data matrices thereby li</vt:lpwstr>
  </property>
  <property fmtid="{D5CDD505-2E9C-101B-9397-08002B2CF9AE}" pid="3110" name="Mendeley_Bookmark_tvB18glrAW_18">
    <vt:lpwstr>miting progress. Identifying robust methodologies to gap fi ll or impute trait values in these databases is an important objective. Here I argue that existing statistical tools from phylogenetic comparative methods can be used to rapidly impute values int</vt:lpwstr>
  </property>
  <property fmtid="{D5CDD505-2E9C-101B-9397-08002B2CF9AE}" pid="3111" name="Mendeley_Bookmark_tvB18glrAW_19">
    <vt:lpwstr>o global plant functional trait databases due to the large amount of phylogenetic signal often in trait data. In particular, statistical models of phylogenetic signal in traits can be generated from existing data and used to predict missing values of clos</vt:lpwstr>
  </property>
  <property fmtid="{D5CDD505-2E9C-101B-9397-08002B2CF9AE}" pid="3112" name="Mendeley_Bookmark_tvB18glrAW_2">
    <vt:lpwstr>e, "suffix": ""}, {"dropping-particle": "", "family": "Legendre", "given": "Pierre", "non-dropping-particle": "", "parse-names": false, "suffix": ""}, {"dropping-particle": "", "family": "Peres-Neto", "given": "Pedro", "non-dropping-particle": "", "parse-</vt:lpwstr>
  </property>
  <property fmtid="{D5CDD505-2E9C-101B-9397-08002B2CF9AE}" pid="3113" name="Mendeley_Bookmark_tvB18glrAW_20">
    <vt:lpwstr>ely related species often with a high degree of accuracy thereby facilitating the continental-scale mapping of plant function. Despite the promise of this approach, I also discuss potential pitfalls and future challenges that will need to be addressed. Th</vt:lpwstr>
  </property>
  <property fmtid="{D5CDD505-2E9C-101B-9397-08002B2CF9AE}" pid="3114" name="Mendeley_Bookmark_tvB18glrAW_21">
    <vt:lpwstr>", "author": [{"dropping-particle": "", "family": "Swenson", "given": "Nathan G.", "non-dropping-particle": "", "parse-names": false, "suffix": ""}], "container-title": "Ecography", "id": "ITEM-3", "issue": "July 2013", "issued": {"date-parts": [["2014"]]</vt:lpwstr>
  </property>
  <property fmtid="{D5CDD505-2E9C-101B-9397-08002B2CF9AE}" pid="3115" name="Mendeley_Bookmark_tvB18glrAW_22">
    <vt:lpwstr>}, "page": "105-110", "title": "Phylogenetic imputation of plant functional trait databases", "type": "article-journal", "volume": "37"}, "uris": ["http://www.mendeley.com/documents/?uuid=0675ab2d-f8cc-48da-b84c-cab0790a1bd7"]}], "mendeley": {"formattedCi</vt:lpwstr>
  </property>
  <property fmtid="{D5CDD505-2E9C-101B-9397-08002B2CF9AE}" pid="3116" name="Mendeley_Bookmark_tvB18glrAW_23">
    <vt:lpwstr>tation": "(Gu\u00e9nard et al. 2013; Schrodt et al. 2015; Swenson 2014)", "plainTextFormattedCitation": "(Gu\u00e9nard et al. 2013; Schrodt et al. 2015; Swenson 2014)", "previouslyFormattedCitation": "(Gu\u00e9nard et al. 2013; Schrodt et al. 2015; Swenso</vt:lpwstr>
  </property>
  <property fmtid="{D5CDD505-2E9C-101B-9397-08002B2CF9AE}" pid="3117" name="Mendeley_Bookmark_tvB18glrAW_24">
    <vt:lpwstr>n 2014)"}, "properties": {"noteIndex": 0}, "schema": "https://github.com/citation-style-language/schema/raw/master/csl-citation.json"}</vt:lpwstr>
  </property>
  <property fmtid="{D5CDD505-2E9C-101B-9397-08002B2CF9AE}" pid="3118" name="Mendeley_Bookmark_tvB18glrAW_3">
    <vt:lpwstr>names": false, "suffix": ""}], "container-title": "Methods in Ecology and Evolution", "id": "ITEM-1", "issue": "12", "issued": {"date-parts": [["2013", "12", "23"]]}, "page": "1120-1131", "title": "Phylogenetic eigenvector maps: a framework to model and p</vt:lpwstr>
  </property>
  <property fmtid="{D5CDD505-2E9C-101B-9397-08002B2CF9AE}" pid="3119" name="Mendeley_Bookmark_tvB18glrAW_4">
    <vt:lpwstr>redict species traits", "type": "article-journal", "volume": "4"}, "uris": ["http://www.mendeley.com/documents/?uuid=2d1a424b-47af-4b2d-a862-70b27aa18dcd"]}, {"id": "ITEM-2", "itemData": {"DOI": "10.1111/geb.12335", "ISSN": "1466822X", "author": [{"droppi</vt:lpwstr>
  </property>
  <property fmtid="{D5CDD505-2E9C-101B-9397-08002B2CF9AE}" pid="3120" name="Mendeley_Bookmark_tvB18glrAW_5">
    <vt:lpwstr>ng-particle": "", "family": "Schrodt", "given": "Franziska", "non-dropping-particle": "", "parse-names": false, "suffix": ""}, {"dropping-particle": "", "family": "Kattge", "given": "Jens", "non-dropping-particle": "", "parse-names": false, "suffix": ""},</vt:lpwstr>
  </property>
  <property fmtid="{D5CDD505-2E9C-101B-9397-08002B2CF9AE}" pid="3121" name="Mendeley_Bookmark_tvB18glrAW_6">
    <vt:lpwstr> {"dropping-particle": "", "family": "Shan", "given": "Hanhuai", "non-dropping-particle": "", "parse-names": false, "suffix": ""}, {"dropping-particle": "", "family": "Fazayeli", "given": "Farideh", "non-dropping-particle": "", "parse-names": false, "suff</vt:lpwstr>
  </property>
  <property fmtid="{D5CDD505-2E9C-101B-9397-08002B2CF9AE}" pid="3122" name="Mendeley_Bookmark_tvB18glrAW_7">
    <vt:lpwstr>ix": ""}, {"dropping-particle": "", "family": "Joswig", "given": "Julia", "non-dropping-particle": "", "parse-names": false, "suffix": ""}, {"dropping-particle": "", "family": "Banerjee", "given": "Arindam", "non-dropping-particle": "", "parse-names": fal</vt:lpwstr>
  </property>
  <property fmtid="{D5CDD505-2E9C-101B-9397-08002B2CF9AE}" pid="3123" name="Mendeley_Bookmark_tvB18glrAW_8">
    <vt:lpwstr>se, "suffix": ""}, {"dropping-particle": "", "family": "Reichstein", "given": "Markus", "non-dropping-particle": "", "parse-names": false, "suffix": ""}, {"dropping-particle": "", "family": "B\u00f6nisch", "given": "Gerhard", "non-dropping-particle": "", </vt:lpwstr>
  </property>
  <property fmtid="{D5CDD505-2E9C-101B-9397-08002B2CF9AE}" pid="3124" name="Mendeley_Bookmark_tvB18glrAW_9">
    <vt:lpwstr>"parse-names": false, "suffix": ""}, {"dropping-particle": "", "family": "D\u00edaz", "given": "Sandra", "non-dropping-particle": "", "parse-names": false, "suffix": ""}, {"dropping-particle": "", "family": "Dickie", "given": "John", "non-dropping-particl</vt:lpwstr>
  </property>
  <property fmtid="{D5CDD505-2E9C-101B-9397-08002B2CF9AE}" pid="3125" name="Mendeley_Bookmark_u92pEYDEJb_1">
    <vt:lpwstr>ADDIN CSL_CITATION { "citationItems" : [ { "id" : "ITEM-1", "itemData" : { "author" : [ { "dropping-particle" : "", "family" : "Wilman", "given" : "Hamish", "non-dropping-particle" : "", "parse-names" : false, "suffix" : "" }, { "dropping-particle" : "", </vt:lpwstr>
  </property>
  <property fmtid="{D5CDD505-2E9C-101B-9397-08002B2CF9AE}" pid="3126" name="Mendeley_Bookmark_u92pEYDEJb_10">
    <vt:lpwstr> of biological data for extant and recently extinct mammalian species, collected over a period of three years by 20 individuals. PanTHERIA also includes spatial databases o...", "author" : [ { "dropping-particle" : "", "family" : "Jones", "given" : "Kate </vt:lpwstr>
  </property>
  <property fmtid="{D5CDD505-2E9C-101B-9397-08002B2CF9AE}" pid="3127" name="Mendeley_Bookmark_u92pEYDEJb_11">
    <vt:lpwstr>E.", "non-dropping-particle" : "", "parse-names" : false, "suffix" : "" }, { "dropping-particle" : "", "family" : "Bielby", "given" : "Jon", "non-dropping-particle" : "", "parse-names" : false, "suffix" : "" }, { "dropping-particle" : "", "family" : "Card</vt:lpwstr>
  </property>
  <property fmtid="{D5CDD505-2E9C-101B-9397-08002B2CF9AE}" pid="3128" name="Mendeley_Bookmark_u92pEYDEJb_12">
    <vt:lpwstr>illo", "given" : "Marcel", "non-dropping-particle" : "", "parse-names" : false, "suffix" : "" }, { "dropping-particle" : "", "family" : "Fritz", "given" : "Susanne a.", "non-dropping-particle" : "", "parse-names" : false, "suffix" : "" }, { "dropping-part</vt:lpwstr>
  </property>
  <property fmtid="{D5CDD505-2E9C-101B-9397-08002B2CF9AE}" pid="3129" name="Mendeley_Bookmark_u92pEYDEJb_13">
    <vt:lpwstr>icle" : "", "family" : "O'Dell", "given" : "Justin", "non-dropping-particle" : "", "parse-names" : false, "suffix" : "" }, { "dropping-particle" : "", "family" : "Orme", "given" : "C. David L.", "non-dropping-particle" : "", "parse-names" : false, "suffix</vt:lpwstr>
  </property>
  <property fmtid="{D5CDD505-2E9C-101B-9397-08002B2CF9AE}" pid="3130" name="Mendeley_Bookmark_u92pEYDEJb_14">
    <vt:lpwstr>" : "" }, { "dropping-particle" : "", "family" : "Safi", "given" : "Kamran", "non-dropping-particle" : "", "parse-names" : false, "suffix" : "" }, { "dropping-particle" : "", "family" : "Sechrest", "given" : "Wes", "non-dropping-particle" : "", "parse-nam</vt:lpwstr>
  </property>
  <property fmtid="{D5CDD505-2E9C-101B-9397-08002B2CF9AE}" pid="3131" name="Mendeley_Bookmark_u92pEYDEJb_15">
    <vt:lpwstr>es" : false, "suffix" : "" }, { "dropping-particle" : "", "family" : "Boakes", "given" : "Elizabeth H.", "non-dropping-particle" : "", "parse-names" : false, "suffix" : "" }, { "dropping-particle" : "", "family" : "Carbone", "given" : "Chris", "non-droppi</vt:lpwstr>
  </property>
  <property fmtid="{D5CDD505-2E9C-101B-9397-08002B2CF9AE}" pid="3132" name="Mendeley_Bookmark_u92pEYDEJb_16">
    <vt:lpwstr>ng-particle" : "", "parse-names" : false, "suffix" : "" }, { "dropping-particle" : "", "family" : "Connolly", "given" : "Christina", "non-dropping-particle" : "", "parse-names" : false, "suffix" : "" }, { "dropping-particle" : "", "family" : "Cutts", "giv</vt:lpwstr>
  </property>
  <property fmtid="{D5CDD505-2E9C-101B-9397-08002B2CF9AE}" pid="3133" name="Mendeley_Bookmark_u92pEYDEJb_17">
    <vt:lpwstr>en" : "Michael J.", "non-dropping-particle" : "", "parse-names" : false, "suffix" : "" }, { "dropping-particle" : "", "family" : "Foster", "given" : "Janine K.", "non-dropping-particle" : "", "parse-names" : false, "suffix" : "" }, { "dropping-particle" :</vt:lpwstr>
  </property>
  <property fmtid="{D5CDD505-2E9C-101B-9397-08002B2CF9AE}" pid="3134" name="Mendeley_Bookmark_u92pEYDEJb_18">
    <vt:lpwstr> "", "family" : "Grenyer", "given" : "Richard", "non-dropping-particle" : "", "parse-names" : false, "suffix" : "" }, { "dropping-particle" : "", "family" : "Habib", "given" : "Michael", "non-dropping-particle" : "", "parse-names" : false, "suffix" : "" }</vt:lpwstr>
  </property>
  <property fmtid="{D5CDD505-2E9C-101B-9397-08002B2CF9AE}" pid="3135" name="Mendeley_Bookmark_u92pEYDEJb_19">
    <vt:lpwstr>, { "dropping-particle" : "", "family" : "Plaster", "given" : "Christopher a.", "non-dropping-particle" : "", "parse-names" : false, "suffix" : "" }, { "dropping-particle" : "", "family" : "Price", "given" : "Samantha a.", "non-dropping-particle" : "", "p</vt:lpwstr>
  </property>
  <property fmtid="{D5CDD505-2E9C-101B-9397-08002B2CF9AE}" pid="3136" name="Mendeley_Bookmark_u92pEYDEJb_2">
    <vt:lpwstr>"family" : "Belmaker", "given" : "Jonathan", "non-dropping-particle" : "", "parse-names" : false, "suffix" : "" }, { "dropping-particle" : "", "family" : "Simpson", "given" : "Jennifer", "non-dropping-particle" : "", "parse-names" : false, "suffix" : "" }</vt:lpwstr>
  </property>
  <property fmtid="{D5CDD505-2E9C-101B-9397-08002B2CF9AE}" pid="3137" name="Mendeley_Bookmark_u92pEYDEJb_20">
    <vt:lpwstr>arse-names" : false, "suffix" : "" }, { "dropping-particle" : "", "family" : "Rigby", "given" : "Elizabeth a.", "non-dropping-particle" : "", "parse-names" : false, "suffix" : "" }, { "dropping-particle" : "", "family" : "Rist", "given" : "Janna", "non-dr</vt:lpwstr>
  </property>
  <property fmtid="{D5CDD505-2E9C-101B-9397-08002B2CF9AE}" pid="3138" name="Mendeley_Bookmark_u92pEYDEJb_21">
    <vt:lpwstr>opping-particle" : "", "parse-names" : false, "suffix" : "" }, { "dropping-particle" : "", "family" : "Teacher", "given" : "Amber", "non-dropping-particle" : "", "parse-names" : false, "suffix" : "" }, { "dropping-particle" : "", "family" : "Bininda-Emond</vt:lpwstr>
  </property>
  <property fmtid="{D5CDD505-2E9C-101B-9397-08002B2CF9AE}" pid="3139" name="Mendeley_Bookmark_u92pEYDEJb_22">
    <vt:lpwstr>s", "given" : "Olaf R. P.", "non-dropping-particle" : "", "parse-names" : false, "suffix" : "" }, { "dropping-particle" : "", "family" : "Gittleman", "given" : "John L.", "non-dropping-particle" : "", "parse-names" : false, "suffix" : "" }, { "dropping-pa</vt:lpwstr>
  </property>
  <property fmtid="{D5CDD505-2E9C-101B-9397-08002B2CF9AE}" pid="3140" name="Mendeley_Bookmark_u92pEYDEJb_23">
    <vt:lpwstr>rticle" : "", "family" : "Mace", "given" : "Georgina M.", "non-dropping-particle" : "", "parse-names" : false, "suffix" : "" }, { "dropping-particle" : "", "family" : "Purvis", "given" : "Andy", "non-dropping-particle" : "", "parse-names" : false, "suffix</vt:lpwstr>
  </property>
  <property fmtid="{D5CDD505-2E9C-101B-9397-08002B2CF9AE}" pid="3141" name="Mendeley_Bookmark_u92pEYDEJb_24">
    <vt:lpwstr>" : "" } ], "container-title" : "Ecology", "id" : "ITEM-2", "issue" : "9", "issued" : { "date-parts" : [ [ "2009" ] ] }, "page" : "2648-2648", "title" : "PanTHERIA: a species-level database of life history, ecology, and geography of extant and recently ex</vt:lpwstr>
  </property>
  <property fmtid="{D5CDD505-2E9C-101B-9397-08002B2CF9AE}" pid="3142" name="Mendeley_Bookmark_u92pEYDEJb_25">
    <vt:lpwstr>tinct mammals", "type" : "article-journal", "volume" : "90" }, "uris" : [ "http://www.mendeley.com/documents/?uuid=64f435d8-7db6-4a3f-b159-23888726beed" ] } ], "mendeley" : { "formattedCitation" : "(Jones &lt;i&gt;et al.&lt;/i&gt;, 2009; Wilman &lt;i&gt;et al.&lt;/i&gt;, 2014)",</vt:lpwstr>
  </property>
  <property fmtid="{D5CDD505-2E9C-101B-9397-08002B2CF9AE}" pid="3143" name="Mendeley_Bookmark_u92pEYDEJb_26">
    <vt:lpwstr> "plainTextFormattedCitation" : "(Jones et al., 2009; Wilman et al., 2014)", "previouslyFormattedCitation" : "(Jones &lt;i&gt;et al.&lt;/i&gt;, 2009; Wilman &lt;i&gt;et al.&lt;/i&gt;, 2014)" }, "properties" : { "noteIndex" : 0 }, "schema" : "https://github.com/citation-style-lan</vt:lpwstr>
  </property>
  <property fmtid="{D5CDD505-2E9C-101B-9397-08002B2CF9AE}" pid="3144" name="Mendeley_Bookmark_u92pEYDEJb_27">
    <vt:lpwstr>guage/schema/raw/master/csl-citation.json" }</vt:lpwstr>
  </property>
  <property fmtid="{D5CDD505-2E9C-101B-9397-08002B2CF9AE}" pid="3145" name="Mendeley_Bookmark_u92pEYDEJb_3">
    <vt:lpwstr>, { "dropping-particle" : "", "family" : "la Rosa", "given" : "Carolina", "non-dropping-particle" : "de", "parse-names" : false, "suffix" : "" }, { "dropping-particle" : "", "family" : "Rivadeneira", "given" : "Marcelo M.", "non-dropping-particle" : "", "</vt:lpwstr>
  </property>
  <property fmtid="{D5CDD505-2E9C-101B-9397-08002B2CF9AE}" pid="3146" name="Mendeley_Bookmark_u92pEYDEJb_4">
    <vt:lpwstr>parse-names" : false, "suffix" : "" }, { "dropping-particle" : "", "family" : "Jetz", "given" : "Walter", "non-dropping-particle" : "", "parse-names" : false, "suffix" : "" } ], "container-title" : "Ecology", "id" : "ITEM-1", "issue" : "October 2013", "is</vt:lpwstr>
  </property>
  <property fmtid="{D5CDD505-2E9C-101B-9397-08002B2CF9AE}" pid="3147" name="Mendeley_Bookmark_u92pEYDEJb_5">
    <vt:lpwstr>sued" : { "date-parts" : [ [ "2014" ] ] }, "page" : "2027", "title" : "EltonTraits 1.0 : Species-level foraging attributes of the world \u2019s birds and mammals", "type" : "article-journal", "volume" : "95" }, "uris" : [ "http://www.mendeley.com/document</vt:lpwstr>
  </property>
  <property fmtid="{D5CDD505-2E9C-101B-9397-08002B2CF9AE}" pid="3148" name="Mendeley_Bookmark_u92pEYDEJb_6">
    <vt:lpwstr>s/?uuid=7977faa0-1ef7-4509-aa60-df06b8b8a916" ] }, { "id" : "ITEM-2", "itemData" : { "DOI" : "10.1890/08-1494.1", "ISBN" : "0012-9658", "ISSN" : "0012-9658", "abstract" : "Analyses of life-history, ecological, and geographic trait differences among specie</vt:lpwstr>
  </property>
  <property fmtid="{D5CDD505-2E9C-101B-9397-08002B2CF9AE}" pid="3149" name="Mendeley_Bookmark_u92pEYDEJb_7">
    <vt:lpwstr>s, their causes, correlates, and likely consequences are increasingly important for understanding and conserving biodiversity in the face of rapid global change. Assembling multispecies trait data from diverse literature sources into a single comprehensiv</vt:lpwstr>
  </property>
  <property fmtid="{D5CDD505-2E9C-101B-9397-08002B2CF9AE}" pid="3150" name="Mendeley_Bookmark_u92pEYDEJb_8">
    <vt:lpwstr>e data set requires detailed consideration of methods to reliably compile data for particular species, and to derive single estimates from multiple sources based on different techniques and definitions. Here we describe PanTHERIA, a species-level data set</vt:lpwstr>
  </property>
  <property fmtid="{D5CDD505-2E9C-101B-9397-08002B2CF9AE}" pid="3151" name="Mendeley_Bookmark_u92pEYDEJb_9">
    <vt:lpwstr> compiled for analysis of life history, ecology, and geography of all known extant and recently extinct mammals. PanTHERIA is derived from a database capable of holding multiple geo-referenced values for variables within a species containing 100 740 lines</vt:lpwstr>
  </property>
  <property fmtid="{D5CDD505-2E9C-101B-9397-08002B2CF9AE}" pid="3152" name="Mendeley_Bookmark_uP7ydtXDiB_1">
    <vt:lpwstr>ADDIN CSL_CITATION {"citationItems": [{"id": "ITEM-1", "itemData": {"DOI": "10.1146/annurev-ecolsys-112414-054400", "ISSN": "1543-592X", "author": [{"dropping-particle": "", "family": "Hortal", "given": "Joaqu\u00edn", "non-dropping-particle": "", "parse-</vt:lpwstr>
  </property>
  <property fmtid="{D5CDD505-2E9C-101B-9397-08002B2CF9AE}" pid="3153" name="Mendeley_Bookmark_uP7ydtXDiB_2">
    <vt:lpwstr>names": false, "suffix": ""}, {"dropping-particle": "", "family": "Bello", "given": "Francesco", "non-dropping-particle": "de", "parse-names": false, "suffix": ""}, {"dropping-particle": "", "family": "Diniz-Filho", "given": "Jos\u00e9 Alexandre F.", "non</vt:lpwstr>
  </property>
  <property fmtid="{D5CDD505-2E9C-101B-9397-08002B2CF9AE}" pid="3154" name="Mendeley_Bookmark_uP7ydtXDiB_3">
    <vt:lpwstr>-dropping-particle": "", "parse-names": false, "suffix": ""}, {"dropping-particle": "", "family": "Lewinsohn", "given": "Thomas M.", "non-dropping-particle": "", "parse-names": false, "suffix": ""}, {"dropping-particle": "", "family": "Lobo", "given": "Jo</vt:lpwstr>
  </property>
  <property fmtid="{D5CDD505-2E9C-101B-9397-08002B2CF9AE}" pid="3155" name="Mendeley_Bookmark_uP7ydtXDiB_4">
    <vt:lpwstr>rge M.", "non-dropping-particle": "", "parse-names": false, "suffix": ""}, {"dropping-particle": "", "family": "Ladle", "given": "Richard J.", "non-dropping-particle": "", "parse-names": false, "suffix": ""}], "container-title": "Annual Review of Ecology,</vt:lpwstr>
  </property>
  <property fmtid="{D5CDD505-2E9C-101B-9397-08002B2CF9AE}" pid="3156" name="Mendeley_Bookmark_uP7ydtXDiB_5">
    <vt:lpwstr> Evolution, and Systematics", "id": "ITEM-1", "issued": {"date-parts": [["2015"]]}, "page": "523-549", "title": "Seven shortfalls that beset large-scale knowledge of biodiversity", "type": "article-journal", "volume": "46"}, "uris": ["http://www.mendeley.</vt:lpwstr>
  </property>
  <property fmtid="{D5CDD505-2E9C-101B-9397-08002B2CF9AE}" pid="3157" name="Mendeley_Bookmark_uP7ydtXDiB_6">
    <vt:lpwstr>com/documents/?uuid=24d9922e-2eaf-44a6-846f-b3999a0119fb"]}], "mendeley": {"formattedCitation": "(Hortal et al. 2015)", "plainTextFormattedCitation": "(Hortal et al. 2015)", "previouslyFormattedCitation": "(Hortal et al. 2015)"}, "properties": {"noteIndex</vt:lpwstr>
  </property>
  <property fmtid="{D5CDD505-2E9C-101B-9397-08002B2CF9AE}" pid="3158" name="Mendeley_Bookmark_uP7ydtXDiB_7">
    <vt:lpwstr>": 0}, "schema": "https://github.com/citation-style-language/schema/raw/master/csl-citation.json"}</vt:lpwstr>
  </property>
  <property fmtid="{D5CDD505-2E9C-101B-9397-08002B2CF9AE}" pid="3159" name="Mendeley_Bookmark_uqWSQC8z5h_1">
    <vt:lpwstr>ADDIN CSL_CITATION { "citationItems" : [ { "id" : "ITEM-1", "itemData" : { "author" : [ { "dropping-particle" : "", "family" : "Rubin", "given" : "D.B", "non-dropping-particle" : "", "parse-names" : false, "suffix" : "" } ], "container-title" : "Biometrik</vt:lpwstr>
  </property>
  <property fmtid="{D5CDD505-2E9C-101B-9397-08002B2CF9AE}" pid="3160" name="Mendeley_Bookmark_uqWSQC8z5h_2">
    <vt:lpwstr>a", "id" : "ITEM-1", "issue" : "3", "issued" : { "date-parts" : [ [ "1976" ] ] }, "page" : "581-592", "title" : "Inference and Missing Data", "type" : "article-journal", "volume" : "63" }, "uris" : [ "http://www.mendeley.com/documents/?uuid=a43dc241-f035-</vt:lpwstr>
  </property>
  <property fmtid="{D5CDD505-2E9C-101B-9397-08002B2CF9AE}" pid="3161" name="Mendeley_Bookmark_uqWSQC8z5h_3">
    <vt:lpwstr>41f4-9a0d-d0a4e08d0898" ] } ], "mendeley" : { "formattedCitation" : "(Rubin, 1976)", "plainTextFormattedCitation" : "(Rubin, 1976)", "previouslyFormattedCitation" : "(Rubin, 1976)" }, "properties" : { "noteIndex" : 0 }, "schema" : "https://github.com/cita</vt:lpwstr>
  </property>
  <property fmtid="{D5CDD505-2E9C-101B-9397-08002B2CF9AE}" pid="3162" name="Mendeley_Bookmark_uqWSQC8z5h_4">
    <vt:lpwstr>tion-style-language/schema/raw/master/csl-citation.json" }</vt:lpwstr>
  </property>
  <property fmtid="{D5CDD505-2E9C-101B-9397-08002B2CF9AE}" pid="3163" name="Mendeley_Bookmark_urh53nds5Q_1">
    <vt:lpwstr>ADDIN CSL_CITATION { "citationItems" : [ { "id" : "ITEM-1", "itemData" : { "DOI" : "10.1126/science.1197962", "ISBN" : "1095-9203 (Electronic)\\r0036-8075 (Linking)", "ISSN" : "0036-8075", "PMID" : "21311007", "abstract" : "Ecology is a synthetic discipli</vt:lpwstr>
  </property>
  <property fmtid="{D5CDD505-2E9C-101B-9397-08002B2CF9AE}" pid="3164" name="Mendeley_Bookmark_urh53nds5Q_2">
    <vt:lpwstr>ne benefiting from open access to data from the earth, life, and social sciences. Technological challenges exist, however, due to the dispersed and heterogeneous nature of these data. Standardization of methods and development of robust metadata can incre</vt:lpwstr>
  </property>
  <property fmtid="{D5CDD505-2E9C-101B-9397-08002B2CF9AE}" pid="3165" name="Mendeley_Bookmark_urh53nds5Q_3">
    <vt:lpwstr>ase data access but are not sufficient. Reproducibility of analyses is also important, and executable workflows are addressing this issue by capturing data provenance. Sociological challenges, including inadequate rewards for sharing data, must also be re</vt:lpwstr>
  </property>
  <property fmtid="{D5CDD505-2E9C-101B-9397-08002B2CF9AE}" pid="3166" name="Mendeley_Bookmark_urh53nds5Q_4">
    <vt:lpwstr>solved. The establishment of well-curated, federated data repositories will provide a means to preserve data while promoting attribution and acknowledgement of its use.", "author" : [ { "dropping-particle" : "", "family" : "Reichman", "given" : "O J", "no</vt:lpwstr>
  </property>
  <property fmtid="{D5CDD505-2E9C-101B-9397-08002B2CF9AE}" pid="3167" name="Mendeley_Bookmark_urh53nds5Q_5">
    <vt:lpwstr>n-dropping-particle" : "", "parse-names" : false, "suffix" : "" }, { "dropping-particle" : "", "family" : "Jones", "given" : "Matthew B", "non-dropping-particle" : "", "parse-names" : false, "suffix" : "" }, { "dropping-particle" : "", "family" : "Schildh</vt:lpwstr>
  </property>
  <property fmtid="{D5CDD505-2E9C-101B-9397-08002B2CF9AE}" pid="3168" name="Mendeley_Bookmark_urh53nds5Q_6">
    <vt:lpwstr>auer", "given" : "Mark P", "non-dropping-particle" : "", "parse-names" : false, "suffix" : "" } ], "container-title" : "Science", "id" : "ITEM-1", "issue" : "6018", "issued" : { "date-parts" : [ [ "2011", "2", "11" ] ] }, "page" : "703-705", "title" : "Ch</vt:lpwstr>
  </property>
  <property fmtid="{D5CDD505-2E9C-101B-9397-08002B2CF9AE}" pid="3169" name="Mendeley_Bookmark_urh53nds5Q_7">
    <vt:lpwstr>allenges and Opportunities of Open Data in Ecology", "type" : "article-journal", "volume" : "331" }, "uris" : [ "http://www.mendeley.com/documents/?uuid=910f9da2-ba34-438b-a646-31e3922b0c09" ] } ], "mendeley" : { "formattedCitation" : "(Reichman &lt;i&gt;et al.</vt:lpwstr>
  </property>
  <property fmtid="{D5CDD505-2E9C-101B-9397-08002B2CF9AE}" pid="3170" name="Mendeley_Bookmark_urh53nds5Q_8">
    <vt:lpwstr>&lt;/i&gt;, 2011)", "plainTextFormattedCitation" : "(Reichman et al., 2011)", "previouslyFormattedCitation" : "(Reichman &lt;i&gt;et al.&lt;/i&gt;, 2011)" }, "properties" : { "noteIndex" : 0 }, "schema" : "https://github.com/citation-style-language/schema/raw/master/csl-ci</vt:lpwstr>
  </property>
  <property fmtid="{D5CDD505-2E9C-101B-9397-08002B2CF9AE}" pid="3171" name="Mendeley_Bookmark_urh53nds5Q_9">
    <vt:lpwstr>tation.json" }</vt:lpwstr>
  </property>
  <property fmtid="{D5CDD505-2E9C-101B-9397-08002B2CF9AE}" pid="3172" name="Mendeley_Bookmark_v3X9on8Fyi_1">
    <vt:lpwstr>ADDIN CSL_CITATION {"citationItems": [{"id": "ITEM-1", "itemData": {"DOI": "10.1093/bioinformatics/btg412", "ISSN": "1367-4803", "author": [{"dropping-particle": "", "family": "Paradis", "given": "E.", "non-dropping-particle": "", "parse-names": false, "s</vt:lpwstr>
  </property>
  <property fmtid="{D5CDD505-2E9C-101B-9397-08002B2CF9AE}" pid="3173" name="Mendeley_Bookmark_v3X9on8Fyi_2">
    <vt:lpwstr>uffix": ""}, {"dropping-particle": "", "family": "Claude", "given": "J.", "non-dropping-particle": "", "parse-names": false, "suffix": ""}, {"dropping-particle": "", "family": "Strimmer", "given": "K.", "non-dropping-particle": "", "parse-names": false, "</vt:lpwstr>
  </property>
  <property fmtid="{D5CDD505-2E9C-101B-9397-08002B2CF9AE}" pid="3174" name="Mendeley_Bookmark_v3X9on8Fyi_3">
    <vt:lpwstr>suffix": ""}], "container-title": "Bioinformatics", "id": "ITEM-1", "issue": "2", "issued": {"date-parts": [["2004"]]}, "page": "289-290", "title": "APE: Analyses of phylogenetics and evolution in R language", "type": "article-journal", "volume": "20"}, "</vt:lpwstr>
  </property>
  <property fmtid="{D5CDD505-2E9C-101B-9397-08002B2CF9AE}" pid="3175" name="Mendeley_Bookmark_v3X9on8Fyi_4">
    <vt:lpwstr>uris": ["http://www.mendeley.com/documents/?uuid=79363b3c-ba6b-4162-8740-4d6e2df79a1f"]}], "mendeley": {"formattedCitation": "(Paradis et al. 2004)", "plainTextFormattedCitation": "(Paradis et al. 2004)", "previouslyFormattedCitation": "(Paradis et al. 20</vt:lpwstr>
  </property>
  <property fmtid="{D5CDD505-2E9C-101B-9397-08002B2CF9AE}" pid="3176" name="Mendeley_Bookmark_v3X9on8Fyi_5">
    <vt:lpwstr>04)"}, "properties": {"noteIndex": 0}, "schema": "https://github.com/citation-style-language/schema/raw/master/csl-citation.json"}</vt:lpwstr>
  </property>
  <property fmtid="{D5CDD505-2E9C-101B-9397-08002B2CF9AE}" pid="3177" name="Mendeley_Bookmark_v5lG8WNyTJ_1">
    <vt:lpwstr>ADDIN CSL_CITATION {"citationItems": [{"id": "ITEM-1", "itemData": {"DOI": "10.1093/aje/kwh175", "ISSN": "0002-9262", "author": [{"dropping-particle": "", "family": "Barzi", "given": "Frederica", "non-dropping-particle": "", "parse-names": false, "suffix"</vt:lpwstr>
  </property>
  <property fmtid="{D5CDD505-2E9C-101B-9397-08002B2CF9AE}" pid="3178" name="Mendeley_Bookmark_v5lG8WNyTJ_10">
    <vt:lpwstr>p://www.mendeley.com/documents/?uuid=504b4fc7-2d5b-48c1-b3f3-b39f05c8ec9e"]}, {"id": "ITEM-3", "itemData": {"DOI": "10.7717/peerj.7917", "ISSN": "2167-8359", "abstract": "Model-based analyses of continuous trait evolution enable rich evolutionary insight.</vt:lpwstr>
  </property>
  <property fmtid="{D5CDD505-2E9C-101B-9397-08002B2CF9AE}" pid="3179" name="Mendeley_Bookmark_v5lG8WNyTJ_11">
    <vt:lpwstr> These analyses require a phylogenetic tree and a vector of trait values for the tree\u2019s terminal taxa, but rarely do a tree and dataset include all taxa within a clade. Because the probability that a taxon is included in a dataset depends on ecologic</vt:lpwstr>
  </property>
  <property fmtid="{D5CDD505-2E9C-101B-9397-08002B2CF9AE}" pid="3180" name="Mendeley_Bookmark_v5lG8WNyTJ_12">
    <vt:lpwstr>al traits that have phylogenetic signal, missing taxa in real datasets should be expected to be phylogenetically clumped or correlated to the modelled trait. I examined whether those types of missing taxa represent a problem for model selection and parame</vt:lpwstr>
  </property>
  <property fmtid="{D5CDD505-2E9C-101B-9397-08002B2CF9AE}" pid="3181" name="Mendeley_Bookmark_v5lG8WNyTJ_13">
    <vt:lpwstr>ter estimation. I simulated univariate traits under a suite of Brownian Motion and Ornstein-Uhlenbeck models, and assessed the performance of model selection and parameter estimation under absent, random, clumped or correlated missing taxa. I found that t</vt:lpwstr>
  </property>
  <property fmtid="{D5CDD505-2E9C-101B-9397-08002B2CF9AE}" pid="3182" name="Mendeley_Bookmark_v5lG8WNyTJ_14">
    <vt:lpwstr>hose analyses perform well under almost all scenarios, including situations with very sparsely sampled phylogenies. The only notable biases I detected were in parameter estimation under a very high percentage (90%) of correlated missing taxa. My results o</vt:lpwstr>
  </property>
  <property fmtid="{D5CDD505-2E9C-101B-9397-08002B2CF9AE}" pid="3183" name="Mendeley_Bookmark_v5lG8WNyTJ_15">
    <vt:lpwstr>ffer a degree of reassurance for studies of continuous trait evolution with missing taxa, but the problem of missing taxa in phylogenetic comparative methods still demands much further investigation. The framework I have described here might provide a sta</vt:lpwstr>
  </property>
  <property fmtid="{D5CDD505-2E9C-101B-9397-08002B2CF9AE}" pid="3184" name="Mendeley_Bookmark_v5lG8WNyTJ_16">
    <vt:lpwstr>rting point for future work.", "author": [{"dropping-particle": "", "family": "Marcondes", "given": "Rafael S.", "non-dropping-particle": "", "parse-names": false, "suffix": ""}], "container-title": "PeerJ", "id": "ITEM-3", "issue": "10", "issued": {"date</vt:lpwstr>
  </property>
  <property fmtid="{D5CDD505-2E9C-101B-9397-08002B2CF9AE}" pid="3185" name="Mendeley_Bookmark_v5lG8WNyTJ_17">
    <vt:lpwstr>-parts": [["2019", "10", "11"]]}, "page": "e7917", "title": "Realistic scenarios of missing taxa in phylogenetic comparative methods and their effects on model selection and parameter estimation", "type": "article-journal", "volume": "7"}, "uris": ["http:</vt:lpwstr>
  </property>
  <property fmtid="{D5CDD505-2E9C-101B-9397-08002B2CF9AE}" pid="3186" name="Mendeley_Bookmark_v5lG8WNyTJ_18">
    <vt:lpwstr>//www.mendeley.com/documents/?uuid=363fcf57-ff79-4973-a6ac-456091c03ebe"]}], "mendeley": {"formattedCitation": "(Barzi 2004; Marcondes 2019; Penone et al. 2014)", "plainTextFormattedCitation": "(Barzi 2004; Marcondes 2019; Penone et al. 2014)", "previousl</vt:lpwstr>
  </property>
  <property fmtid="{D5CDD505-2E9C-101B-9397-08002B2CF9AE}" pid="3187" name="Mendeley_Bookmark_v5lG8WNyTJ_19">
    <vt:lpwstr>yFormattedCitation": "(Barzi 2004; Marcondes 2019; Penone et al. 2014)"}, "properties": {"noteIndex": 0}, "schema": "https://github.com/citation-style-language/schema/raw/master/csl-citation.json"}</vt:lpwstr>
  </property>
  <property fmtid="{D5CDD505-2E9C-101B-9397-08002B2CF9AE}" pid="3188" name="Mendeley_Bookmark_v5lG8WNyTJ_2">
    <vt:lpwstr>: ""}], "container-title": "American Journal of Epidemiology", "id": "ITEM-1", "issue": "1", "issued": {"date-parts": [["2004", "7", "1"]]}, "page": "34-45", "title": "Imputations of missing values in practice: results from imputations of serum cholestero</vt:lpwstr>
  </property>
  <property fmtid="{D5CDD505-2E9C-101B-9397-08002B2CF9AE}" pid="3189" name="Mendeley_Bookmark_v5lG8WNyTJ_3">
    <vt:lpwstr>l in 28 cohort studies", "type": "article-journal", "volume": "160"}, "uris": ["http://www.mendeley.com/documents/?uuid=6c61f042-284c-4234-a935-7cf9326fb73e"]}, {"id": "ITEM-2", "itemData": {"DOI": "10.1111/2041-210X.12232", "ISSN": "2041210X", "PMID": "1</vt:lpwstr>
  </property>
  <property fmtid="{D5CDD505-2E9C-101B-9397-08002B2CF9AE}" pid="3190" name="Mendeley_Bookmark_v5lG8WNyTJ_4">
    <vt:lpwstr>8823677", "author": [{"dropping-particle": "", "family": "Penone", "given": "Caterina", "non-dropping-particle": "", "parse-names": false, "suffix": ""}, {"dropping-particle": "", "family": "Davidson", "given": "Ana D.", "non-dropping-particle": "", "pars</vt:lpwstr>
  </property>
  <property fmtid="{D5CDD505-2E9C-101B-9397-08002B2CF9AE}" pid="3191" name="Mendeley_Bookmark_v5lG8WNyTJ_5">
    <vt:lpwstr>e-names": false, "suffix": ""}, {"dropping-particle": "", "family": "Shoemaker", "given": "Kevin T.", "non-dropping-particle": "", "parse-names": false, "suffix": ""}, {"dropping-particle": "Di", "family": "Marco", "given": "Moreno", "non-dropping-particl</vt:lpwstr>
  </property>
  <property fmtid="{D5CDD505-2E9C-101B-9397-08002B2CF9AE}" pid="3192" name="Mendeley_Bookmark_v5lG8WNyTJ_6">
    <vt:lpwstr>e": "", "parse-names": false, "suffix": ""}, {"dropping-particle": "", "family": "Rondinini", "given": "Carlo", "non-dropping-particle": "", "parse-names": false, "suffix": ""}, {"dropping-particle": "", "family": "Brooks", "given": "Thomas M.", "non-drop</vt:lpwstr>
  </property>
  <property fmtid="{D5CDD505-2E9C-101B-9397-08002B2CF9AE}" pid="3193" name="Mendeley_Bookmark_v5lG8WNyTJ_7">
    <vt:lpwstr>ping-particle": "", "parse-names": false, "suffix": ""}, {"dropping-particle": "", "family": "Young", "given": "Bruce E.", "non-dropping-particle": "", "parse-names": false, "suffix": ""}, {"dropping-particle": "", "family": "Graham", "given": "Catherine </vt:lpwstr>
  </property>
  <property fmtid="{D5CDD505-2E9C-101B-9397-08002B2CF9AE}" pid="3194" name="Mendeley_Bookmark_v5lG8WNyTJ_8">
    <vt:lpwstr>H.", "non-dropping-particle": "", "parse-names": false, "suffix": ""}, {"dropping-particle": "", "family": "Costa", "given": "Gabriel C.", "non-dropping-particle": "", "parse-names": false, "suffix": ""}], "container-title": "Methods in Ecology and Evolut</vt:lpwstr>
  </property>
  <property fmtid="{D5CDD505-2E9C-101B-9397-08002B2CF9AE}" pid="3195" name="Mendeley_Bookmark_v5lG8WNyTJ_9">
    <vt:lpwstr>ion", "id": "ITEM-2", "issue": "9", "issued": {"date-parts": [["2014"]]}, "page": "961-970", "title": "Imputation of missing data in life-history traits datasets: which approach performs the best?", "type": "article-journal", "volume": "5"}, "uris": ["htt</vt:lpwstr>
  </property>
  <property fmtid="{D5CDD505-2E9C-101B-9397-08002B2CF9AE}" pid="3196" name="Mendeley_Bookmark_vKPEnQK9Dx_1">
    <vt:lpwstr>ADDIN CSL_CITATION { "citationItems" : [ { "id" : "ITEM-1", "itemData" : { "author" : [ { "dropping-particle" : "", "family" : "Diniz-Filho", "given" : "Jose Alexandre Felizola", "non-dropping-particle" : "", "parse-names" : false, "suffix" : "" }, { "dro</vt:lpwstr>
  </property>
  <property fmtid="{D5CDD505-2E9C-101B-9397-08002B2CF9AE}" pid="3197" name="Mendeley_Bookmark_vKPEnQK9Dx_10">
    <vt:lpwstr>ss and mass-corrected BMR; passerines also have significantly smaller body masses than their sister clade. These differences may justify separate, clade-specific allometric equations for prediction of avian basal metabolic rates.", "author" : [ { "droppin</vt:lpwstr>
  </property>
  <property fmtid="{D5CDD505-2E9C-101B-9397-08002B2CF9AE}" pid="3198" name="Mendeley_Bookmark_vKPEnQK9Dx_11">
    <vt:lpwstr>g-particle" : "", "family" : "Garland, Jr.,", "given" : "Theodore", "non-dropping-particle" : "", "parse-names" : false, "suffix" : "" }, { "dropping-particle" : "", "family" : "Ives", "given" : "Anthony R.", "non-dropping-particle" : "", "parse-names" : </vt:lpwstr>
  </property>
  <property fmtid="{D5CDD505-2E9C-101B-9397-08002B2CF9AE}" pid="3199" name="Mendeley_Bookmark_vKPEnQK9Dx_12">
    <vt:lpwstr>false, "suffix" : "" } ], "container-title" : "The American Naturalist", "id" : "ITEM-2", "issue" : "3", "issued" : { "date-parts" : [ [ "2000" ] ] }, "page" : "346-364", "title" : "Using the past to predict the present: Confidence Intervals for regressio</vt:lpwstr>
  </property>
  <property fmtid="{D5CDD505-2E9C-101B-9397-08002B2CF9AE}" pid="3200" name="Mendeley_Bookmark_vKPEnQK9Dx_13">
    <vt:lpwstr>n equations in phylogenetic comparative methods", "type" : "article-journal", "volume" : "155" }, "uris" : [ "http://www.mendeley.com/documents/?uuid=b761aad2-20be-4daa-b03a-8d5a740723b7" ] } ], "mendeley" : { "formattedCitation" : "(Diniz-Filho &lt;i&gt;et al.</vt:lpwstr>
  </property>
  <property fmtid="{D5CDD505-2E9C-101B-9397-08002B2CF9AE}" pid="3201" name="Mendeley_Bookmark_vKPEnQK9Dx_14">
    <vt:lpwstr>&lt;/i&gt;, 1998; Garland, Jr., &amp; Ives, 2000)", "plainTextFormattedCitation" : "(Diniz-Filho et al., 1998; Garland, Jr., &amp; Ives, 2000)", "previouslyFormattedCitation" : "(Diniz-Filho &lt;i&gt;et al.&lt;/i&gt;, 1998; Garland, Jr., &amp; Ives, 2000)" }, "properties" : { "noteInd</vt:lpwstr>
  </property>
  <property fmtid="{D5CDD505-2E9C-101B-9397-08002B2CF9AE}" pid="3202" name="Mendeley_Bookmark_vKPEnQK9Dx_15">
    <vt:lpwstr>ex" : 0 }, "schema" : "https://github.com/citation-style-language/schema/raw/master/csl-citation.json" }</vt:lpwstr>
  </property>
  <property fmtid="{D5CDD505-2E9C-101B-9397-08002B2CF9AE}" pid="3203" name="Mendeley_Bookmark_vKPEnQK9Dx_2">
    <vt:lpwstr>pping-particle" : "", "family" : "Sant'Ana", "given" : "Carlos Eduardo Ramos", "non-dropping-particle" : "", "parse-names" : false, "suffix" : "" }, { "dropping-particle" : "", "family" : "Bini", "given" : "Luis Mauricio", "non-dropping-particle" : "", "p</vt:lpwstr>
  </property>
  <property fmtid="{D5CDD505-2E9C-101B-9397-08002B2CF9AE}" pid="3204" name="Mendeley_Bookmark_vKPEnQK9Dx_3">
    <vt:lpwstr>arse-names" : false, "suffix" : "" } ], "container-title" : "Evolution", "id" : "ITEM-1", "issue" : "5", "issued" : { "date-parts" : [ [ "1998" ] ] }, "page" : "1247-1262", "title" : "An eigenvector method for estimating phylogenetic inertia", "type" : "a</vt:lpwstr>
  </property>
  <property fmtid="{D5CDD505-2E9C-101B-9397-08002B2CF9AE}" pid="3205" name="Mendeley_Bookmark_vKPEnQK9Dx_4">
    <vt:lpwstr>rticle-journal", "volume" : "52" }, "uris" : [ "http://www.mendeley.com/documents/?uuid=305156ab-cb81-4730-9592-7e5fe282d348" ] }, { "id" : "ITEM-2", "itemData" : { "DOI" : "10.1086/303327", "ISBN" : "0003-0147", "ISSN" : "0003-0147", "PMID" : "10718731",</vt:lpwstr>
  </property>
  <property fmtid="{D5CDD505-2E9C-101B-9397-08002B2CF9AE}" pid="3206" name="Mendeley_Bookmark_vKPEnQK9Dx_5">
    <vt:lpwstr> "abstract" : "Two phylogenetic comparative methods, independent contrasts and generalized least squares models, can be used to determine the statistical relationship between two or more traits. We show that the two approaches are functionally identical a</vt:lpwstr>
  </property>
  <property fmtid="{D5CDD505-2E9C-101B-9397-08002B2CF9AE}" pid="3207" name="Mendeley_Bookmark_vKPEnQK9Dx_6">
    <vt:lpwstr>nd that either can be used to make statistical inferences about values at internal nodes of a phylogenetic tree (hypothetical ancestors), to estimate relationships between characters, and to predict values for unmeasured species. Regression equations deri</vt:lpwstr>
  </property>
  <property fmtid="{D5CDD505-2E9C-101B-9397-08002B2CF9AE}" pid="3208" name="Mendeley_Bookmark_vKPEnQK9Dx_7">
    <vt:lpwstr>ved from independent contrasts can be placed back onto the original data space, including computation of both confidence intervals and prediction intervals for new observations. Predictions for unmeasured species (including extinct forms) can be made incr</vt:lpwstr>
  </property>
  <property fmtid="{D5CDD505-2E9C-101B-9397-08002B2CF9AE}" pid="3209" name="Mendeley_Bookmark_vKPEnQK9Dx_8">
    <vt:lpwstr>easingly accurate and precise as the specificity of their placement on a phylogenetic tree increases, which can greatly increase statistical power to detect, for example, deviation of a single species from an allometric prediction. We reexamine published </vt:lpwstr>
  </property>
  <property fmtid="{D5CDD505-2E9C-101B-9397-08002B2CF9AE}" pid="3210" name="Mendeley_Bookmark_vKPEnQK9Dx_9">
    <vt:lpwstr>data for basal metabolic rates (BMR) of birds and show that conventional and phylogenetic allometric equations differ significantly. In new results, we show that, as compared with nonpasserines, passerines exhibit a lower rate of evolution in both body ma</vt:lpwstr>
  </property>
  <property fmtid="{D5CDD505-2E9C-101B-9397-08002B2CF9AE}" pid="3211" name="Mendeley_Bookmark_vOuzdxMVeQ_1">
    <vt:lpwstr>ADDIN CSL_CITATION { "citationItems" : [ { "id" : "ITEM-1", "itemData" : { "DOI" : "10.2307/2291635", "ISSN" : "01621459", "abstract" : "Multiple imputation was designed to handle the problem of missing data in public-use data bases where the data-base co</vt:lpwstr>
  </property>
  <property fmtid="{D5CDD505-2E9C-101B-9397-08002B2CF9AE}" pid="3212" name="Mendeley_Bookmark_vOuzdxMVeQ_2">
    <vt:lpwstr>nstructor and the ultimate user are distinct entities. The objective is valid frequency inference for ultimate users who in general have access only to complete-data software and possess limited knowledge of specific reasons and models for nonresponse. Fo</vt:lpwstr>
  </property>
  <property fmtid="{D5CDD505-2E9C-101B-9397-08002B2CF9AE}" pid="3213" name="Mendeley_Bookmark_vOuzdxMVeQ_3">
    <vt:lpwstr>r this situation and objective, I believe that multiple imputation by the data-base constructor is the method of choice. This article first provides a description of the assumed context and objectives, and second, reviews the multiple imputation framework</vt:lpwstr>
  </property>
  <property fmtid="{D5CDD505-2E9C-101B-9397-08002B2CF9AE}" pid="3214" name="Mendeley_Bookmark_vOuzdxMVeQ_4">
    <vt:lpwstr> and its standard results. These preliminary discussions are especially important because some recent commentaries on multiple imputation have reflected either misunderstandings of the practical objectives of multiple imputation or misunderstandings of fu</vt:lpwstr>
  </property>
  <property fmtid="{D5CDD505-2E9C-101B-9397-08002B2CF9AE}" pid="3215" name="Mendeley_Bookmark_vOuzdxMVeQ_5">
    <vt:lpwstr>ndamental theoretical results. Then, criticisms of multiple imputation are considered, and, finally, comparisons are made to alternative strategies.", "author" : [ { "dropping-particle" : "", "family" : "Rubin", "given" : "Donald B", "non-dropping-particl</vt:lpwstr>
  </property>
  <property fmtid="{D5CDD505-2E9C-101B-9397-08002B2CF9AE}" pid="3216" name="Mendeley_Bookmark_vOuzdxMVeQ_6">
    <vt:lpwstr>e" : "", "parse-names" : false, "suffix" : "" } ], "container-title" : "Journal of the American Statistical Association", "id" : "ITEM-1", "issue" : "434", "issued" : { "date-parts" : [ [ "1996", "6" ] ] }, "page" : "473", "title" : "Multiple Imputation A</vt:lpwstr>
  </property>
  <property fmtid="{D5CDD505-2E9C-101B-9397-08002B2CF9AE}" pid="3217" name="Mendeley_Bookmark_vOuzdxMVeQ_7">
    <vt:lpwstr>fter 18+ Years", "type" : "article-journal", "volume" : "91" }, "uris" : [ "http://www.mendeley.com/documents/?uuid=d3002a67-8b4b-4f16-85bb-1a139ea975d7" ] } ], "mendeley" : { "formattedCitation" : "(Rubin, 1996)", "plainTextFormattedCitation" : "(Rubin, </vt:lpwstr>
  </property>
  <property fmtid="{D5CDD505-2E9C-101B-9397-08002B2CF9AE}" pid="3218" name="Mendeley_Bookmark_vOuzdxMVeQ_8">
    <vt:lpwstr>1996)", "previouslyFormattedCitation" : "(Rubin, 1996)" }, "properties" : { "noteIndex" : 0 }, "schema" : "https://github.com/citation-style-language/schema/raw/master/csl-citation.json" }</vt:lpwstr>
  </property>
  <property fmtid="{D5CDD505-2E9C-101B-9397-08002B2CF9AE}" pid="3219" name="Mendeley_Bookmark_vh5OzfdbgC_1">
    <vt:lpwstr>ADDIN CSL_CITATION {"citationItems": [{"id": "ITEM-1", "itemData": {"author": [{"dropping-particle": "", "family": "Diniz-Filho", "given": "Jose Alexandre Felizola", "non-dropping-particle": "", "parse-names": false, "suffix": ""}, {"dropping-particle": "</vt:lpwstr>
  </property>
  <property fmtid="{D5CDD505-2E9C-101B-9397-08002B2CF9AE}" pid="3220" name="Mendeley_Bookmark_vh5OzfdbgC_2">
    <vt:lpwstr>", "family": "Sant'Ana", "given": "Carlos Eduardo Ramos", "non-dropping-particle": "", "parse-names": false, "suffix": ""}, {"dropping-particle": "", "family": "Bini", "given": "Luis Mauricio", "non-dropping-particle": "", "parse-names": false, "suffix": </vt:lpwstr>
  </property>
  <property fmtid="{D5CDD505-2E9C-101B-9397-08002B2CF9AE}" pid="3221" name="Mendeley_Bookmark_vh5OzfdbgC_3">
    <vt:lpwstr>""}], "container-title": "Evolution", "id": "ITEM-1", "issue": "5", "issued": {"date-parts": [["1998"]]}, "page": "1247-1262", "title": "An Eigenvector Method for estimating Phylogenetic Inertia", "type": "article-journal", "volume": "52"}, "uris": ["http</vt:lpwstr>
  </property>
  <property fmtid="{D5CDD505-2E9C-101B-9397-08002B2CF9AE}" pid="3222" name="Mendeley_Bookmark_vh5OzfdbgC_4">
    <vt:lpwstr>://www.mendeley.com/documents/?uuid=9417bd25-3366-45df-85b3-fa293bc9ede3"]}, {"id": "ITEM-2", "itemData": {"DOI": "10.1111/2041-210X.12111", "ISSN": "2041210X", "author": [{"dropping-particle": "", "family": "Gu\u00e9nard", "given": "Guillaume", "non-drop</vt:lpwstr>
  </property>
  <property fmtid="{D5CDD505-2E9C-101B-9397-08002B2CF9AE}" pid="3223" name="Mendeley_Bookmark_vh5OzfdbgC_5">
    <vt:lpwstr>ping-particle": "", "parse-names": false, "suffix": ""}, {"dropping-particle": "", "family": "Legendre", "given": "Pierre", "non-dropping-particle": "", "parse-names": false, "suffix": ""}, {"dropping-particle": "", "family": "Peres-Neto", "given": "Pedro</vt:lpwstr>
  </property>
  <property fmtid="{D5CDD505-2E9C-101B-9397-08002B2CF9AE}" pid="3224" name="Mendeley_Bookmark_vh5OzfdbgC_6">
    <vt:lpwstr>", "non-dropping-particle": "", "parse-names": false, "suffix": ""}], "container-title": "Methods in Ecology and Evolution", "id": "ITEM-2", "issue": "12", "issued": {"date-parts": [["2013", "12", "23"]]}, "page": "1120-1131", "title": "Phylogenetic eigen</vt:lpwstr>
  </property>
  <property fmtid="{D5CDD505-2E9C-101B-9397-08002B2CF9AE}" pid="3225" name="Mendeley_Bookmark_vh5OzfdbgC_7">
    <vt:lpwstr>vector maps: a framework to model and predict species traits", "type": "article-journal", "volume": "4"}, "uris": ["http://www.mendeley.com/documents/?uuid=2d1a424b-47af-4b2d-a862-70b27aa18dcd"]}], "mendeley": {"formattedCitation": "(Diniz-Filho et al. 19</vt:lpwstr>
  </property>
  <property fmtid="{D5CDD505-2E9C-101B-9397-08002B2CF9AE}" pid="3226" name="Mendeley_Bookmark_vh5OzfdbgC_8">
    <vt:lpwstr>98; Gu\u00e9nard et al. 2013)", "plainTextFormattedCitation": "(Diniz-Filho et al. 1998; Gu\u00e9nard et al. 2013)", "previouslyFormattedCitation": "(Diniz-Filho et al. 1998; Gu\u00e9nard et al. 2013)"}, "properties": {"noteIndex": 0}, "schema": "https://</vt:lpwstr>
  </property>
  <property fmtid="{D5CDD505-2E9C-101B-9397-08002B2CF9AE}" pid="3227" name="Mendeley_Bookmark_vh5OzfdbgC_9">
    <vt:lpwstr>github.com/citation-style-language/schema/raw/master/csl-citation.json"}</vt:lpwstr>
  </property>
  <property fmtid="{D5CDD505-2E9C-101B-9397-08002B2CF9AE}" pid="3228" name="Mendeley_Bookmark_vheTNLVWLw_1">
    <vt:lpwstr>ADDIN CSL_CITATION {"citationItems": [{"id": "ITEM-1", "itemData": {"DOI": "10.1111/2041-210X.12232", "ISSN": "2041210X", "PMID": "18823677", "author": [{"dropping-particle": "", "family": "Penone", "given": "Caterina", "non-dropping-particle": "", "parse</vt:lpwstr>
  </property>
  <property fmtid="{D5CDD505-2E9C-101B-9397-08002B2CF9AE}" pid="3229" name="Mendeley_Bookmark_vheTNLVWLw_10">
    <vt:lpwstr>bust methodologies to gap fi ll or impute trait values in these databases is an important objective. Here I argue that existing statistical tools from phylogenetic comparative methods can be used to rapidly impute values into global plant functional trait</vt:lpwstr>
  </property>
  <property fmtid="{D5CDD505-2E9C-101B-9397-08002B2CF9AE}" pid="3230" name="Mendeley_Bookmark_vheTNLVWLw_11">
    <vt:lpwstr> databases due to the large amount of phylogenetic signal often in trait data. In particular, statistical models of phylogenetic signal in traits can be generated from existing data and used to predict missing values of closely related species often with </vt:lpwstr>
  </property>
  <property fmtid="{D5CDD505-2E9C-101B-9397-08002B2CF9AE}" pid="3231" name="Mendeley_Bookmark_vheTNLVWLw_12">
    <vt:lpwstr>a high degree of accuracy thereby facilitating the continental-scale mapping of plant function. Despite the promise of this approach, I also discuss potential pitfalls and future challenges that will need to be addressed. Th", "author": [{"dropping-partic</vt:lpwstr>
  </property>
  <property fmtid="{D5CDD505-2E9C-101B-9397-08002B2CF9AE}" pid="3232" name="Mendeley_Bookmark_vheTNLVWLw_13">
    <vt:lpwstr>le": "", "family": "Swenson", "given": "Nathan G.", "non-dropping-particle": "", "parse-names": false, "suffix": ""}], "container-title": "Ecography", "id": "ITEM-2", "issue": "July 2013", "issued": {"date-parts": [["2014"]]}, "page": "105-110", "title": </vt:lpwstr>
  </property>
  <property fmtid="{D5CDD505-2E9C-101B-9397-08002B2CF9AE}" pid="3233" name="Mendeley_Bookmark_vheTNLVWLw_14">
    <vt:lpwstr>"Phylogenetic imputation of plant functional trait databases", "type": "article-journal", "volume": "37"}, "uris": ["http://www.mendeley.com/documents/?uuid=0675ab2d-f8cc-48da-b84c-cab0790a1bd7"]}, {"id": "ITEM-3", "itemData": {"DOI": "10.1111/2041-210X.1</vt:lpwstr>
  </property>
  <property fmtid="{D5CDD505-2E9C-101B-9397-08002B2CF9AE}" pid="3234" name="Mendeley_Bookmark_vheTNLVWLw_15">
    <vt:lpwstr>2111", "ISSN": "2041210X", "author": [{"dropping-particle": "", "family": "Gu\u00e9nard", "given": "Guillaume", "non-dropping-particle": "", "parse-names": false, "suffix": ""}, {"dropping-particle": "", "family": "Legendre", "given": "Pierre", "non-dropp</vt:lpwstr>
  </property>
  <property fmtid="{D5CDD505-2E9C-101B-9397-08002B2CF9AE}" pid="3235" name="Mendeley_Bookmark_vheTNLVWLw_16">
    <vt:lpwstr>ing-particle": "", "parse-names": false, "suffix": ""}, {"dropping-particle": "", "family": "Peres-Neto", "given": "Pedro", "non-dropping-particle": "", "parse-names": false, "suffix": ""}], "container-title": "Methods in Ecology and Evolution", "id": "IT</vt:lpwstr>
  </property>
  <property fmtid="{D5CDD505-2E9C-101B-9397-08002B2CF9AE}" pid="3236" name="Mendeley_Bookmark_vheTNLVWLw_17">
    <vt:lpwstr>EM-3", "issue": "12", "issued": {"date-parts": [["2013", "12", "23"]]}, "page": "1120-1131", "title": "Phylogenetic eigenvector maps: a framework to model and predict species traits", "type": "article-journal", "volume": "4"}, "uris": ["http://www.mendele</vt:lpwstr>
  </property>
  <property fmtid="{D5CDD505-2E9C-101B-9397-08002B2CF9AE}" pid="3237" name="Mendeley_Bookmark_vheTNLVWLw_18">
    <vt:lpwstr>y.com/documents/?uuid=2d1a424b-47af-4b2d-a862-70b27aa18dcd"]}, {"id": "ITEM-4", "itemData": {"DOI": "10.1111/geb.12559", "ISSN": "1466822X", "author": [{"dropping-particle": "", "family": "Swenson", "given": "Nathan G", "non-dropping-particle": "", "parse</vt:lpwstr>
  </property>
  <property fmtid="{D5CDD505-2E9C-101B-9397-08002B2CF9AE}" pid="3238" name="Mendeley_Bookmark_vheTNLVWLw_19">
    <vt:lpwstr>-names": false, "suffix": ""}, {"dropping-particle": "", "family": "Weiser", "given": "Michael D", "non-dropping-particle": "", "parse-names": false, "suffix": ""}, {"dropping-particle": "", "family": "Mao", "given": "Lingfeng", "non-dropping-particle": "</vt:lpwstr>
  </property>
  <property fmtid="{D5CDD505-2E9C-101B-9397-08002B2CF9AE}" pid="3239" name="Mendeley_Bookmark_vheTNLVWLw_2">
    <vt:lpwstr>-names": false, "suffix": ""}, {"dropping-particle": "", "family": "Davidson", "given": "Ana D.", "non-dropping-particle": "", "parse-names": false, "suffix": ""}, {"dropping-particle": "", "family": "Shoemaker", "given": "Kevin T.", "non-dropping-particl</vt:lpwstr>
  </property>
  <property fmtid="{D5CDD505-2E9C-101B-9397-08002B2CF9AE}" pid="3240" name="Mendeley_Bookmark_vheTNLVWLw_20">
    <vt:lpwstr>", "parse-names": false, "suffix": ""}, {"dropping-particle": "", "family": "Ara\u00fajo", "given": "Miguel B.", "non-dropping-particle": "", "parse-names": false, "suffix": ""}, {"dropping-particle": "", "family": "Diniz-Filho", "given": "Jos\u00e9 Alexa</vt:lpwstr>
  </property>
  <property fmtid="{D5CDD505-2E9C-101B-9397-08002B2CF9AE}" pid="3241" name="Mendeley_Bookmark_vheTNLVWLw_21">
    <vt:lpwstr>ndre F.", "non-dropping-particle": "", "parse-names": false, "suffix": ""}, {"dropping-particle": "", "family": "Kollmann", "given": "Johannes", "non-dropping-particle": "", "parse-names": false, "suffix": ""}, {"dropping-particle": "", "family": "Nogu\u0</vt:lpwstr>
  </property>
  <property fmtid="{D5CDD505-2E9C-101B-9397-08002B2CF9AE}" pid="3242" name="Mendeley_Bookmark_vheTNLVWLw_22">
    <vt:lpwstr>0e9s-Bravo", "given": "David", "non-dropping-particle": "", "parse-names": false, "suffix": ""}, {"dropping-particle": "", "family": "Normand", "given": "Signe", "non-dropping-particle": "", "parse-names": false, "suffix": ""}, {"dropping-particle": "", "</vt:lpwstr>
  </property>
  <property fmtid="{D5CDD505-2E9C-101B-9397-08002B2CF9AE}" pid="3243" name="Mendeley_Bookmark_vheTNLVWLw_23">
    <vt:lpwstr>family": "Rodr\u00edguez", "given": "Miguel A.", "non-dropping-particle": "", "parse-names": false, "suffix": ""}, {"dropping-particle": "", "family": "Garc\u00eda-Vald\u00e9s", "given": "Ra\u00fal", "non-dropping-particle": "", "parse-names": false, "suf</vt:lpwstr>
  </property>
  <property fmtid="{D5CDD505-2E9C-101B-9397-08002B2CF9AE}" pid="3244" name="Mendeley_Bookmark_vheTNLVWLw_24">
    <vt:lpwstr>fix": ""}, {"dropping-particle": "", "family": "Valladares", "given": "Fernando", "non-dropping-particle": "", "parse-names": false, "suffix": ""}, {"dropping-particle": "", "family": "Zavala", "given": "Miguel A.", "non-dropping-particle": "", "parse-nam</vt:lpwstr>
  </property>
  <property fmtid="{D5CDD505-2E9C-101B-9397-08002B2CF9AE}" pid="3245" name="Mendeley_Bookmark_vheTNLVWLw_25">
    <vt:lpwstr>es": false, "suffix": ""}, {"dropping-particle": "", "family": "Svenning", "given": "Jens-Christian", "non-dropping-particle": "", "parse-names": false, "suffix": ""}], "container-title": "Global Ecology and Biogeography", "id": "ITEM-4", "issue": "5", "i</vt:lpwstr>
  </property>
  <property fmtid="{D5CDD505-2E9C-101B-9397-08002B2CF9AE}" pid="3246" name="Mendeley_Bookmark_vheTNLVWLw_26">
    <vt:lpwstr>ssued": {"date-parts": [["2017", "5"]]}, "page": "553-562", "title": "Phylogeny and the prediction of tree functional diversity across novel continental settings", "type": "article-journal", "volume": "26"}, "uris": ["http://www.mendeley.com/documents/?uu</vt:lpwstr>
  </property>
  <property fmtid="{D5CDD505-2E9C-101B-9397-08002B2CF9AE}" pid="3247" name="Mendeley_Bookmark_vheTNLVWLw_27">
    <vt:lpwstr>id=ef2e587e-00eb-499f-b3b3-64d7bab68fec"]}, {"id": "ITEM-5", "itemData": {"author": [{"dropping-particle": "", "family": "Diniz-Filho", "given": "Jose Alexandre Felizola", "non-dropping-particle": "", "parse-names": false, "suffix": ""}, {"dropping-partic</vt:lpwstr>
  </property>
  <property fmtid="{D5CDD505-2E9C-101B-9397-08002B2CF9AE}" pid="3248" name="Mendeley_Bookmark_vheTNLVWLw_28">
    <vt:lpwstr>le": "", "family": "Villalobos", "given": "Fabricio", "non-dropping-particle": "", "parse-names": false, "suffix": ""}, {"dropping-particle": "", "family": "Bini", "given": "Luis Mauricio", "non-dropping-particle": "", "parse-names": false, "suffix": ""}]</vt:lpwstr>
  </property>
  <property fmtid="{D5CDD505-2E9C-101B-9397-08002B2CF9AE}" pid="3249" name="Mendeley_Bookmark_vheTNLVWLw_29">
    <vt:lpwstr>, "container-title": "Genetics and Molecular Biology", "id": "ITEM-5", "issue": "3", "issued": {"date-parts": [["2015"]]}, "page": "396-400", "title": "The best of both worlds : Phylogenetic eigenvector regression and mapping", "type": "article-journal", </vt:lpwstr>
  </property>
  <property fmtid="{D5CDD505-2E9C-101B-9397-08002B2CF9AE}" pid="3250" name="Mendeley_Bookmark_vheTNLVWLw_3">
    <vt:lpwstr>e": "", "parse-names": false, "suffix": ""}, {"dropping-particle": "Di", "family": "Marco", "given": "Moreno", "non-dropping-particle": "", "parse-names": false, "suffix": ""}, {"dropping-particle": "", "family": "Rondinini", "given": "Carlo", "non-droppi</vt:lpwstr>
  </property>
  <property fmtid="{D5CDD505-2E9C-101B-9397-08002B2CF9AE}" pid="3251" name="Mendeley_Bookmark_vheTNLVWLw_30">
    <vt:lpwstr>"volume": "38"}, "uris": ["http://www.mendeley.com/documents/?uuid=7b915f2a-3fe9-4149-a278-8a3c6d065c05"]}], "mendeley": {"formattedCitation": "(Diniz-Filho et al. 2015; Gu\u00e9nard et al. 2013; Penone et al. 2014; Swenson 2014; Swenson et al. 2017)", "p</vt:lpwstr>
  </property>
  <property fmtid="{D5CDD505-2E9C-101B-9397-08002B2CF9AE}" pid="3252" name="Mendeley_Bookmark_vheTNLVWLw_31">
    <vt:lpwstr>lainTextFormattedCitation": "(Diniz-Filho et al. 2015; Gu\u00e9nard et al. 2013; Penone et al. 2014; Swenson 2014; Swenson et al. 2017)", "previouslyFormattedCitation": "(Diniz-Filho et al. 2015; Gu\u00e9nard et al. 2013; Penone et al. 2014; Swenson 2014;</vt:lpwstr>
  </property>
  <property fmtid="{D5CDD505-2E9C-101B-9397-08002B2CF9AE}" pid="3253" name="Mendeley_Bookmark_vheTNLVWLw_32">
    <vt:lpwstr> Swenson et al. 2017)"}, "properties": {"noteIndex": 0}, "schema": "https://github.com/citation-style-language/schema/raw/master/csl-citation.json"}</vt:lpwstr>
  </property>
  <property fmtid="{D5CDD505-2E9C-101B-9397-08002B2CF9AE}" pid="3254" name="Mendeley_Bookmark_vheTNLVWLw_4">
    <vt:lpwstr>ng-particle": "", "parse-names": false, "suffix": ""}, {"dropping-particle": "", "family": "Brooks", "given": "Thomas M.", "non-dropping-particle": "", "parse-names": false, "suffix": ""}, {"dropping-particle": "", "family": "Young", "given": "Bruce E.", </vt:lpwstr>
  </property>
  <property fmtid="{D5CDD505-2E9C-101B-9397-08002B2CF9AE}" pid="3255" name="Mendeley_Bookmark_vheTNLVWLw_5">
    <vt:lpwstr>"non-dropping-particle": "", "parse-names": false, "suffix": ""}, {"dropping-particle": "", "family": "Graham", "given": "Catherine H.", "non-dropping-particle": "", "parse-names": false, "suffix": ""}, {"dropping-particle": "", "family": "Costa", "given"</vt:lpwstr>
  </property>
  <property fmtid="{D5CDD505-2E9C-101B-9397-08002B2CF9AE}" pid="3256" name="Mendeley_Bookmark_vheTNLVWLw_6">
    <vt:lpwstr>: "Gabriel C.", "non-dropping-particle": "", "parse-names": false, "suffix": ""}], "container-title": "Methods in Ecology and Evolution", "id": "ITEM-1", "issue": "9", "issued": {"date-parts": [["2014"]]}, "page": "961-970", "title": "Imputation of missin</vt:lpwstr>
  </property>
  <property fmtid="{D5CDD505-2E9C-101B-9397-08002B2CF9AE}" pid="3257" name="Mendeley_Bookmark_vheTNLVWLw_7">
    <vt:lpwstr>g data in life-history traits datasets: which approach performs the best?", "type": "article-journal", "volume": "5"}, "uris": ["http://www.mendeley.com/documents/?uuid=504b4fc7-2d5b-48c1-b3f3-b39f05c8ec9e"]}, {"id": "ITEM-2", "itemData": {"DOI": "10.1111</vt:lpwstr>
  </property>
  <property fmtid="{D5CDD505-2E9C-101B-9397-08002B2CF9AE}" pid="3258" name="Mendeley_Bookmark_vheTNLVWLw_8">
    <vt:lpwstr>/j.1600-0587.2013.00528.x", "ISBN": "1600-0587", "ISSN": "09067590", "abstract": "Continental-scale maps of plant functional diversity are a fundamental piece of data of interest to ecosystem modelers and ecologists, yet such maps have been exceedingly ha</vt:lpwstr>
  </property>
  <property fmtid="{D5CDD505-2E9C-101B-9397-08002B2CF9AE}" pid="3259" name="Mendeley_Bookmark_vheTNLVWLw_9">
    <vt:lpwstr>rd to generate. Th e large eff ort to compile global plant functional trait databases largely for the purpose of mapping and analyzing the spatial distribution of function has resulted in very sparse data matrices thereby limiting progress. Identifying ro</vt:lpwstr>
  </property>
  <property fmtid="{D5CDD505-2E9C-101B-9397-08002B2CF9AE}" pid="3260" name="Mendeley_Bookmark_vonvqFrhhx_1">
    <vt:lpwstr>ADDIN CSL_CITATION {"citationItems": [{"id": "ITEM-1", "itemData": {"ISBN": "9781606236390", "author": [{"dropping-particle": "", "family": "Enders", "given": "Craig K.", "non-dropping-particle": "", "parse-names": false, "suffix": ""}], "edition": "1", "</vt:lpwstr>
  </property>
  <property fmtid="{D5CDD505-2E9C-101B-9397-08002B2CF9AE}" pid="3261" name="Mendeley_Bookmark_vonvqFrhhx_10">
    <vt:lpwstr> "Stef", "non-dropping-particle": "van", "parse-names": false, "suffix": ""}], "edition": "1", "id": "ITEM-2", "issued": {"date-parts": [["2012"]]}, "number-of-pages": "342", "publisher": "Chapman and Hall/CRC", "publisher-place": "Boca Raton, Fl", "title</vt:lpwstr>
  </property>
  <property fmtid="{D5CDD505-2E9C-101B-9397-08002B2CF9AE}" pid="3262" name="Mendeley_Bookmark_vonvqFrhhx_11">
    <vt:lpwstr>": "Flexible Imputation of Missing Data", "type": "book"}, "uris": ["http://www.mendeley.com/documents/?uuid=c546fe7c-24b9-4c66-9203-bca5f3a3238b"]}], "mendeley": {"formattedCitation": "(Enders 2010; van Buuren 2012)", "plainTextFormattedCitation": "(Ende</vt:lpwstr>
  </property>
  <property fmtid="{D5CDD505-2E9C-101B-9397-08002B2CF9AE}" pid="3263" name="Mendeley_Bookmark_vonvqFrhhx_12">
    <vt:lpwstr>rs 2010; van Buuren 2012)", "previouslyFormattedCitation": "(Enders 2010; van Buuren 2012)"}, "properties": {"noteIndex": 0}, "schema": "https://github.com/citation-style-language/schema/raw/master/csl-citation.json"}</vt:lpwstr>
  </property>
  <property fmtid="{D5CDD505-2E9C-101B-9397-08002B2CF9AE}" pid="3264" name="Mendeley_Bookmark_vonvqFrhhx_2">
    <vt:lpwstr>id": "ITEM-1", "issued": {"date-parts": [["2010"]]}, "number-of-pages": "377", "publisher-place": "New York, NY", "title": "Applied Missing Data Analysis", "type": "book"}, "uris": ["http://www.mendeley.com/documents/?uuid=5d1bb767-c2ae-4cf1-b842-1128f38d</vt:lpwstr>
  </property>
  <property fmtid="{D5CDD505-2E9C-101B-9397-08002B2CF9AE}" pid="3265" name="Mendeley_Bookmark_vonvqFrhhx_3">
    <vt:lpwstr>8b00"]}, {"id": "ITEM-2", "itemData": {"DOI": "10.1201/b11826", "ISBN": "9781439868249", "abstract": "Missing data form a problem in every scientific discipline, yet the techniques required to handle them are complicated and often lacking. One of the grea</vt:lpwstr>
  </property>
  <property fmtid="{D5CDD505-2E9C-101B-9397-08002B2CF9AE}" pid="3266" name="Mendeley_Bookmark_vonvqFrhhx_4">
    <vt:lpwstr>t ideas in statistical science\u2014multiple imputation\u2014fills gaps in the data with plausible values, the uncertainty of which is coded in the data itself. It also solves other problems, many of which are missing data problems in disguise. Flexible I</vt:lpwstr>
  </property>
  <property fmtid="{D5CDD505-2E9C-101B-9397-08002B2CF9AE}" pid="3267" name="Mendeley_Bookmark_vonvqFrhhx_5">
    <vt:lpwstr>mputation of Missing Data is supported by many examples using real data taken from the author's vast experience of collaborative research, and presents a practical guide for handling missing data under the framework of multiple imputation. Furthermore, de</vt:lpwstr>
  </property>
  <property fmtid="{D5CDD505-2E9C-101B-9397-08002B2CF9AE}" pid="3268" name="Mendeley_Bookmark_vonvqFrhhx_6">
    <vt:lpwstr>tailed guidance of implementation in R using the author\u2019s package {MICE} is included throughout the book. Assuming familiarity with basic statistical concepts and multivariate methods, Flexible Imputation of Missing Data is intended for two audiences</vt:lpwstr>
  </property>
  <property fmtid="{D5CDD505-2E9C-101B-9397-08002B2CF9AE}" pid="3269" name="Mendeley_Bookmark_vonvqFrhhx_7">
    <vt:lpwstr>: (Bio)statisticians, epidemiologists, and methodologists in the social and health sciences Substantive researchers who do not call themselves statisticians, but who possess the necessary skills to understand the principles and to follow the recipes This </vt:lpwstr>
  </property>
  <property fmtid="{D5CDD505-2E9C-101B-9397-08002B2CF9AE}" pid="3270" name="Mendeley_Bookmark_vonvqFrhhx_8">
    <vt:lpwstr>graduate-tested book avoids mathematical and technical details as much as possible: formulas are accompanied by a verbal statement that explains the formula in layperson terms. Readers less concerned with the theoretical underpinnings will be able to pick</vt:lpwstr>
  </property>
  <property fmtid="{D5CDD505-2E9C-101B-9397-08002B2CF9AE}" pid="3271" name="Mendeley_Bookmark_vonvqFrhhx_9">
    <vt:lpwstr> up the general idea, and technical material is available for those who desire deeper understanding. The analyses can be replicated in R using a dedicated package developed by the author.", "author": [{"dropping-particle": "", "family": "Buuren", "given":</vt:lpwstr>
  </property>
  <property fmtid="{D5CDD505-2E9C-101B-9397-08002B2CF9AE}" pid="3272" name="Mendeley_Bookmark_wALkPhFmJH_1">
    <vt:lpwstr>ADDIN CSL_CITATION { "citationItems" : [ { "id" : "ITEM-1", "itemData" : { "DOI" : "10.2307/2291635", "ISSN" : "01621459", "abstract" : "Multiple imputation was designed to handle the problem of missing data in public-use data bases where the data-base co</vt:lpwstr>
  </property>
  <property fmtid="{D5CDD505-2E9C-101B-9397-08002B2CF9AE}" pid="3273" name="Mendeley_Bookmark_wALkPhFmJH_10">
    <vt:lpwstr>in, 1987, 1996)", "previouslyFormattedCitation" : "(Rubin, 1996)" }, "properties" : { "noteIndex" : 0 }, "schema" : "https://github.com/citation-style-language/schema/raw/master/csl-citation.json" }</vt:lpwstr>
  </property>
  <property fmtid="{D5CDD505-2E9C-101B-9397-08002B2CF9AE}" pid="3274" name="Mendeley_Bookmark_wALkPhFmJH_2">
    <vt:lpwstr>nstructor and the ultimate user are distinct entities. The objective is valid frequency inference for ultimate users who in general have access only to complete-data software and possess limited knowledge of specific reasons and models for nonresponse. Fo</vt:lpwstr>
  </property>
  <property fmtid="{D5CDD505-2E9C-101B-9397-08002B2CF9AE}" pid="3275" name="Mendeley_Bookmark_wALkPhFmJH_3">
    <vt:lpwstr>r this situation and objective, I believe that multiple imputation by the data-base constructor is the method of choice. This article first provides a description of the assumed context and objectives, and second, reviews the multiple imputation framework</vt:lpwstr>
  </property>
  <property fmtid="{D5CDD505-2E9C-101B-9397-08002B2CF9AE}" pid="3276" name="Mendeley_Bookmark_wALkPhFmJH_4">
    <vt:lpwstr> and its standard results. These preliminary discussions are especially important because some recent commentaries on multiple imputation have reflected either misunderstandings of the practical objectives of multiple imputation or misunderstandings of fu</vt:lpwstr>
  </property>
  <property fmtid="{D5CDD505-2E9C-101B-9397-08002B2CF9AE}" pid="3277" name="Mendeley_Bookmark_wALkPhFmJH_5">
    <vt:lpwstr>ndamental theoretical results. Then, criticisms of multiple imputation are considered, and, finally, comparisons are made to alternative strategies.", "author" : [ { "dropping-particle" : "", "family" : "Rubin", "given" : "Donald B", "non-dropping-particl</vt:lpwstr>
  </property>
  <property fmtid="{D5CDD505-2E9C-101B-9397-08002B2CF9AE}" pid="3278" name="Mendeley_Bookmark_wALkPhFmJH_6">
    <vt:lpwstr>e" : "", "parse-names" : false, "suffix" : "" } ], "container-title" : "Journal of the American Statistical Association", "id" : "ITEM-1", "issue" : "434", "issued" : { "date-parts" : [ [ "1996", "6" ] ] }, "page" : "473", "title" : "Multiple Imputation A</vt:lpwstr>
  </property>
  <property fmtid="{D5CDD505-2E9C-101B-9397-08002B2CF9AE}" pid="3279" name="Mendeley_Bookmark_wALkPhFmJH_7">
    <vt:lpwstr>fter 18+ Years", "type" : "article-journal", "volume" : "91" }, "uris" : [ "http://www.mendeley.com/documents/?uuid=d3002a67-8b4b-4f16-85bb-1a139ea975d7" ] }, { "id" : "ITEM-2", "itemData" : { "author" : [ { "dropping-particle" : "", "family" : "Rubin", "</vt:lpwstr>
  </property>
  <property fmtid="{D5CDD505-2E9C-101B-9397-08002B2CF9AE}" pid="3280" name="Mendeley_Bookmark_wALkPhFmJH_8">
    <vt:lpwstr>given" : "D. B.", "non-dropping-particle" : "", "parse-names" : false, "suffix" : "" } ], "edition" : "1st ed.", "id" : "ITEM-2", "issued" : { "date-parts" : [ [ "1987" ] ] }, "number-of-pages" : "287", "publisher" : "John Wiley &amp; Sons", "title" : "Multip</vt:lpwstr>
  </property>
  <property fmtid="{D5CDD505-2E9C-101B-9397-08002B2CF9AE}" pid="3281" name="Mendeley_Bookmark_wALkPhFmJH_9">
    <vt:lpwstr>le Imputation for Nonresponse in Surveys", "type" : "book" }, "uris" : [ "http://www.mendeley.com/documents/?uuid=a2bb1bf6-131e-46f8-9587-420ee94b5abb" ] } ], "mendeley" : { "formattedCitation" : "(Rubin, 1987, 1996)", "plainTextFormattedCitation" : "(Rub</vt:lpwstr>
  </property>
  <property fmtid="{D5CDD505-2E9C-101B-9397-08002B2CF9AE}" pid="3282" name="Mendeley_Bookmark_x4QmAIWUJP_1">
    <vt:lpwstr>ADDIN CSL_CITATION {"citationItems": [{"id": "ITEM-1", "itemData": {"DOI": "10.1111/j.1365-2656.2012.01999.x", "ISBN": "0021-8790", "ISSN": "1365-2656", "PMID": "22640486", "abstract": "1. Comparative analyses are used to address the key question of what </vt:lpwstr>
  </property>
  <property fmtid="{D5CDD505-2E9C-101B-9397-08002B2CF9AE}" pid="3283" name="Mendeley_Bookmark_x4QmAIWUJP_10">
    <vt:lpwstr>te inferences from comparative analyses by focusing on the subset of species for which data are available. Ultimately, addressing the data bias problem requires greater investment in data collection and dissemination, as well as the development of methodo</vt:lpwstr>
  </property>
  <property fmtid="{D5CDD505-2E9C-101B-9397-08002B2CF9AE}" pid="3284" name="Mendeley_Bookmark_x4QmAIWUJP_11">
    <vt:lpwstr>logical approaches to effectively correct existing biases.", "author": [{"dropping-particle": "", "family": "Gonzalez-Suarez", "given": "Manuela", "non-dropping-particle": "", "parse-names": false, "suffix": ""}, {"dropping-particle": "", "family": "Lucas</vt:lpwstr>
  </property>
  <property fmtid="{D5CDD505-2E9C-101B-9397-08002B2CF9AE}" pid="3285" name="Mendeley_Bookmark_x4QmAIWUJP_12">
    <vt:lpwstr>", "given": "Pablo M", "non-dropping-particle": "", "parse-names": false, "suffix": ""}, {"dropping-particle": "", "family": "Revilla", "given": "Eloy", "non-dropping-particle": "", "parse-names": false, "suffix": ""}], "container-title": "The Journal of </vt:lpwstr>
  </property>
  <property fmtid="{D5CDD505-2E9C-101B-9397-08002B2CF9AE}" pid="3286" name="Mendeley_Bookmark_x4QmAIWUJP_13">
    <vt:lpwstr>Animal Ecology", "id": "ITEM-1", "issued": {"date-parts": [["2012"]]}, "page": "1211-22", "title": "Biases in comparative analyses of extinction risk: mind the gap.", "type": "article-journal", "volume": "81"}, "uris": ["http://www.mendeley.com/documents/</vt:lpwstr>
  </property>
  <property fmtid="{D5CDD505-2E9C-101B-9397-08002B2CF9AE}" pid="3287" name="Mendeley_Bookmark_x4QmAIWUJP_14">
    <vt:lpwstr>?uuid=7d7e7f22-f6c1-4caf-8cff-263e477abb72"]}], "mendeley": {"formattedCitation": "(Gonzalez-Suarez et al. 2012)", "plainTextFormattedCitation": "(Gonzalez-Suarez et al. 2012)", "previouslyFormattedCitation": "(Gonzalez-Suarez et al. 2012)"}, "properties"</vt:lpwstr>
  </property>
  <property fmtid="{D5CDD505-2E9C-101B-9397-08002B2CF9AE}" pid="3288" name="Mendeley_Bookmark_x4QmAIWUJP_15">
    <vt:lpwstr>: {"noteIndex": 0}, "schema": "https://github.com/citation-style-language/schema/raw/master/csl-citation.json"}</vt:lpwstr>
  </property>
  <property fmtid="{D5CDD505-2E9C-101B-9397-08002B2CF9AE}" pid="3289" name="Mendeley_Bookmark_x4QmAIWUJP_2">
    <vt:lpwstr>makes a species more prone to extinction by exploring the links between vulnerability and intrinsic species' traits and/or extrinsic factors. This approach requires comprehensive species data but information is rarely available for all species of interest</vt:lpwstr>
  </property>
  <property fmtid="{D5CDD505-2E9C-101B-9397-08002B2CF9AE}" pid="3290" name="Mendeley_Bookmark_x4QmAIWUJP_3">
    <vt:lpwstr>. As a result comparative analyses often rely on subsets of relatively few species that are assumed to be representative samples of the overall studied group. 2. Our study challenges this assumption and quantifies the taxonomic, spatial, and data type bia</vt:lpwstr>
  </property>
  <property fmtid="{D5CDD505-2E9C-101B-9397-08002B2CF9AE}" pid="3291" name="Mendeley_Bookmark_x4QmAIWUJP_4">
    <vt:lpwstr>ses associated with the quantity of data available for 5415 mammalian species using the freely available life-history database PanTHERIA. 3. Moreover, we explore how existing biases influence results of comparative analyses of extinction risk by using sub</vt:lpwstr>
  </property>
  <property fmtid="{D5CDD505-2E9C-101B-9397-08002B2CF9AE}" pid="3292" name="Mendeley_Bookmark_x4QmAIWUJP_5">
    <vt:lpwstr>sets of data that attempt to correct for detected biases. In particular, we focus on links between four species' traits commonly linked to vulnerability (distribution range area, adult body mass, population density and gestation length) and conduct univar</vt:lpwstr>
  </property>
  <property fmtid="{D5CDD505-2E9C-101B-9397-08002B2CF9AE}" pid="3293" name="Mendeley_Bookmark_x4QmAIWUJP_6">
    <vt:lpwstr>iate and multivariate analyses to understand how biases affect model predictions. 4. Our results show important biases in data availability with c.22% of mammals completely lacking data. Missing data, which appear to be not missing at random, occur freque</vt:lpwstr>
  </property>
  <property fmtid="{D5CDD505-2E9C-101B-9397-08002B2CF9AE}" pid="3294" name="Mendeley_Bookmark_x4QmAIWUJP_7">
    <vt:lpwstr>ntly in all traits (14-99% of cases missing). Data availability is explained by intrinsic traits, with larger mammals occupying bigger range areas being the best studied. Importantly, we find that existing biases affect the results of comparative analyses</vt:lpwstr>
  </property>
  <property fmtid="{D5CDD505-2E9C-101B-9397-08002B2CF9AE}" pid="3295" name="Mendeley_Bookmark_x4QmAIWUJP_8">
    <vt:lpwstr> by overestimating the risk of extinction and changing which traits are identified as important predictors. 5. Our results raise concerns over our ability to draw general conclusions regarding what makes a species more prone to extinction. Missing data re</vt:lpwstr>
  </property>
  <property fmtid="{D5CDD505-2E9C-101B-9397-08002B2CF9AE}" pid="3296" name="Mendeley_Bookmark_x4QmAIWUJP_9">
    <vt:lpwstr>present a prevalent problem in comparative analyses, and unfortunately, because data are not missing at random, conventional approaches to fill data gaps, are not valid or present important challenges. These results show the importance of making appropria</vt:lpwstr>
  </property>
  <property fmtid="{D5CDD505-2E9C-101B-9397-08002B2CF9AE}" pid="3297" name="Mendeley_Bookmark_xChTTvoRyY_1">
    <vt:lpwstr>ADDIN CSL_CITATION { "citationItems" : [ { "id" : "ITEM-1", "itemData" : { "DOI" : "10.1016/j.quascirev.2012.05.020", "ISBN" : "0277-3791", "ISSN" : "02773791", "abstract" : "Paleoecological inference rests on a foundation of processes and relationships t</vt:lpwstr>
  </property>
  <property fmtid="{D5CDD505-2E9C-101B-9397-08002B2CF9AE}" pid="3298" name="Mendeley_Bookmark_xChTTvoRyY_10">
    <vt:lpwstr>"", "family" : "Hortal", "given" : "Joaqu\u00edn", "non-dropping-particle" : "", "parse-names" : false, "suffix" : "" }, { "dropping-particle" : "", "family" : "Bello", "given" : "Francesco", "non-dropping-particle" : "de", "parse-names" : false, "suffix"</vt:lpwstr>
  </property>
  <property fmtid="{D5CDD505-2E9C-101B-9397-08002B2CF9AE}" pid="3299" name="Mendeley_Bookmark_xChTTvoRyY_11">
    <vt:lpwstr> : "" }, { "dropping-particle" : "", "family" : "Diniz-Filho", "given" : "Jos\u00e9 Alexandre F.", "non-dropping-particle" : "", "parse-names" : false, "suffix" : "" }, { "dropping-particle" : "", "family" : "Lewinsohn", "given" : "Thomas M.", "non-droppi</vt:lpwstr>
  </property>
  <property fmtid="{D5CDD505-2E9C-101B-9397-08002B2CF9AE}" pid="3300" name="Mendeley_Bookmark_xChTTvoRyY_12">
    <vt:lpwstr>ng-particle" : "", "parse-names" : false, "suffix" : "" }, { "dropping-particle" : "", "family" : "Lobo", "given" : "Jorge M.", "non-dropping-particle" : "", "parse-names" : false, "suffix" : "" }, { "dropping-particle" : "", "family" : "Ladle", "given" :</vt:lpwstr>
  </property>
  <property fmtid="{D5CDD505-2E9C-101B-9397-08002B2CF9AE}" pid="3301" name="Mendeley_Bookmark_xChTTvoRyY_13">
    <vt:lpwstr> "Richard J.", "non-dropping-particle" : "", "parse-names" : false, "suffix" : "" } ], "container-title" : "Annual Review of Ecology, Evolution, and Systematics", "id" : "ITEM-2", "issued" : { "date-parts" : [ [ "2015" ] ] }, "page" : "523-549", "title" :</vt:lpwstr>
  </property>
  <property fmtid="{D5CDD505-2E9C-101B-9397-08002B2CF9AE}" pid="3302" name="Mendeley_Bookmark_xChTTvoRyY_14">
    <vt:lpwstr> "Seven shortfalls that beset large-scale knowledge of biodiversity", "type" : "article-journal", "volume" : "46" }, "uris" : [ "http://www.mendeley.com/documents/?uuid=24d9922e-2eaf-44a6-846f-b3999a0119fb" ] } ], "mendeley" : { "formattedCitation" : "(Ja</vt:lpwstr>
  </property>
  <property fmtid="{D5CDD505-2E9C-101B-9397-08002B2CF9AE}" pid="3303" name="Mendeley_Bookmark_xChTTvoRyY_15">
    <vt:lpwstr>ckson, 2012; Hortal &lt;i&gt;et al.&lt;/i&gt;, 2015)", "plainTextFormattedCitation" : "(Jackson, 2012; Hortal et al., 2015)", "previouslyFormattedCitation" : "(Jackson, 2012; Hortal &lt;i&gt;et al.&lt;/i&gt;, 2015)" }, "properties" : { "noteIndex" : 0 }, "schema" : "https://gith</vt:lpwstr>
  </property>
  <property fmtid="{D5CDD505-2E9C-101B-9397-08002B2CF9AE}" pid="3304" name="Mendeley_Bookmark_xChTTvoRyY_16">
    <vt:lpwstr>ub.com/citation-style-language/schema/raw/master/csl-citation.json" }</vt:lpwstr>
  </property>
  <property fmtid="{D5CDD505-2E9C-101B-9397-08002B2CF9AE}" pid="3305" name="Mendeley_Bookmark_xChTTvoRyY_2">
    <vt:lpwstr>hat lie between the target variables of interest and the proxy data extracted from the fossil record. Inattention to these processes can lead to overconfidence, reification of proxies, and \" ignorance creep\" , a process by which assumptions become taken</vt:lpwstr>
  </property>
  <property fmtid="{D5CDD505-2E9C-101B-9397-08002B2CF9AE}" pid="3306" name="Mendeley_Bookmark_xChTTvoRyY_3">
    <vt:lpwstr> for granted and ultimately hidden or forgotten. Paleoecological inference can be strengthened, and its uncertainties identified and quantified, by developing forward conceptual models that incorporate the processes and relationships known to lie between </vt:lpwstr>
  </property>
  <property fmtid="{D5CDD505-2E9C-101B-9397-08002B2CF9AE}" pid="3307" name="Mendeley_Bookmark_xChTTvoRyY_4">
    <vt:lpwstr>target variables and proxy data. These may fall into four general categories: source, vector, diagenesis, and analysis. The uncertainties within each of these categories are somewhat unique, although interactions often arise among processes in different c</vt:lpwstr>
  </property>
  <property fmtid="{D5CDD505-2E9C-101B-9397-08002B2CF9AE}" pid="3308" name="Mendeley_Bookmark_xChTTvoRyY_5">
    <vt:lpwstr>ategories. I use inference of regional species occurrence from macrofossil assemblages in woodrat (Neotoma) middens to illustrate the effects of various processes and interactions on strength of inference and origin of uncertainties, and to identify how u</vt:lpwstr>
  </property>
  <property fmtid="{D5CDD505-2E9C-101B-9397-08002B2CF9AE}" pid="3309" name="Mendeley_Bookmark_xChTTvoRyY_6">
    <vt:lpwstr>ncertainties can be characterized, reduced, or quantified. The kinds of issues discussed in the woodrat-midden example are pervasive in paleoenvironmental and paleoecological inference, and should be examined thoroughly for all proxies and archives on a r</vt:lpwstr>
  </property>
  <property fmtid="{D5CDD505-2E9C-101B-9397-08002B2CF9AE}" pid="3310" name="Mendeley_Bookmark_xChTTvoRyY_7">
    <vt:lpwstr>egular basis. ?? 2012 Elsevier Ltd.", "author" : [ { "dropping-particle" : "", "family" : "Jackson", "given" : "Stephen T.", "non-dropping-particle" : "", "parse-names" : false, "suffix" : "" } ], "container-title" : "Quaternary Science Reviews", "id" : "</vt:lpwstr>
  </property>
  <property fmtid="{D5CDD505-2E9C-101B-9397-08002B2CF9AE}" pid="3311" name="Mendeley_Bookmark_xChTTvoRyY_8">
    <vt:lpwstr>ITEM-1", "issued" : { "date-parts" : [ [ "2012" ] ] }, "page" : "1-15", "publisher" : "Elsevier Ltd", "title" : "Representation of flora and vegetation in Quaternary fossil assemblages: known and unknown knowns and unknowns", "type" : "article-journal", "</vt:lpwstr>
  </property>
  <property fmtid="{D5CDD505-2E9C-101B-9397-08002B2CF9AE}" pid="3312" name="Mendeley_Bookmark_xChTTvoRyY_9">
    <vt:lpwstr>volume" : "49" }, "uris" : [ "http://www.mendeley.com/documents/?uuid=81f19548-0422-4779-a6c0-9c9c38808888" ] }, { "id" : "ITEM-2", "itemData" : { "DOI" : "10.1146/annurev-ecolsys-112414-054400", "ISSN" : "1543-592X", "author" : [ { "dropping-particle" : </vt:lpwstr>
  </property>
  <property fmtid="{D5CDD505-2E9C-101B-9397-08002B2CF9AE}" pid="3313" name="Mendeley_Bookmark_xp0Jj2F8n7_1">
    <vt:lpwstr>ADDIN CSL_CITATION {"citationItems": [{"id": "ITEM-1", "itemData": {"ISBN": "0-387-95364-7", "abstract": "The second edition of this book is unique in that it focuses on methods for making formal statistical inference from all the models in an a priori se</vt:lpwstr>
  </property>
  <property fmtid="{D5CDD505-2E9C-101B-9397-08002B2CF9AE}" pid="3314" name="Mendeley_Bookmark_xp0Jj2F8n7_10">
    <vt:lpwstr>, "previouslyFormattedCitation": "(Burnham and Anderson 2002)"}, "properties": {"noteIndex": 0}, "schema": "https://github.com/citation-style-language/schema/raw/master/csl-citation.json"}</vt:lpwstr>
  </property>
  <property fmtid="{D5CDD505-2E9C-101B-9397-08002B2CF9AE}" pid="3315" name="Mendeley_Bookmark_xp0Jj2F8n7_2">
    <vt:lpwstr>t (Multi-Model Inference). A philosophy is presented for model-based data analysis and a general strategy outlined for the analysis of empirical data. The book invites increased attention on a priori science hypotheses and modeling.Kullback-Leibler Inform</vt:lpwstr>
  </property>
  <property fmtid="{D5CDD505-2E9C-101B-9397-08002B2CF9AE}" pid="3316" name="Mendeley_Bookmark_xp0Jj2F8n7_3">
    <vt:lpwstr>ation represents a fundamental quantity in science and is Hirotugu Akaike's basis for model selection. The maximized log-likelihood function can be bias-corrected as an estimator of expected, relative Kullback-Leibler information. This leads to Akaike's I</vt:lpwstr>
  </property>
  <property fmtid="{D5CDD505-2E9C-101B-9397-08002B2CF9AE}" pid="3317" name="Mendeley_Bookmark_xp0Jj2F8n7_4">
    <vt:lpwstr>nformation Criterion (AIC) and various extensions. These methods are relatively simple and easy to use in practice, but based on deep statistical theory. The information theoretic approaches provide a unified and rigorous theory, an extension of likelihoo</vt:lpwstr>
  </property>
  <property fmtid="{D5CDD505-2E9C-101B-9397-08002B2CF9AE}" pid="3318" name="Mendeley_Bookmark_xp0Jj2F8n7_5">
    <vt:lpwstr>d theory, an important application of information theory, and are objective and practical to employ across a very wide class of empirical problems.The book presents several new ways to incorporate model selection uncertainty into parameter estimates and e</vt:lpwstr>
  </property>
  <property fmtid="{D5CDD505-2E9C-101B-9397-08002B2CF9AE}" pid="3319" name="Mendeley_Bookmark_xp0Jj2F8n7_6">
    <vt:lpwstr>stimates of precision. An array of challenging examples is given to illustrate various technical issues.This is an applied book written primarily for biologists and statisticians wanting to make inferences from multiple models and is suitable as a graduat</vt:lpwstr>
  </property>
  <property fmtid="{D5CDD505-2E9C-101B-9397-08002B2CF9AE}" pid="3320" name="Mendeley_Bookmark_xp0Jj2F8n7_7">
    <vt:lpwstr>e text or as a reference for professional analysts.", "author": [{"dropping-particle": "", "family": "Burnham", "given": "Kenneth P.", "non-dropping-particle": "", "parse-names": false, "suffix": ""}, {"dropping-particle": "", "family": "Anderson", "given</vt:lpwstr>
  </property>
  <property fmtid="{D5CDD505-2E9C-101B-9397-08002B2CF9AE}" pid="3321" name="Mendeley_Bookmark_xp0Jj2F8n7_8">
    <vt:lpwstr>": "David R.", "non-dropping-particle": "", "parse-names": false, "suffix": ""}], "edition": "2", "id": "ITEM-1", "issued": {"date-parts": [["2002", "2"]]}, "publisher": "Springer-Verlag", "publisher-place": "New York, NY", "title": "Model Selection and M</vt:lpwstr>
  </property>
  <property fmtid="{D5CDD505-2E9C-101B-9397-08002B2CF9AE}" pid="3322" name="Mendeley_Bookmark_xp0Jj2F8n7_9">
    <vt:lpwstr>ultimodel Inference", "type": "book"}, "uris": ["http://www.mendeley.com/documents/?uuid=70c9e6bd-efd6-4dca-a8ba-e7b38791914e"]}], "mendeley": {"formattedCitation": "(Burnham and Anderson 2002)", "plainTextFormattedCitation": "(Burnham and Anderson 2002)"</vt:lpwstr>
  </property>
  <property fmtid="{D5CDD505-2E9C-101B-9397-08002B2CF9AE}" pid="3323" name="Mendeley_Bookmark_y2wfhn5BjQ_1">
    <vt:lpwstr>ADDIN CSL_CITATION {"citationItems": [{"id": "ITEM-1", "itemData": {"DOI": "10.1103/PhysRevE.54.2084", "ISBN": "1063-651X (Print)", "ISSN": "1063-651X", "PMID": "9965289", "abstract": "A numerical simulation algorithm that is exact for any time step \u039</vt:lpwstr>
  </property>
  <property fmtid="{D5CDD505-2E9C-101B-9397-08002B2CF9AE}" pid="3324" name="Mendeley_Bookmark_y2wfhn5BjQ_2">
    <vt:lpwstr>4t&gt;0 is derived for the Ornstein-Uhlenbeck process X(t) and its time integral Y(t). The algorithm allows one to make efficient, unapproximated simulations of, for instance, the velocity and position components of a particle undergoing Brownian motion, and</vt:lpwstr>
  </property>
  <property fmtid="{D5CDD505-2E9C-101B-9397-08002B2CF9AE}" pid="3325" name="Mendeley_Bookmark_y2wfhn5BjQ_3">
    <vt:lpwstr> the electric current and transported charge in a simple R-L circuit, provided appropriate values are assigned to the Ornstein-Uhlenbeck relaxation time \u03c4 and diffusion constant c. A simple Taylor expansion in \u0394t of the exact simulation formulas</vt:lpwstr>
  </property>
  <property fmtid="{D5CDD505-2E9C-101B-9397-08002B2CF9AE}" pid="3326" name="Mendeley_Bookmark_y2wfhn5BjQ_4">
    <vt:lpwstr> shows how the first-order simulation formulas, which are implicit in the Langevin equation for X(t) and the defining equation for Y(t), are modified in second order. The exact simulation algorithm is used here to illustrate the zero-\u03c4 limit theorem.</vt:lpwstr>
  </property>
  <property fmtid="{D5CDD505-2E9C-101B-9397-08002B2CF9AE}" pid="3327" name="Mendeley_Bookmark_y2wfhn5BjQ_5">
    <vt:lpwstr> \u00a9 1996 The American Physical Society.", "author": [{"dropping-particle": "", "family": "Gillespie", "given": "Daniel", "non-dropping-particle": "", "parse-names": false, "suffix": ""}], "container-title": "Physical Review E", "id": "ITEM-1", "issue"</vt:lpwstr>
  </property>
  <property fmtid="{D5CDD505-2E9C-101B-9397-08002B2CF9AE}" pid="3328" name="Mendeley_Bookmark_y2wfhn5BjQ_6">
    <vt:lpwstr>: "2", "issued": {"date-parts": [["1996"]]}, "page": "2084-2091", "title": "Exact numerical simulation of the Ornstein-Uhlenbeck process and its integral", "type": "article-journal", "volume": "54"}, "uris": ["http://www.mendeley.com/documents/?uuid=f6d6b</vt:lpwstr>
  </property>
  <property fmtid="{D5CDD505-2E9C-101B-9397-08002B2CF9AE}" pid="3329" name="Mendeley_Bookmark_y2wfhn5BjQ_7">
    <vt:lpwstr>43f-1a41-461b-9dbc-7297946183f9"]}], "mendeley": {"formattedCitation": "(Gillespie 1996)", "plainTextFormattedCitation": "(Gillespie 1996)", "previouslyFormattedCitation": "(Gillespie 1996)"}, "properties": {"noteIndex": 0}, "schema": "https://github.com/</vt:lpwstr>
  </property>
  <property fmtid="{D5CDD505-2E9C-101B-9397-08002B2CF9AE}" pid="3330" name="Mendeley_Bookmark_y2wfhn5BjQ_8">
    <vt:lpwstr>citation-style-language/schema/raw/master/csl-citation.json"}</vt:lpwstr>
  </property>
  <property fmtid="{D5CDD505-2E9C-101B-9397-08002B2CF9AE}" pid="3331" name="Mendeley_Bookmark_yaLYxX32DK_1">
    <vt:lpwstr>ADDIN CSL_CITATION {"citationItems": [{"id": "ITEM-1", "itemData": {"author": [{"dropping-particle": "", "family": "Rubin", "given": "D.B", "non-dropping-particle": "", "parse-names": false, "suffix": ""}], "container-title": "Biometrika", "id": "ITEM-1",</vt:lpwstr>
  </property>
  <property fmtid="{D5CDD505-2E9C-101B-9397-08002B2CF9AE}" pid="3332" name="Mendeley_Bookmark_yaLYxX32DK_2">
    <vt:lpwstr> "issue": "3", "issued": {"date-parts": [["1976"]]}, "page": "581-592", "title": "Inference and missing data", "type": "article-journal", "volume": "63"}, "uris": ["http://www.mendeley.com/documents/?uuid=a43dc241-f035-41f4-9a0d-d0a4e08d0898"]}], "mendele</vt:lpwstr>
  </property>
  <property fmtid="{D5CDD505-2E9C-101B-9397-08002B2CF9AE}" pid="3333" name="Mendeley_Bookmark_yaLYxX32DK_3">
    <vt:lpwstr>y": {"formattedCitation": "(Rubin 1976)", "plainTextFormattedCitation": "(Rubin 1976)", "previouslyFormattedCitation": "(Rubin 1976)"}, "properties": {"noteIndex": 0}, "schema": "https://github.com/citation-style-language/schema/raw/master/csl-citation.js</vt:lpwstr>
  </property>
  <property fmtid="{D5CDD505-2E9C-101B-9397-08002B2CF9AE}" pid="3334" name="Mendeley_Bookmark_yaLYxX32DK_4">
    <vt:lpwstr>on"}</vt:lpwstr>
  </property>
  <property fmtid="{D5CDD505-2E9C-101B-9397-08002B2CF9AE}" pid="3335" name="Mendeley_Bookmark_ywUuqImJcI_1">
    <vt:lpwstr>ADDIN CSL_CITATION {"citationItems": [{"id": "ITEM-1", "itemData": {"author": [{"dropping-particle": "", "family": "Rubin", "given": "D.B", "non-dropping-particle": "", "parse-names": false, "suffix": ""}], "container-title": "Biometrika", "id": "ITEM-1",</vt:lpwstr>
  </property>
  <property fmtid="{D5CDD505-2E9C-101B-9397-08002B2CF9AE}" pid="3336" name="Mendeley_Bookmark_ywUuqImJcI_2">
    <vt:lpwstr> "issue": "3", "issued": {"date-parts": [["1976"]]}, "page": "581-592", "title": "Inference and missing data", "type": "article-journal", "volume": "63"}, "uris": ["http://www.mendeley.com/documents/?uuid=a43dc241-f035-41f4-9a0d-d0a4e08d0898"]}], "mendele</vt:lpwstr>
  </property>
  <property fmtid="{D5CDD505-2E9C-101B-9397-08002B2CF9AE}" pid="3337" name="Mendeley_Bookmark_ywUuqImJcI_3">
    <vt:lpwstr>y": {"formattedCitation": "(Rubin 1976)", "plainTextFormattedCitation": "(Rubin 1976)", "previouslyFormattedCitation": "(Rubin 1976)"}, "properties": {"noteIndex": 0}, "schema": "https://github.com/citation-style-language/schema/raw/master/csl-citation.js</vt:lpwstr>
  </property>
  <property fmtid="{D5CDD505-2E9C-101B-9397-08002B2CF9AE}" pid="3338" name="Mendeley_Bookmark_ywUuqImJcI_4">
    <vt:lpwstr>on"}</vt:lpwstr>
  </property>
  <property fmtid="{D5CDD505-2E9C-101B-9397-08002B2CF9AE}" pid="3339" name="Mendeley_Bookmark_z0rAQVTtJ2_1">
    <vt:lpwstr>ADDIN CSL_CITATION {"citationItems": [{"id": "ITEM-1", "itemData": {"DOI": "10.1111/j.1461-0248.2009.01314.x", "ISSN": "1461-0248", "PMID": "19473217", "abstract": "The increasing availability of phylogenetic data, computing power and informatics tools ha</vt:lpwstr>
  </property>
  <property fmtid="{D5CDD505-2E9C-101B-9397-08002B2CF9AE}" pid="3340" name="Mendeley_Bookmark_z0rAQVTtJ2_10">
    <vt:lpwstr>ity ecology and phylogenetic biology.", "type": "article-journal", "volume": "12"}, "uris": ["http://www.mendeley.com/documents/?uuid=a8ac4137-6fe9-44f3-9e1c-a8874a6ec791"]}, {"id": "ITEM-2", "itemData": {"DOI": "10.1111/j.2041-210X.2012.00196.x", "ISBN":</vt:lpwstr>
  </property>
  <property fmtid="{D5CDD505-2E9C-101B-9397-08002B2CF9AE}" pid="3341" name="Mendeley_Bookmark_z0rAQVTtJ2_11">
    <vt:lpwstr> "2041-210X", "ISSN": "2041210X", "abstract": "Phylogenetic signal is the tendency of related species to resemble each other more than species drawn at randomfromthe same tree. This pattern is of considerable interest in a range of ecological and evolutio</vt:lpwstr>
  </property>
  <property fmtid="{D5CDD505-2E9C-101B-9397-08002B2CF9AE}" pid="3342" name="Mendeley_Bookmark_z0rAQVTtJ2_12">
    <vt:lpwstr>nary research areas, and various indices have been proposed for quantifying it. Unfortunately, these indices often lead to contrasting results, and guidelines for choosing themost appro- priate index are lacking. Here, we compare the performance of four c</vt:lpwstr>
  </property>
  <property fmtid="{D5CDD505-2E9C-101B-9397-08002B2CF9AE}" pid="3343" name="Mendeley_Bookmark_z0rAQVTtJ2_13">
    <vt:lpwstr>ommonly used indices using simulated data. Data were generated with numerical simulations of trait evolution along phylogenetic trees under a variety of evolutionary models. Weinvestigated the sensitivity of the approaches to the size of phylogenies, the </vt:lpwstr>
  </property>
  <property fmtid="{D5CDD505-2E9C-101B-9397-08002B2CF9AE}" pid="3344" name="Mendeley_Bookmark_z0rAQVTtJ2_14">
    <vt:lpwstr>resolution of tree structure and the availability of branch length information, examining both the response of the selected indices and the power of the associated statistical tests. We found that under a Brownian motion (BM) model of trait evolution, Abo</vt:lpwstr>
  </property>
  <property fmtid="{D5CDD505-2E9C-101B-9397-08002B2CF9AE}" pid="3345" name="Mendeley_Bookmark_z0rAQVTtJ2_15">
    <vt:lpwstr>uheif\u2019s Cmean and Pagel\u2019s k performed well and substantially better than Moran\u2019s I and Blomberg\u2019s K.Pagel\u2019s k provided a reliable effect size measure and performed better for discriminating between more complex models of trait evo</vt:lpwstr>
  </property>
  <property fmtid="{D5CDD505-2E9C-101B-9397-08002B2CF9AE}" pid="3346" name="Mendeley_Bookmark_z0rAQVTtJ2_16">
    <vt:lpwstr>lution, but was computationally more demanding than Abouheif\u2019s Cmean. Blomberg\u2019sKwasmost suitable to capture the effects of changing evolutionary rates in simu- lation experiments. Interestingly, sample size influenced not only the uncertainty b</vt:lpwstr>
  </property>
  <property fmtid="{D5CDD505-2E9C-101B-9397-08002B2CF9AE}" pid="3347" name="Mendeley_Bookmark_z0rAQVTtJ2_17">
    <vt:lpwstr>ut also the expected values ofmost indices,while polytomies and missing branch length information had only negligible impacts. We propose guidelines for choosing among indices, depending on (a) their sensitivity to true underlying patterns of phylogenetic</vt:lpwstr>
  </property>
  <property fmtid="{D5CDD505-2E9C-101B-9397-08002B2CF9AE}" pid="3348" name="Mendeley_Bookmark_z0rAQVTtJ2_18">
    <vt:lpwstr> signal, (b) whether a test or a quantitative measure is required and (c) their sensitivities to different topologies of phylogenies. These guidelines aimto better assess phylogenetic signal and distinguish it fromrandomtrait distributions. They were deve</vt:lpwstr>
  </property>
  <property fmtid="{D5CDD505-2E9C-101B-9397-08002B2CF9AE}" pid="3349" name="Mendeley_Bookmark_z0rAQVTtJ2_19">
    <vt:lpwstr>loped under the assumption of BM, and additional simulations with more complex trait evolution models show that they are to a certain degree generalizable. They are particularly useful in comparative analyses, when requiring a proxy for niche similarity, </vt:lpwstr>
  </property>
  <property fmtid="{D5CDD505-2E9C-101B-9397-08002B2CF9AE}" pid="3350" name="Mendeley_Bookmark_z0rAQVTtJ2_2">
    <vt:lpwstr>s facilitated a rapid expansion of studies that apply phylogenetic data and methods to community ecology. Several key areas are reviewed in which phylogenetic information helps to resolve long-standing controversies in community ecology, challenges previo</vt:lpwstr>
  </property>
  <property fmtid="{D5CDD505-2E9C-101B-9397-08002B2CF9AE}" pid="3351" name="Mendeley_Bookmark_z0rAQVTtJ2_20">
    <vt:lpwstr>and in con- servation studies that explore phylogenetic loss associated with extinction risks of specific clades.", "author": [{"dropping-particle": "", "family": "M\u00fcnkem\u00fcller", "given": "Tamara", "non-dropping-particle": "", "parse-names": fals</vt:lpwstr>
  </property>
  <property fmtid="{D5CDD505-2E9C-101B-9397-08002B2CF9AE}" pid="3352" name="Mendeley_Bookmark_z0rAQVTtJ2_21">
    <vt:lpwstr>e, "suffix": ""}, {"dropping-particle": "", "family": "Lavergne", "given": "S\u00e9bastien", "non-dropping-particle": "", "parse-names": false, "suffix": ""}, {"dropping-particle": "", "family": "Bzeznik", "given": "Bruno", "non-dropping-particle": "", "p</vt:lpwstr>
  </property>
  <property fmtid="{D5CDD505-2E9C-101B-9397-08002B2CF9AE}" pid="3353" name="Mendeley_Bookmark_z0rAQVTtJ2_22">
    <vt:lpwstr>arse-names": false, "suffix": ""}, {"dropping-particle": "", "family": "Dray", "given": "St\u00e9phane", "non-dropping-particle": "", "parse-names": false, "suffix": ""}, {"dropping-particle": "", "family": "Jombart", "given": "Thibaut", "non-dropping-par</vt:lpwstr>
  </property>
  <property fmtid="{D5CDD505-2E9C-101B-9397-08002B2CF9AE}" pid="3354" name="Mendeley_Bookmark_z0rAQVTtJ2_23">
    <vt:lpwstr>ticle": "", "parse-names": false, "suffix": ""}, {"dropping-particle": "", "family": "Schiffers", "given": "Katja", "non-dropping-particle": "", "parse-names": false, "suffix": ""}, {"dropping-particle": "", "family": "Thuiller", "given": "Wilfried", "non</vt:lpwstr>
  </property>
  <property fmtid="{D5CDD505-2E9C-101B-9397-08002B2CF9AE}" pid="3355" name="Mendeley_Bookmark_z0rAQVTtJ2_24">
    <vt:lpwstr>-dropping-particle": "", "parse-names": false, "suffix": ""}], "container-title": "Methods in Ecology and Evolution", "id": "ITEM-2", "issued": {"date-parts": [["2012"]]}, "page": "743-756", "title": "How to measure and test phylogenetic signal", "type": </vt:lpwstr>
  </property>
  <property fmtid="{D5CDD505-2E9C-101B-9397-08002B2CF9AE}" pid="3356" name="Mendeley_Bookmark_z0rAQVTtJ2_25">
    <vt:lpwstr>"article-journal", "volume": "3"}, "uris": ["http://www.mendeley.com/documents/?uuid=c2a2ed6e-bf71-4206-8158-cb6d16a3a901"]}], "mendeley": {"formattedCitation": "(Cavender-Bares et al. 2009; M\u00fcnkem\u00fcller et al. 2012)", "plainTextFormattedCitation</vt:lpwstr>
  </property>
  <property fmtid="{D5CDD505-2E9C-101B-9397-08002B2CF9AE}" pid="3357" name="Mendeley_Bookmark_z0rAQVTtJ2_26">
    <vt:lpwstr>": "(Cavender-Bares et al. 2009; M\u00fcnkem\u00fcller et al. 2012)", "previouslyFormattedCitation": "(Cavender-Bares et al. 2009; M\u00fcnkem\u00fcller et al. 2012)"}, "properties": {"noteIndex": 0}, "schema": "https://github.com/citation-style-language/</vt:lpwstr>
  </property>
  <property fmtid="{D5CDD505-2E9C-101B-9397-08002B2CF9AE}" pid="3358" name="Mendeley_Bookmark_z0rAQVTtJ2_27">
    <vt:lpwstr>schema/raw/master/csl-citation.json"}</vt:lpwstr>
  </property>
  <property fmtid="{D5CDD505-2E9C-101B-9397-08002B2CF9AE}" pid="3359" name="Mendeley_Bookmark_z0rAQVTtJ2_3">
    <vt:lpwstr>us assumptions, and opens new areas of investigation. In particular, studies in phylogenetic community ecology have helped to reveal the multitude of processes driving community assembly and have demonstrated the importance of evolution in the assembly pr</vt:lpwstr>
  </property>
  <property fmtid="{D5CDD505-2E9C-101B-9397-08002B2CF9AE}" pid="3360" name="Mendeley_Bookmark_z0rAQVTtJ2_4">
    <vt:lpwstr>ocess. Phylogenetic approaches have also increased understanding of the consequences of community interactions for speciation, adaptation and extinction. Finally, phylogenetic community structure and composition holds promise for predicting ecosystem proc</vt:lpwstr>
  </property>
  <property fmtid="{D5CDD505-2E9C-101B-9397-08002B2CF9AE}" pid="3361" name="Mendeley_Bookmark_z0rAQVTtJ2_5">
    <vt:lpwstr>esses and impacts of global change. Major challenges to advancing these areas remain. In particular, determining the extent to which ecologically relevant traits are phylogenetically conserved or convergent, and over what temporal scale, is critical to un</vt:lpwstr>
  </property>
  <property fmtid="{D5CDD505-2E9C-101B-9397-08002B2CF9AE}" pid="3362" name="Mendeley_Bookmark_z0rAQVTtJ2_6">
    <vt:lpwstr>derstanding the causes of community phylogenetic structure and its evolutionary and ecosystem consequences. Harnessing phylogenetic information to understand and forecast changes in diversity and dynamics of communities is a critical step in managing and </vt:lpwstr>
  </property>
  <property fmtid="{D5CDD505-2E9C-101B-9397-08002B2CF9AE}" pid="3363" name="Mendeley_Bookmark_z0rAQVTtJ2_7">
    <vt:lpwstr>restoring the Earth's biota in a time of rapid global change.", "author": [{"dropping-particle": "", "family": "Cavender-Bares", "given": "Jeannine", "non-dropping-particle": "", "parse-names": false, "suffix": ""}, {"dropping-particle": "", "family": "Ko</vt:lpwstr>
  </property>
  <property fmtid="{D5CDD505-2E9C-101B-9397-08002B2CF9AE}" pid="3364" name="Mendeley_Bookmark_z0rAQVTtJ2_8">
    <vt:lpwstr>zak", "given": "Kenneth H.", "non-dropping-particle": "", "parse-names": false, "suffix": ""}, {"dropping-particle": "", "family": "Fine", "given": "Paul V. A.", "non-dropping-particle": "", "parse-names": false, "suffix": ""}, {"dropping-particle": "", "</vt:lpwstr>
  </property>
  <property fmtid="{D5CDD505-2E9C-101B-9397-08002B2CF9AE}" pid="3365" name="Mendeley_Bookmark_z0rAQVTtJ2_9">
    <vt:lpwstr>family": "Kembel", "given": "Steven W.", "non-dropping-particle": "", "parse-names": false, "suffix": ""}], "container-title": "Ecology letters", "id": "ITEM-1", "issued": {"date-parts": [["2009", "7"]]}, "page": "693-715", "title": "The merging of commun</vt:lpwstr>
  </property>
  <property fmtid="{D5CDD505-2E9C-101B-9397-08002B2CF9AE}" pid="3366" name="Mendeley_Bookmark_zBPxlA8o9q_1">
    <vt:lpwstr>ADDIN CSL_CITATION {"citationItems": [{"id": "ITEM-1", "itemData": {"ISBN": "0-387-95364-7", "abstract": "The second edition of this book is unique in that it focuses on methods for making formal statistical inference from all the models in an a priori se</vt:lpwstr>
  </property>
  <property fmtid="{D5CDD505-2E9C-101B-9397-08002B2CF9AE}" pid="3367" name="Mendeley_Bookmark_zBPxlA8o9q_10">
    <vt:lpwstr>, "previouslyFormattedCitation": "(Burnham and Anderson 2002)"}, "properties": {"noteIndex": 0}, "schema": "https://github.com/citation-style-language/schema/raw/master/csl-citation.json"}</vt:lpwstr>
  </property>
  <property fmtid="{D5CDD505-2E9C-101B-9397-08002B2CF9AE}" pid="3368" name="Mendeley_Bookmark_zBPxlA8o9q_2">
    <vt:lpwstr>t (Multi-Model Inference). A philosophy is presented for model-based data analysis and a general strategy outlined for the analysis of empirical data. The book invites increased attention on a priori science hypotheses and modeling.Kullback-Leibler Inform</vt:lpwstr>
  </property>
  <property fmtid="{D5CDD505-2E9C-101B-9397-08002B2CF9AE}" pid="3369" name="Mendeley_Bookmark_zBPxlA8o9q_3">
    <vt:lpwstr>ation represents a fundamental quantity in science and is Hirotugu Akaike's basis for model selection. The maximized log-likelihood function can be bias-corrected as an estimator of expected, relative Kullback-Leibler information. This leads to Akaike's I</vt:lpwstr>
  </property>
  <property fmtid="{D5CDD505-2E9C-101B-9397-08002B2CF9AE}" pid="3370" name="Mendeley_Bookmark_zBPxlA8o9q_4">
    <vt:lpwstr>nformation Criterion (AIC) and various extensions. These methods are relatively simple and easy to use in practice, but based on deep statistical theory. The information theoretic approaches provide a unified and rigorous theory, an extension of likelihoo</vt:lpwstr>
  </property>
  <property fmtid="{D5CDD505-2E9C-101B-9397-08002B2CF9AE}" pid="3371" name="Mendeley_Bookmark_zBPxlA8o9q_5">
    <vt:lpwstr>d theory, an important application of information theory, and are objective and practical to employ across a very wide class of empirical problems.The book presents several new ways to incorporate model selection uncertainty into parameter estimates and e</vt:lpwstr>
  </property>
  <property fmtid="{D5CDD505-2E9C-101B-9397-08002B2CF9AE}" pid="3372" name="Mendeley_Bookmark_zBPxlA8o9q_6">
    <vt:lpwstr>stimates of precision. An array of challenging examples is given to illustrate various technical issues.This is an applied book written primarily for biologists and statisticians wanting to make inferences from multiple models and is suitable as a graduat</vt:lpwstr>
  </property>
  <property fmtid="{D5CDD505-2E9C-101B-9397-08002B2CF9AE}" pid="3373" name="Mendeley_Bookmark_zBPxlA8o9q_7">
    <vt:lpwstr>e text or as a reference for professional analysts.", "author": [{"dropping-particle": "", "family": "Burnham", "given": "Kenneth P.", "non-dropping-particle": "", "parse-names": false, "suffix": ""}, {"dropping-particle": "", "family": "Anderson", "given</vt:lpwstr>
  </property>
  <property fmtid="{D5CDD505-2E9C-101B-9397-08002B2CF9AE}" pid="3374" name="Mendeley_Bookmark_zBPxlA8o9q_8">
    <vt:lpwstr>": "David R.", "non-dropping-particle": "", "parse-names": false, "suffix": ""}], "edition": "2", "id": "ITEM-1", "issued": {"date-parts": [["2002", "2"]]}, "publisher": "Springer-Verlag", "publisher-place": "New York, NY", "title": "Model Selection and M</vt:lpwstr>
  </property>
  <property fmtid="{D5CDD505-2E9C-101B-9397-08002B2CF9AE}" pid="3375" name="Mendeley_Bookmark_zBPxlA8o9q_9">
    <vt:lpwstr>ultimodel Inference", "type": "book"}, "uris": ["http://www.mendeley.com/documents/?uuid=70c9e6bd-efd6-4dca-a8ba-e7b38791914e"]}], "mendeley": {"formattedCitation": "(Burnham and Anderson 2002)", "plainTextFormattedCitation": "(Burnham and Anderson 2002)"</vt:lpwstr>
  </property>
  <property fmtid="{D5CDD505-2E9C-101B-9397-08002B2CF9AE}" pid="3376" name="Mendeley_Bookmark_zKXtUhkivB_1">
    <vt:lpwstr>ADDIN CSL_CITATION {"citationItems": [{"id": "ITEM-1", "itemData": {"DOI": "10.1111/j.2041-210X.2012.00196.x", "ISBN": "2041-210X", "ISSN": "2041210X", "abstract": "Phylogenetic signal is the tendency of related species to resemble each other more than sp</vt:lpwstr>
  </property>
  <property fmtid="{D5CDD505-2E9C-101B-9397-08002B2CF9AE}" pid="3377" name="Mendeley_Bookmark_zKXtUhkivB_10">
    <vt:lpwstr>ree generalizable. They are particularly useful in comparative analyses, when requiring a proxy for niche similarity, and in con- servation studies that explore phylogenetic loss associated with extinction risks of specific clades.", "author": [{"dropping</vt:lpwstr>
  </property>
  <property fmtid="{D5CDD505-2E9C-101B-9397-08002B2CF9AE}" pid="3378" name="Mendeley_Bookmark_zKXtUhkivB_11">
    <vt:lpwstr>-particle": "", "family": "M\u00fcnkem\u00fcller", "given": "Tamara", "non-dropping-particle": "", "parse-names": false, "suffix": ""}, {"dropping-particle": "", "family": "Lavergne", "given": "S\u00e9bastien", "non-dropping-particle": "", "parse-names": </vt:lpwstr>
  </property>
  <property fmtid="{D5CDD505-2E9C-101B-9397-08002B2CF9AE}" pid="3379" name="Mendeley_Bookmark_zKXtUhkivB_12">
    <vt:lpwstr>false, "suffix": ""}, {"dropping-particle": "", "family": "Bzeznik", "given": "Bruno", "non-dropping-particle": "", "parse-names": false, "suffix": ""}, {"dropping-particle": "", "family": "Dray", "given": "St\u00e9phane", "non-dropping-particle": "", "pa</vt:lpwstr>
  </property>
  <property fmtid="{D5CDD505-2E9C-101B-9397-08002B2CF9AE}" pid="3380" name="Mendeley_Bookmark_zKXtUhkivB_13">
    <vt:lpwstr>rse-names": false, "suffix": ""}, {"dropping-particle": "", "family": "Jombart", "given": "Thibaut", "non-dropping-particle": "", "parse-names": false, "suffix": ""}, {"dropping-particle": "", "family": "Schiffers", "given": "Katja", "non-dropping-particl</vt:lpwstr>
  </property>
  <property fmtid="{D5CDD505-2E9C-101B-9397-08002B2CF9AE}" pid="3381" name="Mendeley_Bookmark_zKXtUhkivB_14">
    <vt:lpwstr>e": "", "parse-names": false, "suffix": ""}, {"dropping-particle": "", "family": "Thuiller", "given": "Wilfried", "non-dropping-particle": "", "parse-names": false, "suffix": ""}], "container-title": "Methods in Ecology and Evolution", "id": "ITEM-1", "is</vt:lpwstr>
  </property>
  <property fmtid="{D5CDD505-2E9C-101B-9397-08002B2CF9AE}" pid="3382" name="Mendeley_Bookmark_zKXtUhkivB_15">
    <vt:lpwstr>sued": {"date-parts": [["2012"]]}, "page": "743-756", "title": "How to measure and test phylogenetic signal", "type": "article-journal", "volume": "3"}, "uris": ["http://www.mendeley.com/documents/?uuid=c2a2ed6e-bf71-4206-8158-cb6d16a3a901"]}, {"id": "ITE</vt:lpwstr>
  </property>
  <property fmtid="{D5CDD505-2E9C-101B-9397-08002B2CF9AE}" pid="3383" name="Mendeley_Bookmark_zKXtUhkivB_16">
    <vt:lpwstr>M-2", "itemData": {"author": [{"dropping-particle": "", "family": "Hansen", "given": "Thomas F.", "non-dropping-particle": "", "parse-names": false, "suffix": ""}, {"dropping-particle": "", "family": "Martins", "given": "Emilia P.", "non-dropping-particle</vt:lpwstr>
  </property>
  <property fmtid="{D5CDD505-2E9C-101B-9397-08002B2CF9AE}" pid="3384" name="Mendeley_Bookmark_zKXtUhkivB_17">
    <vt:lpwstr>": "", "parse-names": false, "suffix": ""}], "container-title": "Evolution", "id": "ITEM-2", "issue": "4", "issued": {"date-parts": [["1996"]]}, "page": "1404-1417", "title": "Translating between microevolutionary process and macroevolutionary patterns: c</vt:lpwstr>
  </property>
  <property fmtid="{D5CDD505-2E9C-101B-9397-08002B2CF9AE}" pid="3385" name="Mendeley_Bookmark_zKXtUhkivB_18">
    <vt:lpwstr>orrelation structure of interspecific data", "type": "article-journal", "volume": "50"}, "uris": ["http://www.mendeley.com/documents/?uuid=7583e339-3ac5-4b2c-a7da-c5cee093993b"]}], "mendeley": {"formattedCitation": "(Hansen and Martins 1996; M\u00fcnkem\u</vt:lpwstr>
  </property>
  <property fmtid="{D5CDD505-2E9C-101B-9397-08002B2CF9AE}" pid="3386" name="Mendeley_Bookmark_zKXtUhkivB_19">
    <vt:lpwstr>00fcller et al. 2012)", "plainTextFormattedCitation": "(Hansen and Martins 1996; M\u00fcnkem\u00fcller et al. 2012)", "previouslyFormattedCitation": "(Hansen and Martins 1996; M\u00fcnkem\u00fcller et al. 2012)"}, "properties": {"noteIndex": 0}, "schema":</vt:lpwstr>
  </property>
  <property fmtid="{D5CDD505-2E9C-101B-9397-08002B2CF9AE}" pid="3387" name="Mendeley_Bookmark_zKXtUhkivB_2">
    <vt:lpwstr>ecies drawn at randomfromthe same tree. This pattern is of considerable interest in a range of ecological and evolutionary research areas, and various indices have been proposed for quantifying it. Unfortunately, these indices often lead to contrasting re</vt:lpwstr>
  </property>
  <property fmtid="{D5CDD505-2E9C-101B-9397-08002B2CF9AE}" pid="3388" name="Mendeley_Bookmark_zKXtUhkivB_20">
    <vt:lpwstr> "https://github.com/citation-style-language/schema/raw/master/csl-citation.json"}</vt:lpwstr>
  </property>
  <property fmtid="{D5CDD505-2E9C-101B-9397-08002B2CF9AE}" pid="3389" name="Mendeley_Bookmark_zKXtUhkivB_3">
    <vt:lpwstr>sults, and guidelines for choosing themost appro- priate index are lacking. Here, we compare the performance of four commonly used indices using simulated data. Data were generated with numerical simulations of trait evolution along phylogenetic trees und</vt:lpwstr>
  </property>
  <property fmtid="{D5CDD505-2E9C-101B-9397-08002B2CF9AE}" pid="3390" name="Mendeley_Bookmark_zKXtUhkivB_4">
    <vt:lpwstr>er a variety of evolutionary models. Weinvestigated the sensitivity of the approaches to the size of phylogenies, the resolution of tree structure and the availability of branch length information, examining both the response of the selected indices and t</vt:lpwstr>
  </property>
  <property fmtid="{D5CDD505-2E9C-101B-9397-08002B2CF9AE}" pid="3391" name="Mendeley_Bookmark_zKXtUhkivB_5">
    <vt:lpwstr>he power of the associated statistical tests. We found that under a Brownian motion (BM) model of trait evolution, Abouheif\u2019s Cmean and Pagel\u2019s k performed well and substantially better than Moran\u2019s I and Blomberg\u2019s K.Pagel\u2019s k pr</vt:lpwstr>
  </property>
  <property fmtid="{D5CDD505-2E9C-101B-9397-08002B2CF9AE}" pid="3392" name="Mendeley_Bookmark_zKXtUhkivB_6">
    <vt:lpwstr>ovided a reliable effect size measure and performed better for discriminating between more complex models of trait evolution, but was computationally more demanding than Abouheif\u2019s Cmean. Blomberg\u2019sKwasmost suitable to capture the effects of cha</vt:lpwstr>
  </property>
  <property fmtid="{D5CDD505-2E9C-101B-9397-08002B2CF9AE}" pid="3393" name="Mendeley_Bookmark_zKXtUhkivB_7">
    <vt:lpwstr>nging evolutionary rates in simu- lation experiments. Interestingly, sample size influenced not only the uncertainty but also the expected values ofmost indices,while polytomies and missing branch length information had only negligible impacts. We propose</vt:lpwstr>
  </property>
  <property fmtid="{D5CDD505-2E9C-101B-9397-08002B2CF9AE}" pid="3394" name="Mendeley_Bookmark_zKXtUhkivB_8">
    <vt:lpwstr> guidelines for choosing among indices, depending on (a) their sensitivity to true underlying patterns of phylogenetic signal, (b) whether a test or a quantitative measure is required and (c) their sensitivities to different topologies of phylogenies. The</vt:lpwstr>
  </property>
  <property fmtid="{D5CDD505-2E9C-101B-9397-08002B2CF9AE}" pid="3395" name="Mendeley_Bookmark_zKXtUhkivB_9">
    <vt:lpwstr>se guidelines aimto better assess phylogenetic signal and distinguish it fromrandomtrait distributions. They were developed under the assumption of BM, and additional simulations with more complex trait evolution models show that they are to a certain deg</vt:lpwstr>
  </property>
  <property fmtid="{D5CDD505-2E9C-101B-9397-08002B2CF9AE}" pid="3396" name="Mendeley_Bookmark_zkNGzbaZbS_1">
    <vt:lpwstr>ADDIN CSL_CITATION { "citationItems" : [ { "id" : "ITEM-1", "itemData" : { "DOI" : "10.1146/annurev-ecolsys-112414-054400", "ISSN" : "1543-592X", "author" : [ { "dropping-particle" : "", "family" : "Hortal", "given" : "Joaqu\u00edn", "non-dropping-particl</vt:lpwstr>
  </property>
  <property fmtid="{D5CDD505-2E9C-101B-9397-08002B2CF9AE}" pid="3397" name="Mendeley_Bookmark_zkNGzbaZbS_2">
    <vt:lpwstr>e" : "", "parse-names" : false, "suffix" : "" }, { "dropping-particle" : "", "family" : "Bello", "given" : "Francesco", "non-dropping-particle" : "de", "parse-names" : false, "suffix" : "" }, { "dropping-particle" : "", "family" : "Diniz-Filho", "given" :</vt:lpwstr>
  </property>
  <property fmtid="{D5CDD505-2E9C-101B-9397-08002B2CF9AE}" pid="3398" name="Mendeley_Bookmark_zkNGzbaZbS_3">
    <vt:lpwstr> "Jos\u00e9 Alexandre F.", "non-dropping-particle" : "", "parse-names" : false, "suffix" : "" }, { "dropping-particle" : "", "family" : "Lewinsohn", "given" : "Thomas M.", "non-dropping-particle" : "", "parse-names" : false, "suffix" : "" }, { "dropping-p</vt:lpwstr>
  </property>
  <property fmtid="{D5CDD505-2E9C-101B-9397-08002B2CF9AE}" pid="3399" name="Mendeley_Bookmark_zkNGzbaZbS_4">
    <vt:lpwstr>article" : "", "family" : "Lobo", "given" : "Jorge M.", "non-dropping-particle" : "", "parse-names" : false, "suffix" : "" }, { "dropping-particle" : "", "family" : "Ladle", "given" : "Richard J.", "non-dropping-particle" : "", "parse-names" : false, "suf</vt:lpwstr>
  </property>
  <property fmtid="{D5CDD505-2E9C-101B-9397-08002B2CF9AE}" pid="3400" name="Mendeley_Bookmark_zkNGzbaZbS_5">
    <vt:lpwstr>fix" : "" } ], "container-title" : "Annual Review of Ecology, Evolution, and Systematics", "id" : "ITEM-1", "issued" : { "date-parts" : [ [ "2015" ] ] }, "page" : "523-549", "title" : "Seven shortfalls that beset large-scale knowledge of biodiversity", "t</vt:lpwstr>
  </property>
  <property fmtid="{D5CDD505-2E9C-101B-9397-08002B2CF9AE}" pid="3401" name="Mendeley_Bookmark_zkNGzbaZbS_6">
    <vt:lpwstr>ype" : "article-journal", "volume" : "46" }, "uris" : [ "http://www.mendeley.com/documents/?uuid=24d9922e-2eaf-44a6-846f-b3999a0119fb" ] } ], "mendeley" : { "formattedCitation" : "(Hortal &lt;i&gt;et al.&lt;/i&gt;, 2015)", "plainTextFormattedCitation" : "(Hortal et a</vt:lpwstr>
  </property>
  <property fmtid="{D5CDD505-2E9C-101B-9397-08002B2CF9AE}" pid="3402" name="Mendeley_Bookmark_zkNGzbaZbS_7">
    <vt:lpwstr>l., 2015)", "previouslyFormattedCitation" : "(Hortal &lt;i&gt;et al.&lt;/i&gt;, 2015)" }, "properties" : { "noteIndex" : 0 }, "schema" : "https://github.com/citation-style-language/schema/raw/master/csl-citation.json" }</vt:lpwstr>
  </property>
  <property fmtid="{D5CDD505-2E9C-101B-9397-08002B2CF9AE}" pid="3403" name="Mendeley_Bookmark_zlwPSPqVM8_1">
    <vt:lpwstr>ADDIN CSL_CITATION {"citationItems": [{"id": "ITEM-1", "itemData": {"DOI": "10.1111/j.1365-2656.2012.01999.x", "ISBN": "0021-8790", "ISSN": "1365-2656", "PMID": "22640486", "abstract": "1. Comparative analyses are used to address the key question of what </vt:lpwstr>
  </property>
  <property fmtid="{D5CDD505-2E9C-101B-9397-08002B2CF9AE}" pid="3404" name="Mendeley_Bookmark_zlwPSPqVM8_10">
    <vt:lpwstr>te inferences from comparative analyses by focusing on the subset of species for which data are available. Ultimately, addressing the data bias problem requires greater investment in data collection and dissemination, as well as the development of methodo</vt:lpwstr>
  </property>
  <property fmtid="{D5CDD505-2E9C-101B-9397-08002B2CF9AE}" pid="3405" name="Mendeley_Bookmark_zlwPSPqVM8_11">
    <vt:lpwstr>logical approaches to effectively correct existing biases.", "author": [{"dropping-particle": "", "family": "Gonzalez-Suarez", "given": "Manuela", "non-dropping-particle": "", "parse-names": false, "suffix": ""}, {"dropping-particle": "", "family": "Lucas</vt:lpwstr>
  </property>
  <property fmtid="{D5CDD505-2E9C-101B-9397-08002B2CF9AE}" pid="3406" name="Mendeley_Bookmark_zlwPSPqVM8_12">
    <vt:lpwstr>", "given": "Pablo M", "non-dropping-particle": "", "parse-names": false, "suffix": ""}, {"dropping-particle": "", "family": "Revilla", "given": "Eloy", "non-dropping-particle": "", "parse-names": false, "suffix": ""}], "container-title": "The Journal of </vt:lpwstr>
  </property>
  <property fmtid="{D5CDD505-2E9C-101B-9397-08002B2CF9AE}" pid="3407" name="Mendeley_Bookmark_zlwPSPqVM8_13">
    <vt:lpwstr>Animal Ecology", "id": "ITEM-1", "issued": {"date-parts": [["2012"]]}, "page": "1211-22", "title": "Biases in comparative analyses of extinction risk: mind the gap.", "type": "article-journal", "volume": "81"}, "uris": ["http://www.mendeley.com/documents/</vt:lpwstr>
  </property>
  <property fmtid="{D5CDD505-2E9C-101B-9397-08002B2CF9AE}" pid="3408" name="Mendeley_Bookmark_zlwPSPqVM8_14">
    <vt:lpwstr>?uuid=7d7e7f22-f6c1-4caf-8cff-263e477abb72"]}], "mendeley": {"formattedCitation": "(Gonzalez-Suarez et al. 2012)", "plainTextFormattedCitation": "(Gonzalez-Suarez et al. 2012)", "previouslyFormattedCitation": "(Gonzalez-Suarez et al. 2012)"}, "properties"</vt:lpwstr>
  </property>
  <property fmtid="{D5CDD505-2E9C-101B-9397-08002B2CF9AE}" pid="3409" name="Mendeley_Bookmark_zlwPSPqVM8_15">
    <vt:lpwstr>: {"noteIndex": 0}, "schema": "https://github.com/citation-style-language/schema/raw/master/csl-citation.json"}</vt:lpwstr>
  </property>
  <property fmtid="{D5CDD505-2E9C-101B-9397-08002B2CF9AE}" pid="3410" name="Mendeley_Bookmark_zlwPSPqVM8_2">
    <vt:lpwstr>makes a species more prone to extinction by exploring the links between vulnerability and intrinsic species' traits and/or extrinsic factors. This approach requires comprehensive species data but information is rarely available for all species of interest</vt:lpwstr>
  </property>
  <property fmtid="{D5CDD505-2E9C-101B-9397-08002B2CF9AE}" pid="3411" name="Mendeley_Bookmark_zlwPSPqVM8_3">
    <vt:lpwstr>. As a result comparative analyses often rely on subsets of relatively few species that are assumed to be representative samples of the overall studied group. 2. Our study challenges this assumption and quantifies the taxonomic, spatial, and data type bia</vt:lpwstr>
  </property>
  <property fmtid="{D5CDD505-2E9C-101B-9397-08002B2CF9AE}" pid="3412" name="Mendeley_Bookmark_zlwPSPqVM8_4">
    <vt:lpwstr>ses associated with the quantity of data available for 5415 mammalian species using the freely available life-history database PanTHERIA. 3. Moreover, we explore how existing biases influence results of comparative analyses of extinction risk by using sub</vt:lpwstr>
  </property>
  <property fmtid="{D5CDD505-2E9C-101B-9397-08002B2CF9AE}" pid="3413" name="Mendeley_Bookmark_zlwPSPqVM8_5">
    <vt:lpwstr>sets of data that attempt to correct for detected biases. In particular, we focus on links between four species' traits commonly linked to vulnerability (distribution range area, adult body mass, population density and gestation length) and conduct univar</vt:lpwstr>
  </property>
  <property fmtid="{D5CDD505-2E9C-101B-9397-08002B2CF9AE}" pid="3414" name="Mendeley_Bookmark_zlwPSPqVM8_6">
    <vt:lpwstr>iate and multivariate analyses to understand how biases affect model predictions. 4. Our results show important biases in data availability with c.22% of mammals completely lacking data. Missing data, which appear to be not missing at random, occur freque</vt:lpwstr>
  </property>
  <property fmtid="{D5CDD505-2E9C-101B-9397-08002B2CF9AE}" pid="3415" name="Mendeley_Bookmark_zlwPSPqVM8_7">
    <vt:lpwstr>ntly in all traits (14-99% of cases missing). Data availability is explained by intrinsic traits, with larger mammals occupying bigger range areas being the best studied. Importantly, we find that existing biases affect the results of comparative analyses</vt:lpwstr>
  </property>
  <property fmtid="{D5CDD505-2E9C-101B-9397-08002B2CF9AE}" pid="3416" name="Mendeley_Bookmark_zlwPSPqVM8_8">
    <vt:lpwstr> by overestimating the risk of extinction and changing which traits are identified as important predictors. 5. Our results raise concerns over our ability to draw general conclusions regarding what makes a species more prone to extinction. Missing data re</vt:lpwstr>
  </property>
  <property fmtid="{D5CDD505-2E9C-101B-9397-08002B2CF9AE}" pid="3417" name="Mendeley_Bookmark_zlwPSPqVM8_9">
    <vt:lpwstr>present a prevalent problem in comparative analyses, and unfortunately, because data are not missing at random, conventional approaches to fill data gaps, are not valid or present important challenges. These results show the importance of making appropria</vt:lpwstr>
  </property>
  <property fmtid="{D5CDD505-2E9C-101B-9397-08002B2CF9AE}" pid="3418" name="ScaleCrop">
    <vt:bool>0</vt:bool>
  </property>
  <property fmtid="{D5CDD505-2E9C-101B-9397-08002B2CF9AE}" pid="3419" name="ShareDoc">
    <vt:bool>0</vt:bool>
  </property>
</Properties>
</file>